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13670" w:type="dxa"/>
        <w:tblLayout w:type="fixed"/>
        <w:tblLook w:val="04A0" w:firstRow="1" w:lastRow="0" w:firstColumn="1" w:lastColumn="0" w:noHBand="0" w:noVBand="1"/>
      </w:tblPr>
      <w:tblGrid>
        <w:gridCol w:w="2245"/>
        <w:gridCol w:w="2070"/>
        <w:gridCol w:w="1440"/>
        <w:gridCol w:w="2610"/>
        <w:gridCol w:w="1620"/>
        <w:gridCol w:w="3685"/>
      </w:tblGrid>
      <w:tr w:rsidR="0043200A" w:rsidRPr="00020DB8" w14:paraId="30E1F5B3" w14:textId="77777777" w:rsidTr="00EC7B34">
        <w:tc>
          <w:tcPr>
            <w:tcW w:w="2245" w:type="dxa"/>
          </w:tcPr>
          <w:p w14:paraId="2B6473CA" w14:textId="77777777" w:rsidR="0043200A" w:rsidRPr="0065734A" w:rsidRDefault="0043200A" w:rsidP="00EC7B34">
            <w:pPr>
              <w:rPr>
                <w:b/>
                <w:sz w:val="20"/>
                <w:szCs w:val="20"/>
              </w:rPr>
            </w:pPr>
            <w:bookmarkStart w:id="0" w:name="_GoBack"/>
            <w:bookmarkEnd w:id="0"/>
            <w:r w:rsidRPr="0065734A">
              <w:rPr>
                <w:b/>
                <w:sz w:val="20"/>
                <w:szCs w:val="20"/>
              </w:rPr>
              <w:t>First Author (year)</w:t>
            </w:r>
          </w:p>
          <w:p w14:paraId="47BAC7CD" w14:textId="77777777" w:rsidR="0043200A" w:rsidRPr="00130653" w:rsidRDefault="0043200A" w:rsidP="00EC7B34">
            <w:pPr>
              <w:rPr>
                <w:b/>
                <w:sz w:val="20"/>
                <w:szCs w:val="20"/>
              </w:rPr>
            </w:pPr>
            <w:r w:rsidRPr="00130653">
              <w:rPr>
                <w:b/>
                <w:sz w:val="20"/>
                <w:szCs w:val="20"/>
              </w:rPr>
              <w:t>Sample Size, Population/Study</w:t>
            </w:r>
          </w:p>
          <w:p w14:paraId="638FDEE2" w14:textId="77777777" w:rsidR="0043200A" w:rsidRPr="001355C6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2070" w:type="dxa"/>
          </w:tcPr>
          <w:p w14:paraId="21667505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>Year(s) of Data Collection</w:t>
            </w:r>
          </w:p>
          <w:p w14:paraId="72A41063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Mean </w:t>
            </w:r>
            <w:r w:rsidRPr="00020DB8">
              <w:rPr>
                <w:b/>
                <w:sz w:val="20"/>
                <w:szCs w:val="20"/>
              </w:rPr>
              <w:t>Participant Age</w:t>
            </w:r>
            <w:r>
              <w:rPr>
                <w:b/>
                <w:sz w:val="20"/>
                <w:szCs w:val="20"/>
              </w:rPr>
              <w:t xml:space="preserve"> (SD)</w:t>
            </w:r>
          </w:p>
          <w:p w14:paraId="1B15A26C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>Gender</w:t>
            </w:r>
            <w:r w:rsidR="00D278D3">
              <w:rPr>
                <w:b/>
                <w:sz w:val="20"/>
                <w:szCs w:val="20"/>
              </w:rPr>
              <w:t xml:space="preserve"> (% female)</w:t>
            </w:r>
          </w:p>
          <w:p w14:paraId="2804D7D6" w14:textId="77777777" w:rsidR="00D278D3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>Race</w:t>
            </w:r>
            <w:r w:rsidR="00D278D3">
              <w:rPr>
                <w:b/>
                <w:sz w:val="20"/>
                <w:szCs w:val="20"/>
              </w:rPr>
              <w:t xml:space="preserve"> (% white)</w:t>
            </w:r>
          </w:p>
          <w:p w14:paraId="5CD8F4F9" w14:textId="3034CD1E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 xml:space="preserve">Ethnicity </w:t>
            </w:r>
            <w:r>
              <w:rPr>
                <w:b/>
                <w:sz w:val="20"/>
                <w:szCs w:val="20"/>
              </w:rPr>
              <w:t>(</w:t>
            </w:r>
            <w:r w:rsidR="00D278D3">
              <w:rPr>
                <w:b/>
                <w:sz w:val="20"/>
                <w:szCs w:val="20"/>
              </w:rPr>
              <w:t>% Hispanic</w:t>
            </w:r>
            <w:r>
              <w:rPr>
                <w:b/>
                <w:sz w:val="20"/>
                <w:szCs w:val="20"/>
              </w:rPr>
              <w:t>)</w:t>
            </w:r>
          </w:p>
        </w:tc>
        <w:tc>
          <w:tcPr>
            <w:tcW w:w="1440" w:type="dxa"/>
          </w:tcPr>
          <w:p w14:paraId="0A3AD232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>Analytic approach</w:t>
            </w:r>
          </w:p>
          <w:p w14:paraId="0D9E848F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2610" w:type="dxa"/>
          </w:tcPr>
          <w:p w14:paraId="155024DD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 xml:space="preserve">ACE Variable(s) Used in Analyses </w:t>
            </w:r>
          </w:p>
          <w:p w14:paraId="3EA2EDA1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>Types of ACEs Measured</w:t>
            </w:r>
          </w:p>
        </w:tc>
        <w:tc>
          <w:tcPr>
            <w:tcW w:w="1620" w:type="dxa"/>
          </w:tcPr>
          <w:p w14:paraId="0B830DF0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>Outcome of interest</w:t>
            </w:r>
          </w:p>
        </w:tc>
        <w:tc>
          <w:tcPr>
            <w:tcW w:w="3685" w:type="dxa"/>
          </w:tcPr>
          <w:p w14:paraId="3DBA5880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b/>
                <w:sz w:val="20"/>
                <w:szCs w:val="20"/>
              </w:rPr>
              <w:t>Associations Reported</w:t>
            </w:r>
            <w:r>
              <w:rPr>
                <w:b/>
                <w:sz w:val="20"/>
                <w:szCs w:val="20"/>
              </w:rPr>
              <w:t xml:space="preserve"> in Fully Adjusted Models (when conducted)</w:t>
            </w:r>
          </w:p>
        </w:tc>
      </w:tr>
      <w:tr w:rsidR="009F3798" w:rsidRPr="00020DB8" w14:paraId="3BD9307E" w14:textId="77777777" w:rsidTr="009F3798">
        <w:tc>
          <w:tcPr>
            <w:tcW w:w="2245" w:type="dxa"/>
          </w:tcPr>
          <w:p w14:paraId="33008329" w14:textId="77777777" w:rsidR="009F3798" w:rsidRPr="0065734A" w:rsidRDefault="009F3798" w:rsidP="001A2CC1">
            <w:pPr>
              <w:rPr>
                <w:b/>
                <w:sz w:val="20"/>
                <w:szCs w:val="20"/>
              </w:rPr>
            </w:pPr>
            <w:r w:rsidRPr="0065734A">
              <w:rPr>
                <w:b/>
                <w:sz w:val="20"/>
                <w:szCs w:val="20"/>
              </w:rPr>
              <w:t>Alcohol (59</w:t>
            </w:r>
            <w:r>
              <w:rPr>
                <w:b/>
                <w:sz w:val="20"/>
                <w:szCs w:val="20"/>
              </w:rPr>
              <w:t xml:space="preserve"> studies</w:t>
            </w:r>
            <w:r w:rsidRPr="0065734A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5B47EF5" w14:textId="77777777" w:rsidR="009F3798" w:rsidRPr="00130653" w:rsidRDefault="009F3798" w:rsidP="001A2CC1">
            <w:pPr>
              <w:rPr>
                <w:b/>
                <w:sz w:val="20"/>
                <w:szCs w:val="20"/>
              </w:rPr>
            </w:pPr>
          </w:p>
        </w:tc>
        <w:tc>
          <w:tcPr>
            <w:tcW w:w="1440" w:type="dxa"/>
          </w:tcPr>
          <w:p w14:paraId="68774648" w14:textId="77777777" w:rsidR="009F3798" w:rsidRPr="001355C6" w:rsidRDefault="009F3798" w:rsidP="001A2CC1">
            <w:pPr>
              <w:rPr>
                <w:b/>
                <w:sz w:val="20"/>
                <w:szCs w:val="20"/>
              </w:rPr>
            </w:pPr>
          </w:p>
        </w:tc>
        <w:tc>
          <w:tcPr>
            <w:tcW w:w="2610" w:type="dxa"/>
          </w:tcPr>
          <w:p w14:paraId="42D02AB9" w14:textId="77777777" w:rsidR="009F3798" w:rsidRPr="00020DB8" w:rsidRDefault="009F3798" w:rsidP="001A2CC1">
            <w:pPr>
              <w:rPr>
                <w:b/>
                <w:sz w:val="20"/>
                <w:szCs w:val="20"/>
              </w:rPr>
            </w:pPr>
          </w:p>
        </w:tc>
        <w:tc>
          <w:tcPr>
            <w:tcW w:w="1620" w:type="dxa"/>
          </w:tcPr>
          <w:p w14:paraId="4703CAA2" w14:textId="77777777" w:rsidR="009F3798" w:rsidRPr="00020DB8" w:rsidRDefault="009F3798" w:rsidP="001A2CC1">
            <w:pPr>
              <w:ind w:left="163" w:hanging="163"/>
              <w:rPr>
                <w:b/>
                <w:sz w:val="20"/>
                <w:szCs w:val="20"/>
              </w:rPr>
            </w:pPr>
          </w:p>
        </w:tc>
        <w:tc>
          <w:tcPr>
            <w:tcW w:w="3685" w:type="dxa"/>
          </w:tcPr>
          <w:p w14:paraId="77817101" w14:textId="77777777" w:rsidR="009F3798" w:rsidRPr="00020DB8" w:rsidRDefault="009F3798" w:rsidP="001A2CC1">
            <w:pPr>
              <w:rPr>
                <w:b/>
                <w:sz w:val="20"/>
                <w:szCs w:val="20"/>
              </w:rPr>
            </w:pPr>
          </w:p>
        </w:tc>
      </w:tr>
      <w:tr w:rsidR="0043200A" w:rsidRPr="00FC6EEE" w14:paraId="670F1565" w14:textId="77777777" w:rsidTr="00EC7B34">
        <w:tc>
          <w:tcPr>
            <w:tcW w:w="2245" w:type="dxa"/>
            <w:shd w:val="clear" w:color="auto" w:fill="auto"/>
          </w:tcPr>
          <w:p w14:paraId="679BADA4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FC6EEE">
              <w:rPr>
                <w:sz w:val="20"/>
                <w:szCs w:val="20"/>
              </w:rPr>
              <w:t>Agorastos</w:t>
            </w:r>
            <w:proofErr w:type="spellEnd"/>
            <w:r w:rsidRPr="00FC6EEE">
              <w:rPr>
                <w:sz w:val="20"/>
                <w:szCs w:val="20"/>
              </w:rPr>
              <w:t xml:space="preserve"> (2014)</w:t>
            </w:r>
            <w:r w:rsidR="00597429">
              <w:rPr>
                <w:sz w:val="20"/>
                <w:szCs w:val="20"/>
              </w:rPr>
              <w:fldChar w:fldCharType="begin">
                <w:fldData xml:space="preserve">PEVuZE5vdGU+PENpdGU+PEF1dGhvcj5BZ29yYXN0b3M8L0F1dGhvcj48WWVhcj4yMDE0PC9ZZWFy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=
</w:fldData>
              </w:fldChar>
            </w:r>
            <w:r w:rsidR="00597429">
              <w:rPr>
                <w:sz w:val="20"/>
                <w:szCs w:val="20"/>
              </w:rPr>
              <w:instrText xml:space="preserve"> ADDIN EN.CITE </w:instrText>
            </w:r>
            <w:r w:rsidR="00597429">
              <w:rPr>
                <w:sz w:val="20"/>
                <w:szCs w:val="20"/>
              </w:rPr>
              <w:fldChar w:fldCharType="begin">
                <w:fldData xml:space="preserve">PEVuZE5vdGU+PENpdGU+PEF1dGhvcj5BZ29yYXN0b3M8L0F1dGhvcj48WWVhcj4yMDE0PC9ZZWFy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=
</w:fldData>
              </w:fldChar>
            </w:r>
            <w:r w:rsidR="00597429">
              <w:rPr>
                <w:sz w:val="20"/>
                <w:szCs w:val="20"/>
              </w:rPr>
              <w:instrText xml:space="preserve"> ADDIN EN.CITE.DATA </w:instrText>
            </w:r>
            <w:r w:rsidR="00597429">
              <w:rPr>
                <w:sz w:val="20"/>
                <w:szCs w:val="20"/>
              </w:rPr>
            </w:r>
            <w:r w:rsidR="00597429">
              <w:rPr>
                <w:sz w:val="20"/>
                <w:szCs w:val="20"/>
              </w:rPr>
              <w:fldChar w:fldCharType="end"/>
            </w:r>
            <w:r w:rsidR="00597429">
              <w:rPr>
                <w:sz w:val="20"/>
                <w:szCs w:val="20"/>
              </w:rPr>
            </w:r>
            <w:r w:rsidR="00597429">
              <w:rPr>
                <w:sz w:val="20"/>
                <w:szCs w:val="20"/>
              </w:rPr>
              <w:fldChar w:fldCharType="separate"/>
            </w:r>
            <w:r w:rsidR="00597429">
              <w:rPr>
                <w:noProof/>
                <w:sz w:val="20"/>
                <w:szCs w:val="20"/>
              </w:rPr>
              <w:t>[1]</w:t>
            </w:r>
            <w:r w:rsidR="00597429">
              <w:rPr>
                <w:sz w:val="20"/>
                <w:szCs w:val="20"/>
              </w:rPr>
              <w:fldChar w:fldCharType="end"/>
            </w:r>
          </w:p>
          <w:p w14:paraId="5A614FB5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N=1,254</w:t>
            </w:r>
          </w:p>
          <w:p w14:paraId="623BB881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28222054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Never-deployed, young male Marines participating in the Marine Resiliency Study  </w:t>
            </w:r>
          </w:p>
        </w:tc>
        <w:tc>
          <w:tcPr>
            <w:tcW w:w="2070" w:type="dxa"/>
            <w:shd w:val="clear" w:color="auto" w:fill="auto"/>
          </w:tcPr>
          <w:p w14:paraId="403F0CD5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2008-2012</w:t>
            </w:r>
          </w:p>
          <w:p w14:paraId="4DDC2ACF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12632277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21.5 years (2.4) </w:t>
            </w:r>
          </w:p>
          <w:p w14:paraId="002DEBDA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7CBDBBA5" w14:textId="77777777" w:rsidR="0043200A" w:rsidRPr="00FC6EEE" w:rsidRDefault="0043200A" w:rsidP="00EC7B34">
            <w:pPr>
              <w:spacing w:line="36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83.8% </w:t>
            </w:r>
            <w:r w:rsidR="008C238B">
              <w:rPr>
                <w:sz w:val="20"/>
                <w:szCs w:val="20"/>
              </w:rPr>
              <w:t>W</w:t>
            </w:r>
            <w:r w:rsidRPr="00FC6EEE">
              <w:rPr>
                <w:sz w:val="20"/>
                <w:szCs w:val="20"/>
              </w:rPr>
              <w:t xml:space="preserve">hite </w:t>
            </w:r>
          </w:p>
          <w:p w14:paraId="15D4A4A7" w14:textId="77777777" w:rsidR="0043200A" w:rsidRPr="00FC6EEE" w:rsidRDefault="0043200A" w:rsidP="00EC7B34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</w:tcPr>
          <w:p w14:paraId="19BD5856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  <w:shd w:val="clear" w:color="auto" w:fill="auto"/>
          </w:tcPr>
          <w:p w14:paraId="0FF2A187" w14:textId="720ECE83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Summary </w:t>
            </w:r>
            <w:r w:rsidR="00CE4A93">
              <w:rPr>
                <w:sz w:val="20"/>
                <w:szCs w:val="20"/>
              </w:rPr>
              <w:t>child maltreatment</w:t>
            </w:r>
            <w:r w:rsidRPr="00FC6EEE">
              <w:rPr>
                <w:sz w:val="20"/>
                <w:szCs w:val="20"/>
              </w:rPr>
              <w:t xml:space="preserve"> </w:t>
            </w:r>
            <w:r w:rsidR="00CE4A93">
              <w:rPr>
                <w:sz w:val="20"/>
                <w:szCs w:val="20"/>
              </w:rPr>
              <w:t xml:space="preserve">(CM) </w:t>
            </w:r>
            <w:r w:rsidRPr="00FC6EEE">
              <w:rPr>
                <w:sz w:val="20"/>
                <w:szCs w:val="20"/>
              </w:rPr>
              <w:t>score based on the following variables:</w:t>
            </w:r>
          </w:p>
          <w:p w14:paraId="6A2B7A0D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Emotional abuse</w:t>
            </w:r>
          </w:p>
          <w:p w14:paraId="20F645E7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CPA</w:t>
            </w:r>
          </w:p>
          <w:p w14:paraId="22E46817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CSA</w:t>
            </w:r>
          </w:p>
          <w:p w14:paraId="2F7A0489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Emotional neglect</w:t>
            </w:r>
          </w:p>
          <w:p w14:paraId="770CCEDD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Physical neglect </w:t>
            </w:r>
          </w:p>
        </w:tc>
        <w:tc>
          <w:tcPr>
            <w:tcW w:w="1620" w:type="dxa"/>
            <w:shd w:val="clear" w:color="auto" w:fill="auto"/>
          </w:tcPr>
          <w:p w14:paraId="4168DEFC" w14:textId="58405E86" w:rsidR="0043200A" w:rsidRPr="00FC6EEE" w:rsidRDefault="0035341B" w:rsidP="0035341B">
            <w:pPr>
              <w:ind w:left="-17" w:firstLine="17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urrent a</w:t>
            </w:r>
            <w:r w:rsidR="0043200A" w:rsidRPr="00FC6EEE">
              <w:rPr>
                <w:sz w:val="20"/>
                <w:szCs w:val="20"/>
              </w:rPr>
              <w:t xml:space="preserve">lcohol consumption </w:t>
            </w:r>
          </w:p>
        </w:tc>
        <w:tc>
          <w:tcPr>
            <w:tcW w:w="3685" w:type="dxa"/>
            <w:shd w:val="clear" w:color="auto" w:fill="auto"/>
          </w:tcPr>
          <w:p w14:paraId="794D0A1C" w14:textId="0CA66686" w:rsidR="0043200A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No significant associations found in adjusted models. </w:t>
            </w:r>
          </w:p>
          <w:p w14:paraId="6F3F3632" w14:textId="2635CED8" w:rsidR="000E4AC2" w:rsidRPr="00FC6EEE" w:rsidRDefault="000E4AC2" w:rsidP="00EC7B34">
            <w:pPr>
              <w:rPr>
                <w:sz w:val="20"/>
                <w:szCs w:val="20"/>
              </w:rPr>
            </w:pPr>
          </w:p>
        </w:tc>
      </w:tr>
      <w:tr w:rsidR="0043200A" w:rsidRPr="00FC6EEE" w14:paraId="1DBB765E" w14:textId="77777777" w:rsidTr="00EC7B34">
        <w:tc>
          <w:tcPr>
            <w:tcW w:w="2245" w:type="dxa"/>
          </w:tcPr>
          <w:p w14:paraId="48B4BFFF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FC6EEE">
              <w:rPr>
                <w:sz w:val="20"/>
                <w:szCs w:val="20"/>
              </w:rPr>
              <w:t>Allem</w:t>
            </w:r>
            <w:proofErr w:type="spellEnd"/>
            <w:r w:rsidRPr="00FC6EEE">
              <w:rPr>
                <w:sz w:val="20"/>
                <w:szCs w:val="20"/>
              </w:rPr>
              <w:t xml:space="preserve"> (2015)</w: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BbGxlbTwvQXV0aG9yPjxZZWFyPjIwMTU8L1llYXI+PFJl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</w:fldData>
              </w:fldChar>
            </w:r>
            <w:r w:rsidR="00EC7B34">
              <w:rPr>
                <w:sz w:val="20"/>
                <w:szCs w:val="20"/>
              </w:rPr>
              <w:instrText xml:space="preserve"> ADDIN EN.CITE </w:instrTex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BbGxlbTwvQXV0aG9yPjxZZWFyPjIwMTU8L1llYXI+PFJl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</w:fldData>
              </w:fldChar>
            </w:r>
            <w:r w:rsidR="00EC7B34">
              <w:rPr>
                <w:sz w:val="20"/>
                <w:szCs w:val="20"/>
              </w:rPr>
              <w:instrText xml:space="preserve"> ADDIN EN.CITE.DATA </w:instrText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end"/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separate"/>
            </w:r>
            <w:r w:rsidR="00EC7B34">
              <w:rPr>
                <w:noProof/>
                <w:sz w:val="20"/>
                <w:szCs w:val="20"/>
              </w:rPr>
              <w:t>[2]</w:t>
            </w:r>
            <w:r w:rsidR="00EC7B34">
              <w:rPr>
                <w:sz w:val="20"/>
                <w:szCs w:val="20"/>
              </w:rPr>
              <w:fldChar w:fldCharType="end"/>
            </w:r>
          </w:p>
          <w:p w14:paraId="59368096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N=1,420</w:t>
            </w:r>
          </w:p>
          <w:p w14:paraId="1AEFEA5D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00FEAC88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Young Hispanic adults in Southern California participating in Project RED study</w:t>
            </w:r>
          </w:p>
        </w:tc>
        <w:tc>
          <w:tcPr>
            <w:tcW w:w="2070" w:type="dxa"/>
          </w:tcPr>
          <w:p w14:paraId="452DA078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2012-2013</w:t>
            </w:r>
          </w:p>
          <w:p w14:paraId="0271E4E1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66663D0A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22.6 years (0.02) </w:t>
            </w:r>
          </w:p>
          <w:p w14:paraId="7B409667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9</w:t>
            </w:r>
            <w:r w:rsidRPr="00FC6EEE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</w:p>
          <w:p w14:paraId="77D6E23A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100% Hispanic </w:t>
            </w:r>
          </w:p>
          <w:p w14:paraId="09B1D22B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05D88248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5E0AC2A5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Summary adversity score and individual exposure to the following variables:</w:t>
            </w:r>
          </w:p>
          <w:p w14:paraId="5DDA2083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Verbal abuse</w:t>
            </w:r>
          </w:p>
          <w:p w14:paraId="141E2300" w14:textId="2E1C170B" w:rsidR="0043200A" w:rsidRPr="00FC6EEE" w:rsidRDefault="00CE4A93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Child physical abuse (</w:t>
            </w:r>
            <w:r w:rsidR="0043200A" w:rsidRPr="00FC6EEE">
              <w:rPr>
                <w:sz w:val="20"/>
                <w:szCs w:val="20"/>
              </w:rPr>
              <w:t>CPA</w:t>
            </w:r>
            <w:r>
              <w:rPr>
                <w:sz w:val="20"/>
                <w:szCs w:val="20"/>
              </w:rPr>
              <w:t>)</w:t>
            </w:r>
          </w:p>
          <w:p w14:paraId="63316F92" w14:textId="736FC56B" w:rsidR="0043200A" w:rsidRPr="00FC6EEE" w:rsidRDefault="00CE4A93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Child sexual abuse (</w:t>
            </w:r>
            <w:r w:rsidR="0043200A" w:rsidRPr="00FC6EEE">
              <w:rPr>
                <w:sz w:val="20"/>
                <w:szCs w:val="20"/>
              </w:rPr>
              <w:t>CSA</w:t>
            </w:r>
            <w:r>
              <w:rPr>
                <w:sz w:val="20"/>
                <w:szCs w:val="20"/>
              </w:rPr>
              <w:t>)</w:t>
            </w:r>
          </w:p>
          <w:p w14:paraId="7A921332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Battered mother</w:t>
            </w:r>
          </w:p>
          <w:p w14:paraId="50F7593A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Household substance abuse</w:t>
            </w:r>
          </w:p>
          <w:p w14:paraId="3C26EDD9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Household mental illness</w:t>
            </w:r>
          </w:p>
          <w:p w14:paraId="3C7F6743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Incarcerated household member</w:t>
            </w:r>
          </w:p>
          <w:p w14:paraId="7EA94F7A" w14:textId="77777777" w:rsidR="0043200A" w:rsidRPr="00FC6EEE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Parental separation or divorce </w:t>
            </w:r>
          </w:p>
        </w:tc>
        <w:tc>
          <w:tcPr>
            <w:tcW w:w="1620" w:type="dxa"/>
          </w:tcPr>
          <w:p w14:paraId="405AE8DE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Past-month binge drinking </w:t>
            </w:r>
          </w:p>
        </w:tc>
        <w:tc>
          <w:tcPr>
            <w:tcW w:w="3685" w:type="dxa"/>
          </w:tcPr>
          <w:p w14:paraId="7AA455B3" w14:textId="7E6952A5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Increase in </w:t>
            </w:r>
            <w:r w:rsidR="00CE4A93">
              <w:rPr>
                <w:sz w:val="20"/>
                <w:szCs w:val="20"/>
                <w:u w:val="single"/>
              </w:rPr>
              <w:t>adversity</w:t>
            </w:r>
            <w:r w:rsidRPr="00FC6EEE">
              <w:rPr>
                <w:sz w:val="20"/>
                <w:szCs w:val="20"/>
                <w:u w:val="single"/>
              </w:rPr>
              <w:t xml:space="preserve"> score</w:t>
            </w:r>
            <w:r w:rsidRPr="00FC6EEE">
              <w:rPr>
                <w:sz w:val="20"/>
                <w:szCs w:val="20"/>
              </w:rPr>
              <w:t xml:space="preserve"> was associated with binge drinking (OR = 1.24, 95% CI [</w:t>
            </w:r>
            <w:r w:rsidR="0035341B">
              <w:rPr>
                <w:sz w:val="20"/>
                <w:szCs w:val="20"/>
              </w:rPr>
              <w:t>1.</w:t>
            </w:r>
            <w:r w:rsidRPr="00FC6EEE">
              <w:rPr>
                <w:sz w:val="20"/>
                <w:szCs w:val="20"/>
              </w:rPr>
              <w:t xml:space="preserve">13, </w:t>
            </w:r>
            <w:r w:rsidR="0035341B">
              <w:rPr>
                <w:sz w:val="20"/>
                <w:szCs w:val="20"/>
              </w:rPr>
              <w:t>1.</w:t>
            </w:r>
            <w:r w:rsidRPr="00FC6EEE">
              <w:rPr>
                <w:sz w:val="20"/>
                <w:szCs w:val="20"/>
              </w:rPr>
              <w:t>35]).</w:t>
            </w:r>
          </w:p>
          <w:p w14:paraId="0D78B80E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6B39A6A8" w14:textId="77777777" w:rsidR="0043200A" w:rsidRPr="00FC6EEE" w:rsidRDefault="0043200A" w:rsidP="00EC7B34">
            <w:pPr>
              <w:rPr>
                <w:i/>
                <w:sz w:val="20"/>
                <w:szCs w:val="20"/>
              </w:rPr>
            </w:pPr>
            <w:r w:rsidRPr="00FC6EEE">
              <w:rPr>
                <w:sz w:val="20"/>
                <w:szCs w:val="20"/>
                <w:u w:val="single"/>
              </w:rPr>
              <w:t>CSA</w:t>
            </w:r>
            <w:r w:rsidRPr="00FC6EEE">
              <w:rPr>
                <w:sz w:val="20"/>
                <w:szCs w:val="20"/>
              </w:rPr>
              <w:t xml:space="preserve">, </w:t>
            </w:r>
            <w:r w:rsidRPr="00FC6EEE">
              <w:rPr>
                <w:sz w:val="20"/>
                <w:szCs w:val="20"/>
                <w:u w:val="single"/>
              </w:rPr>
              <w:t>Verbal abuse</w:t>
            </w:r>
            <w:r w:rsidRPr="00FC6EEE">
              <w:rPr>
                <w:sz w:val="20"/>
                <w:szCs w:val="20"/>
              </w:rPr>
              <w:t xml:space="preserve">, </w:t>
            </w:r>
            <w:r w:rsidRPr="00FC6EEE">
              <w:rPr>
                <w:sz w:val="20"/>
                <w:szCs w:val="20"/>
                <w:u w:val="single"/>
              </w:rPr>
              <w:t>CPA</w:t>
            </w:r>
            <w:r w:rsidRPr="00FC6EEE">
              <w:rPr>
                <w:sz w:val="20"/>
                <w:szCs w:val="20"/>
              </w:rPr>
              <w:t xml:space="preserve">, </w:t>
            </w:r>
            <w:r w:rsidRPr="00FC6EEE">
              <w:rPr>
                <w:sz w:val="20"/>
                <w:szCs w:val="20"/>
                <w:u w:val="single"/>
              </w:rPr>
              <w:t>Household substance abuse</w:t>
            </w:r>
            <w:r w:rsidRPr="00FC6EEE">
              <w:rPr>
                <w:sz w:val="20"/>
                <w:szCs w:val="20"/>
              </w:rPr>
              <w:t xml:space="preserve">, </w:t>
            </w:r>
            <w:r w:rsidRPr="00FC6EEE">
              <w:rPr>
                <w:sz w:val="20"/>
                <w:szCs w:val="20"/>
                <w:u w:val="single"/>
              </w:rPr>
              <w:t>Incarcerated household member</w:t>
            </w:r>
            <w:r w:rsidRPr="00FC6EEE">
              <w:rPr>
                <w:sz w:val="20"/>
                <w:szCs w:val="20"/>
              </w:rPr>
              <w:t>, and</w:t>
            </w:r>
            <w:r>
              <w:rPr>
                <w:sz w:val="20"/>
                <w:szCs w:val="20"/>
                <w:u w:val="single"/>
              </w:rPr>
              <w:t xml:space="preserve"> </w:t>
            </w:r>
            <w:r w:rsidRPr="00FC6EEE">
              <w:rPr>
                <w:sz w:val="20"/>
                <w:szCs w:val="20"/>
                <w:u w:val="single"/>
              </w:rPr>
              <w:t>Household mental illness</w:t>
            </w:r>
            <w:r w:rsidRPr="00FC6EEE">
              <w:rPr>
                <w:sz w:val="20"/>
                <w:szCs w:val="20"/>
              </w:rPr>
              <w:t xml:space="preserve"> were associated with binge drinking. ORs not reported. </w:t>
            </w:r>
          </w:p>
        </w:tc>
      </w:tr>
      <w:tr w:rsidR="0043200A" w:rsidRPr="00FC6EEE" w14:paraId="69CC244E" w14:textId="77777777" w:rsidTr="00EC7B34">
        <w:tc>
          <w:tcPr>
            <w:tcW w:w="2245" w:type="dxa"/>
          </w:tcPr>
          <w:p w14:paraId="3BB8A706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Anderson (2010)</w:t>
            </w:r>
            <w:r w:rsidR="00EC7B34">
              <w:rPr>
                <w:sz w:val="20"/>
                <w:szCs w:val="20"/>
              </w:rPr>
              <w:fldChar w:fldCharType="begin"/>
            </w:r>
            <w:r w:rsidR="00EC7B34">
              <w:rPr>
                <w:sz w:val="20"/>
                <w:szCs w:val="20"/>
              </w:rPr>
              <w:instrText xml:space="preserve"> ADDIN EN.CITE &lt;EndNote&gt;&lt;Cite&gt;&lt;Author&gt;Anderson&lt;/Author&gt;&lt;Year&gt;2010&lt;/Year&gt;&lt;RecNum&gt;4&lt;/RecNum&gt;&lt;DisplayText&gt;[3]&lt;/DisplayText&gt;&lt;record&gt;&lt;rec-number&gt;4&lt;/rec-number&gt;&lt;foreign-keys&gt;&lt;key app="EN" db-id="p2wsz9rdmz90w8evpvmx9txyefzeatevvrxx" timestamp="1477313408"&gt;4&lt;/key&gt;&lt;key app="ENWeb" db-id=""&gt;0&lt;/key&gt;&lt;/foreign-keys&gt;&lt;ref-type name="Journal Article"&gt;17&lt;/ref-type&gt;&lt;contributors&gt;&lt;authors&gt;&lt;author&gt;Anderson, C. M.&lt;/author&gt;&lt;author&gt;Rabi, K.&lt;/author&gt;&lt;author&gt;Lukas, S. E.&lt;/author&gt;&lt;author&gt;Teicher, M. H.&lt;/author&gt;&lt;/authors&gt;&lt;/contributors&gt;&lt;auth-address&gt;The NeuroImaging Center, McLean Hospital, Belmont, MA 02478, USA. carl_anderson@hms.harvard.edu&lt;/auth-address&gt;&lt;titles&gt;&lt;title&gt;Cerebellar lingula size and experiential risk factors associated with high levels of alcohol and drug use in young adults&lt;/title&gt;&lt;secondary-title&gt;Cerebellum&lt;/secondary-title&gt;&lt;/titles&gt;&lt;periodical&gt;&lt;full-title&gt;Cerebellum&lt;/full-title&gt;&lt;/periodical&gt;&lt;pages&gt;198-209&lt;/pages&gt;&lt;volume&gt;9&lt;/volume&gt;&lt;number&gt;2&lt;/number&gt;&lt;keywords&gt;&lt;keyword&gt;Adolescent&lt;/keyword&gt;&lt;keyword&gt;Adult&lt;/keyword&gt;&lt;keyword&gt;Analysis of Variance&lt;/keyword&gt;&lt;keyword&gt;Cerebellum/*pathology&lt;/keyword&gt;&lt;keyword&gt;Child Abuse/psychology&lt;/keyword&gt;&lt;keyword&gt;Family Health&lt;/keyword&gt;&lt;keyword&gt;Female&lt;/keyword&gt;&lt;keyword&gt;Humans&lt;/keyword&gt;&lt;keyword&gt;Magnetic Resonance Imaging/methods&lt;/keyword&gt;&lt;keyword&gt;Male&lt;/keyword&gt;&lt;keyword&gt;Psychiatric Status Rating Scales&lt;/keyword&gt;&lt;keyword&gt;Risk Factors&lt;/keyword&gt;&lt;keyword&gt;Social Class&lt;/keyword&gt;&lt;keyword&gt;Substance-Related Disorders/*etiology/*pathology&lt;/keyword&gt;&lt;keyword&gt;Young Adult&lt;/keyword&gt;&lt;/keywords&gt;&lt;dates&gt;&lt;year&gt;2010&lt;/year&gt;&lt;pub-dates&gt;&lt;date&gt;Jun&lt;/date&gt;&lt;/pub-dates&gt;&lt;/dates&gt;&lt;isbn&gt;1473-4230 (Electronic)&amp;#xD;1473-4222 (Linking)&lt;/isbn&gt;&lt;accession-num&gt;19859774&lt;/accession-num&gt;&lt;urls&gt;&lt;related-urls&gt;&lt;url&gt;http://www.ncbi.nlm.nih.gov/pubmed/19859774&lt;/url&gt;&lt;/related-urls&gt;&lt;/urls&gt;&lt;custom2&gt;PMC3928065&lt;/custom2&gt;&lt;electronic-resource-num&gt;10.1007/s12311-009-0141-5&lt;/electronic-resource-num&gt;&lt;/record&gt;&lt;/Cite&gt;&lt;/EndNote&gt;</w:instrText>
            </w:r>
            <w:r w:rsidR="00EC7B34">
              <w:rPr>
                <w:sz w:val="20"/>
                <w:szCs w:val="20"/>
              </w:rPr>
              <w:fldChar w:fldCharType="separate"/>
            </w:r>
            <w:r w:rsidR="00EC7B34">
              <w:rPr>
                <w:noProof/>
                <w:sz w:val="20"/>
                <w:szCs w:val="20"/>
              </w:rPr>
              <w:t>[3]</w:t>
            </w:r>
            <w:r w:rsidR="00EC7B34">
              <w:rPr>
                <w:sz w:val="20"/>
                <w:szCs w:val="20"/>
              </w:rPr>
              <w:fldChar w:fldCharType="end"/>
            </w:r>
          </w:p>
          <w:p w14:paraId="35EC77D5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N=153</w:t>
            </w:r>
          </w:p>
          <w:p w14:paraId="4BBDFA60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523B001A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lastRenderedPageBreak/>
              <w:t>Community sample of right-handed, healthy, not medicated young adults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3C7FCD5F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lastRenderedPageBreak/>
              <w:t>Year not reported</w:t>
            </w:r>
          </w:p>
          <w:p w14:paraId="0DF68CE2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468765A3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21.9 years (2.2) </w:t>
            </w:r>
          </w:p>
          <w:p w14:paraId="5352E625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65% </w:t>
            </w:r>
            <w:r>
              <w:rPr>
                <w:sz w:val="20"/>
                <w:szCs w:val="20"/>
              </w:rPr>
              <w:t>f</w:t>
            </w:r>
            <w:r w:rsidRPr="00FC6EEE">
              <w:rPr>
                <w:sz w:val="20"/>
                <w:szCs w:val="20"/>
              </w:rPr>
              <w:t>emale</w:t>
            </w:r>
          </w:p>
          <w:p w14:paraId="2E5401AB" w14:textId="77777777" w:rsidR="0043200A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lastRenderedPageBreak/>
              <w:t xml:space="preserve">70.6% </w:t>
            </w:r>
            <w:r w:rsidR="008C238B">
              <w:rPr>
                <w:sz w:val="20"/>
                <w:szCs w:val="20"/>
              </w:rPr>
              <w:t>W</w:t>
            </w:r>
            <w:r w:rsidRPr="00FC6EEE">
              <w:rPr>
                <w:sz w:val="20"/>
                <w:szCs w:val="20"/>
              </w:rPr>
              <w:t>hite</w:t>
            </w:r>
          </w:p>
          <w:p w14:paraId="67D0C9FF" w14:textId="77777777" w:rsidR="00C26171" w:rsidRPr="00FC6EEE" w:rsidRDefault="00C26171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.9% Hispanic </w:t>
            </w:r>
          </w:p>
        </w:tc>
        <w:tc>
          <w:tcPr>
            <w:tcW w:w="1440" w:type="dxa"/>
          </w:tcPr>
          <w:p w14:paraId="4FE22369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lastRenderedPageBreak/>
              <w:t>Linear mixed effect modeling</w:t>
            </w:r>
          </w:p>
        </w:tc>
        <w:tc>
          <w:tcPr>
            <w:tcW w:w="2610" w:type="dxa"/>
          </w:tcPr>
          <w:p w14:paraId="317562F0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Summary physical CM score based on the following variables:</w:t>
            </w:r>
          </w:p>
          <w:p w14:paraId="7F616B53" w14:textId="77777777" w:rsidR="0043200A" w:rsidRPr="00FC6EEE" w:rsidRDefault="0043200A" w:rsidP="0043200A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Physical violence</w:t>
            </w:r>
          </w:p>
          <w:p w14:paraId="575F3CB2" w14:textId="77777777" w:rsidR="0043200A" w:rsidRPr="00FC6EEE" w:rsidRDefault="0043200A" w:rsidP="0043200A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lastRenderedPageBreak/>
              <w:t>Corporal punishment</w:t>
            </w:r>
          </w:p>
          <w:p w14:paraId="7BA86814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Summary emotional CM score based on the following variables:</w:t>
            </w:r>
          </w:p>
          <w:p w14:paraId="06ADCB4B" w14:textId="77777777" w:rsidR="0043200A" w:rsidRPr="00FC6EEE" w:rsidRDefault="0043200A" w:rsidP="0043200A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Witnessing domestic violence</w:t>
            </w:r>
          </w:p>
          <w:p w14:paraId="545CB1D2" w14:textId="77777777" w:rsidR="0043200A" w:rsidRPr="00FC6EEE" w:rsidRDefault="0043200A" w:rsidP="0043200A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Emotional abuse</w:t>
            </w:r>
          </w:p>
        </w:tc>
        <w:tc>
          <w:tcPr>
            <w:tcW w:w="1620" w:type="dxa"/>
          </w:tcPr>
          <w:p w14:paraId="031E9A43" w14:textId="77777777" w:rsidR="0043200A" w:rsidRPr="00FC6EEE" w:rsidRDefault="0043200A" w:rsidP="0043200A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lastRenderedPageBreak/>
              <w:t xml:space="preserve">Alcohol quantity during typical </w:t>
            </w:r>
            <w:r w:rsidRPr="00FC6EEE">
              <w:rPr>
                <w:sz w:val="20"/>
                <w:szCs w:val="20"/>
              </w:rPr>
              <w:lastRenderedPageBreak/>
              <w:t>drinking occasions</w:t>
            </w:r>
          </w:p>
          <w:p w14:paraId="4810AF11" w14:textId="77777777" w:rsidR="0043200A" w:rsidRPr="00FC6EEE" w:rsidRDefault="0043200A" w:rsidP="0043200A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Monthly frequency of alcohol consumption</w:t>
            </w:r>
          </w:p>
        </w:tc>
        <w:tc>
          <w:tcPr>
            <w:tcW w:w="3685" w:type="dxa"/>
          </w:tcPr>
          <w:p w14:paraId="4318F7E5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  <w:u w:val="single"/>
              </w:rPr>
              <w:lastRenderedPageBreak/>
              <w:t>Physical CM</w:t>
            </w:r>
            <w:r w:rsidRPr="00FC6EEE">
              <w:rPr>
                <w:sz w:val="20"/>
                <w:szCs w:val="20"/>
              </w:rPr>
              <w:t xml:space="preserve"> (vs. no Physical CM and Emotional CM) was associated with:</w:t>
            </w:r>
          </w:p>
          <w:p w14:paraId="2FEAD912" w14:textId="77777777" w:rsidR="0043200A" w:rsidRPr="00FC6EEE" w:rsidRDefault="0043200A" w:rsidP="0043200A">
            <w:pPr>
              <w:pStyle w:val="ListParagraph"/>
              <w:numPr>
                <w:ilvl w:val="0"/>
                <w:numId w:val="178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Consumption of hard liquor </w:t>
            </w:r>
          </w:p>
          <w:p w14:paraId="5F9648F3" w14:textId="77777777" w:rsidR="0043200A" w:rsidRPr="00FC6EEE" w:rsidRDefault="0043200A" w:rsidP="00EC7B34">
            <w:pPr>
              <w:pStyle w:val="ListParagraph"/>
              <w:ind w:left="768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(</w:t>
            </w:r>
            <w:r w:rsidRPr="00FC6EEE">
              <w:rPr>
                <w:i/>
                <w:sz w:val="20"/>
                <w:szCs w:val="20"/>
              </w:rPr>
              <w:t>F</w:t>
            </w:r>
            <w:r w:rsidRPr="00FC6EEE">
              <w:rPr>
                <w:i/>
                <w:sz w:val="20"/>
                <w:szCs w:val="20"/>
                <w:vertAlign w:val="subscript"/>
              </w:rPr>
              <w:t>2, 150</w:t>
            </w:r>
            <w:r w:rsidRPr="00FC6EEE">
              <w:rPr>
                <w:sz w:val="20"/>
                <w:szCs w:val="20"/>
              </w:rPr>
              <w:t xml:space="preserve"> = 14.07, </w:t>
            </w:r>
            <w:r w:rsidRPr="00FC6EEE">
              <w:rPr>
                <w:i/>
                <w:sz w:val="20"/>
                <w:szCs w:val="20"/>
              </w:rPr>
              <w:t>p</w:t>
            </w:r>
            <w:r w:rsidRPr="00FC6EEE">
              <w:rPr>
                <w:sz w:val="20"/>
                <w:szCs w:val="20"/>
              </w:rPr>
              <w:t xml:space="preserve"> &lt; .001) </w:t>
            </w:r>
          </w:p>
          <w:p w14:paraId="23798213" w14:textId="77777777" w:rsidR="0043200A" w:rsidRPr="00FC6EEE" w:rsidRDefault="0043200A" w:rsidP="0043200A">
            <w:pPr>
              <w:pStyle w:val="ListParagraph"/>
              <w:numPr>
                <w:ilvl w:val="0"/>
                <w:numId w:val="178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lastRenderedPageBreak/>
              <w:t>Alcohol use (</w:t>
            </w:r>
            <w:r w:rsidRPr="00FC6EEE">
              <w:rPr>
                <w:i/>
                <w:sz w:val="20"/>
                <w:szCs w:val="20"/>
              </w:rPr>
              <w:t xml:space="preserve">F </w:t>
            </w:r>
            <w:r w:rsidRPr="00FC6EEE">
              <w:rPr>
                <w:i/>
                <w:sz w:val="20"/>
                <w:szCs w:val="20"/>
                <w:vertAlign w:val="subscript"/>
              </w:rPr>
              <w:t>2, 150</w:t>
            </w:r>
            <w:r w:rsidRPr="00FC6EEE">
              <w:rPr>
                <w:sz w:val="20"/>
                <w:szCs w:val="20"/>
                <w:vertAlign w:val="subscript"/>
              </w:rPr>
              <w:t xml:space="preserve"> </w:t>
            </w:r>
            <w:r w:rsidRPr="00FC6EEE">
              <w:rPr>
                <w:sz w:val="20"/>
                <w:szCs w:val="20"/>
              </w:rPr>
              <w:t xml:space="preserve">= 5.19, </w:t>
            </w:r>
            <w:r w:rsidRPr="00FC6EEE">
              <w:rPr>
                <w:i/>
                <w:sz w:val="20"/>
                <w:szCs w:val="20"/>
              </w:rPr>
              <w:t>p</w:t>
            </w:r>
            <w:r w:rsidRPr="00FC6EEE">
              <w:rPr>
                <w:sz w:val="20"/>
                <w:szCs w:val="20"/>
              </w:rPr>
              <w:t xml:space="preserve"> = .012)</w:t>
            </w:r>
          </w:p>
          <w:p w14:paraId="077FC6AE" w14:textId="77777777" w:rsidR="0043200A" w:rsidRPr="00FC6EEE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4BF5C864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  <w:u w:val="single"/>
              </w:rPr>
              <w:t>No CM</w:t>
            </w:r>
            <w:r w:rsidRPr="00FC6EEE">
              <w:rPr>
                <w:sz w:val="20"/>
                <w:szCs w:val="20"/>
              </w:rPr>
              <w:t xml:space="preserve"> types were associated with consumption of wine or beer. </w:t>
            </w:r>
          </w:p>
          <w:p w14:paraId="2F159399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FC6EEE" w14:paraId="618E6FFF" w14:textId="77777777" w:rsidTr="00EC7B34">
        <w:tc>
          <w:tcPr>
            <w:tcW w:w="2245" w:type="dxa"/>
          </w:tcPr>
          <w:p w14:paraId="5799A85D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FC6EEE">
              <w:rPr>
                <w:sz w:val="20"/>
                <w:szCs w:val="20"/>
              </w:rPr>
              <w:lastRenderedPageBreak/>
              <w:t>Banducci</w:t>
            </w:r>
            <w:proofErr w:type="spellEnd"/>
            <w:r w:rsidRPr="00FC6EEE">
              <w:rPr>
                <w:sz w:val="20"/>
                <w:szCs w:val="20"/>
              </w:rPr>
              <w:t xml:space="preserve"> (2014)</w: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CYW5kdWNjaTwvQXV0aG9yPjxZZWFyPjIwMTQ8L1llYXI+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</w:fldData>
              </w:fldChar>
            </w:r>
            <w:r w:rsidR="00EC7B34">
              <w:rPr>
                <w:sz w:val="20"/>
                <w:szCs w:val="20"/>
              </w:rPr>
              <w:instrText xml:space="preserve"> ADDIN EN.CITE </w:instrTex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CYW5kdWNjaTwvQXV0aG9yPjxZZWFyPjIwMTQ8L1llYXI+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</w:fldData>
              </w:fldChar>
            </w:r>
            <w:r w:rsidR="00EC7B34">
              <w:rPr>
                <w:sz w:val="20"/>
                <w:szCs w:val="20"/>
              </w:rPr>
              <w:instrText xml:space="preserve"> ADDIN EN.CITE.DATA </w:instrText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end"/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separate"/>
            </w:r>
            <w:r w:rsidR="00EC7B34">
              <w:rPr>
                <w:noProof/>
                <w:sz w:val="20"/>
                <w:szCs w:val="20"/>
              </w:rPr>
              <w:t>[4]</w:t>
            </w:r>
            <w:r w:rsidR="00EC7B34">
              <w:rPr>
                <w:sz w:val="20"/>
                <w:szCs w:val="20"/>
              </w:rPr>
              <w:fldChar w:fldCharType="end"/>
            </w:r>
          </w:p>
          <w:p w14:paraId="3CDCE46F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N=280</w:t>
            </w:r>
          </w:p>
          <w:p w14:paraId="01343857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4B62160E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jority African American s</w:t>
            </w:r>
            <w:r w:rsidRPr="00FC6EEE">
              <w:rPr>
                <w:sz w:val="20"/>
                <w:szCs w:val="20"/>
              </w:rPr>
              <w:t>ample recruited from a residential substance use treatment center in inner city Washington D.C.</w:t>
            </w:r>
          </w:p>
        </w:tc>
        <w:tc>
          <w:tcPr>
            <w:tcW w:w="2070" w:type="dxa"/>
          </w:tcPr>
          <w:p w14:paraId="0CF4F6A0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Year not reported</w:t>
            </w:r>
          </w:p>
          <w:p w14:paraId="2CA60768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7876EBDB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43.3 years (9.</w:t>
            </w:r>
            <w:r>
              <w:rPr>
                <w:sz w:val="20"/>
                <w:szCs w:val="20"/>
              </w:rPr>
              <w:t>8</w:t>
            </w:r>
            <w:r w:rsidRPr="00FC6EEE">
              <w:rPr>
                <w:sz w:val="20"/>
                <w:szCs w:val="20"/>
              </w:rPr>
              <w:t xml:space="preserve">) </w:t>
            </w:r>
          </w:p>
          <w:p w14:paraId="054330EA" w14:textId="77777777" w:rsidR="0043200A" w:rsidRPr="003F7ACE" w:rsidRDefault="0043200A" w:rsidP="00EC7B34">
            <w:pPr>
              <w:rPr>
                <w:sz w:val="20"/>
                <w:szCs w:val="20"/>
              </w:rPr>
            </w:pPr>
            <w:r w:rsidRPr="003F7ACE">
              <w:rPr>
                <w:sz w:val="20"/>
                <w:szCs w:val="20"/>
              </w:rPr>
              <w:t xml:space="preserve">30.3% female </w:t>
            </w:r>
          </w:p>
          <w:p w14:paraId="7DB83A53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1</w:t>
            </w:r>
            <w:r w:rsidR="008C238B">
              <w:rPr>
                <w:sz w:val="20"/>
                <w:szCs w:val="20"/>
              </w:rPr>
              <w:t>3% W</w:t>
            </w:r>
            <w:r>
              <w:rPr>
                <w:sz w:val="20"/>
                <w:szCs w:val="20"/>
              </w:rPr>
              <w:t>hite</w:t>
            </w:r>
            <w:r w:rsidRPr="00FC6EEE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1FA280A2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erarchical linear regression;</w:t>
            </w:r>
            <w:r w:rsidRPr="00FC6EEE">
              <w:rPr>
                <w:sz w:val="20"/>
                <w:szCs w:val="20"/>
              </w:rPr>
              <w:t xml:space="preserve"> Logistic regression, Chi square</w:t>
            </w:r>
          </w:p>
          <w:p w14:paraId="382D91B5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473B91D6" w14:textId="77777777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Summary abuse score based on the following variables:</w:t>
            </w:r>
          </w:p>
          <w:p w14:paraId="5356AAB7" w14:textId="77777777" w:rsidR="0043200A" w:rsidRPr="00FC6EEE" w:rsidRDefault="0043200A" w:rsidP="0043200A">
            <w:pPr>
              <w:pStyle w:val="ListParagraph"/>
              <w:numPr>
                <w:ilvl w:val="0"/>
                <w:numId w:val="35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CSA</w:t>
            </w:r>
          </w:p>
          <w:p w14:paraId="3EDFFE81" w14:textId="77777777" w:rsidR="0043200A" w:rsidRPr="00FC6EEE" w:rsidRDefault="0043200A" w:rsidP="0043200A">
            <w:pPr>
              <w:pStyle w:val="ListParagraph"/>
              <w:numPr>
                <w:ilvl w:val="0"/>
                <w:numId w:val="35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CPA</w:t>
            </w:r>
          </w:p>
          <w:p w14:paraId="32337467" w14:textId="77777777" w:rsidR="0043200A" w:rsidRPr="00FC6EEE" w:rsidRDefault="0043200A" w:rsidP="0043200A">
            <w:pPr>
              <w:pStyle w:val="ListParagraph"/>
              <w:numPr>
                <w:ilvl w:val="0"/>
                <w:numId w:val="35"/>
              </w:numPr>
              <w:spacing w:after="0" w:line="240" w:lineRule="auto"/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 xml:space="preserve">Emotional abuse </w:t>
            </w:r>
          </w:p>
          <w:p w14:paraId="7B056F94" w14:textId="77777777" w:rsidR="0043200A" w:rsidRPr="00FC6EEE" w:rsidRDefault="0043200A" w:rsidP="00EC7B34">
            <w:pPr>
              <w:pStyle w:val="ListParagraph"/>
              <w:rPr>
                <w:sz w:val="20"/>
                <w:szCs w:val="20"/>
              </w:rPr>
            </w:pPr>
          </w:p>
          <w:p w14:paraId="1A966AA4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1785E262" w14:textId="44C4883F" w:rsidR="0043200A" w:rsidRPr="00FC6EEE" w:rsidRDefault="0043200A" w:rsidP="009F3798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</w:rPr>
              <w:t>Lifetime alcohol dependence</w:t>
            </w:r>
            <w:r w:rsidR="009F3798">
              <w:rPr>
                <w:sz w:val="20"/>
                <w:szCs w:val="20"/>
              </w:rPr>
              <w:t xml:space="preserve"> </w:t>
            </w:r>
          </w:p>
        </w:tc>
        <w:tc>
          <w:tcPr>
            <w:tcW w:w="3685" w:type="dxa"/>
          </w:tcPr>
          <w:p w14:paraId="064A840D" w14:textId="038AAF02" w:rsidR="0043200A" w:rsidRPr="00FC6EEE" w:rsidRDefault="0043200A" w:rsidP="00EC7B34">
            <w:pPr>
              <w:rPr>
                <w:sz w:val="20"/>
                <w:szCs w:val="20"/>
              </w:rPr>
            </w:pPr>
            <w:r w:rsidRPr="00FC6EEE">
              <w:rPr>
                <w:sz w:val="20"/>
                <w:szCs w:val="20"/>
                <w:u w:val="single"/>
              </w:rPr>
              <w:t>Abuse</w:t>
            </w:r>
            <w:r w:rsidR="00CE4A93">
              <w:rPr>
                <w:sz w:val="20"/>
                <w:szCs w:val="20"/>
                <w:u w:val="single"/>
              </w:rPr>
              <w:t xml:space="preserve"> score</w:t>
            </w:r>
            <w:r w:rsidRPr="00FC6EEE">
              <w:rPr>
                <w:sz w:val="20"/>
                <w:szCs w:val="20"/>
                <w:u w:val="single"/>
              </w:rPr>
              <w:t xml:space="preserve"> </w:t>
            </w:r>
            <w:r w:rsidRPr="00FC6EEE">
              <w:rPr>
                <w:sz w:val="20"/>
                <w:szCs w:val="20"/>
              </w:rPr>
              <w:t xml:space="preserve">was associated with alcohol dependence (OR = 1.05, 95% CI [1.02, 1.07]).  </w:t>
            </w:r>
          </w:p>
          <w:p w14:paraId="73B88DE8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  <w:p w14:paraId="0A28FD6A" w14:textId="77777777" w:rsidR="0043200A" w:rsidRPr="00FC6EEE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0264DB" w14:paraId="39F93609" w14:textId="77777777" w:rsidTr="00EC7B34">
        <w:tc>
          <w:tcPr>
            <w:tcW w:w="2245" w:type="dxa"/>
          </w:tcPr>
          <w:p w14:paraId="306B7516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Blanco (2013)</w: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CbGFuY288L0F1dGhvcj48WWVhcj4yMDEzPC9ZZWFyPjxS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</w:fldData>
              </w:fldChar>
            </w:r>
            <w:r w:rsidR="00EC7B34">
              <w:rPr>
                <w:sz w:val="20"/>
                <w:szCs w:val="20"/>
              </w:rPr>
              <w:instrText xml:space="preserve"> ADDIN EN.CITE </w:instrTex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CbGFuY288L0F1dGhvcj48WWVhcj4yMDEzPC9ZZWFyPjxS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</w:fldData>
              </w:fldChar>
            </w:r>
            <w:r w:rsidR="00EC7B34">
              <w:rPr>
                <w:sz w:val="20"/>
                <w:szCs w:val="20"/>
              </w:rPr>
              <w:instrText xml:space="preserve"> ADDIN EN.CITE.DATA </w:instrText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end"/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separate"/>
            </w:r>
            <w:r w:rsidR="00EC7B34">
              <w:rPr>
                <w:noProof/>
                <w:sz w:val="20"/>
                <w:szCs w:val="20"/>
              </w:rPr>
              <w:t>[5]</w:t>
            </w:r>
            <w:r w:rsidR="00EC7B34">
              <w:rPr>
                <w:sz w:val="20"/>
                <w:szCs w:val="20"/>
              </w:rPr>
              <w:fldChar w:fldCharType="end"/>
            </w:r>
          </w:p>
          <w:p w14:paraId="2577929A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N= 34,653 </w:t>
            </w:r>
          </w:p>
          <w:p w14:paraId="773FEDF7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(6,780 included in analyses)</w:t>
            </w:r>
          </w:p>
          <w:p w14:paraId="6A991CA1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0EEC4F17" w14:textId="77777777" w:rsidR="0043200A" w:rsidRPr="000264DB" w:rsidRDefault="0085583D" w:rsidP="0085583D">
            <w:pPr>
              <w:rPr>
                <w:sz w:val="20"/>
                <w:szCs w:val="20"/>
              </w:rPr>
            </w:pPr>
            <w:r w:rsidRPr="0085583D">
              <w:rPr>
                <w:bCs/>
                <w:sz w:val="20"/>
                <w:szCs w:val="20"/>
                <w:lang w:val="en"/>
              </w:rPr>
              <w:t>National Epidemiologic Survey on Alcohol and Related Conditions</w:t>
            </w:r>
            <w:r>
              <w:rPr>
                <w:bCs/>
                <w:sz w:val="20"/>
                <w:szCs w:val="20"/>
                <w:lang w:val="en"/>
              </w:rPr>
              <w:t xml:space="preserve"> (</w:t>
            </w:r>
            <w:r w:rsidR="0043200A" w:rsidRPr="000264DB">
              <w:rPr>
                <w:sz w:val="20"/>
                <w:szCs w:val="20"/>
              </w:rPr>
              <w:t>NESARC</w:t>
            </w:r>
            <w:r>
              <w:rPr>
                <w:sz w:val="20"/>
                <w:szCs w:val="20"/>
              </w:rPr>
              <w:t>);</w:t>
            </w:r>
            <w:r w:rsidR="0043200A" w:rsidRPr="000264DB">
              <w:rPr>
                <w:sz w:val="20"/>
                <w:szCs w:val="20"/>
              </w:rPr>
              <w:t xml:space="preserve"> Wave 2</w:t>
            </w:r>
            <w:r w:rsidR="0043200A" w:rsidRPr="000264DB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</w:p>
        </w:tc>
        <w:tc>
          <w:tcPr>
            <w:tcW w:w="2070" w:type="dxa"/>
          </w:tcPr>
          <w:p w14:paraId="1AA2EFD6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4-2005</w:t>
            </w:r>
          </w:p>
          <w:p w14:paraId="77D7AD58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2822098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Demographics not reported for entire sample. </w:t>
            </w:r>
          </w:p>
        </w:tc>
        <w:tc>
          <w:tcPr>
            <w:tcW w:w="1440" w:type="dxa"/>
          </w:tcPr>
          <w:p w14:paraId="3CD50E0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54874DE0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Summary adversity score and individual exposure to the following variables: </w:t>
            </w:r>
          </w:p>
          <w:p w14:paraId="65C35A79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Verbal abuse</w:t>
            </w:r>
          </w:p>
          <w:p w14:paraId="1272B478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55821145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79DD6E50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Neglect</w:t>
            </w:r>
          </w:p>
          <w:p w14:paraId="3EDDE2A2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ental absence or separation from a biological parent</w:t>
            </w:r>
          </w:p>
          <w:p w14:paraId="614C2629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ental divorce</w:t>
            </w:r>
          </w:p>
          <w:p w14:paraId="4160CD68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ental substance abuse</w:t>
            </w:r>
          </w:p>
          <w:p w14:paraId="39B4F8CE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ental behavioral problem</w:t>
            </w:r>
          </w:p>
          <w:p w14:paraId="6EB9D17F" w14:textId="77777777" w:rsidR="0043200A" w:rsidRPr="000264DB" w:rsidRDefault="0043200A" w:rsidP="0043200A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tner with alcohol problem</w:t>
            </w:r>
          </w:p>
          <w:p w14:paraId="69A6ED18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43E2AA94" w14:textId="25D431CC" w:rsidR="0043200A" w:rsidRPr="000264DB" w:rsidRDefault="0043200A" w:rsidP="009F3798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Lifetime </w:t>
            </w:r>
            <w:r w:rsidR="009F3798">
              <w:rPr>
                <w:sz w:val="20"/>
                <w:szCs w:val="20"/>
              </w:rPr>
              <w:t xml:space="preserve">Alcohol Dependence </w:t>
            </w:r>
            <w:r w:rsidR="0035341B">
              <w:rPr>
                <w:sz w:val="20"/>
                <w:szCs w:val="20"/>
              </w:rPr>
              <w:t xml:space="preserve"> </w:t>
            </w:r>
          </w:p>
        </w:tc>
        <w:tc>
          <w:tcPr>
            <w:tcW w:w="3685" w:type="dxa"/>
          </w:tcPr>
          <w:p w14:paraId="69B6C914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Individuals with </w:t>
            </w:r>
            <w:r w:rsidRPr="000264DB">
              <w:rPr>
                <w:sz w:val="20"/>
                <w:szCs w:val="20"/>
                <w:u w:val="single"/>
              </w:rPr>
              <w:t>PTSD-AD</w:t>
            </w:r>
            <w:r w:rsidRPr="000264DB">
              <w:rPr>
                <w:sz w:val="20"/>
                <w:szCs w:val="20"/>
              </w:rPr>
              <w:t xml:space="preserve"> (compared to PTSD only) were more likely to have experienced:</w:t>
            </w:r>
          </w:p>
          <w:p w14:paraId="244CF1E3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Verbal abuse</w:t>
            </w:r>
            <w:r w:rsidRPr="000264DB">
              <w:rPr>
                <w:sz w:val="20"/>
                <w:szCs w:val="20"/>
              </w:rPr>
              <w:t xml:space="preserve"> (OR = 2.55, 95% CI [2.01, 3.24])</w:t>
            </w:r>
          </w:p>
          <w:p w14:paraId="36E86157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CPA</w:t>
            </w:r>
            <w:r w:rsidRPr="000264DB">
              <w:rPr>
                <w:sz w:val="20"/>
                <w:szCs w:val="20"/>
              </w:rPr>
              <w:t xml:space="preserve"> (OR = 2.23,  95% CI [1.77, 2.81])</w:t>
            </w:r>
          </w:p>
          <w:p w14:paraId="0BEB1236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CSA</w:t>
            </w:r>
            <w:r w:rsidRPr="000264DB">
              <w:rPr>
                <w:sz w:val="20"/>
                <w:szCs w:val="20"/>
              </w:rPr>
              <w:t xml:space="preserve"> (OR = 1.91, 95% CI [1.50, 2.44])</w:t>
            </w:r>
          </w:p>
          <w:p w14:paraId="54265FA8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Neglect</w:t>
            </w:r>
            <w:r w:rsidRPr="000264DB">
              <w:rPr>
                <w:sz w:val="20"/>
                <w:szCs w:val="20"/>
              </w:rPr>
              <w:t xml:space="preserve"> (OR = 1.89, 95% CI [1.48, 2.40])</w:t>
            </w:r>
          </w:p>
          <w:p w14:paraId="5F309927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Parental absence</w:t>
            </w:r>
            <w:r w:rsidRPr="000264DB">
              <w:rPr>
                <w:sz w:val="20"/>
                <w:szCs w:val="20"/>
              </w:rPr>
              <w:t xml:space="preserve"> (OR = 1.72, 95% CI [1.36, 2.17])</w:t>
            </w:r>
          </w:p>
          <w:p w14:paraId="6670674D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Parental divorce</w:t>
            </w:r>
            <w:r w:rsidRPr="000264DB">
              <w:rPr>
                <w:sz w:val="20"/>
                <w:szCs w:val="20"/>
              </w:rPr>
              <w:t xml:space="preserve"> (OR = 1.86, 95% CI [1.42, 2.43])</w:t>
            </w:r>
          </w:p>
          <w:p w14:paraId="0137D1AA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Parental  behavioral problem</w:t>
            </w:r>
            <w:r w:rsidRPr="000264DB">
              <w:rPr>
                <w:sz w:val="20"/>
                <w:szCs w:val="20"/>
              </w:rPr>
              <w:t xml:space="preserve"> (OR = 2.15, 95% CI [1.60, 2.89])</w:t>
            </w:r>
          </w:p>
          <w:p w14:paraId="55730E52" w14:textId="77777777" w:rsidR="0043200A" w:rsidRPr="000264DB" w:rsidRDefault="0043200A" w:rsidP="0043200A">
            <w:pPr>
              <w:pStyle w:val="ListParagraph"/>
              <w:numPr>
                <w:ilvl w:val="0"/>
                <w:numId w:val="17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Parental substance abuse</w:t>
            </w:r>
            <w:r w:rsidRPr="000264DB">
              <w:rPr>
                <w:sz w:val="20"/>
                <w:szCs w:val="20"/>
              </w:rPr>
              <w:t xml:space="preserve"> (OR = 2.31, 95% CI [1.82, 2.94])</w:t>
            </w:r>
          </w:p>
        </w:tc>
      </w:tr>
      <w:tr w:rsidR="0043200A" w:rsidRPr="000264DB" w14:paraId="2975CFB1" w14:textId="77777777" w:rsidTr="00EC7B34">
        <w:trPr>
          <w:trHeight w:val="4049"/>
        </w:trPr>
        <w:tc>
          <w:tcPr>
            <w:tcW w:w="2245" w:type="dxa"/>
          </w:tcPr>
          <w:p w14:paraId="289AB8D5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>Campbell (2016)</w:t>
            </w:r>
            <w:r w:rsidR="00EC7B34">
              <w:rPr>
                <w:sz w:val="20"/>
                <w:szCs w:val="20"/>
              </w:rPr>
              <w:fldChar w:fldCharType="begin"/>
            </w:r>
            <w:r w:rsidR="00EC7B34">
              <w:rPr>
                <w:sz w:val="20"/>
                <w:szCs w:val="20"/>
              </w:rPr>
              <w:instrText xml:space="preserve"> ADDIN EN.CITE &lt;EndNote&gt;&lt;Cite&gt;&lt;Author&gt;Campbell&lt;/Author&gt;&lt;Year&gt;2016&lt;/Year&gt;&lt;RecNum&gt;13&lt;/RecNum&gt;&lt;DisplayText&gt;[6]&lt;/DisplayText&gt;&lt;record&gt;&lt;rec-number&gt;13&lt;/rec-number&gt;&lt;foreign-keys&gt;&lt;key app="EN" db-id="p2wsz9rdmz90w8evpvmx9txyefzeatevvrxx" timestamp="1477313443"&gt;13&lt;/key&gt;&lt;key app="ENWeb" db-id=""&gt;0&lt;/key&gt;&lt;/foreign-keys&gt;&lt;ref-type name="Journal Article"&gt;17&lt;/ref-type&gt;&lt;contributors&gt;&lt;authors&gt;&lt;author&gt;Campbell, J. A.&lt;/author&gt;&lt;author&gt;Walker, R. J.&lt;/author&gt;&lt;author&gt;Egede, L. E.&lt;/author&gt;&lt;/authors&gt;&lt;/contributors&gt;&lt;auth-address&gt;Center for Health Disparities Research, Medical University of South Carolina, Charleston, South Carolina.&amp;#xD;Center for Health Disparities Research, Medical University of South Carolina, Charleston, South Carolina; Health Equity and Rural Outreach Innovation Center, Charleston VA COIN, Ralph H. Johnson VA Medical Center, Charleston, South Carolina.&amp;#xD;Center for Health Disparities Research, Medical University of South Carolina, Charleston, South Carolina; Division of General Internal Medicine and Geriatrics, Department of Medicine, Medical University of South Carolina, Charleston, South Carolina; Health Equity and Rural Outreach Innovation Center, Charleston VA COIN, Ralph H. Johnson VA Medical Center, Charleston, South Carolina. Electronic address: egedel@musc.edu.&lt;/auth-address&gt;&lt;titles&gt;&lt;title&gt;Associations Between Adverse Childhood Experiences, High-Risk Behaviors, and Morbidity in Adulthood&lt;/title&gt;&lt;secondary-title&gt;Am J Prev Med&lt;/secondary-title&gt;&lt;/titles&gt;&lt;periodical&gt;&lt;full-title&gt;Am J Prev Med&lt;/full-title&gt;&lt;/periodical&gt;&lt;pages&gt;344-52&lt;/pages&gt;&lt;volume&gt;50&lt;/volume&gt;&lt;number&gt;3&lt;/number&gt;&lt;dates&gt;&lt;year&gt;2016&lt;/year&gt;&lt;pub-dates&gt;&lt;date&gt;Mar&lt;/date&gt;&lt;/pub-dates&gt;&lt;/dates&gt;&lt;isbn&gt;1873-2607 (Electronic)&amp;#xD;0749-3797 (Linking)&lt;/isbn&gt;&lt;accession-num&gt;26474668&lt;/accession-num&gt;&lt;urls&gt;&lt;related-urls&gt;&lt;url&gt;http://www.ncbi.nlm.nih.gov/pubmed/26474668&lt;/url&gt;&lt;/related-urls&gt;&lt;/urls&gt;&lt;custom2&gt;PMC4762720&lt;/custom2&gt;&lt;electronic-resource-num&gt;10.1016/j.amepre.2015.07.022&lt;/electronic-resource-num&gt;&lt;/record&gt;&lt;/Cite&gt;&lt;/EndNote&gt;</w:instrText>
            </w:r>
            <w:r w:rsidR="00EC7B34">
              <w:rPr>
                <w:sz w:val="20"/>
                <w:szCs w:val="20"/>
              </w:rPr>
              <w:fldChar w:fldCharType="separate"/>
            </w:r>
            <w:r w:rsidR="00EC7B34">
              <w:rPr>
                <w:noProof/>
                <w:sz w:val="20"/>
                <w:szCs w:val="20"/>
              </w:rPr>
              <w:t>[6]</w:t>
            </w:r>
            <w:r w:rsidR="00EC7B34">
              <w:rPr>
                <w:sz w:val="20"/>
                <w:szCs w:val="20"/>
              </w:rPr>
              <w:fldChar w:fldCharType="end"/>
            </w:r>
          </w:p>
          <w:p w14:paraId="52B19ABF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N=48,526</w:t>
            </w:r>
          </w:p>
          <w:p w14:paraId="028A634A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120FAF74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Behavioral Risk Factor Surveillance System (BRFSS), 2011: Minnesota, Montana, Vermont, Washington, and Wisconsin </w:t>
            </w:r>
          </w:p>
        </w:tc>
        <w:tc>
          <w:tcPr>
            <w:tcW w:w="2070" w:type="dxa"/>
          </w:tcPr>
          <w:p w14:paraId="7ECAB700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11</w:t>
            </w:r>
          </w:p>
          <w:p w14:paraId="41DB853E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1D937A4F" w14:textId="77777777" w:rsidR="0043200A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Mean age and SD not reported </w:t>
            </w:r>
          </w:p>
          <w:p w14:paraId="3DC7F9E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0264DB">
              <w:rPr>
                <w:sz w:val="20"/>
                <w:szCs w:val="20"/>
              </w:rPr>
              <w:t>26.</w:t>
            </w:r>
            <w:r>
              <w:rPr>
                <w:sz w:val="20"/>
                <w:szCs w:val="20"/>
              </w:rPr>
              <w:t>8</w:t>
            </w:r>
            <w:r w:rsidRPr="000264DB">
              <w:rPr>
                <w:sz w:val="20"/>
                <w:szCs w:val="20"/>
              </w:rPr>
              <w:t>% 18-34 years</w:t>
            </w:r>
          </w:p>
          <w:p w14:paraId="3BCBA8AD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37.1% 35-54 years</w:t>
            </w:r>
          </w:p>
          <w:p w14:paraId="0F12DBCD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17.</w:t>
            </w:r>
            <w:r>
              <w:rPr>
                <w:sz w:val="20"/>
                <w:szCs w:val="20"/>
              </w:rPr>
              <w:t>3</w:t>
            </w:r>
            <w:r w:rsidRPr="000264DB">
              <w:rPr>
                <w:sz w:val="20"/>
                <w:szCs w:val="20"/>
              </w:rPr>
              <w:t>% 55-64 years</w:t>
            </w:r>
          </w:p>
          <w:p w14:paraId="618710FA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18.8% 65+ years )</w:t>
            </w:r>
          </w:p>
          <w:p w14:paraId="15A327EE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50.4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 xml:space="preserve">emale </w:t>
            </w:r>
          </w:p>
          <w:p w14:paraId="2F3F9886" w14:textId="77777777" w:rsidR="0043200A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85.2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>hite</w:t>
            </w:r>
          </w:p>
          <w:p w14:paraId="35CB15F6" w14:textId="77777777" w:rsidR="001054D6" w:rsidRPr="000264DB" w:rsidRDefault="001054D6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8% Hispanic </w:t>
            </w:r>
          </w:p>
        </w:tc>
        <w:tc>
          <w:tcPr>
            <w:tcW w:w="1440" w:type="dxa"/>
          </w:tcPr>
          <w:p w14:paraId="4B164A92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Multiple logistic regression</w:t>
            </w:r>
          </w:p>
          <w:p w14:paraId="31379277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3BFAA763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264DB">
              <w:rPr>
                <w:color w:val="000000"/>
                <w:sz w:val="20"/>
                <w:szCs w:val="20"/>
                <w:shd w:val="clear" w:color="auto" w:fill="FFFFFF"/>
              </w:rPr>
              <w:t>Summary ACE score and individual exposure to the following:</w:t>
            </w:r>
          </w:p>
          <w:p w14:paraId="19F457BC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4DD687CF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3A24F919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Verbal abuse</w:t>
            </w:r>
          </w:p>
          <w:p w14:paraId="37751950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Witnessing domestic violence</w:t>
            </w:r>
          </w:p>
          <w:p w14:paraId="2258D4C0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Household substance abuse</w:t>
            </w:r>
          </w:p>
          <w:p w14:paraId="44E6968D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Household mental illness</w:t>
            </w:r>
          </w:p>
          <w:p w14:paraId="5D2A8007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ental separation/ divorce</w:t>
            </w:r>
          </w:p>
          <w:p w14:paraId="427E8075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0A12E246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Binge drinking</w:t>
            </w:r>
          </w:p>
          <w:p w14:paraId="117F3BC6" w14:textId="77777777" w:rsidR="0043200A" w:rsidRPr="000264DB" w:rsidRDefault="0043200A" w:rsidP="0043200A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Heavy drinking</w:t>
            </w:r>
          </w:p>
        </w:tc>
        <w:tc>
          <w:tcPr>
            <w:tcW w:w="3685" w:type="dxa"/>
          </w:tcPr>
          <w:p w14:paraId="5924D21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ACE score of  4+</w:t>
            </w:r>
            <w:r w:rsidRPr="000264DB">
              <w:rPr>
                <w:sz w:val="20"/>
                <w:szCs w:val="20"/>
              </w:rPr>
              <w:t xml:space="preserve"> (compared to 0) was associated with:</w:t>
            </w:r>
          </w:p>
          <w:p w14:paraId="749C171D" w14:textId="77777777" w:rsidR="0043200A" w:rsidRPr="000264DB" w:rsidRDefault="0043200A" w:rsidP="0043200A">
            <w:pPr>
              <w:pStyle w:val="ListParagraph"/>
              <w:numPr>
                <w:ilvl w:val="0"/>
                <w:numId w:val="180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Binge drinking (AOR = 1.50, 95% CI [1.24, 1.80])</w:t>
            </w:r>
          </w:p>
          <w:p w14:paraId="232FA92D" w14:textId="77777777" w:rsidR="0043200A" w:rsidRPr="000264DB" w:rsidRDefault="0043200A" w:rsidP="0043200A">
            <w:pPr>
              <w:pStyle w:val="ListParagraph"/>
              <w:numPr>
                <w:ilvl w:val="0"/>
                <w:numId w:val="180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Heavy drinking (AOR = 1.80, 95% CI [1.39, 2.32])</w:t>
            </w:r>
          </w:p>
          <w:p w14:paraId="7679DDB7" w14:textId="77777777" w:rsidR="0043200A" w:rsidRPr="000264DB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3C3BA26D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Verbal abuse</w:t>
            </w:r>
            <w:r w:rsidRPr="000264DB">
              <w:rPr>
                <w:sz w:val="20"/>
                <w:szCs w:val="20"/>
              </w:rPr>
              <w:t xml:space="preserve"> was associated with binge drinking (AOR = 1.29, 95% CI [1.04, 1.44]) only. </w:t>
            </w:r>
          </w:p>
          <w:p w14:paraId="56D30DA2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79BED81D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No ACEs were associated with heavy drinking.</w:t>
            </w:r>
          </w:p>
        </w:tc>
      </w:tr>
      <w:tr w:rsidR="0043200A" w:rsidRPr="000264DB" w14:paraId="23965851" w14:textId="77777777" w:rsidTr="00EC7B34">
        <w:tc>
          <w:tcPr>
            <w:tcW w:w="2245" w:type="dxa"/>
            <w:shd w:val="clear" w:color="auto" w:fill="auto"/>
          </w:tcPr>
          <w:p w14:paraId="27AD763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arlson, Harden (2015)</w:t>
            </w:r>
            <w:r w:rsidR="00EC7B34">
              <w:rPr>
                <w:sz w:val="20"/>
                <w:szCs w:val="20"/>
              </w:rPr>
              <w:fldChar w:fldCharType="begin"/>
            </w:r>
            <w:r w:rsidR="00EC7B34">
              <w:rPr>
                <w:sz w:val="20"/>
                <w:szCs w:val="20"/>
              </w:rPr>
              <w:instrText xml:space="preserve"> ADDIN EN.CITE &lt;EndNote&gt;&lt;Cite&gt;&lt;Author&gt;Carlson&lt;/Author&gt;&lt;Year&gt;2015&lt;/Year&gt;&lt;RecNum&gt;14&lt;/RecNum&gt;&lt;DisplayText&gt;[7]&lt;/DisplayText&gt;&lt;record&gt;&lt;rec-number&gt;14&lt;/rec-number&gt;&lt;foreign-keys&gt;&lt;key app="EN" db-id="p2wsz9rdmz90w8evpvmx9txyefzeatevvrxx" timestamp="1477313447"&gt;14&lt;/key&gt;&lt;key app="ENWeb" db-id=""&gt;0&lt;/key&gt;&lt;/foreign-keys&gt;&lt;ref-type name="Journal Article"&gt;17&lt;/ref-type&gt;&lt;contributors&gt;&lt;authors&gt;&lt;author&gt;Carlson, Marie D.&lt;/author&gt;&lt;author&gt;Harden, K. Paige&lt;/author&gt;&lt;author&gt;Kretsch, Natalie&lt;/author&gt;&lt;author&gt;Corbin, William R.&lt;/author&gt;&lt;author&gt;Fromme, Kim&lt;/author&gt;&lt;/authors&gt;&lt;/contributors&gt;&lt;titles&gt;&lt;title&gt;Interactions between DRD4 and developmentally specific environments in alcohol-dependence symptoms&lt;/title&gt;&lt;secondary-title&gt;Journal of Abnormal Psychology&lt;/secondary-title&gt;&lt;/titles&gt;&lt;periodical&gt;&lt;full-title&gt;Journal of Abnormal Psychology&lt;/full-title&gt;&lt;/periodical&gt;&lt;pages&gt;1043-1049&lt;/pages&gt;&lt;volume&gt;124&lt;/volume&gt;&lt;number&gt;4&lt;/number&gt;&lt;dates&gt;&lt;year&gt;2015&lt;/year&gt;&lt;/dates&gt;&lt;isbn&gt;1939-1846&amp;#xD;0021-843X&lt;/isbn&gt;&lt;urls&gt;&lt;/urls&gt;&lt;electronic-resource-num&gt;10.1037/abn0000120&lt;/electronic-resource-num&gt;&lt;/record&gt;&lt;/Cite&gt;&lt;/EndNote&gt;</w:instrText>
            </w:r>
            <w:r w:rsidR="00EC7B34">
              <w:rPr>
                <w:sz w:val="20"/>
                <w:szCs w:val="20"/>
              </w:rPr>
              <w:fldChar w:fldCharType="separate"/>
            </w:r>
            <w:r w:rsidR="00EC7B34">
              <w:rPr>
                <w:noProof/>
                <w:sz w:val="20"/>
                <w:szCs w:val="20"/>
              </w:rPr>
              <w:t>[7]</w:t>
            </w:r>
            <w:r w:rsidR="00EC7B34">
              <w:rPr>
                <w:sz w:val="20"/>
                <w:szCs w:val="20"/>
              </w:rPr>
              <w:fldChar w:fldCharType="end"/>
            </w:r>
          </w:p>
          <w:p w14:paraId="449D0FA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N=367</w:t>
            </w:r>
          </w:p>
          <w:p w14:paraId="586EFE58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35204D09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University of Texas Experience (UTE) study</w:t>
            </w:r>
          </w:p>
        </w:tc>
        <w:tc>
          <w:tcPr>
            <w:tcW w:w="2070" w:type="dxa"/>
            <w:shd w:val="clear" w:color="auto" w:fill="auto"/>
          </w:tcPr>
          <w:p w14:paraId="33382EA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4(baseline) - 2012 Wave 11</w:t>
            </w:r>
          </w:p>
          <w:p w14:paraId="0D62BB73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1FBDEB25" w14:textId="326E7F5D" w:rsidR="0043200A" w:rsidRPr="000264DB" w:rsidRDefault="00342968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.9 years at Wave 1</w:t>
            </w:r>
            <w:r w:rsidR="0043200A" w:rsidRPr="000264DB">
              <w:rPr>
                <w:sz w:val="20"/>
                <w:szCs w:val="20"/>
              </w:rPr>
              <w:t xml:space="preserve"> (SD not reported) </w:t>
            </w:r>
          </w:p>
          <w:p w14:paraId="53F29F0A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5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 xml:space="preserve">emale </w:t>
            </w:r>
          </w:p>
          <w:p w14:paraId="1DCC301B" w14:textId="77777777" w:rsidR="0043200A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2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 xml:space="preserve">hite </w:t>
            </w:r>
          </w:p>
          <w:p w14:paraId="3D5E3DBF" w14:textId="77777777" w:rsidR="00B4434A" w:rsidRPr="000264DB" w:rsidRDefault="00B4434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% Hispanic</w:t>
            </w:r>
          </w:p>
          <w:p w14:paraId="63739C3B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</w:tcPr>
          <w:p w14:paraId="653D6716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</w:p>
        </w:tc>
        <w:tc>
          <w:tcPr>
            <w:tcW w:w="2610" w:type="dxa"/>
            <w:shd w:val="clear" w:color="auto" w:fill="auto"/>
          </w:tcPr>
          <w:p w14:paraId="7FA8A72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Summary adversity score based on the following variables:</w:t>
            </w:r>
          </w:p>
          <w:p w14:paraId="0421A684" w14:textId="77777777" w:rsidR="0043200A" w:rsidRPr="000264DB" w:rsidRDefault="0043200A" w:rsidP="0043200A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19FDC888" w14:textId="77777777" w:rsidR="0043200A" w:rsidRPr="000264DB" w:rsidRDefault="0043200A" w:rsidP="0043200A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CSA </w:t>
            </w:r>
          </w:p>
        </w:tc>
        <w:tc>
          <w:tcPr>
            <w:tcW w:w="1620" w:type="dxa"/>
            <w:shd w:val="clear" w:color="auto" w:fill="auto"/>
          </w:tcPr>
          <w:p w14:paraId="3802D42F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Alcohol dependence </w:t>
            </w:r>
          </w:p>
        </w:tc>
        <w:tc>
          <w:tcPr>
            <w:tcW w:w="3685" w:type="dxa"/>
            <w:shd w:val="clear" w:color="auto" w:fill="auto"/>
          </w:tcPr>
          <w:p w14:paraId="5F92F38D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 xml:space="preserve">Adversity </w:t>
            </w:r>
            <w:r w:rsidRPr="000264DB">
              <w:rPr>
                <w:sz w:val="20"/>
                <w:szCs w:val="20"/>
              </w:rPr>
              <w:t xml:space="preserve">was associated with higher mean </w:t>
            </w:r>
            <w:r>
              <w:rPr>
                <w:sz w:val="20"/>
                <w:szCs w:val="20"/>
              </w:rPr>
              <w:t xml:space="preserve">alcohol dependence </w:t>
            </w:r>
            <w:r w:rsidRPr="000264DB">
              <w:rPr>
                <w:sz w:val="20"/>
                <w:szCs w:val="20"/>
              </w:rPr>
              <w:t xml:space="preserve">symptoms (b = 0.24, </w:t>
            </w:r>
            <w:r w:rsidRPr="000264DB">
              <w:rPr>
                <w:i/>
                <w:sz w:val="20"/>
                <w:szCs w:val="20"/>
              </w:rPr>
              <w:t>p</w:t>
            </w:r>
            <w:r w:rsidRPr="000264DB">
              <w:rPr>
                <w:sz w:val="20"/>
                <w:szCs w:val="20"/>
              </w:rPr>
              <w:t xml:space="preserve"> &lt; .05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0264DB" w14:paraId="01E4AEC0" w14:textId="77777777" w:rsidTr="00EC7B34">
        <w:tc>
          <w:tcPr>
            <w:tcW w:w="2245" w:type="dxa"/>
          </w:tcPr>
          <w:p w14:paraId="59C6EB1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Carlson, </w:t>
            </w:r>
            <w:proofErr w:type="spellStart"/>
            <w:r w:rsidRPr="000264DB">
              <w:rPr>
                <w:sz w:val="20"/>
                <w:szCs w:val="20"/>
              </w:rPr>
              <w:t>Oshri</w:t>
            </w:r>
            <w:proofErr w:type="spellEnd"/>
            <w:r w:rsidRPr="000264DB">
              <w:rPr>
                <w:sz w:val="20"/>
                <w:szCs w:val="20"/>
              </w:rPr>
              <w:t xml:space="preserve"> (2015)</w: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DYXJsc29uPC9BdXRob3I+PFllYXI+MjAxNTwvWWVhcj48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</w:fldData>
              </w:fldChar>
            </w:r>
            <w:r w:rsidR="00EC7B34">
              <w:rPr>
                <w:sz w:val="20"/>
                <w:szCs w:val="20"/>
              </w:rPr>
              <w:instrText xml:space="preserve"> ADDIN EN.CITE </w:instrText>
            </w:r>
            <w:r w:rsidR="00EC7B34">
              <w:rPr>
                <w:sz w:val="20"/>
                <w:szCs w:val="20"/>
              </w:rPr>
              <w:fldChar w:fldCharType="begin">
                <w:fldData xml:space="preserve">PEVuZE5vdGU+PENpdGU+PEF1dGhvcj5DYXJsc29uPC9BdXRob3I+PFllYXI+MjAxNTwvWWVhcj48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</w:fldData>
              </w:fldChar>
            </w:r>
            <w:r w:rsidR="00EC7B34">
              <w:rPr>
                <w:sz w:val="20"/>
                <w:szCs w:val="20"/>
              </w:rPr>
              <w:instrText xml:space="preserve"> ADDIN EN.CITE.DATA </w:instrText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end"/>
            </w:r>
            <w:r w:rsidR="00EC7B34">
              <w:rPr>
                <w:sz w:val="20"/>
                <w:szCs w:val="20"/>
              </w:rPr>
            </w:r>
            <w:r w:rsidR="00EC7B34">
              <w:rPr>
                <w:sz w:val="20"/>
                <w:szCs w:val="20"/>
              </w:rPr>
              <w:fldChar w:fldCharType="separate"/>
            </w:r>
            <w:r w:rsidR="00EC7B34">
              <w:rPr>
                <w:noProof/>
                <w:sz w:val="20"/>
                <w:szCs w:val="20"/>
              </w:rPr>
              <w:t>[8]</w:t>
            </w:r>
            <w:r w:rsidR="00EC7B34">
              <w:rPr>
                <w:sz w:val="20"/>
                <w:szCs w:val="20"/>
              </w:rPr>
              <w:fldChar w:fldCharType="end"/>
            </w:r>
          </w:p>
          <w:p w14:paraId="3F3514F7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N=361</w:t>
            </w:r>
          </w:p>
          <w:p w14:paraId="72721222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1D2E8A5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Undergraduate students in a U.S. public university </w:t>
            </w:r>
          </w:p>
        </w:tc>
        <w:tc>
          <w:tcPr>
            <w:tcW w:w="2070" w:type="dxa"/>
          </w:tcPr>
          <w:p w14:paraId="1D7E7D0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Year not reported</w:t>
            </w:r>
          </w:p>
          <w:p w14:paraId="188F69AF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50D626E1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19.1 years (1.7) </w:t>
            </w:r>
          </w:p>
          <w:p w14:paraId="429E6A71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2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 xml:space="preserve">emale </w:t>
            </w:r>
          </w:p>
          <w:p w14:paraId="52664FAF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87.2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 xml:space="preserve">hite </w:t>
            </w:r>
          </w:p>
        </w:tc>
        <w:tc>
          <w:tcPr>
            <w:tcW w:w="1440" w:type="dxa"/>
          </w:tcPr>
          <w:p w14:paraId="3A0BD639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  <w:r w:rsidRPr="000264DB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732626E4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Summary CM score based on the following variables: </w:t>
            </w:r>
          </w:p>
          <w:p w14:paraId="19AEDF08" w14:textId="77777777" w:rsidR="0043200A" w:rsidRPr="000264DB" w:rsidRDefault="0043200A" w:rsidP="0043200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64AF0674" w14:textId="77777777" w:rsidR="0043200A" w:rsidRPr="000264DB" w:rsidRDefault="0043200A" w:rsidP="0043200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29977419" w14:textId="77777777" w:rsidR="0043200A" w:rsidRPr="000264DB" w:rsidRDefault="0043200A" w:rsidP="0043200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abuse</w:t>
            </w:r>
          </w:p>
          <w:p w14:paraId="324DA266" w14:textId="77777777" w:rsidR="0043200A" w:rsidRPr="000264DB" w:rsidRDefault="0043200A" w:rsidP="0043200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Verbal abuse</w:t>
            </w:r>
          </w:p>
        </w:tc>
        <w:tc>
          <w:tcPr>
            <w:tcW w:w="1620" w:type="dxa"/>
          </w:tcPr>
          <w:p w14:paraId="675BE92F" w14:textId="77777777" w:rsidR="0043200A" w:rsidRPr="000264DB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Binge drinking </w:t>
            </w:r>
          </w:p>
        </w:tc>
        <w:tc>
          <w:tcPr>
            <w:tcW w:w="3685" w:type="dxa"/>
          </w:tcPr>
          <w:p w14:paraId="4C0DB0E0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Path between </w:t>
            </w:r>
            <w:r w:rsidRPr="000264DB">
              <w:rPr>
                <w:sz w:val="20"/>
                <w:szCs w:val="20"/>
                <w:u w:val="single"/>
              </w:rPr>
              <w:t xml:space="preserve">CM </w:t>
            </w:r>
            <w:r w:rsidRPr="000264DB">
              <w:rPr>
                <w:sz w:val="20"/>
                <w:szCs w:val="20"/>
              </w:rPr>
              <w:t xml:space="preserve">and binge drinking was not significant. </w:t>
            </w:r>
          </w:p>
          <w:p w14:paraId="4447646E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0264DB" w14:paraId="34401AB2" w14:textId="77777777" w:rsidTr="00EC7B34">
        <w:tc>
          <w:tcPr>
            <w:tcW w:w="2245" w:type="dxa"/>
          </w:tcPr>
          <w:p w14:paraId="3D10A69C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0264DB">
              <w:rPr>
                <w:color w:val="000000"/>
                <w:sz w:val="20"/>
                <w:szCs w:val="20"/>
              </w:rPr>
              <w:t>Corstorphine</w:t>
            </w:r>
            <w:proofErr w:type="spellEnd"/>
            <w:r w:rsidRPr="000264DB">
              <w:rPr>
                <w:color w:val="000000"/>
                <w:sz w:val="20"/>
                <w:szCs w:val="20"/>
              </w:rPr>
              <w:t xml:space="preserve"> (2007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b3JzdG9ycGhpbmU8L0F1dGhvcj48WWVhcj4yMDA3PC9Z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b3JzdG9ycGhpbmU8L0F1dGhvcj48WWVhcj4yMDA3PC9Z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9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42D4849E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=102</w:t>
            </w:r>
          </w:p>
          <w:p w14:paraId="6DF078FD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3D5E68B6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ticipants who met DSM-IV criteria for an eating disorder</w:t>
            </w:r>
          </w:p>
        </w:tc>
        <w:tc>
          <w:tcPr>
            <w:tcW w:w="2070" w:type="dxa"/>
          </w:tcPr>
          <w:p w14:paraId="69E3F00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Year not reported</w:t>
            </w:r>
          </w:p>
          <w:p w14:paraId="687CE5B5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1A85396E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9.3 years (</w:t>
            </w:r>
            <w:r>
              <w:rPr>
                <w:sz w:val="20"/>
                <w:szCs w:val="20"/>
              </w:rPr>
              <w:t>9</w:t>
            </w:r>
            <w:r w:rsidRPr="000264DB">
              <w:rPr>
                <w:sz w:val="20"/>
                <w:szCs w:val="20"/>
              </w:rPr>
              <w:t xml:space="preserve">) </w:t>
            </w:r>
          </w:p>
          <w:p w14:paraId="03F9014A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99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>emale</w:t>
            </w:r>
          </w:p>
          <w:p w14:paraId="02B31C9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R/E not reported </w:t>
            </w:r>
          </w:p>
        </w:tc>
        <w:tc>
          <w:tcPr>
            <w:tcW w:w="1440" w:type="dxa"/>
          </w:tcPr>
          <w:p w14:paraId="2C5BD8B8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 xml:space="preserve">Chi square </w:t>
            </w:r>
          </w:p>
        </w:tc>
        <w:tc>
          <w:tcPr>
            <w:tcW w:w="2610" w:type="dxa"/>
          </w:tcPr>
          <w:p w14:paraId="5A95CFD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xposure to the following:</w:t>
            </w:r>
          </w:p>
          <w:p w14:paraId="4053DA34" w14:textId="77777777" w:rsidR="0043200A" w:rsidRPr="000264DB" w:rsidRDefault="0043200A" w:rsidP="0043200A">
            <w:pPr>
              <w:pStyle w:val="ListParagraph"/>
              <w:numPr>
                <w:ilvl w:val="0"/>
                <w:numId w:val="3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Emotional abuse</w:t>
            </w:r>
          </w:p>
          <w:p w14:paraId="6BE6C7F7" w14:textId="77777777" w:rsidR="0043200A" w:rsidRPr="000264DB" w:rsidRDefault="0043200A" w:rsidP="0043200A">
            <w:pPr>
              <w:pStyle w:val="ListParagraph"/>
              <w:numPr>
                <w:ilvl w:val="0"/>
                <w:numId w:val="3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CSA</w:t>
            </w:r>
          </w:p>
          <w:p w14:paraId="0F924F16" w14:textId="77777777" w:rsidR="0043200A" w:rsidRPr="000264DB" w:rsidRDefault="0043200A" w:rsidP="0043200A">
            <w:pPr>
              <w:pStyle w:val="ListParagraph"/>
              <w:numPr>
                <w:ilvl w:val="0"/>
                <w:numId w:val="3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CPA</w:t>
            </w:r>
          </w:p>
          <w:p w14:paraId="7AF0B84F" w14:textId="77777777" w:rsidR="0043200A" w:rsidRPr="000264DB" w:rsidRDefault="0043200A" w:rsidP="0043200A">
            <w:pPr>
              <w:pStyle w:val="ListParagraph"/>
              <w:numPr>
                <w:ilvl w:val="0"/>
                <w:numId w:val="3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Bullying by peers</w:t>
            </w:r>
          </w:p>
          <w:p w14:paraId="7FDBAD2D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298F8891" w14:textId="77777777" w:rsidR="0043200A" w:rsidRPr="000264DB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Alcohol abuse </w:t>
            </w:r>
          </w:p>
        </w:tc>
        <w:tc>
          <w:tcPr>
            <w:tcW w:w="3685" w:type="dxa"/>
          </w:tcPr>
          <w:p w14:paraId="0276E7D7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  <w:u w:val="single"/>
              </w:rPr>
              <w:t>CSA</w:t>
            </w:r>
            <w:r w:rsidRPr="000264DB">
              <w:rPr>
                <w:color w:val="000000"/>
                <w:sz w:val="20"/>
                <w:szCs w:val="20"/>
              </w:rPr>
              <w:t xml:space="preserve"> was associated with alcohol abuse (</w:t>
            </w:r>
            <w:r w:rsidRPr="000264DB">
              <w:rPr>
                <w:bCs/>
                <w:i/>
                <w:iCs/>
                <w:sz w:val="20"/>
                <w:szCs w:val="20"/>
                <w:lang w:val="en"/>
              </w:rPr>
              <w:t>χ</w:t>
            </w:r>
            <w:r w:rsidRPr="000264DB">
              <w:rPr>
                <w:bCs/>
                <w:sz w:val="20"/>
                <w:szCs w:val="20"/>
                <w:lang w:val="en"/>
              </w:rPr>
              <w:t xml:space="preserve">² </w:t>
            </w:r>
            <w:r w:rsidRPr="000264DB">
              <w:rPr>
                <w:color w:val="000000"/>
                <w:sz w:val="20"/>
                <w:szCs w:val="20"/>
              </w:rPr>
              <w:t xml:space="preserve">= 4.21, </w:t>
            </w:r>
            <w:r w:rsidRPr="000264DB">
              <w:rPr>
                <w:i/>
                <w:color w:val="000000"/>
                <w:sz w:val="20"/>
                <w:szCs w:val="20"/>
              </w:rPr>
              <w:t>p</w:t>
            </w:r>
            <w:r w:rsidRPr="000264DB">
              <w:rPr>
                <w:color w:val="000000"/>
                <w:sz w:val="20"/>
                <w:szCs w:val="20"/>
              </w:rPr>
              <w:t xml:space="preserve"> = .02)</w:t>
            </w:r>
            <w:r>
              <w:rPr>
                <w:color w:val="000000"/>
                <w:sz w:val="20"/>
                <w:szCs w:val="20"/>
              </w:rPr>
              <w:t>.</w:t>
            </w:r>
          </w:p>
          <w:p w14:paraId="26A8C952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0264DB" w14:paraId="34E0270F" w14:textId="77777777" w:rsidTr="00EC7B34">
        <w:tc>
          <w:tcPr>
            <w:tcW w:w="2245" w:type="dxa"/>
          </w:tcPr>
          <w:p w14:paraId="1A4CE938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lastRenderedPageBreak/>
              <w:t>Drabble (2013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Drabble&lt;/Author&gt;&lt;Year&gt;2013&lt;/Year&gt;&lt;RecNum&gt;25&lt;/RecNum&gt;&lt;DisplayText&gt;[10]&lt;/DisplayText&gt;&lt;record&gt;&lt;rec-number&gt;25&lt;/rec-number&gt;&lt;foreign-keys&gt;&lt;key app="EN" db-id="p2wsz9rdmz90w8evpvmx9txyefzeatevvrxx" timestamp="1477313484"&gt;25&lt;/key&gt;&lt;key app="ENWeb" db-id=""&gt;0&lt;/key&gt;&lt;/foreign-keys&gt;&lt;ref-type name="Journal Article"&gt;17&lt;/ref-type&gt;&lt;contributors&gt;&lt;authors&gt;&lt;author&gt;Drabble, L.&lt;/author&gt;&lt;author&gt;Trocki, K. F.&lt;/author&gt;&lt;author&gt;Hughes, T. L.&lt;/author&gt;&lt;author&gt;Korcha, R. A.&lt;/author&gt;&lt;author&gt;Lown, A. E.&lt;/author&gt;&lt;/authors&gt;&lt;/contributors&gt;&lt;auth-address&gt;School of Social Work, San Jose State University.&lt;/auth-address&gt;&lt;titles&gt;&lt;title&gt;Sexual orientation differences in the relationship between victimization and hazardous drinking among women in the National Alcohol Survey&lt;/title&gt;&lt;secondary-title&gt;Psychol Addict Behav&lt;/secondary-title&gt;&lt;/titles&gt;&lt;periodical&gt;&lt;full-title&gt;Psychol Addict Behav&lt;/full-title&gt;&lt;/periodical&gt;&lt;pages&gt;639-48&lt;/pages&gt;&lt;volume&gt;27&lt;/volume&gt;&lt;number&gt;3&lt;/number&gt;&lt;keywords&gt;&lt;keyword&gt;Adult&lt;/keyword&gt;&lt;keyword&gt;Adult Survivors of Child Abuse/statistics &amp;amp; numerical data&lt;/keyword&gt;&lt;keyword&gt;Alcohol Drinking/*epidemiology&lt;/keyword&gt;&lt;keyword&gt;Alcoholism/*epidemiology&lt;/keyword&gt;&lt;keyword&gt;Bisexuality/*statistics &amp;amp; numerical data&lt;/keyword&gt;&lt;keyword&gt;Female&lt;/keyword&gt;&lt;keyword&gt;Heterosexuality/*statistics &amp;amp; numerical data&lt;/keyword&gt;&lt;keyword&gt;Homosexuality, Female/*statistics &amp;amp; numerical data&lt;/keyword&gt;&lt;keyword&gt;Humans&lt;/keyword&gt;&lt;keyword&gt;Middle Aged&lt;/keyword&gt;&lt;keyword&gt;Odds Ratio&lt;/keyword&gt;&lt;keyword&gt;Sex Offenses/*statistics &amp;amp; numerical data&lt;/keyword&gt;&lt;keyword&gt;Surveys and Questionnaires&lt;/keyword&gt;&lt;keyword&gt;United States/epidemiology&lt;/keyword&gt;&lt;/keywords&gt;&lt;dates&gt;&lt;year&gt;2013&lt;/year&gt;&lt;pub-dates&gt;&lt;date&gt;Sep&lt;/date&gt;&lt;/pub-dates&gt;&lt;/dates&gt;&lt;isbn&gt;1939-1501 (Electronic)&amp;#xD;0893-164X (Linking)&lt;/isbn&gt;&lt;accession-num&gt;23438246&lt;/accession-num&gt;&lt;urls&gt;&lt;related-urls&gt;&lt;url&gt;http://www.ncbi.nlm.nih.gov/pubmed/23438246&lt;/url&gt;&lt;/related-urls&gt;&lt;/urls&gt;&lt;custom2&gt;PMC3823232&lt;/custom2&gt;&lt;electronic-resource-num&gt;10.1037/a0031486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0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139BD8EC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=11,169</w:t>
            </w:r>
          </w:p>
          <w:p w14:paraId="5CDD8576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3955F4C2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 xml:space="preserve">National Alcohol Survey (NAS) ; women participants only  </w:t>
            </w:r>
          </w:p>
        </w:tc>
        <w:tc>
          <w:tcPr>
            <w:tcW w:w="2070" w:type="dxa"/>
          </w:tcPr>
          <w:p w14:paraId="319B77BE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0-2010</w:t>
            </w:r>
          </w:p>
          <w:p w14:paraId="344D6F84" w14:textId="77777777" w:rsidR="0043200A" w:rsidRPr="000264DB" w:rsidRDefault="0043200A" w:rsidP="00EC7B34">
            <w:pPr>
              <w:ind w:left="720" w:hanging="720"/>
              <w:rPr>
                <w:sz w:val="20"/>
                <w:szCs w:val="20"/>
              </w:rPr>
            </w:pPr>
          </w:p>
          <w:p w14:paraId="19BBFD56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  <w:u w:val="single"/>
              </w:rPr>
            </w:pPr>
            <w:r w:rsidRPr="000264DB">
              <w:rPr>
                <w:rFonts w:cs="Times New Roman"/>
                <w:sz w:val="20"/>
                <w:szCs w:val="20"/>
                <w:u w:val="single"/>
              </w:rPr>
              <w:t xml:space="preserve">Heterosexual </w:t>
            </w:r>
          </w:p>
          <w:p w14:paraId="5BF292AC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  <w:u w:val="single"/>
              </w:rPr>
              <w:t>(</w:t>
            </w:r>
            <w:r>
              <w:rPr>
                <w:rFonts w:cs="Times New Roman"/>
                <w:sz w:val="20"/>
                <w:szCs w:val="20"/>
                <w:u w:val="single"/>
              </w:rPr>
              <w:t>n</w:t>
            </w:r>
            <w:r w:rsidRPr="000264DB">
              <w:rPr>
                <w:rFonts w:cs="Times New Roman"/>
                <w:sz w:val="20"/>
                <w:szCs w:val="20"/>
                <w:u w:val="single"/>
              </w:rPr>
              <w:t>=10, 723)</w:t>
            </w:r>
          </w:p>
          <w:p w14:paraId="03F1C6CD" w14:textId="77777777" w:rsidR="0043200A" w:rsidRDefault="0043200A" w:rsidP="00EC7B34">
            <w:pPr>
              <w:ind w:left="107"/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</w:rPr>
              <w:t xml:space="preserve">45.8 years </w:t>
            </w:r>
          </w:p>
          <w:p w14:paraId="6D6452AE" w14:textId="77777777" w:rsidR="0043200A" w:rsidRPr="000264DB" w:rsidRDefault="0043200A" w:rsidP="00EC7B34">
            <w:pPr>
              <w:ind w:left="107"/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</w:rPr>
              <w:t>(SD not reported)</w:t>
            </w:r>
          </w:p>
          <w:p w14:paraId="3CC4BD7F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  <w:u w:val="single"/>
              </w:rPr>
            </w:pPr>
            <w:r w:rsidRPr="000264DB">
              <w:rPr>
                <w:rFonts w:cs="Times New Roman"/>
                <w:sz w:val="20"/>
                <w:szCs w:val="20"/>
                <w:u w:val="single"/>
              </w:rPr>
              <w:t>Bisexual (</w:t>
            </w:r>
            <w:r>
              <w:rPr>
                <w:rFonts w:cs="Times New Roman"/>
                <w:sz w:val="20"/>
                <w:szCs w:val="20"/>
                <w:u w:val="single"/>
              </w:rPr>
              <w:t>n</w:t>
            </w:r>
            <w:r w:rsidRPr="000264DB">
              <w:rPr>
                <w:rFonts w:cs="Times New Roman"/>
                <w:sz w:val="20"/>
                <w:szCs w:val="20"/>
                <w:u w:val="single"/>
              </w:rPr>
              <w:t>=140)</w:t>
            </w:r>
          </w:p>
          <w:p w14:paraId="62A67458" w14:textId="77777777" w:rsidR="0043200A" w:rsidRDefault="0043200A" w:rsidP="00EC7B34">
            <w:pPr>
              <w:ind w:left="107"/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</w:rPr>
              <w:t xml:space="preserve">33.6 years </w:t>
            </w:r>
          </w:p>
          <w:p w14:paraId="26CA518D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 </w:t>
            </w:r>
            <w:r w:rsidRPr="000264DB">
              <w:rPr>
                <w:rFonts w:cs="Times New Roman"/>
                <w:sz w:val="20"/>
                <w:szCs w:val="20"/>
              </w:rPr>
              <w:t xml:space="preserve">(SD not reported) </w:t>
            </w:r>
          </w:p>
          <w:p w14:paraId="3AA7522F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  <w:u w:val="single"/>
              </w:rPr>
            </w:pPr>
            <w:r w:rsidRPr="000264DB">
              <w:rPr>
                <w:rFonts w:cs="Times New Roman"/>
                <w:sz w:val="20"/>
                <w:szCs w:val="20"/>
                <w:u w:val="single"/>
              </w:rPr>
              <w:t>Lesbians (</w:t>
            </w:r>
            <w:r>
              <w:rPr>
                <w:rFonts w:cs="Times New Roman"/>
                <w:sz w:val="20"/>
                <w:szCs w:val="20"/>
                <w:u w:val="single"/>
              </w:rPr>
              <w:t>n</w:t>
            </w:r>
            <w:r w:rsidRPr="000264DB">
              <w:rPr>
                <w:rFonts w:cs="Times New Roman"/>
                <w:sz w:val="20"/>
                <w:szCs w:val="20"/>
                <w:u w:val="single"/>
              </w:rPr>
              <w:t>=122)</w:t>
            </w:r>
          </w:p>
          <w:p w14:paraId="4008A53F" w14:textId="77777777" w:rsidR="0043200A" w:rsidRDefault="0043200A" w:rsidP="00EC7B34">
            <w:pPr>
              <w:ind w:left="197"/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</w:rPr>
              <w:t xml:space="preserve">40.3 years </w:t>
            </w:r>
          </w:p>
          <w:p w14:paraId="26B8495D" w14:textId="77777777" w:rsidR="0043200A" w:rsidRPr="000264DB" w:rsidRDefault="0043200A" w:rsidP="00EC7B34">
            <w:pPr>
              <w:ind w:left="197"/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</w:rPr>
              <w:t>(SD not reported)</w:t>
            </w:r>
          </w:p>
          <w:p w14:paraId="06E348B5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  <w:u w:val="single"/>
              </w:rPr>
            </w:pPr>
            <w:r w:rsidRPr="000264DB">
              <w:rPr>
                <w:rFonts w:cs="Times New Roman"/>
                <w:sz w:val="20"/>
                <w:szCs w:val="20"/>
                <w:u w:val="single"/>
              </w:rPr>
              <w:t>Heterosexual reporting same-sex partners (</w:t>
            </w:r>
            <w:r>
              <w:rPr>
                <w:rFonts w:cs="Times New Roman"/>
                <w:sz w:val="20"/>
                <w:szCs w:val="20"/>
                <w:u w:val="single"/>
              </w:rPr>
              <w:t>n</w:t>
            </w:r>
            <w:r w:rsidRPr="000264DB">
              <w:rPr>
                <w:rFonts w:cs="Times New Roman"/>
                <w:sz w:val="20"/>
                <w:szCs w:val="20"/>
                <w:u w:val="single"/>
              </w:rPr>
              <w:t>=184)</w:t>
            </w:r>
          </w:p>
          <w:p w14:paraId="58690C03" w14:textId="77777777" w:rsidR="0043200A" w:rsidRDefault="0043200A" w:rsidP="00EC7B34">
            <w:pPr>
              <w:ind w:left="197"/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</w:rPr>
              <w:t xml:space="preserve">40.6 years </w:t>
            </w:r>
          </w:p>
          <w:p w14:paraId="50FEBB23" w14:textId="77777777" w:rsidR="0043200A" w:rsidRPr="000264DB" w:rsidRDefault="0043200A" w:rsidP="00EC7B34">
            <w:pPr>
              <w:ind w:left="197"/>
              <w:rPr>
                <w:rFonts w:cs="Times New Roman"/>
                <w:sz w:val="20"/>
                <w:szCs w:val="20"/>
              </w:rPr>
            </w:pPr>
            <w:r w:rsidRPr="000264DB">
              <w:rPr>
                <w:rFonts w:cs="Times New Roman"/>
                <w:sz w:val="20"/>
                <w:szCs w:val="20"/>
              </w:rPr>
              <w:t>(SD not reported)</w:t>
            </w:r>
          </w:p>
          <w:p w14:paraId="575E04B5" w14:textId="77777777" w:rsidR="0043200A" w:rsidRPr="000264DB" w:rsidRDefault="0043200A" w:rsidP="00EC7B34">
            <w:pPr>
              <w:jc w:val="center"/>
              <w:rPr>
                <w:sz w:val="20"/>
                <w:szCs w:val="20"/>
              </w:rPr>
            </w:pPr>
          </w:p>
          <w:p w14:paraId="4CE7692C" w14:textId="77777777" w:rsidR="0043200A" w:rsidRPr="000264DB" w:rsidRDefault="0043200A" w:rsidP="00EC7B34">
            <w:pPr>
              <w:ind w:left="720" w:hanging="720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>emale</w:t>
            </w:r>
          </w:p>
          <w:p w14:paraId="64BA9985" w14:textId="77777777" w:rsidR="0043200A" w:rsidRPr="000264DB" w:rsidRDefault="0043200A" w:rsidP="00EC7B34">
            <w:pPr>
              <w:ind w:left="720" w:hanging="720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R/E not reported</w:t>
            </w:r>
          </w:p>
        </w:tc>
        <w:tc>
          <w:tcPr>
            <w:tcW w:w="1440" w:type="dxa"/>
          </w:tcPr>
          <w:p w14:paraId="65A069A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Chi square</w:t>
            </w:r>
            <w:r>
              <w:rPr>
                <w:color w:val="000000"/>
                <w:sz w:val="20"/>
                <w:szCs w:val="20"/>
              </w:rPr>
              <w:t>;</w:t>
            </w:r>
            <w:r w:rsidRPr="000264DB">
              <w:rPr>
                <w:color w:val="000000"/>
                <w:sz w:val="20"/>
                <w:szCs w:val="20"/>
              </w:rPr>
              <w:t xml:space="preserve"> ANOVA </w:t>
            </w:r>
          </w:p>
        </w:tc>
        <w:tc>
          <w:tcPr>
            <w:tcW w:w="2610" w:type="dxa"/>
          </w:tcPr>
          <w:p w14:paraId="5602A39B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Exposure to the following:</w:t>
            </w:r>
          </w:p>
          <w:p w14:paraId="3E4B4D05" w14:textId="77777777" w:rsidR="0043200A" w:rsidRPr="000264DB" w:rsidRDefault="0043200A" w:rsidP="0043200A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CPA</w:t>
            </w:r>
          </w:p>
          <w:p w14:paraId="69D69F3E" w14:textId="77777777" w:rsidR="0043200A" w:rsidRPr="000264DB" w:rsidRDefault="0043200A" w:rsidP="0043200A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 xml:space="preserve">CSA </w:t>
            </w:r>
          </w:p>
          <w:p w14:paraId="69A7F2F9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6B213869" w14:textId="77777777" w:rsidR="0043200A" w:rsidRPr="000264DB" w:rsidRDefault="0043200A" w:rsidP="0043200A">
            <w:pPr>
              <w:pStyle w:val="ListParagraph"/>
              <w:numPr>
                <w:ilvl w:val="0"/>
                <w:numId w:val="77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 xml:space="preserve">Alcohol consumption in previous year </w:t>
            </w:r>
          </w:p>
          <w:p w14:paraId="747DFAF1" w14:textId="77777777" w:rsidR="0043200A" w:rsidRPr="000264DB" w:rsidRDefault="0043200A" w:rsidP="0043200A">
            <w:pPr>
              <w:pStyle w:val="ListParagraph"/>
              <w:numPr>
                <w:ilvl w:val="0"/>
                <w:numId w:val="77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Drinking to intoxication in previous year</w:t>
            </w:r>
          </w:p>
          <w:p w14:paraId="2010F7D9" w14:textId="77777777" w:rsidR="0043200A" w:rsidRPr="000264DB" w:rsidRDefault="0043200A" w:rsidP="0043200A">
            <w:pPr>
              <w:pStyle w:val="ListParagraph"/>
              <w:numPr>
                <w:ilvl w:val="0"/>
                <w:numId w:val="77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 xml:space="preserve">Lifetime </w:t>
            </w:r>
            <w:r>
              <w:rPr>
                <w:color w:val="000000"/>
                <w:sz w:val="20"/>
                <w:szCs w:val="20"/>
              </w:rPr>
              <w:t>a</w:t>
            </w:r>
            <w:r w:rsidRPr="000264DB">
              <w:rPr>
                <w:color w:val="000000"/>
                <w:sz w:val="20"/>
                <w:szCs w:val="20"/>
              </w:rPr>
              <w:t xml:space="preserve">lcohol-related dependence symptoms </w:t>
            </w:r>
          </w:p>
          <w:p w14:paraId="460102E5" w14:textId="77777777" w:rsidR="0043200A" w:rsidRPr="000264DB" w:rsidRDefault="0043200A" w:rsidP="0043200A">
            <w:pPr>
              <w:pStyle w:val="ListParagraph"/>
              <w:numPr>
                <w:ilvl w:val="0"/>
                <w:numId w:val="7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Lifetime hazardous drinking</w:t>
            </w:r>
          </w:p>
        </w:tc>
        <w:tc>
          <w:tcPr>
            <w:tcW w:w="3685" w:type="dxa"/>
          </w:tcPr>
          <w:p w14:paraId="2FD8D479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  <w:u w:val="single"/>
              </w:rPr>
              <w:t>CPA</w:t>
            </w:r>
            <w:r w:rsidRPr="000264DB">
              <w:rPr>
                <w:color w:val="000000"/>
                <w:sz w:val="20"/>
                <w:szCs w:val="20"/>
              </w:rPr>
              <w:t xml:space="preserve"> was associated with hazardous drinking (AOR = 1.5; 95% CI [1.2, 1.8]).</w:t>
            </w:r>
          </w:p>
          <w:p w14:paraId="2C5BF229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5E65DE51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  <w:u w:val="single"/>
              </w:rPr>
              <w:t>CSA</w:t>
            </w:r>
            <w:r w:rsidRPr="000264DB">
              <w:rPr>
                <w:color w:val="000000"/>
                <w:sz w:val="20"/>
                <w:szCs w:val="20"/>
              </w:rPr>
              <w:t xml:space="preserve"> was associated with hazardous drinking (AOR = 1.8, 95% CI [1.3-2.5]).</w:t>
            </w:r>
          </w:p>
          <w:p w14:paraId="050EB7F3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20B395AF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  <w:u w:val="single"/>
              </w:rPr>
              <w:t>Experiencing both CPA and CSA</w:t>
            </w:r>
            <w:r w:rsidRPr="000264DB">
              <w:rPr>
                <w:color w:val="000000"/>
                <w:sz w:val="20"/>
                <w:szCs w:val="20"/>
              </w:rPr>
              <w:t xml:space="preserve"> was associated with hazardous drinking (AOR = 3.3, 95% CI [2.5, 4.5]).</w:t>
            </w:r>
          </w:p>
          <w:p w14:paraId="24821B17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2E5603E5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0264DB" w14:paraId="34DCAFD8" w14:textId="77777777" w:rsidTr="00EC7B34">
        <w:tc>
          <w:tcPr>
            <w:tcW w:w="2245" w:type="dxa"/>
          </w:tcPr>
          <w:p w14:paraId="16472D23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Eames (2014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YW1lczwvQXV0aG9yPjxZZWFyPjIwMTQ8L1llYXI+PFJl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YW1lczwvQXV0aG9yPjxZZWFyPjIwMTQ8L1llYXI+PFJl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1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439B6484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=77</w:t>
            </w:r>
          </w:p>
          <w:p w14:paraId="3B6BFCC3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38CC9264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Alcohol-dependent males recruited from a residential treatment center for alcohol dependence at the Dallas Veterans Administration Medical Center and from Homeward Bound, Inc.</w:t>
            </w:r>
          </w:p>
        </w:tc>
        <w:tc>
          <w:tcPr>
            <w:tcW w:w="2070" w:type="dxa"/>
          </w:tcPr>
          <w:p w14:paraId="1B18E01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Year not reported</w:t>
            </w:r>
          </w:p>
          <w:p w14:paraId="2459C36D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22AAE3BF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41.9 years (9.9) </w:t>
            </w:r>
          </w:p>
          <w:p w14:paraId="10EFE43E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5E13C76F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71.8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 xml:space="preserve">hite </w:t>
            </w:r>
          </w:p>
          <w:p w14:paraId="37D6CDE8" w14:textId="77777777" w:rsidR="0043200A" w:rsidRPr="000264DB" w:rsidRDefault="005464B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.0% Hispanic </w:t>
            </w:r>
          </w:p>
        </w:tc>
        <w:tc>
          <w:tcPr>
            <w:tcW w:w="1440" w:type="dxa"/>
          </w:tcPr>
          <w:p w14:paraId="46A61C4A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tial correlations; R</w:t>
            </w:r>
            <w:r w:rsidRPr="000264DB">
              <w:rPr>
                <w:sz w:val="20"/>
                <w:szCs w:val="20"/>
              </w:rPr>
              <w:t xml:space="preserve">egression analysis </w:t>
            </w:r>
          </w:p>
        </w:tc>
        <w:tc>
          <w:tcPr>
            <w:tcW w:w="2610" w:type="dxa"/>
          </w:tcPr>
          <w:p w14:paraId="6D982902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Summary CM score based on the following variables:</w:t>
            </w:r>
          </w:p>
          <w:p w14:paraId="016A21AC" w14:textId="77777777" w:rsidR="0043200A" w:rsidRPr="000264DB" w:rsidRDefault="0043200A" w:rsidP="0043200A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abuse</w:t>
            </w:r>
          </w:p>
          <w:p w14:paraId="5F9A8558" w14:textId="77777777" w:rsidR="0043200A" w:rsidRPr="000264DB" w:rsidRDefault="0043200A" w:rsidP="0043200A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45FA7436" w14:textId="77777777" w:rsidR="0043200A" w:rsidRPr="000264DB" w:rsidRDefault="0043200A" w:rsidP="0043200A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3449087F" w14:textId="77777777" w:rsidR="0043200A" w:rsidRPr="000264DB" w:rsidRDefault="0043200A" w:rsidP="0043200A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neglect</w:t>
            </w:r>
          </w:p>
          <w:p w14:paraId="70D7B18C" w14:textId="77777777" w:rsidR="0043200A" w:rsidRPr="000264DB" w:rsidRDefault="0043200A" w:rsidP="0043200A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Physical neglect </w:t>
            </w:r>
          </w:p>
        </w:tc>
        <w:tc>
          <w:tcPr>
            <w:tcW w:w="1620" w:type="dxa"/>
          </w:tcPr>
          <w:p w14:paraId="1DC337A8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Drinks per drinking day prior to treatment</w:t>
            </w:r>
          </w:p>
          <w:p w14:paraId="653ADBCE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1E0F5B62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4E318782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5D2855F3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6F762F4E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2401AFFC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6FC918B5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10C5C082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CM</w:t>
            </w:r>
            <w:r w:rsidRPr="000264DB">
              <w:rPr>
                <w:sz w:val="20"/>
                <w:szCs w:val="20"/>
              </w:rPr>
              <w:t xml:space="preserve"> was associated with alcohol consumption prior to treatment (</w:t>
            </w:r>
            <w:r w:rsidRPr="000264DB">
              <w:rPr>
                <w:i/>
                <w:sz w:val="20"/>
                <w:szCs w:val="20"/>
              </w:rPr>
              <w:t>r</w:t>
            </w:r>
            <w:r w:rsidRPr="000264DB">
              <w:rPr>
                <w:sz w:val="20"/>
                <w:szCs w:val="20"/>
              </w:rPr>
              <w:t xml:space="preserve"> = .32, </w:t>
            </w:r>
            <w:r w:rsidRPr="000264DB">
              <w:rPr>
                <w:i/>
                <w:sz w:val="20"/>
                <w:szCs w:val="20"/>
              </w:rPr>
              <w:t xml:space="preserve">p </w:t>
            </w:r>
            <w:r w:rsidRPr="000264DB">
              <w:rPr>
                <w:sz w:val="20"/>
                <w:szCs w:val="20"/>
              </w:rPr>
              <w:t>&lt; .01)</w:t>
            </w:r>
            <w:r>
              <w:rPr>
                <w:sz w:val="20"/>
                <w:szCs w:val="20"/>
              </w:rPr>
              <w:t>.</w:t>
            </w:r>
          </w:p>
          <w:p w14:paraId="0D76EC4F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26544534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Among men with high ongoing stress in adult life, higher </w:t>
            </w:r>
            <w:r w:rsidRPr="000264DB">
              <w:rPr>
                <w:sz w:val="20"/>
                <w:szCs w:val="20"/>
                <w:u w:val="single"/>
              </w:rPr>
              <w:t>CM</w:t>
            </w:r>
            <w:r w:rsidRPr="000264DB">
              <w:rPr>
                <w:sz w:val="20"/>
                <w:szCs w:val="20"/>
              </w:rPr>
              <w:t xml:space="preserve"> (compared to no/low CM) was associated with higher alcohol consumption prior to treatment (</w:t>
            </w:r>
            <w:r w:rsidRPr="000264DB">
              <w:rPr>
                <w:rFonts w:cs="Times New Roman"/>
                <w:i/>
                <w:iCs/>
                <w:sz w:val="20"/>
                <w:szCs w:val="20"/>
              </w:rPr>
              <w:t xml:space="preserve">t </w:t>
            </w:r>
            <w:r w:rsidRPr="000264DB">
              <w:rPr>
                <w:rFonts w:cs="Times New Roman"/>
                <w:sz w:val="20"/>
                <w:szCs w:val="20"/>
              </w:rPr>
              <w:t xml:space="preserve">= 2.71, </w:t>
            </w:r>
            <w:r w:rsidRPr="000264DB">
              <w:rPr>
                <w:rFonts w:cs="Times New Roman"/>
                <w:i/>
                <w:iCs/>
                <w:sz w:val="20"/>
                <w:szCs w:val="20"/>
              </w:rPr>
              <w:t xml:space="preserve">p </w:t>
            </w:r>
            <w:r w:rsidRPr="000264DB">
              <w:rPr>
                <w:rFonts w:cs="Times New Roman"/>
                <w:sz w:val="20"/>
                <w:szCs w:val="20"/>
              </w:rPr>
              <w:t xml:space="preserve">= .011). </w:t>
            </w:r>
          </w:p>
          <w:p w14:paraId="09EF9FB4" w14:textId="77777777" w:rsidR="0043200A" w:rsidRPr="000264DB" w:rsidRDefault="0043200A" w:rsidP="00EC7B34">
            <w:pPr>
              <w:rPr>
                <w:rFonts w:cs="Times New Roman"/>
                <w:sz w:val="20"/>
                <w:szCs w:val="20"/>
              </w:rPr>
            </w:pPr>
          </w:p>
          <w:p w14:paraId="48CE7EA1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Among men with high romantic relationship stress in adult life, higher </w:t>
            </w:r>
            <w:r w:rsidRPr="000264DB">
              <w:rPr>
                <w:sz w:val="20"/>
                <w:szCs w:val="20"/>
                <w:u w:val="single"/>
              </w:rPr>
              <w:t>CM</w:t>
            </w:r>
            <w:r w:rsidRPr="000264DB">
              <w:rPr>
                <w:sz w:val="20"/>
                <w:szCs w:val="20"/>
              </w:rPr>
              <w:t xml:space="preserve"> (compared to no/low CM) was associated with higher alcohol consumption prior to treatment (</w:t>
            </w:r>
            <w:r w:rsidRPr="000264DB">
              <w:rPr>
                <w:rFonts w:cs="Times New Roman"/>
                <w:i/>
                <w:iCs/>
                <w:sz w:val="20"/>
                <w:szCs w:val="20"/>
              </w:rPr>
              <w:t xml:space="preserve">t </w:t>
            </w:r>
            <w:r w:rsidRPr="000264DB">
              <w:rPr>
                <w:rFonts w:cs="Times New Roman"/>
                <w:sz w:val="20"/>
                <w:szCs w:val="20"/>
              </w:rPr>
              <w:t xml:space="preserve">= 3.59, </w:t>
            </w:r>
            <w:r w:rsidRPr="000264DB">
              <w:rPr>
                <w:rFonts w:cs="Times New Roman"/>
                <w:i/>
                <w:iCs/>
                <w:sz w:val="20"/>
                <w:szCs w:val="20"/>
              </w:rPr>
              <w:t xml:space="preserve">p </w:t>
            </w:r>
            <w:r w:rsidRPr="000264DB">
              <w:rPr>
                <w:rFonts w:cs="Times New Roman"/>
                <w:sz w:val="20"/>
                <w:szCs w:val="20"/>
              </w:rPr>
              <w:t>= .002).</w:t>
            </w:r>
          </w:p>
        </w:tc>
      </w:tr>
      <w:tr w:rsidR="0043200A" w:rsidRPr="000264DB" w14:paraId="6598EBE2" w14:textId="77777777" w:rsidTr="00EC7B34">
        <w:tc>
          <w:tcPr>
            <w:tcW w:w="2245" w:type="dxa"/>
          </w:tcPr>
          <w:p w14:paraId="1152C4A4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Elliott (2016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jwvWWVhcj48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jwvWWVhcj48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2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2F4E92E2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=1,172</w:t>
            </w:r>
          </w:p>
          <w:p w14:paraId="7465B0A1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7C360A18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lastRenderedPageBreak/>
              <w:t>NESARC, Waves 1 &amp; 2</w:t>
            </w:r>
            <w:r>
              <w:rPr>
                <w:color w:val="000000"/>
                <w:sz w:val="20"/>
                <w:szCs w:val="20"/>
              </w:rPr>
              <w:t>;</w:t>
            </w:r>
          </w:p>
          <w:p w14:paraId="402E336E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Alcohol dependent sample</w:t>
            </w:r>
          </w:p>
        </w:tc>
        <w:tc>
          <w:tcPr>
            <w:tcW w:w="2070" w:type="dxa"/>
          </w:tcPr>
          <w:p w14:paraId="4777CE6A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>2001-2002 (Wave 1);</w:t>
            </w:r>
          </w:p>
          <w:p w14:paraId="5A368EF9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4-2005 (Wave 2)</w:t>
            </w:r>
          </w:p>
          <w:p w14:paraId="7A17D7D2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7FBF8CA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>Mean age and SD not reported</w:t>
            </w:r>
            <w:r>
              <w:rPr>
                <w:sz w:val="20"/>
                <w:szCs w:val="20"/>
              </w:rPr>
              <w:t xml:space="preserve"> (</w:t>
            </w:r>
            <w:r w:rsidRPr="000264DB">
              <w:rPr>
                <w:sz w:val="20"/>
                <w:szCs w:val="20"/>
              </w:rPr>
              <w:t xml:space="preserve">75.2% </w:t>
            </w:r>
            <w:r>
              <w:rPr>
                <w:sz w:val="20"/>
                <w:szCs w:val="20"/>
              </w:rPr>
              <w:t>aged &lt; 40 years</w:t>
            </w:r>
            <w:r w:rsidRPr="000264DB">
              <w:rPr>
                <w:sz w:val="20"/>
                <w:szCs w:val="20"/>
              </w:rPr>
              <w:t>)</w:t>
            </w:r>
          </w:p>
          <w:p w14:paraId="72848636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% female</w:t>
            </w:r>
          </w:p>
          <w:p w14:paraId="611DBCD4" w14:textId="77777777" w:rsidR="0043200A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9.9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 xml:space="preserve">hite </w:t>
            </w:r>
          </w:p>
          <w:p w14:paraId="4CE1EA8E" w14:textId="77777777" w:rsidR="005464BF" w:rsidRPr="000264DB" w:rsidRDefault="005464B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7% Hispanic</w:t>
            </w:r>
          </w:p>
        </w:tc>
        <w:tc>
          <w:tcPr>
            <w:tcW w:w="1440" w:type="dxa"/>
          </w:tcPr>
          <w:p w14:paraId="11F025C0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SEM</w:t>
            </w:r>
          </w:p>
        </w:tc>
        <w:tc>
          <w:tcPr>
            <w:tcW w:w="2610" w:type="dxa"/>
          </w:tcPr>
          <w:p w14:paraId="44E4FA4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Summary CM score based on the following variables:</w:t>
            </w:r>
          </w:p>
          <w:p w14:paraId="1F61A912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abuse</w:t>
            </w:r>
          </w:p>
          <w:p w14:paraId="009FCB05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>CPA</w:t>
            </w:r>
          </w:p>
          <w:p w14:paraId="0D3C2A21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5828E704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neglect</w:t>
            </w:r>
          </w:p>
          <w:p w14:paraId="34335E2E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31B0E513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>Alcohol dependence</w:t>
            </w:r>
          </w:p>
          <w:p w14:paraId="6A50E5FD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 xml:space="preserve">Alcohol persistence </w:t>
            </w:r>
          </w:p>
        </w:tc>
        <w:tc>
          <w:tcPr>
            <w:tcW w:w="3685" w:type="dxa"/>
          </w:tcPr>
          <w:p w14:paraId="3C93FDD1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lastRenderedPageBreak/>
              <w:t>One standard deviation increase in CM</w:t>
            </w:r>
            <w:r w:rsidRPr="000264DB">
              <w:rPr>
                <w:sz w:val="20"/>
                <w:szCs w:val="20"/>
              </w:rPr>
              <w:t xml:space="preserve"> predicted an 8.7% (95% CI [5.7-11.7]) </w:t>
            </w:r>
            <w:r w:rsidRPr="000264DB">
              <w:rPr>
                <w:sz w:val="20"/>
                <w:szCs w:val="20"/>
              </w:rPr>
              <w:lastRenderedPageBreak/>
              <w:t xml:space="preserve">increase in the risk of persistent alcohol dependence. </w:t>
            </w:r>
          </w:p>
          <w:p w14:paraId="147D0BC7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1C398466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0264DB" w14:paraId="6D690568" w14:textId="77777777" w:rsidTr="00EC7B34">
        <w:tc>
          <w:tcPr>
            <w:tcW w:w="2245" w:type="dxa"/>
          </w:tcPr>
          <w:p w14:paraId="369E2B19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lastRenderedPageBreak/>
              <w:t>Elliott (2014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5PC9SZWNOdW0+PERpc3BsYXlUZXh0PlsxM108L0Rpc3BsYXlUZXh0PjxyZWNvcmQ+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5PC9SZWNOdW0+PERpc3BsYXlUZXh0PlsxM108L0Rpc3BsYXlUZXh0PjxyZWNvcmQ+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3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6CE82A6E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 xml:space="preserve">N= 1,172 </w:t>
            </w:r>
          </w:p>
          <w:p w14:paraId="21B0C1B0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15033D01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ESARC, Waves 1 &amp; 2</w:t>
            </w:r>
            <w:r>
              <w:rPr>
                <w:color w:val="000000"/>
                <w:sz w:val="20"/>
                <w:szCs w:val="20"/>
              </w:rPr>
              <w:t>;</w:t>
            </w:r>
            <w:r w:rsidRPr="000264DB">
              <w:rPr>
                <w:color w:val="000000"/>
                <w:sz w:val="20"/>
                <w:szCs w:val="20"/>
              </w:rPr>
              <w:t xml:space="preserve"> </w:t>
            </w:r>
          </w:p>
          <w:p w14:paraId="38480E74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Alcohol dependent sample</w:t>
            </w:r>
          </w:p>
        </w:tc>
        <w:tc>
          <w:tcPr>
            <w:tcW w:w="2070" w:type="dxa"/>
          </w:tcPr>
          <w:p w14:paraId="3F5F4FB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1-2002(Wave 1);</w:t>
            </w:r>
          </w:p>
          <w:p w14:paraId="46829FB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4-2005 (Wave 2)</w:t>
            </w:r>
          </w:p>
          <w:p w14:paraId="1C36D13B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7E05876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Mean age and SD not reported</w:t>
            </w:r>
            <w:r>
              <w:rPr>
                <w:sz w:val="20"/>
                <w:szCs w:val="20"/>
              </w:rPr>
              <w:t xml:space="preserve"> (</w:t>
            </w:r>
            <w:r w:rsidRPr="000264DB">
              <w:rPr>
                <w:sz w:val="20"/>
                <w:szCs w:val="20"/>
              </w:rPr>
              <w:t xml:space="preserve">75.2% </w:t>
            </w:r>
            <w:r>
              <w:rPr>
                <w:sz w:val="20"/>
                <w:szCs w:val="20"/>
              </w:rPr>
              <w:t>aged &lt; 40 years</w:t>
            </w:r>
            <w:r w:rsidRPr="000264DB">
              <w:rPr>
                <w:sz w:val="20"/>
                <w:szCs w:val="20"/>
              </w:rPr>
              <w:t>)</w:t>
            </w:r>
          </w:p>
          <w:p w14:paraId="3528FC8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% female</w:t>
            </w:r>
          </w:p>
          <w:p w14:paraId="006D5743" w14:textId="77777777" w:rsidR="0043200A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9.9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>hite</w:t>
            </w:r>
          </w:p>
          <w:p w14:paraId="7DB954FE" w14:textId="77777777" w:rsidR="005464BF" w:rsidRPr="000264DB" w:rsidRDefault="005464B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7% Hispanic</w:t>
            </w:r>
          </w:p>
        </w:tc>
        <w:tc>
          <w:tcPr>
            <w:tcW w:w="1440" w:type="dxa"/>
          </w:tcPr>
          <w:p w14:paraId="49FE8232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43D58929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Summary CM score</w:t>
            </w:r>
            <w:r>
              <w:rPr>
                <w:sz w:val="20"/>
                <w:szCs w:val="20"/>
              </w:rPr>
              <w:t xml:space="preserve"> </w:t>
            </w:r>
            <w:r w:rsidRPr="000264DB">
              <w:rPr>
                <w:sz w:val="20"/>
                <w:szCs w:val="20"/>
              </w:rPr>
              <w:t>and individual exposure to the following:</w:t>
            </w:r>
          </w:p>
          <w:p w14:paraId="71FBD14B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abuse</w:t>
            </w:r>
          </w:p>
          <w:p w14:paraId="64991D8F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610FE5C4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39EE82D8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neglect</w:t>
            </w:r>
          </w:p>
          <w:p w14:paraId="0E1E6EDD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408FD852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Alcohol dependence </w:t>
            </w:r>
          </w:p>
          <w:p w14:paraId="696A98EE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Alcohol persistence </w:t>
            </w:r>
          </w:p>
        </w:tc>
        <w:tc>
          <w:tcPr>
            <w:tcW w:w="3685" w:type="dxa"/>
          </w:tcPr>
          <w:p w14:paraId="3979C5D1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CM score</w:t>
            </w:r>
            <w:r w:rsidRPr="000264DB">
              <w:rPr>
                <w:sz w:val="20"/>
                <w:szCs w:val="20"/>
              </w:rPr>
              <w:t xml:space="preserve"> had an incremental effect on alcohol persistence (AOR = 1.31, 95% CI [1.15, 1.48]).</w:t>
            </w:r>
          </w:p>
          <w:p w14:paraId="0FA6B739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09CFC67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In fully adjusted models, </w:t>
            </w:r>
            <w:r w:rsidRPr="000264DB">
              <w:rPr>
                <w:sz w:val="20"/>
                <w:szCs w:val="20"/>
                <w:u w:val="single"/>
              </w:rPr>
              <w:t>CSA</w:t>
            </w:r>
            <w:r w:rsidRPr="000264DB">
              <w:rPr>
                <w:sz w:val="20"/>
                <w:szCs w:val="20"/>
              </w:rPr>
              <w:t xml:space="preserve"> was associated with alcohol persistence (AOR = 2.62, 95% CI [1.62, 4.23]). </w:t>
            </w:r>
          </w:p>
          <w:p w14:paraId="02FCDADC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3964DC6D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0264DB" w14:paraId="7DC4EB51" w14:textId="77777777" w:rsidTr="00EC7B34">
        <w:tc>
          <w:tcPr>
            <w:tcW w:w="2245" w:type="dxa"/>
          </w:tcPr>
          <w:p w14:paraId="71016662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Fenton (2013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W50b248L0F1dGhvcj48WWVhcj4yMDEzPC9ZZWFyPjxS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W50b248L0F1dGhvcj48WWVhcj4yMDEzPC9ZZWFyPjxS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4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5DC1A454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=27,712</w:t>
            </w:r>
          </w:p>
          <w:p w14:paraId="68CA058D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2943E6AA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ESARC, Waves 1 &amp; 2</w:t>
            </w:r>
          </w:p>
        </w:tc>
        <w:tc>
          <w:tcPr>
            <w:tcW w:w="2070" w:type="dxa"/>
          </w:tcPr>
          <w:p w14:paraId="2CF4C59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1-2002(Wave 1);</w:t>
            </w:r>
          </w:p>
          <w:p w14:paraId="454C6C9F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4-2005 (Wave 2)</w:t>
            </w:r>
          </w:p>
          <w:p w14:paraId="1FEFEFE6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52D2FFC1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</w:t>
            </w:r>
            <w:r w:rsidRPr="000264DB">
              <w:rPr>
                <w:sz w:val="20"/>
                <w:szCs w:val="20"/>
              </w:rPr>
              <w:t xml:space="preserve">61.3% </w:t>
            </w:r>
            <w:r>
              <w:rPr>
                <w:sz w:val="20"/>
                <w:szCs w:val="20"/>
              </w:rPr>
              <w:t xml:space="preserve"> aged &lt; 40 years)</w:t>
            </w:r>
          </w:p>
          <w:p w14:paraId="03AA679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56.9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>emale</w:t>
            </w:r>
          </w:p>
          <w:p w14:paraId="3B556CA4" w14:textId="77777777" w:rsidR="0043200A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8.3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>hite</w:t>
            </w:r>
          </w:p>
          <w:p w14:paraId="5735A66B" w14:textId="77777777" w:rsidR="005464BF" w:rsidRPr="000264DB" w:rsidRDefault="005464B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2.6% Hispanic </w:t>
            </w:r>
          </w:p>
        </w:tc>
        <w:tc>
          <w:tcPr>
            <w:tcW w:w="1440" w:type="dxa"/>
          </w:tcPr>
          <w:p w14:paraId="403E44B7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2FDF0543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Exposure to the following: </w:t>
            </w:r>
          </w:p>
          <w:p w14:paraId="19D99A95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4C0C054B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0433ECCF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abuse</w:t>
            </w:r>
          </w:p>
          <w:p w14:paraId="57107D84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Physical neglect </w:t>
            </w:r>
          </w:p>
          <w:p w14:paraId="2EAC1343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neglect</w:t>
            </w:r>
          </w:p>
          <w:p w14:paraId="1A6BB0CF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306AA2E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Lifetime alcohol dependence </w:t>
            </w:r>
          </w:p>
        </w:tc>
        <w:tc>
          <w:tcPr>
            <w:tcW w:w="3685" w:type="dxa"/>
          </w:tcPr>
          <w:p w14:paraId="05F8707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CSA</w:t>
            </w:r>
            <w:r w:rsidRPr="000264DB">
              <w:rPr>
                <w:sz w:val="20"/>
                <w:szCs w:val="20"/>
              </w:rPr>
              <w:t xml:space="preserve"> was associated with alcohol dependence (AOR = 2.28, 95% CI [2.00, 2.60]).</w:t>
            </w:r>
          </w:p>
          <w:p w14:paraId="26FFDC20" w14:textId="77777777" w:rsidR="0043200A" w:rsidRPr="000264DB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40AC8F5E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CPA</w:t>
            </w:r>
            <w:r w:rsidRPr="000264DB">
              <w:rPr>
                <w:sz w:val="20"/>
                <w:szCs w:val="20"/>
              </w:rPr>
              <w:t xml:space="preserve"> was associated with alcohol dependence (AOR = 2.28, 95% CI [2.05, 2.54]).</w:t>
            </w:r>
          </w:p>
          <w:p w14:paraId="3704D786" w14:textId="77777777" w:rsidR="0043200A" w:rsidRPr="000264DB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4FCD095E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Emotional abuse</w:t>
            </w:r>
            <w:r w:rsidRPr="000264DB">
              <w:rPr>
                <w:sz w:val="20"/>
                <w:szCs w:val="20"/>
              </w:rPr>
              <w:t xml:space="preserve"> was associated with alcohol dependence (AOR = 2.29, 95% CI [2.06, 2.55]). </w:t>
            </w:r>
          </w:p>
          <w:p w14:paraId="07ED4540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34866385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Physical neglect</w:t>
            </w:r>
            <w:r w:rsidRPr="000264DB">
              <w:rPr>
                <w:sz w:val="20"/>
                <w:szCs w:val="20"/>
              </w:rPr>
              <w:t xml:space="preserve"> was associated with alcohol dependence (AOR = 1.90, 95% CI [1.70, 2.14]). </w:t>
            </w:r>
          </w:p>
          <w:p w14:paraId="22A4B2CB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236BE88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Emotional neglect</w:t>
            </w:r>
            <w:r w:rsidRPr="000264DB">
              <w:rPr>
                <w:sz w:val="20"/>
                <w:szCs w:val="20"/>
              </w:rPr>
              <w:t xml:space="preserve"> was associated with alcohol dependence (AOR = 1.45, 95% CI [1.25, 1.68]).</w:t>
            </w:r>
          </w:p>
        </w:tc>
      </w:tr>
      <w:tr w:rsidR="0043200A" w:rsidRPr="000264DB" w14:paraId="01F5E0F5" w14:textId="77777777" w:rsidTr="00EC7B34">
        <w:tc>
          <w:tcPr>
            <w:tcW w:w="2245" w:type="dxa"/>
          </w:tcPr>
          <w:p w14:paraId="068485EE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0264DB">
              <w:rPr>
                <w:color w:val="000000"/>
                <w:sz w:val="20"/>
                <w:szCs w:val="20"/>
              </w:rPr>
              <w:t>Fetzner</w:t>
            </w:r>
            <w:proofErr w:type="spellEnd"/>
            <w:r w:rsidRPr="000264DB">
              <w:rPr>
                <w:color w:val="000000"/>
                <w:sz w:val="20"/>
                <w:szCs w:val="20"/>
              </w:rPr>
              <w:t xml:space="preserve"> (2011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R6bmVyPC9BdXRob3I+PFllYXI+MjAxMTwvWWVhcj48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R6bmVyPC9BdXRob3I+PFllYXI+MjAxMTwvWWVhcj48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5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2512A68C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=34,160</w:t>
            </w:r>
          </w:p>
          <w:p w14:paraId="578C0D58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32E8C38F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ESARC, Waves 1 &amp; 2</w:t>
            </w:r>
          </w:p>
        </w:tc>
        <w:tc>
          <w:tcPr>
            <w:tcW w:w="2070" w:type="dxa"/>
          </w:tcPr>
          <w:p w14:paraId="26A30F94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1-2002(Wave 1);</w:t>
            </w:r>
          </w:p>
          <w:p w14:paraId="5899774E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2004-2005 (Wave 2)</w:t>
            </w:r>
          </w:p>
          <w:p w14:paraId="1282E3AD" w14:textId="77777777" w:rsidR="006215F1" w:rsidRDefault="006215F1" w:rsidP="00EC7B34">
            <w:pPr>
              <w:rPr>
                <w:sz w:val="20"/>
                <w:szCs w:val="20"/>
                <w:u w:val="single"/>
              </w:rPr>
            </w:pPr>
          </w:p>
          <w:p w14:paraId="42650C62" w14:textId="77777777" w:rsidR="0043200A" w:rsidRPr="000264DB" w:rsidRDefault="0043200A" w:rsidP="00EC7B34">
            <w:pPr>
              <w:rPr>
                <w:sz w:val="20"/>
                <w:szCs w:val="20"/>
                <w:u w:val="single"/>
              </w:rPr>
            </w:pPr>
            <w:r w:rsidRPr="000264DB">
              <w:rPr>
                <w:sz w:val="20"/>
                <w:szCs w:val="20"/>
                <w:u w:val="single"/>
              </w:rPr>
              <w:lastRenderedPageBreak/>
              <w:t>No Alcohol Use Disorder (</w:t>
            </w:r>
            <w:r>
              <w:rPr>
                <w:sz w:val="20"/>
                <w:szCs w:val="20"/>
                <w:u w:val="single"/>
              </w:rPr>
              <w:t>n</w:t>
            </w:r>
            <w:r w:rsidRPr="000264DB">
              <w:rPr>
                <w:sz w:val="20"/>
                <w:szCs w:val="20"/>
                <w:u w:val="single"/>
              </w:rPr>
              <w:t>=23,350)</w:t>
            </w:r>
          </w:p>
          <w:p w14:paraId="3998EFB5" w14:textId="77777777" w:rsidR="0043200A" w:rsidRPr="000264DB" w:rsidRDefault="0043200A" w:rsidP="00EC7B34">
            <w:pPr>
              <w:ind w:left="72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41% aged &lt; 44 years)</w:t>
            </w:r>
          </w:p>
          <w:p w14:paraId="3B30C001" w14:textId="77777777" w:rsidR="0043200A" w:rsidRPr="000264DB" w:rsidRDefault="0043200A" w:rsidP="00EC7B34">
            <w:pPr>
              <w:ind w:left="72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1.7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>emale</w:t>
            </w:r>
          </w:p>
          <w:p w14:paraId="5842CA9E" w14:textId="77777777" w:rsidR="0043200A" w:rsidRDefault="0043200A" w:rsidP="00EC7B34">
            <w:pPr>
              <w:ind w:left="72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67.1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>hite</w:t>
            </w:r>
          </w:p>
          <w:p w14:paraId="1563EA97" w14:textId="77777777" w:rsidR="00246861" w:rsidRPr="000264DB" w:rsidRDefault="00246861" w:rsidP="00EC7B34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% Hispanic</w:t>
            </w:r>
          </w:p>
          <w:p w14:paraId="352B5881" w14:textId="77777777" w:rsidR="0043200A" w:rsidRPr="000264DB" w:rsidRDefault="0043200A" w:rsidP="00EC7B34">
            <w:pPr>
              <w:rPr>
                <w:sz w:val="20"/>
                <w:szCs w:val="20"/>
                <w:u w:val="single"/>
              </w:rPr>
            </w:pPr>
            <w:r w:rsidRPr="000264DB">
              <w:rPr>
                <w:sz w:val="20"/>
                <w:szCs w:val="20"/>
                <w:u w:val="single"/>
              </w:rPr>
              <w:t>Alcohol Use Disorder (</w:t>
            </w:r>
            <w:r>
              <w:rPr>
                <w:sz w:val="20"/>
                <w:szCs w:val="20"/>
                <w:u w:val="single"/>
              </w:rPr>
              <w:t>n</w:t>
            </w:r>
            <w:r w:rsidRPr="000264DB">
              <w:rPr>
                <w:sz w:val="20"/>
                <w:szCs w:val="20"/>
                <w:u w:val="single"/>
              </w:rPr>
              <w:t>=11, 303)</w:t>
            </w:r>
          </w:p>
          <w:p w14:paraId="5AEF28CD" w14:textId="77777777" w:rsidR="0043200A" w:rsidRDefault="0043200A" w:rsidP="006215F1">
            <w:pPr>
              <w:ind w:left="72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Mean age and SD not reported</w:t>
            </w:r>
            <w:r>
              <w:rPr>
                <w:sz w:val="20"/>
                <w:szCs w:val="20"/>
              </w:rPr>
              <w:t xml:space="preserve"> (</w:t>
            </w:r>
            <w:r w:rsidRPr="000264DB">
              <w:rPr>
                <w:sz w:val="20"/>
                <w:szCs w:val="20"/>
              </w:rPr>
              <w:t xml:space="preserve"> 53.9% </w:t>
            </w:r>
            <w:r>
              <w:rPr>
                <w:sz w:val="20"/>
                <w:szCs w:val="20"/>
              </w:rPr>
              <w:t xml:space="preserve"> aged </w:t>
            </w:r>
            <w:r w:rsidRPr="000264DB">
              <w:rPr>
                <w:sz w:val="20"/>
                <w:szCs w:val="20"/>
              </w:rPr>
              <w:t xml:space="preserve">&lt; 44 years </w:t>
            </w:r>
            <w:r>
              <w:rPr>
                <w:sz w:val="20"/>
                <w:szCs w:val="20"/>
              </w:rPr>
              <w:t>)</w:t>
            </w:r>
          </w:p>
          <w:p w14:paraId="23FD1572" w14:textId="77777777" w:rsidR="0043200A" w:rsidRPr="000264DB" w:rsidRDefault="0043200A" w:rsidP="006215F1">
            <w:pPr>
              <w:ind w:left="72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33.8% </w:t>
            </w:r>
            <w:r>
              <w:rPr>
                <w:sz w:val="20"/>
                <w:szCs w:val="20"/>
              </w:rPr>
              <w:t>f</w:t>
            </w:r>
            <w:r w:rsidRPr="000264DB">
              <w:rPr>
                <w:sz w:val="20"/>
                <w:szCs w:val="20"/>
              </w:rPr>
              <w:t>emale</w:t>
            </w:r>
          </w:p>
          <w:p w14:paraId="3F2C6924" w14:textId="77777777" w:rsidR="0043200A" w:rsidRDefault="0043200A" w:rsidP="006215F1">
            <w:pPr>
              <w:ind w:left="72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78.1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>hite</w:t>
            </w:r>
          </w:p>
          <w:p w14:paraId="25CA62CC" w14:textId="77777777" w:rsidR="00246861" w:rsidRPr="000264DB" w:rsidRDefault="00246861" w:rsidP="006215F1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8.9% Hispanic </w:t>
            </w:r>
          </w:p>
          <w:p w14:paraId="603CE1FB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1AB64B07" w14:textId="7392A34C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>Logistic regression</w:t>
            </w:r>
          </w:p>
          <w:p w14:paraId="5E691426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0036D006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Exposure to the following: </w:t>
            </w:r>
          </w:p>
          <w:p w14:paraId="51D71DF7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44A577E1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1AF4D13A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abuse</w:t>
            </w:r>
          </w:p>
          <w:p w14:paraId="3D0B536B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 xml:space="preserve">Physical neglect </w:t>
            </w:r>
          </w:p>
          <w:p w14:paraId="768C164C" w14:textId="77777777" w:rsidR="0043200A" w:rsidRPr="000264D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neglect</w:t>
            </w:r>
          </w:p>
          <w:p w14:paraId="7740470F" w14:textId="77777777" w:rsidR="0043200A" w:rsidRPr="000264DB" w:rsidRDefault="0043200A" w:rsidP="00EC7B34">
            <w:pPr>
              <w:pStyle w:val="ListParagraph"/>
              <w:rPr>
                <w:sz w:val="20"/>
                <w:szCs w:val="20"/>
              </w:rPr>
            </w:pPr>
          </w:p>
          <w:p w14:paraId="77F3088D" w14:textId="77777777" w:rsidR="0043200A" w:rsidRPr="000264DB" w:rsidRDefault="0043200A" w:rsidP="00EC7B34">
            <w:pPr>
              <w:jc w:val="right"/>
              <w:rPr>
                <w:sz w:val="20"/>
                <w:szCs w:val="20"/>
              </w:rPr>
            </w:pPr>
          </w:p>
          <w:p w14:paraId="419BFE09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186D8001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3BD46CF2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lastRenderedPageBreak/>
              <w:t>Lifetime alcohol-use disorder (AUD)</w:t>
            </w:r>
          </w:p>
        </w:tc>
        <w:tc>
          <w:tcPr>
            <w:tcW w:w="3685" w:type="dxa"/>
          </w:tcPr>
          <w:p w14:paraId="5F645DC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Any CM</w:t>
            </w:r>
            <w:r w:rsidRPr="000264DB">
              <w:rPr>
                <w:sz w:val="20"/>
                <w:szCs w:val="20"/>
              </w:rPr>
              <w:t xml:space="preserve"> was associated with AUD (OR = 1.31, 95% CI [1.23, 1.40]).</w:t>
            </w:r>
          </w:p>
          <w:p w14:paraId="286F4BCE" w14:textId="77777777" w:rsidR="0043200A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50BBD881" w14:textId="77777777" w:rsidR="0043200A" w:rsidRPr="0025602B" w:rsidRDefault="0043200A" w:rsidP="00EC7B34">
            <w:pPr>
              <w:rPr>
                <w:sz w:val="20"/>
                <w:szCs w:val="20"/>
              </w:rPr>
            </w:pPr>
            <w:r w:rsidRPr="0025602B">
              <w:rPr>
                <w:sz w:val="20"/>
                <w:szCs w:val="20"/>
                <w:u w:val="single"/>
              </w:rPr>
              <w:lastRenderedPageBreak/>
              <w:t>CPA</w:t>
            </w:r>
            <w:r w:rsidRPr="0025602B">
              <w:rPr>
                <w:sz w:val="20"/>
                <w:szCs w:val="20"/>
              </w:rPr>
              <w:t xml:space="preserve"> was associated with AUD (OR = 1.31, 95% CI [1.21, 1.42])</w:t>
            </w:r>
            <w:r>
              <w:rPr>
                <w:sz w:val="20"/>
                <w:szCs w:val="20"/>
              </w:rPr>
              <w:t>.</w:t>
            </w:r>
            <w:r w:rsidRPr="0025602B">
              <w:rPr>
                <w:sz w:val="20"/>
                <w:szCs w:val="20"/>
              </w:rPr>
              <w:t xml:space="preserve"> </w:t>
            </w:r>
          </w:p>
          <w:p w14:paraId="516DAF51" w14:textId="77777777" w:rsidR="0043200A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77EBAA30" w14:textId="77777777" w:rsidR="0043200A" w:rsidRPr="0025602B" w:rsidRDefault="0043200A" w:rsidP="00EC7B34">
            <w:pPr>
              <w:rPr>
                <w:sz w:val="20"/>
                <w:szCs w:val="20"/>
              </w:rPr>
            </w:pPr>
            <w:r w:rsidRPr="0025602B">
              <w:rPr>
                <w:sz w:val="20"/>
                <w:szCs w:val="20"/>
                <w:u w:val="single"/>
              </w:rPr>
              <w:t>Emotional abuse</w:t>
            </w:r>
            <w:r w:rsidRPr="0025602B">
              <w:rPr>
                <w:sz w:val="20"/>
                <w:szCs w:val="20"/>
              </w:rPr>
              <w:t xml:space="preserve"> was associated with AUD (OR = 1.29, 95% CI [1.15, 1.45])</w:t>
            </w:r>
            <w:r>
              <w:rPr>
                <w:sz w:val="20"/>
                <w:szCs w:val="20"/>
              </w:rPr>
              <w:t>.</w:t>
            </w:r>
            <w:r w:rsidRPr="0025602B">
              <w:rPr>
                <w:sz w:val="20"/>
                <w:szCs w:val="20"/>
              </w:rPr>
              <w:t xml:space="preserve"> </w:t>
            </w:r>
          </w:p>
          <w:p w14:paraId="26ECE5A1" w14:textId="77777777" w:rsidR="0043200A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6932246F" w14:textId="77777777" w:rsidR="0043200A" w:rsidRPr="0025602B" w:rsidRDefault="0043200A" w:rsidP="00EC7B34">
            <w:pPr>
              <w:rPr>
                <w:sz w:val="20"/>
                <w:szCs w:val="20"/>
              </w:rPr>
            </w:pPr>
            <w:r w:rsidRPr="0025602B">
              <w:rPr>
                <w:sz w:val="20"/>
                <w:szCs w:val="20"/>
                <w:u w:val="single"/>
              </w:rPr>
              <w:t>CSA</w:t>
            </w:r>
            <w:r w:rsidRPr="0025602B">
              <w:rPr>
                <w:sz w:val="20"/>
                <w:szCs w:val="20"/>
              </w:rPr>
              <w:t xml:space="preserve"> was associated with AUD (OR = 1.16, 95% CI [1.03, 1.29])</w:t>
            </w:r>
            <w:r>
              <w:rPr>
                <w:sz w:val="20"/>
                <w:szCs w:val="20"/>
              </w:rPr>
              <w:t>.</w:t>
            </w:r>
          </w:p>
          <w:p w14:paraId="43AC9316" w14:textId="77777777" w:rsidR="0043200A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4E9387E3" w14:textId="77777777" w:rsidR="0043200A" w:rsidRPr="0025602B" w:rsidRDefault="0043200A" w:rsidP="00EC7B34">
            <w:pPr>
              <w:rPr>
                <w:sz w:val="20"/>
                <w:szCs w:val="20"/>
              </w:rPr>
            </w:pPr>
            <w:r w:rsidRPr="0025602B">
              <w:rPr>
                <w:sz w:val="20"/>
                <w:szCs w:val="20"/>
                <w:u w:val="single"/>
              </w:rPr>
              <w:t>Physical neglect</w:t>
            </w:r>
            <w:r w:rsidRPr="0025602B">
              <w:rPr>
                <w:sz w:val="20"/>
                <w:szCs w:val="20"/>
              </w:rPr>
              <w:t xml:space="preserve"> was associated with AUD (OR = 1.16, 95% CI [1.03, 1.29])</w:t>
            </w:r>
            <w:r>
              <w:rPr>
                <w:sz w:val="20"/>
                <w:szCs w:val="20"/>
              </w:rPr>
              <w:t>.</w:t>
            </w:r>
            <w:r w:rsidRPr="0025602B">
              <w:rPr>
                <w:sz w:val="20"/>
                <w:szCs w:val="20"/>
              </w:rPr>
              <w:t xml:space="preserve"> </w:t>
            </w:r>
          </w:p>
          <w:p w14:paraId="0CD0E197" w14:textId="77777777" w:rsidR="0043200A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446B1454" w14:textId="77777777" w:rsidR="0043200A" w:rsidRDefault="0043200A" w:rsidP="00EC7B34">
            <w:pPr>
              <w:rPr>
                <w:sz w:val="20"/>
                <w:szCs w:val="20"/>
              </w:rPr>
            </w:pPr>
            <w:r w:rsidRPr="0025602B">
              <w:rPr>
                <w:sz w:val="20"/>
                <w:szCs w:val="20"/>
                <w:u w:val="single"/>
              </w:rPr>
              <w:t>Emotional neglect</w:t>
            </w:r>
            <w:r w:rsidRPr="0025602B">
              <w:rPr>
                <w:sz w:val="20"/>
                <w:szCs w:val="20"/>
              </w:rPr>
              <w:t xml:space="preserve"> was associated with AUD (OR = 1.26, 95% CI [1.17, 1.36])</w:t>
            </w:r>
            <w:r>
              <w:rPr>
                <w:sz w:val="20"/>
                <w:szCs w:val="20"/>
              </w:rPr>
              <w:t>.</w:t>
            </w:r>
          </w:p>
          <w:p w14:paraId="5AF7B660" w14:textId="77777777" w:rsidR="0043200A" w:rsidRPr="0025602B" w:rsidRDefault="0043200A" w:rsidP="00EC7B34">
            <w:pPr>
              <w:rPr>
                <w:sz w:val="20"/>
                <w:szCs w:val="20"/>
              </w:rPr>
            </w:pPr>
          </w:p>
          <w:p w14:paraId="6C1C753C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Among participants with PTSD</w:t>
            </w:r>
            <w:r>
              <w:rPr>
                <w:sz w:val="20"/>
                <w:szCs w:val="20"/>
              </w:rPr>
              <w:t>:</w:t>
            </w:r>
          </w:p>
          <w:p w14:paraId="1ACA8260" w14:textId="77777777" w:rsidR="0043200A" w:rsidRPr="000264DB" w:rsidRDefault="0043200A" w:rsidP="0043200A">
            <w:pPr>
              <w:pStyle w:val="ListParagraph"/>
              <w:numPr>
                <w:ilvl w:val="0"/>
                <w:numId w:val="228"/>
              </w:numPr>
              <w:spacing w:after="0" w:line="240" w:lineRule="auto"/>
              <w:rPr>
                <w:sz w:val="20"/>
                <w:szCs w:val="20"/>
                <w:u w:val="single"/>
              </w:rPr>
            </w:pPr>
            <w:r w:rsidRPr="000264DB">
              <w:rPr>
                <w:sz w:val="20"/>
                <w:szCs w:val="20"/>
                <w:u w:val="single"/>
              </w:rPr>
              <w:t>Any CM</w:t>
            </w:r>
            <w:r w:rsidRPr="000264DB">
              <w:rPr>
                <w:sz w:val="20"/>
                <w:szCs w:val="20"/>
              </w:rPr>
              <w:t xml:space="preserve"> was associated with AUD (OR = 1.40, 95% CI [1.08, 1.83])</w:t>
            </w:r>
          </w:p>
          <w:p w14:paraId="65F84EDA" w14:textId="77777777" w:rsidR="0043200A" w:rsidRPr="000264DB" w:rsidRDefault="0043200A" w:rsidP="0043200A">
            <w:pPr>
              <w:pStyle w:val="ListParagraph"/>
              <w:numPr>
                <w:ilvl w:val="0"/>
                <w:numId w:val="189"/>
              </w:numPr>
              <w:spacing w:after="0" w:line="240" w:lineRule="auto"/>
              <w:rPr>
                <w:sz w:val="20"/>
                <w:szCs w:val="20"/>
                <w:u w:val="single"/>
              </w:rPr>
            </w:pPr>
            <w:r w:rsidRPr="000264DB">
              <w:rPr>
                <w:sz w:val="20"/>
                <w:szCs w:val="20"/>
                <w:u w:val="single"/>
              </w:rPr>
              <w:t xml:space="preserve">CSA </w:t>
            </w:r>
            <w:r w:rsidRPr="000264DB">
              <w:rPr>
                <w:sz w:val="20"/>
                <w:szCs w:val="20"/>
              </w:rPr>
              <w:t xml:space="preserve">was associated with AUD (OR = 1.47, CI [1.11-1.94]) </w:t>
            </w:r>
          </w:p>
        </w:tc>
      </w:tr>
      <w:tr w:rsidR="0043200A" w:rsidRPr="000264DB" w14:paraId="20C40BC5" w14:textId="77777777" w:rsidTr="00EC7B34">
        <w:tc>
          <w:tcPr>
            <w:tcW w:w="2245" w:type="dxa"/>
          </w:tcPr>
          <w:p w14:paraId="50C3CFB9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lastRenderedPageBreak/>
              <w:t>Font (2016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b250PC9BdXRob3I+PFllYXI+MjAxNjwvWWVhcj48UmVj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b250PC9BdXRob3I+PFllYXI+MjAxNjwvWWVhcj48UmVj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6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0304D94F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N=29,229</w:t>
            </w:r>
          </w:p>
          <w:p w14:paraId="6C1161CC" w14:textId="77777777" w:rsidR="0043200A" w:rsidRPr="000264DB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71E1AE7E" w14:textId="77777777" w:rsidR="0043200A" w:rsidRPr="000264DB" w:rsidRDefault="0043200A" w:rsidP="0085583D">
            <w:pPr>
              <w:rPr>
                <w:color w:val="000000"/>
                <w:sz w:val="20"/>
                <w:szCs w:val="20"/>
              </w:rPr>
            </w:pPr>
            <w:r w:rsidRPr="000264DB">
              <w:rPr>
                <w:color w:val="000000"/>
                <w:sz w:val="20"/>
                <w:szCs w:val="20"/>
              </w:rPr>
              <w:t>BRFSS</w:t>
            </w:r>
            <w:r w:rsidR="0085583D">
              <w:rPr>
                <w:color w:val="000000"/>
                <w:sz w:val="20"/>
                <w:szCs w:val="20"/>
              </w:rPr>
              <w:t>;</w:t>
            </w:r>
            <w:r w:rsidRPr="000264DB">
              <w:rPr>
                <w:color w:val="000000"/>
                <w:sz w:val="20"/>
                <w:szCs w:val="20"/>
              </w:rPr>
              <w:t xml:space="preserve"> 2012: Iowa, North Carolina, Wisconsin, Tennessee, and Oklahoma  </w:t>
            </w:r>
          </w:p>
        </w:tc>
        <w:tc>
          <w:tcPr>
            <w:tcW w:w="2070" w:type="dxa"/>
          </w:tcPr>
          <w:p w14:paraId="79F01161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2012 </w:t>
            </w:r>
          </w:p>
          <w:p w14:paraId="09D7AEF4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325F6BBB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47.7 years (0.33) </w:t>
            </w:r>
          </w:p>
          <w:p w14:paraId="11B4BB67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50.</w:t>
            </w:r>
            <w:r>
              <w:rPr>
                <w:sz w:val="20"/>
                <w:szCs w:val="20"/>
              </w:rPr>
              <w:t>3</w:t>
            </w:r>
            <w:r w:rsidRPr="000264DB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</w:p>
          <w:p w14:paraId="5D86296B" w14:textId="77777777" w:rsidR="0043200A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80</w:t>
            </w:r>
            <w:r w:rsidR="00246861">
              <w:rPr>
                <w:sz w:val="20"/>
                <w:szCs w:val="20"/>
              </w:rPr>
              <w:t>.5</w:t>
            </w:r>
            <w:r w:rsidRPr="000264DB">
              <w:rPr>
                <w:sz w:val="20"/>
                <w:szCs w:val="20"/>
              </w:rPr>
              <w:t xml:space="preserve">% </w:t>
            </w:r>
            <w:r w:rsidR="008C238B">
              <w:rPr>
                <w:sz w:val="20"/>
                <w:szCs w:val="20"/>
              </w:rPr>
              <w:t>W</w:t>
            </w:r>
            <w:r w:rsidRPr="000264DB">
              <w:rPr>
                <w:sz w:val="20"/>
                <w:szCs w:val="20"/>
              </w:rPr>
              <w:t xml:space="preserve">hite </w:t>
            </w:r>
          </w:p>
          <w:p w14:paraId="7EEFE740" w14:textId="77777777" w:rsidR="00246861" w:rsidRPr="000264DB" w:rsidRDefault="00246861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7% Hispanic </w:t>
            </w:r>
          </w:p>
        </w:tc>
        <w:tc>
          <w:tcPr>
            <w:tcW w:w="1440" w:type="dxa"/>
          </w:tcPr>
          <w:p w14:paraId="54878C5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  <w:r w:rsidRPr="000264DB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6F1FDCD0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Summary ACE score and individual exposure to the following:</w:t>
            </w:r>
          </w:p>
          <w:p w14:paraId="34671764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PA</w:t>
            </w:r>
          </w:p>
          <w:p w14:paraId="71F92CAB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Emotional abuse</w:t>
            </w:r>
          </w:p>
          <w:p w14:paraId="7F33980D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CSA</w:t>
            </w:r>
          </w:p>
          <w:p w14:paraId="795D1558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Witnessing domestic violence</w:t>
            </w:r>
          </w:p>
          <w:p w14:paraId="0308BD18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0264DB">
              <w:rPr>
                <w:sz w:val="20"/>
                <w:szCs w:val="20"/>
              </w:rPr>
              <w:t>ousehold substance abuse</w:t>
            </w:r>
          </w:p>
          <w:p w14:paraId="014AF965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Household mental illness</w:t>
            </w:r>
          </w:p>
          <w:p w14:paraId="344E4999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Parental divorce</w:t>
            </w:r>
          </w:p>
          <w:p w14:paraId="3A6A3C02" w14:textId="77777777" w:rsidR="0043200A" w:rsidRPr="000264DB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188CDFB9" w14:textId="77777777" w:rsidR="0043200A" w:rsidRPr="000264DB" w:rsidRDefault="0043200A" w:rsidP="00EC7B34">
            <w:pPr>
              <w:ind w:hanging="17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Binge drinking in previous month</w:t>
            </w:r>
          </w:p>
          <w:p w14:paraId="6F6F86D5" w14:textId="77777777" w:rsidR="0043200A" w:rsidRPr="000264DB" w:rsidRDefault="0043200A" w:rsidP="00EC7B34">
            <w:pPr>
              <w:ind w:hanging="17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24949649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ACE scores</w:t>
            </w:r>
            <w:r w:rsidRPr="000264DB">
              <w:rPr>
                <w:sz w:val="20"/>
                <w:szCs w:val="20"/>
              </w:rPr>
              <w:t xml:space="preserve"> were associated with recent binge drinking:</w:t>
            </w:r>
          </w:p>
          <w:p w14:paraId="73564090" w14:textId="77777777" w:rsidR="0043200A" w:rsidRPr="000264DB" w:rsidRDefault="0043200A" w:rsidP="0043200A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1 ACE (β =.0.22, </w:t>
            </w:r>
            <w:r w:rsidRPr="000264DB">
              <w:rPr>
                <w:i/>
                <w:sz w:val="20"/>
                <w:szCs w:val="20"/>
              </w:rPr>
              <w:t>p</w:t>
            </w:r>
            <w:r w:rsidRPr="000264DB">
              <w:rPr>
                <w:sz w:val="20"/>
                <w:szCs w:val="20"/>
              </w:rPr>
              <w:t xml:space="preserve"> &lt; .05)</w:t>
            </w:r>
          </w:p>
          <w:p w14:paraId="4EF7D08B" w14:textId="77777777" w:rsidR="0043200A" w:rsidRPr="000264DB" w:rsidRDefault="0043200A" w:rsidP="0043200A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 xml:space="preserve">2-3 ACEs (β = 0.033, </w:t>
            </w:r>
            <w:r w:rsidRPr="000264DB">
              <w:rPr>
                <w:i/>
                <w:sz w:val="20"/>
                <w:szCs w:val="20"/>
              </w:rPr>
              <w:t>p</w:t>
            </w:r>
            <w:r w:rsidRPr="000264DB">
              <w:rPr>
                <w:sz w:val="20"/>
                <w:szCs w:val="20"/>
              </w:rPr>
              <w:t xml:space="preserve"> &lt; .001)</w:t>
            </w:r>
          </w:p>
          <w:p w14:paraId="140844A2" w14:textId="77777777" w:rsidR="0043200A" w:rsidRPr="000264DB" w:rsidRDefault="0043200A" w:rsidP="0043200A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</w:rPr>
              <w:t>4+ ACEs (β = 0.031,</w:t>
            </w:r>
            <w:r w:rsidRPr="000264DB">
              <w:rPr>
                <w:i/>
                <w:sz w:val="20"/>
                <w:szCs w:val="20"/>
              </w:rPr>
              <w:t xml:space="preserve"> p</w:t>
            </w:r>
            <w:r w:rsidRPr="000264DB">
              <w:rPr>
                <w:sz w:val="20"/>
                <w:szCs w:val="20"/>
              </w:rPr>
              <w:t xml:space="preserve"> &lt; .01)</w:t>
            </w:r>
          </w:p>
          <w:p w14:paraId="1C3DB00E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0597BB38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Household mental illness and substance abuse</w:t>
            </w:r>
            <w:r w:rsidRPr="000264DB">
              <w:rPr>
                <w:sz w:val="20"/>
                <w:szCs w:val="20"/>
              </w:rPr>
              <w:t xml:space="preserve"> was associated with recent binge drinking (β = 0.017, </w:t>
            </w:r>
            <w:r w:rsidRPr="000264DB">
              <w:rPr>
                <w:i/>
                <w:sz w:val="20"/>
                <w:szCs w:val="20"/>
              </w:rPr>
              <w:t>p</w:t>
            </w:r>
            <w:r w:rsidRPr="000264DB">
              <w:rPr>
                <w:sz w:val="20"/>
                <w:szCs w:val="20"/>
              </w:rPr>
              <w:t xml:space="preserve"> &lt; .05)</w:t>
            </w:r>
            <w:r>
              <w:rPr>
                <w:sz w:val="20"/>
                <w:szCs w:val="20"/>
              </w:rPr>
              <w:t>.</w:t>
            </w:r>
          </w:p>
          <w:p w14:paraId="28F5F450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  <w:p w14:paraId="7EAA77E7" w14:textId="77777777" w:rsidR="0043200A" w:rsidRPr="000264DB" w:rsidRDefault="0043200A" w:rsidP="00EC7B34">
            <w:pPr>
              <w:rPr>
                <w:sz w:val="20"/>
                <w:szCs w:val="20"/>
              </w:rPr>
            </w:pPr>
            <w:r w:rsidRPr="000264DB">
              <w:rPr>
                <w:sz w:val="20"/>
                <w:szCs w:val="20"/>
                <w:u w:val="single"/>
              </w:rPr>
              <w:t>Physical and emotional abuse</w:t>
            </w:r>
            <w:r w:rsidRPr="000264DB">
              <w:rPr>
                <w:sz w:val="20"/>
                <w:szCs w:val="20"/>
              </w:rPr>
              <w:t xml:space="preserve"> were directly associated with binge drinking (β = 0.025, </w:t>
            </w:r>
            <w:r w:rsidRPr="000264DB">
              <w:rPr>
                <w:i/>
                <w:sz w:val="20"/>
                <w:szCs w:val="20"/>
              </w:rPr>
              <w:t>p</w:t>
            </w:r>
            <w:r w:rsidRPr="000264DB">
              <w:rPr>
                <w:sz w:val="20"/>
                <w:szCs w:val="20"/>
              </w:rPr>
              <w:t xml:space="preserve"> &lt; .01)</w:t>
            </w:r>
            <w:r>
              <w:rPr>
                <w:sz w:val="20"/>
                <w:szCs w:val="20"/>
              </w:rPr>
              <w:t>.</w:t>
            </w:r>
          </w:p>
          <w:p w14:paraId="6CC6C6C3" w14:textId="77777777" w:rsidR="0043200A" w:rsidRPr="000264DB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7C141E" w14:paraId="577337A2" w14:textId="77777777" w:rsidTr="00EC7B34">
        <w:tc>
          <w:tcPr>
            <w:tcW w:w="2245" w:type="dxa"/>
          </w:tcPr>
          <w:p w14:paraId="1C0451D2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Gilmore (2014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aWxtb3JlPC9BdXRob3I+PFllYXI+MjAxNDwvWWVhcj48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aWxtb3JlPC9BdXRob3I+PFllYXI+MjAxNDwvWWVhcj48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7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6CC3A32D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1,094</w:t>
            </w:r>
          </w:p>
          <w:p w14:paraId="2857F6E7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51A7B1A4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 xml:space="preserve">Lesbian and bisexual women aged 18 to 25 </w:t>
            </w:r>
          </w:p>
        </w:tc>
        <w:tc>
          <w:tcPr>
            <w:tcW w:w="2070" w:type="dxa"/>
          </w:tcPr>
          <w:p w14:paraId="2956C37C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Year not reported</w:t>
            </w:r>
          </w:p>
          <w:p w14:paraId="00963CE6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1EAAF6A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 xml:space="preserve">20.88 years (2.11) </w:t>
            </w:r>
          </w:p>
          <w:p w14:paraId="1FC5603A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>emale</w:t>
            </w:r>
          </w:p>
          <w:p w14:paraId="72096433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70.5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 xml:space="preserve">hite </w:t>
            </w:r>
          </w:p>
          <w:p w14:paraId="6D55F9E3" w14:textId="77777777" w:rsidR="00C72156" w:rsidRPr="007C141E" w:rsidRDefault="00C72156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1.1% Hispanic </w:t>
            </w:r>
          </w:p>
        </w:tc>
        <w:tc>
          <w:tcPr>
            <w:tcW w:w="1440" w:type="dxa"/>
          </w:tcPr>
          <w:p w14:paraId="16607DB7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SEM</w:t>
            </w:r>
          </w:p>
        </w:tc>
        <w:tc>
          <w:tcPr>
            <w:tcW w:w="2610" w:type="dxa"/>
          </w:tcPr>
          <w:p w14:paraId="0EC39FE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Severity of CSA exposure </w:t>
            </w:r>
          </w:p>
        </w:tc>
        <w:tc>
          <w:tcPr>
            <w:tcW w:w="1620" w:type="dxa"/>
          </w:tcPr>
          <w:p w14:paraId="01D9891B" w14:textId="77777777" w:rsidR="0043200A" w:rsidRPr="007C141E" w:rsidRDefault="0043200A" w:rsidP="00EC7B34">
            <w:pPr>
              <w:ind w:hanging="17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Daily drinking frequency</w:t>
            </w:r>
          </w:p>
        </w:tc>
        <w:tc>
          <w:tcPr>
            <w:tcW w:w="3685" w:type="dxa"/>
          </w:tcPr>
          <w:p w14:paraId="116D88C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SA Severity</w:t>
            </w:r>
            <w:r w:rsidRPr="007C141E">
              <w:rPr>
                <w:sz w:val="20"/>
                <w:szCs w:val="20"/>
              </w:rPr>
              <w:t xml:space="preserve"> was associated with drinking </w:t>
            </w:r>
          </w:p>
          <w:p w14:paraId="32252E6F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(</w:t>
            </w:r>
            <w:r w:rsidRPr="007C141E">
              <w:rPr>
                <w:i/>
                <w:sz w:val="20"/>
                <w:szCs w:val="20"/>
              </w:rPr>
              <w:t>r</w:t>
            </w:r>
            <w:r w:rsidRPr="007C141E">
              <w:rPr>
                <w:sz w:val="20"/>
                <w:szCs w:val="20"/>
              </w:rPr>
              <w:t xml:space="preserve"> =.13, </w:t>
            </w:r>
            <w:r w:rsidRPr="007C141E">
              <w:rPr>
                <w:i/>
                <w:sz w:val="20"/>
                <w:szCs w:val="20"/>
              </w:rPr>
              <w:t>p</w:t>
            </w:r>
            <w:r w:rsidRPr="007C141E">
              <w:rPr>
                <w:sz w:val="20"/>
                <w:szCs w:val="20"/>
              </w:rPr>
              <w:t xml:space="preserve"> &lt; .001). </w:t>
            </w:r>
          </w:p>
        </w:tc>
      </w:tr>
      <w:tr w:rsidR="0043200A" w:rsidRPr="007C141E" w14:paraId="4F315533" w14:textId="77777777" w:rsidTr="00EC7B34">
        <w:tc>
          <w:tcPr>
            <w:tcW w:w="2245" w:type="dxa"/>
          </w:tcPr>
          <w:p w14:paraId="7A2A1D7C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7C141E">
              <w:rPr>
                <w:color w:val="000000"/>
                <w:sz w:val="20"/>
                <w:szCs w:val="20"/>
              </w:rPr>
              <w:t>Gjelsvik</w:t>
            </w:r>
            <w:proofErr w:type="spellEnd"/>
            <w:r w:rsidRPr="007C141E">
              <w:rPr>
                <w:color w:val="000000"/>
                <w:sz w:val="20"/>
                <w:szCs w:val="20"/>
              </w:rPr>
              <w:t xml:space="preserve"> (2013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Gjelsvik&lt;/Author&gt;&lt;Year&gt;2013&lt;/Year&gt;&lt;RecNum&gt;42&lt;/RecNum&gt;&lt;DisplayText&gt;[18]&lt;/DisplayText&gt;&lt;record&gt;&lt;rec-number&gt;42&lt;/rec-number&gt;&lt;foreign-keys&gt;&lt;key app="EN" db-id="p2wsz9rdmz90w8evpvmx9txyefzeatevvrxx" timestamp="1477313538"&gt;42&lt;/key&gt;&lt;key app="ENWeb" db-id=""&gt;0&lt;/key&gt;&lt;/foreign-keys&gt;&lt;ref-type name="Journal Article"&gt;17&lt;/ref-type&gt;&lt;contributors&gt;&lt;authors&gt;&lt;author&gt;Gjelsvik, A.&lt;/author&gt;&lt;author&gt;Dumont, D. M.&lt;/author&gt;&lt;author&gt;Nunn, A.&lt;/author&gt;&lt;/authors&gt;&lt;/contributors&gt;&lt;auth-address&gt;Brown University, Box G-121S, Providence, RI 02912, USA. Annie_Gjelsvik@brown.edu&lt;/auth-address&gt;&lt;titles&gt;&lt;title&gt;Incarceration of a household member and Hispanic health disparities: childhood exposure and adult chronic disease risk behaviors&lt;/title&gt;&lt;secondary-title&gt;Prev Chronic Dis&lt;/secondary-title&gt;&lt;/titles&gt;&lt;periodical&gt;&lt;full-title&gt;Prev Chronic Dis&lt;/full-title&gt;&lt;/periodical&gt;&lt;pages&gt;E69&lt;/pages&gt;&lt;volume&gt;10&lt;/volume&gt;&lt;keywords&gt;&lt;keyword&gt;Female&lt;/keyword&gt;&lt;keyword&gt;Humans&lt;/keyword&gt;&lt;keyword&gt;Pregnancy&lt;/keyword&gt;&lt;keyword&gt;*Smoking Cessation&lt;/keyword&gt;&lt;/keywords&gt;&lt;dates&gt;&lt;year&gt;2013&lt;/year&gt;&lt;pub-dates&gt;&lt;date&gt;May 02&lt;/date&gt;&lt;/pub-dates&gt;&lt;/dates&gt;&lt;isbn&gt;1545-1151 (Electronic)&amp;#xD;1545-1151 (Linking)&lt;/isbn&gt;&lt;accession-num&gt;23639764&lt;/accession-num&gt;&lt;urls&gt;&lt;related-urls&gt;&lt;url&gt;http://www.ncbi.nlm.nih.gov/pubmed/23639764&lt;/url&gt;&lt;/related-urls&gt;&lt;/urls&gt;&lt;custom2&gt;PMC3652716&lt;/custom2&gt;&lt;electronic-resource-num&gt;10.5888/pcd10.120281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8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3CBA23DF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81,910</w:t>
            </w:r>
          </w:p>
          <w:p w14:paraId="4BFEE55F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0CB252AB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BRFSS</w:t>
            </w:r>
            <w:r w:rsidR="0085583D">
              <w:rPr>
                <w:sz w:val="20"/>
                <w:szCs w:val="20"/>
              </w:rPr>
              <w:t>;</w:t>
            </w:r>
            <w:r w:rsidRPr="007C141E">
              <w:rPr>
                <w:color w:val="000000"/>
                <w:sz w:val="20"/>
                <w:szCs w:val="20"/>
              </w:rPr>
              <w:t xml:space="preserve"> 2009 &amp; 2010: Arkansas, Hawaii, Louisiana, Maine, Nevada, New Mexico, Pennsylvania, Vermont, Washington, and Wisconsin</w:t>
            </w:r>
            <w:r>
              <w:rPr>
                <w:color w:val="000000"/>
                <w:sz w:val="20"/>
                <w:szCs w:val="20"/>
              </w:rPr>
              <w:t>.</w:t>
            </w:r>
          </w:p>
          <w:p w14:paraId="301A25D7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</w:tcPr>
          <w:p w14:paraId="762A7A06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009-2010</w:t>
            </w:r>
          </w:p>
          <w:p w14:paraId="56983EFA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29B4CDF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Mean age and SD not reported</w:t>
            </w:r>
          </w:p>
          <w:p w14:paraId="184E7212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147AE140" w14:textId="613872D7" w:rsidR="0043200A" w:rsidRPr="007C141E" w:rsidRDefault="007D5F99" w:rsidP="00EC7B34">
            <w:pPr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 xml:space="preserve">No </w:t>
            </w:r>
            <w:r w:rsidR="0043200A" w:rsidRPr="007C141E">
              <w:rPr>
                <w:sz w:val="20"/>
                <w:szCs w:val="20"/>
                <w:u w:val="single"/>
              </w:rPr>
              <w:t>Incarcerated Household Member (n=78,193)</w:t>
            </w:r>
          </w:p>
          <w:p w14:paraId="49201D61" w14:textId="77777777" w:rsidR="0043200A" w:rsidRPr="007C141E" w:rsidRDefault="0043200A" w:rsidP="00EC7B34">
            <w:pPr>
              <w:ind w:left="72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47.1% &lt; 40 years </w:t>
            </w:r>
          </w:p>
          <w:p w14:paraId="7013F6DD" w14:textId="77777777" w:rsidR="0043200A" w:rsidRPr="007C141E" w:rsidRDefault="0043200A" w:rsidP="00EC7B34">
            <w:pPr>
              <w:ind w:left="72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51.9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>emale</w:t>
            </w:r>
          </w:p>
          <w:p w14:paraId="48F27A50" w14:textId="77777777" w:rsidR="0043200A" w:rsidRDefault="0043200A" w:rsidP="00EC7B34">
            <w:pPr>
              <w:ind w:left="72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82.9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>hite</w:t>
            </w:r>
          </w:p>
          <w:p w14:paraId="194B3CFC" w14:textId="77777777" w:rsidR="0043200A" w:rsidRPr="007C141E" w:rsidRDefault="00C72156" w:rsidP="00C72156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5% Hispanic</w:t>
            </w:r>
          </w:p>
          <w:p w14:paraId="766F54ED" w14:textId="77777777" w:rsidR="0043200A" w:rsidRPr="007C141E" w:rsidRDefault="0043200A" w:rsidP="00EC7B34">
            <w:pPr>
              <w:rPr>
                <w:sz w:val="20"/>
                <w:szCs w:val="20"/>
                <w:u w:val="single"/>
              </w:rPr>
            </w:pPr>
            <w:r w:rsidRPr="007C141E">
              <w:rPr>
                <w:sz w:val="20"/>
                <w:szCs w:val="20"/>
                <w:u w:val="single"/>
              </w:rPr>
              <w:t>Incarcerated Household Member (n=3,717)</w:t>
            </w:r>
          </w:p>
          <w:p w14:paraId="281A0FF2" w14:textId="77777777" w:rsidR="0043200A" w:rsidRPr="007C141E" w:rsidRDefault="0043200A" w:rsidP="00E46387">
            <w:pPr>
              <w:ind w:left="72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73.3% &lt; 40 years</w:t>
            </w:r>
          </w:p>
          <w:p w14:paraId="0AE27688" w14:textId="77777777" w:rsidR="0043200A" w:rsidRPr="007C141E" w:rsidRDefault="0043200A" w:rsidP="00E46387">
            <w:pPr>
              <w:ind w:left="72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47.6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>emale</w:t>
            </w:r>
          </w:p>
          <w:p w14:paraId="2CE9FB0D" w14:textId="77777777" w:rsidR="0043200A" w:rsidRDefault="0043200A" w:rsidP="00E46387">
            <w:pPr>
              <w:ind w:left="72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68.5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>hite</w:t>
            </w:r>
          </w:p>
          <w:p w14:paraId="2750EBAE" w14:textId="77777777" w:rsidR="00C72156" w:rsidRPr="007C141E" w:rsidRDefault="00C72156" w:rsidP="00E46387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1% Hispanic</w:t>
            </w:r>
          </w:p>
        </w:tc>
        <w:tc>
          <w:tcPr>
            <w:tcW w:w="1440" w:type="dxa"/>
          </w:tcPr>
          <w:p w14:paraId="666E3066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2C43B01E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osure to an I</w:t>
            </w:r>
            <w:r w:rsidRPr="007C141E">
              <w:rPr>
                <w:sz w:val="20"/>
                <w:szCs w:val="20"/>
              </w:rPr>
              <w:t xml:space="preserve">ncarcerated household member </w:t>
            </w:r>
          </w:p>
        </w:tc>
        <w:tc>
          <w:tcPr>
            <w:tcW w:w="1620" w:type="dxa"/>
          </w:tcPr>
          <w:p w14:paraId="3BC83A6D" w14:textId="77777777" w:rsidR="0043200A" w:rsidRPr="007C141E" w:rsidRDefault="0043200A" w:rsidP="0043200A">
            <w:pPr>
              <w:pStyle w:val="ListParagraph"/>
              <w:numPr>
                <w:ilvl w:val="0"/>
                <w:numId w:val="7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Heavy drinking in previous 30 days</w:t>
            </w:r>
          </w:p>
          <w:p w14:paraId="0B764509" w14:textId="77777777" w:rsidR="0043200A" w:rsidRPr="007C141E" w:rsidRDefault="0043200A" w:rsidP="0043200A">
            <w:pPr>
              <w:pStyle w:val="ListParagraph"/>
              <w:numPr>
                <w:ilvl w:val="0"/>
                <w:numId w:val="7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Binge drinking in previous 30 days</w:t>
            </w:r>
          </w:p>
        </w:tc>
        <w:tc>
          <w:tcPr>
            <w:tcW w:w="3685" w:type="dxa"/>
          </w:tcPr>
          <w:p w14:paraId="53433127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Household incarceration</w:t>
            </w:r>
            <w:r w:rsidRPr="007C141E">
              <w:rPr>
                <w:sz w:val="20"/>
                <w:szCs w:val="20"/>
              </w:rPr>
              <w:t xml:space="preserve"> was not significantly associated with binge drinking.</w:t>
            </w:r>
          </w:p>
          <w:p w14:paraId="53C17890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403B0C85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Among Hispanic participants, </w:t>
            </w:r>
            <w:r w:rsidRPr="007C141E">
              <w:rPr>
                <w:sz w:val="20"/>
                <w:szCs w:val="20"/>
                <w:u w:val="single"/>
              </w:rPr>
              <w:t>Household incarceration</w:t>
            </w:r>
            <w:r w:rsidRPr="007C141E">
              <w:rPr>
                <w:sz w:val="20"/>
                <w:szCs w:val="20"/>
              </w:rPr>
              <w:t xml:space="preserve"> was associated with heavy drinking (AOR = 3.01, 95% CI [1.45, 6.25]), but </w:t>
            </w:r>
            <w:proofErr w:type="gramStart"/>
            <w:r w:rsidRPr="007C141E">
              <w:rPr>
                <w:sz w:val="20"/>
                <w:szCs w:val="20"/>
              </w:rPr>
              <w:t>not for non-Hispanic</w:t>
            </w:r>
            <w:proofErr w:type="gramEnd"/>
            <w:r w:rsidRPr="007C141E">
              <w:rPr>
                <w:sz w:val="20"/>
                <w:szCs w:val="20"/>
              </w:rPr>
              <w:t xml:space="preserve"> white or black participants. </w:t>
            </w:r>
          </w:p>
          <w:p w14:paraId="345C2CD9" w14:textId="77777777" w:rsidR="0043200A" w:rsidRPr="007C141E" w:rsidRDefault="0043200A" w:rsidP="00EC7B34">
            <w:pPr>
              <w:pStyle w:val="ListParagraph"/>
              <w:rPr>
                <w:sz w:val="20"/>
                <w:szCs w:val="20"/>
              </w:rPr>
            </w:pPr>
          </w:p>
        </w:tc>
      </w:tr>
      <w:tr w:rsidR="0043200A" w:rsidRPr="007C141E" w14:paraId="23D4A9AE" w14:textId="77777777" w:rsidTr="00EC7B34">
        <w:tc>
          <w:tcPr>
            <w:tcW w:w="2245" w:type="dxa"/>
          </w:tcPr>
          <w:p w14:paraId="329E7399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Goldstein (2010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Goldstein&lt;/Author&gt;&lt;Year&gt;2010&lt;/Year&gt;&lt;RecNum&gt;43&lt;/RecNum&gt;&lt;DisplayText&gt;[19]&lt;/DisplayText&gt;&lt;record&gt;&lt;rec-number&gt;43&lt;/rec-number&gt;&lt;foreign-keys&gt;&lt;key app="EN" db-id="p2wsz9rdmz90w8evpvmx9txyefzeatevvrxx" timestamp="1477313542"&gt;43&lt;/key&gt;&lt;key app="ENWeb" db-id=""&gt;0&lt;/key&gt;&lt;/foreign-keys&gt;&lt;ref-type name="Journal Article"&gt;17&lt;/ref-type&gt;&lt;contributors&gt;&lt;authors&gt;&lt;author&gt;Goldstein, A. L.&lt;/author&gt;&lt;author&gt;Flett, G. L.&lt;/author&gt;&lt;author&gt;Wekerle, C.&lt;/author&gt;&lt;/authors&gt;&lt;/contributors&gt;&lt;auth-address&gt;Department of Adult Education and Counselling Psychology, University of Toronto, Toronto, Ontario, Canada M5S 1V6. abbyl.goldstein@utoronto.ca&lt;/auth-address&gt;&lt;titles&gt;&lt;title&gt;Child maltreatment, alcohol use and drinking consequences among male and female college students: An examination of drinking motives as mediators&lt;/title&gt;&lt;secondary-title&gt;Addict Behav&lt;/secondary-title&gt;&lt;/titles&gt;&lt;periodical&gt;&lt;full-title&gt;Addict Behav&lt;/full-title&gt;&lt;/periodical&gt;&lt;pages&gt;636-9&lt;/pages&gt;&lt;volume&gt;35&lt;/volume&gt;&lt;number&gt;6&lt;/number&gt;&lt;keywords&gt;&lt;keyword&gt;*Adaptation, Psychological&lt;/keyword&gt;&lt;keyword&gt;Alcohol Drinking/*psychology&lt;/keyword&gt;&lt;keyword&gt;Child&lt;/keyword&gt;&lt;keyword&gt;Child Abuse/*psychology&lt;/keyword&gt;&lt;keyword&gt;Depressive Disorder/*psychology&lt;/keyword&gt;&lt;keyword&gt;Female&lt;/keyword&gt;&lt;keyword&gt;Humans&lt;/keyword&gt;&lt;keyword&gt;Male&lt;/keyword&gt;&lt;keyword&gt;Students/*psychology&lt;/keyword&gt;&lt;keyword&gt;Surveys and Questionnaires&lt;/keyword&gt;&lt;keyword&gt;Universities&lt;/keyword&gt;&lt;keyword&gt;Young Adult&lt;/keyword&gt;&lt;/keywords&gt;&lt;dates&gt;&lt;year&gt;2010&lt;/year&gt;&lt;pub-dates&gt;&lt;date&gt;Jun&lt;/date&gt;&lt;/pub-dates&gt;&lt;/dates&gt;&lt;isbn&gt;1873-6327 (Electronic)&amp;#xD;0306-4603 (Linking)&lt;/isbn&gt;&lt;accession-num&gt;20199849&lt;/accession-num&gt;&lt;urls&gt;&lt;related-urls&gt;&lt;url&gt;http://www.ncbi.nlm.nih.gov/pubmed/20199849&lt;/url&gt;&lt;/related-urls&gt;&lt;/urls&gt;&lt;electronic-resource-num&gt;10.1016/j.addbeh.2010.02.002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19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03C587E8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218</w:t>
            </w:r>
          </w:p>
          <w:p w14:paraId="4BFB8228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0ABD1F30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College student drinkers</w:t>
            </w:r>
          </w:p>
        </w:tc>
        <w:tc>
          <w:tcPr>
            <w:tcW w:w="2070" w:type="dxa"/>
          </w:tcPr>
          <w:p w14:paraId="1462221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Year not reported</w:t>
            </w:r>
          </w:p>
          <w:p w14:paraId="13C1D7C5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0E7F622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0.3 years (3.</w:t>
            </w:r>
            <w:r>
              <w:rPr>
                <w:sz w:val="20"/>
                <w:szCs w:val="20"/>
              </w:rPr>
              <w:t>9</w:t>
            </w:r>
            <w:r w:rsidRPr="007C141E">
              <w:rPr>
                <w:sz w:val="20"/>
                <w:szCs w:val="20"/>
              </w:rPr>
              <w:t xml:space="preserve">) </w:t>
            </w:r>
          </w:p>
          <w:p w14:paraId="47E4635B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60.6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 xml:space="preserve">emale </w:t>
            </w:r>
          </w:p>
          <w:p w14:paraId="1FC46BF5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50.2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 xml:space="preserve">hite </w:t>
            </w:r>
          </w:p>
          <w:p w14:paraId="4D6E5DEF" w14:textId="77777777" w:rsidR="009769B3" w:rsidRPr="007C141E" w:rsidRDefault="009769B3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% Hispanic</w:t>
            </w:r>
          </w:p>
          <w:p w14:paraId="1E16820D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6087F999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Bivariate correlations </w:t>
            </w:r>
          </w:p>
        </w:tc>
        <w:tc>
          <w:tcPr>
            <w:tcW w:w="2610" w:type="dxa"/>
          </w:tcPr>
          <w:p w14:paraId="5B7F4A5B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Summary abuse and neglect score based on the following:  </w:t>
            </w:r>
          </w:p>
          <w:p w14:paraId="3D5474DA" w14:textId="77777777" w:rsidR="0043200A" w:rsidRPr="007C141E" w:rsidRDefault="0043200A" w:rsidP="0043200A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PA</w:t>
            </w:r>
          </w:p>
          <w:p w14:paraId="6C13A955" w14:textId="77777777" w:rsidR="0043200A" w:rsidRPr="007C141E" w:rsidRDefault="0043200A" w:rsidP="0043200A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SA </w:t>
            </w:r>
          </w:p>
          <w:p w14:paraId="49540F6D" w14:textId="77777777" w:rsidR="0043200A" w:rsidRPr="007C141E" w:rsidRDefault="0043200A" w:rsidP="0043200A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motional abuse </w:t>
            </w:r>
          </w:p>
          <w:p w14:paraId="38E091A7" w14:textId="77777777" w:rsidR="0043200A" w:rsidRPr="007C141E" w:rsidRDefault="0043200A" w:rsidP="0043200A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Physical neglect</w:t>
            </w:r>
          </w:p>
          <w:p w14:paraId="1A409155" w14:textId="77777777" w:rsidR="0043200A" w:rsidRPr="007C141E" w:rsidRDefault="0043200A" w:rsidP="0043200A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motional neglect </w:t>
            </w:r>
          </w:p>
        </w:tc>
        <w:tc>
          <w:tcPr>
            <w:tcW w:w="1620" w:type="dxa"/>
          </w:tcPr>
          <w:p w14:paraId="3A141F4E" w14:textId="77777777" w:rsidR="0043200A" w:rsidRPr="007C141E" w:rsidRDefault="0043200A" w:rsidP="0043200A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Alcohol consumption</w:t>
            </w:r>
          </w:p>
          <w:p w14:paraId="3101BA5F" w14:textId="77777777" w:rsidR="0043200A" w:rsidRPr="007C141E" w:rsidRDefault="0043200A" w:rsidP="0043200A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Alcohol consequences</w:t>
            </w:r>
          </w:p>
        </w:tc>
        <w:tc>
          <w:tcPr>
            <w:tcW w:w="3685" w:type="dxa"/>
          </w:tcPr>
          <w:p w14:paraId="2A57897B" w14:textId="77777777" w:rsidR="0043200A" w:rsidRPr="007C141E" w:rsidRDefault="0043200A" w:rsidP="00EC7B34">
            <w:pPr>
              <w:rPr>
                <w:sz w:val="20"/>
                <w:szCs w:val="20"/>
                <w:u w:val="single"/>
              </w:rPr>
            </w:pPr>
            <w:r w:rsidRPr="007C141E">
              <w:rPr>
                <w:sz w:val="20"/>
                <w:szCs w:val="20"/>
              </w:rPr>
              <w:t>Among men</w:t>
            </w:r>
            <w:r>
              <w:rPr>
                <w:sz w:val="20"/>
                <w:szCs w:val="20"/>
              </w:rPr>
              <w:t>:</w:t>
            </w:r>
            <w:r w:rsidRPr="007C141E">
              <w:rPr>
                <w:sz w:val="20"/>
                <w:szCs w:val="20"/>
                <w:u w:val="single"/>
              </w:rPr>
              <w:t xml:space="preserve"> </w:t>
            </w:r>
          </w:p>
          <w:p w14:paraId="7B420BA5" w14:textId="77777777" w:rsidR="0043200A" w:rsidRPr="007C141E" w:rsidRDefault="0043200A" w:rsidP="0043200A">
            <w:pPr>
              <w:pStyle w:val="ListParagraph"/>
              <w:numPr>
                <w:ilvl w:val="0"/>
                <w:numId w:val="22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Abuse</w:t>
            </w:r>
            <w:r w:rsidRPr="007C141E">
              <w:rPr>
                <w:sz w:val="20"/>
                <w:szCs w:val="20"/>
              </w:rPr>
              <w:t xml:space="preserve"> was associated with alcohol consequences (</w:t>
            </w:r>
            <w:r w:rsidRPr="007C141E">
              <w:rPr>
                <w:i/>
                <w:sz w:val="20"/>
                <w:szCs w:val="20"/>
              </w:rPr>
              <w:t>r</w:t>
            </w:r>
            <w:r w:rsidRPr="007C141E">
              <w:rPr>
                <w:sz w:val="20"/>
                <w:szCs w:val="20"/>
              </w:rPr>
              <w:t xml:space="preserve"> = 0.32, </w:t>
            </w:r>
            <w:r w:rsidRPr="007C141E">
              <w:rPr>
                <w:i/>
                <w:sz w:val="20"/>
                <w:szCs w:val="20"/>
              </w:rPr>
              <w:t>p</w:t>
            </w:r>
            <w:r w:rsidRPr="007C141E">
              <w:rPr>
                <w:sz w:val="20"/>
                <w:szCs w:val="20"/>
              </w:rPr>
              <w:t xml:space="preserve"> &lt; .01), but not consumption</w:t>
            </w:r>
          </w:p>
          <w:p w14:paraId="2FC5C296" w14:textId="77777777" w:rsidR="0043200A" w:rsidRPr="007C141E" w:rsidRDefault="0043200A" w:rsidP="0043200A">
            <w:pPr>
              <w:pStyle w:val="ListParagraph"/>
              <w:numPr>
                <w:ilvl w:val="0"/>
                <w:numId w:val="22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Neglect</w:t>
            </w:r>
            <w:r w:rsidRPr="007C141E">
              <w:rPr>
                <w:sz w:val="20"/>
                <w:szCs w:val="20"/>
              </w:rPr>
              <w:t xml:space="preserve"> was associated with alcohol consequences (</w:t>
            </w:r>
            <w:r w:rsidRPr="007C141E">
              <w:rPr>
                <w:i/>
                <w:sz w:val="20"/>
                <w:szCs w:val="20"/>
              </w:rPr>
              <w:t>r</w:t>
            </w:r>
            <w:r w:rsidRPr="007C141E">
              <w:rPr>
                <w:sz w:val="20"/>
                <w:szCs w:val="20"/>
              </w:rPr>
              <w:t xml:space="preserve"> = 0.28, </w:t>
            </w:r>
            <w:r w:rsidRPr="007C141E">
              <w:rPr>
                <w:i/>
                <w:sz w:val="20"/>
                <w:szCs w:val="20"/>
              </w:rPr>
              <w:t>p</w:t>
            </w:r>
            <w:r w:rsidRPr="007C141E">
              <w:rPr>
                <w:sz w:val="20"/>
                <w:szCs w:val="20"/>
              </w:rPr>
              <w:t xml:space="preserve"> &lt; .05), and consumption (</w:t>
            </w:r>
            <w:r w:rsidRPr="007C141E">
              <w:rPr>
                <w:i/>
                <w:sz w:val="20"/>
                <w:szCs w:val="20"/>
              </w:rPr>
              <w:t>r</w:t>
            </w:r>
            <w:r w:rsidRPr="007C141E">
              <w:rPr>
                <w:sz w:val="20"/>
                <w:szCs w:val="20"/>
              </w:rPr>
              <w:t xml:space="preserve"> = 0.22, </w:t>
            </w:r>
            <w:r w:rsidRPr="007C141E">
              <w:rPr>
                <w:i/>
                <w:sz w:val="20"/>
                <w:szCs w:val="20"/>
              </w:rPr>
              <w:t xml:space="preserve">p </w:t>
            </w:r>
            <w:r w:rsidRPr="007C141E">
              <w:rPr>
                <w:sz w:val="20"/>
                <w:szCs w:val="20"/>
              </w:rPr>
              <w:t xml:space="preserve">&lt; .05) </w:t>
            </w:r>
          </w:p>
          <w:p w14:paraId="50C6C1E4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Among women</w:t>
            </w:r>
            <w:r>
              <w:rPr>
                <w:sz w:val="20"/>
                <w:szCs w:val="20"/>
              </w:rPr>
              <w:t>:</w:t>
            </w:r>
          </w:p>
          <w:p w14:paraId="74093A04" w14:textId="77777777" w:rsidR="0043200A" w:rsidRPr="007C141E" w:rsidRDefault="0043200A" w:rsidP="0043200A">
            <w:pPr>
              <w:pStyle w:val="ListParagraph"/>
              <w:numPr>
                <w:ilvl w:val="0"/>
                <w:numId w:val="22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Abuse</w:t>
            </w:r>
            <w:r w:rsidRPr="007C141E">
              <w:rPr>
                <w:sz w:val="20"/>
                <w:szCs w:val="20"/>
              </w:rPr>
              <w:t xml:space="preserve"> was associated with alcohol consequences (</w:t>
            </w:r>
            <w:r w:rsidRPr="007C141E">
              <w:rPr>
                <w:i/>
                <w:sz w:val="20"/>
                <w:szCs w:val="20"/>
              </w:rPr>
              <w:t>r</w:t>
            </w:r>
            <w:r w:rsidRPr="007C141E">
              <w:rPr>
                <w:sz w:val="20"/>
                <w:szCs w:val="20"/>
              </w:rPr>
              <w:t xml:space="preserve"> = 0.20, </w:t>
            </w:r>
            <w:r w:rsidRPr="007C141E">
              <w:rPr>
                <w:i/>
                <w:sz w:val="20"/>
                <w:szCs w:val="20"/>
              </w:rPr>
              <w:t>p</w:t>
            </w:r>
            <w:r w:rsidRPr="007C141E">
              <w:rPr>
                <w:sz w:val="20"/>
                <w:szCs w:val="20"/>
              </w:rPr>
              <w:t xml:space="preserve"> &lt; .05), but not consumption</w:t>
            </w:r>
          </w:p>
          <w:p w14:paraId="2103A4C4" w14:textId="77777777" w:rsidR="0043200A" w:rsidRPr="007C141E" w:rsidRDefault="0043200A" w:rsidP="0043200A">
            <w:pPr>
              <w:pStyle w:val="ListParagraph"/>
              <w:numPr>
                <w:ilvl w:val="0"/>
                <w:numId w:val="22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Neglect</w:t>
            </w:r>
            <w:r w:rsidRPr="007C141E">
              <w:rPr>
                <w:sz w:val="20"/>
                <w:szCs w:val="20"/>
              </w:rPr>
              <w:t xml:space="preserve"> was not associated with alcohol consequences </w:t>
            </w:r>
          </w:p>
        </w:tc>
      </w:tr>
      <w:tr w:rsidR="0043200A" w:rsidRPr="007C141E" w14:paraId="1F5776FF" w14:textId="77777777" w:rsidTr="00EC7B34">
        <w:tc>
          <w:tcPr>
            <w:tcW w:w="2245" w:type="dxa"/>
          </w:tcPr>
          <w:p w14:paraId="307E2DB6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lastRenderedPageBreak/>
              <w:t>Grayson (2005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Grayson&lt;/Author&gt;&lt;Year&gt;2005&lt;/Year&gt;&lt;RecNum&gt;47&lt;/RecNum&gt;&lt;DisplayText&gt;[20]&lt;/DisplayText&gt;&lt;record&gt;&lt;rec-number&gt;47&lt;/rec-number&gt;&lt;foreign-keys&gt;&lt;key app="EN" db-id="p2wsz9rdmz90w8evpvmx9txyefzeatevvrxx" timestamp="1477313553"&gt;47&lt;/key&gt;&lt;key app="ENWeb" db-id=""&gt;0&lt;/key&gt;&lt;/foreign-keys&gt;&lt;ref-type name="Journal Article"&gt;17&lt;/ref-type&gt;&lt;contributors&gt;&lt;authors&gt;&lt;author&gt;Grayson, C. E.&lt;/author&gt;&lt;author&gt;Nolen-Hoeksema, S.&lt;/author&gt;&lt;/authors&gt;&lt;/contributors&gt;&lt;auth-address&gt;Institute for Research on Women and Gender, Department of Psychology, University of Michigan, 530 Church Street, Ann Arbor, MI 48109, USA. carlag@umich.edu&lt;/auth-address&gt;&lt;titles&gt;&lt;title&gt;Motives to drink as mediators between childhood sexual assault and alcohol problems in adult women&lt;/title&gt;&lt;secondary-title&gt;J Trauma Stress&lt;/secondary-title&gt;&lt;/titles&gt;&lt;periodical&gt;&lt;full-title&gt;J Trauma Stress&lt;/full-title&gt;&lt;/periodical&gt;&lt;pages&gt;137-45&lt;/pages&gt;&lt;volume&gt;18&lt;/volume&gt;&lt;number&gt;2&lt;/number&gt;&lt;keywords&gt;&lt;keyword&gt;Adaptation, Psychological&lt;/keyword&gt;&lt;keyword&gt;Adult&lt;/keyword&gt;&lt;keyword&gt;Alcohol Drinking/*epidemiology/*psychology&lt;/keyword&gt;&lt;keyword&gt;Alcoholism/*epidemiology/*psychology&lt;/keyword&gt;&lt;keyword&gt;Child&lt;/keyword&gt;&lt;keyword&gt;Child Abuse, Sexual/*statistics &amp;amp; numerical data&lt;/keyword&gt;&lt;keyword&gt;Female&lt;/keyword&gt;&lt;keyword&gt;Humans&lt;/keyword&gt;&lt;keyword&gt;*Motivation&lt;/keyword&gt;&lt;keyword&gt;Surveys and Questionnaires&lt;/keyword&gt;&lt;/keywords&gt;&lt;dates&gt;&lt;year&gt;2005&lt;/year&gt;&lt;pub-dates&gt;&lt;date&gt;Apr&lt;/date&gt;&lt;/pub-dates&gt;&lt;/dates&gt;&lt;isbn&gt;0894-9867 (Print)&amp;#xD;0894-9867 (Linking)&lt;/isbn&gt;&lt;accession-num&gt;16281206&lt;/accession-num&gt;&lt;urls&gt;&lt;related-urls&gt;&lt;url&gt;http://www.ncbi.nlm.nih.gov/pubmed/16281206&lt;/url&gt;&lt;/related-urls&gt;&lt;/urls&gt;&lt;electronic-resource-num&gt;10.1002/jts.20021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0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73AC6D1D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697 (1327 original sample)</w:t>
            </w:r>
          </w:p>
          <w:p w14:paraId="38E2F51C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75E20B82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Participants from a metropolitan area on the West Coast</w:t>
            </w:r>
          </w:p>
        </w:tc>
        <w:tc>
          <w:tcPr>
            <w:tcW w:w="2070" w:type="dxa"/>
          </w:tcPr>
          <w:p w14:paraId="7BE0805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Year not reported</w:t>
            </w:r>
          </w:p>
          <w:p w14:paraId="6EA8B590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594A506B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</w:t>
            </w:r>
            <w:r w:rsidRPr="007C141E">
              <w:rPr>
                <w:sz w:val="20"/>
                <w:szCs w:val="20"/>
              </w:rPr>
              <w:t xml:space="preserve">40% </w:t>
            </w:r>
            <w:r>
              <w:rPr>
                <w:sz w:val="20"/>
                <w:szCs w:val="20"/>
              </w:rPr>
              <w:t xml:space="preserve"> aged: </w:t>
            </w:r>
            <w:r w:rsidRPr="007C141E">
              <w:rPr>
                <w:sz w:val="20"/>
                <w:szCs w:val="20"/>
              </w:rPr>
              <w:t>45-55 years</w:t>
            </w:r>
            <w:r>
              <w:rPr>
                <w:sz w:val="20"/>
                <w:szCs w:val="20"/>
              </w:rPr>
              <w:t>)</w:t>
            </w:r>
          </w:p>
          <w:p w14:paraId="12FC037F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 xml:space="preserve">emale </w:t>
            </w:r>
          </w:p>
          <w:p w14:paraId="691EE4D1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71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 xml:space="preserve">hite </w:t>
            </w:r>
          </w:p>
          <w:p w14:paraId="613D2347" w14:textId="77777777" w:rsidR="009769B3" w:rsidRPr="007C141E" w:rsidRDefault="009769B3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9% Hispanic </w:t>
            </w:r>
          </w:p>
          <w:p w14:paraId="017F5694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0D2921F1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  <w:r w:rsidRPr="007C141E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7E07DA8A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xposure to CSA </w:t>
            </w:r>
          </w:p>
        </w:tc>
        <w:tc>
          <w:tcPr>
            <w:tcW w:w="1620" w:type="dxa"/>
          </w:tcPr>
          <w:p w14:paraId="0E57CA1F" w14:textId="77777777" w:rsidR="0043200A" w:rsidRPr="007C141E" w:rsidRDefault="0043200A" w:rsidP="0043200A">
            <w:pPr>
              <w:pStyle w:val="ListParagraph"/>
              <w:numPr>
                <w:ilvl w:val="0"/>
                <w:numId w:val="79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Alcohol-related problems</w:t>
            </w:r>
          </w:p>
          <w:p w14:paraId="58F1CB5F" w14:textId="77777777" w:rsidR="0043200A" w:rsidRPr="007C141E" w:rsidRDefault="0043200A" w:rsidP="0043200A">
            <w:pPr>
              <w:pStyle w:val="ListParagraph"/>
              <w:numPr>
                <w:ilvl w:val="0"/>
                <w:numId w:val="79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st year d</w:t>
            </w:r>
            <w:r w:rsidRPr="007C141E">
              <w:rPr>
                <w:sz w:val="20"/>
                <w:szCs w:val="20"/>
              </w:rPr>
              <w:t xml:space="preserve">rinking frequency </w:t>
            </w:r>
          </w:p>
        </w:tc>
        <w:tc>
          <w:tcPr>
            <w:tcW w:w="3685" w:type="dxa"/>
          </w:tcPr>
          <w:p w14:paraId="4F13D99F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History of CSA</w:t>
            </w:r>
            <w:r w:rsidRPr="007C141E">
              <w:rPr>
                <w:sz w:val="20"/>
                <w:szCs w:val="20"/>
              </w:rPr>
              <w:t xml:space="preserve"> was associated with alcohol-related problems (27% vs 13% of women with no CSA; </w:t>
            </w:r>
            <w:r w:rsidRPr="007C141E">
              <w:rPr>
                <w:rFonts w:cs="MTMI"/>
                <w:i/>
                <w:iCs/>
                <w:sz w:val="20"/>
                <w:szCs w:val="20"/>
              </w:rPr>
              <w:t>χ</w:t>
            </w:r>
            <w:r w:rsidRPr="007C141E">
              <w:rPr>
                <w:sz w:val="20"/>
                <w:szCs w:val="20"/>
                <w:vertAlign w:val="superscript"/>
              </w:rPr>
              <w:t xml:space="preserve"> 2</w:t>
            </w:r>
            <w:r w:rsidRPr="007C141E">
              <w:rPr>
                <w:sz w:val="20"/>
                <w:szCs w:val="20"/>
              </w:rPr>
              <w:t xml:space="preserve"> (1, N = 697) = 17.40,</w:t>
            </w:r>
            <w:r w:rsidRPr="007C141E">
              <w:rPr>
                <w:i/>
                <w:sz w:val="20"/>
                <w:szCs w:val="20"/>
              </w:rPr>
              <w:t xml:space="preserve"> p</w:t>
            </w:r>
            <w:r w:rsidRPr="007C141E">
              <w:rPr>
                <w:sz w:val="20"/>
                <w:szCs w:val="20"/>
              </w:rPr>
              <w:t xml:space="preserve"> &lt; .001). </w:t>
            </w:r>
          </w:p>
          <w:p w14:paraId="479087FF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0EBE164F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History of CSA</w:t>
            </w:r>
            <w:r w:rsidRPr="007C141E">
              <w:rPr>
                <w:sz w:val="20"/>
                <w:szCs w:val="20"/>
              </w:rPr>
              <w:t xml:space="preserve"> was associated with being drunk in the last year (43% vs. 27% of women with no CSA; </w:t>
            </w:r>
            <w:r w:rsidRPr="007C141E">
              <w:rPr>
                <w:rFonts w:cs="MTMI"/>
                <w:i/>
                <w:iCs/>
                <w:sz w:val="20"/>
                <w:szCs w:val="20"/>
              </w:rPr>
              <w:t>χ</w:t>
            </w:r>
            <w:r w:rsidRPr="007C141E">
              <w:rPr>
                <w:sz w:val="20"/>
                <w:szCs w:val="20"/>
                <w:vertAlign w:val="superscript"/>
              </w:rPr>
              <w:t xml:space="preserve"> 2</w:t>
            </w:r>
            <w:r w:rsidRPr="007C141E">
              <w:rPr>
                <w:sz w:val="20"/>
                <w:szCs w:val="20"/>
              </w:rPr>
              <w:t xml:space="preserve"> (1, N = 477) = 11.48, </w:t>
            </w:r>
            <w:r w:rsidRPr="007C141E">
              <w:rPr>
                <w:i/>
                <w:sz w:val="20"/>
                <w:szCs w:val="20"/>
              </w:rPr>
              <w:t xml:space="preserve">p </w:t>
            </w:r>
            <w:r w:rsidRPr="007C141E">
              <w:rPr>
                <w:sz w:val="20"/>
                <w:szCs w:val="20"/>
              </w:rPr>
              <w:t>&lt; .01)</w:t>
            </w:r>
            <w:r>
              <w:rPr>
                <w:sz w:val="20"/>
                <w:szCs w:val="20"/>
              </w:rPr>
              <w:t>.</w:t>
            </w:r>
            <w:r w:rsidRPr="007C141E">
              <w:rPr>
                <w:sz w:val="20"/>
                <w:szCs w:val="20"/>
              </w:rPr>
              <w:t xml:space="preserve">  </w:t>
            </w:r>
          </w:p>
          <w:p w14:paraId="2D6A91EB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6C6CA734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SA</w:t>
            </w:r>
            <w:r w:rsidRPr="007C141E">
              <w:rPr>
                <w:sz w:val="20"/>
                <w:szCs w:val="20"/>
              </w:rPr>
              <w:t xml:space="preserve"> had significant direct paths to alcohol problems (b = 0.10 &amp; β = 0.08, </w:t>
            </w:r>
            <w:r w:rsidRPr="007C141E">
              <w:rPr>
                <w:i/>
                <w:sz w:val="20"/>
                <w:szCs w:val="20"/>
              </w:rPr>
              <w:t xml:space="preserve">p </w:t>
            </w:r>
            <w:r w:rsidRPr="007C141E">
              <w:rPr>
                <w:sz w:val="20"/>
                <w:szCs w:val="20"/>
              </w:rPr>
              <w:t>&lt; .05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7C141E" w14:paraId="0F32E7DF" w14:textId="77777777" w:rsidTr="00EC7B34">
        <w:tc>
          <w:tcPr>
            <w:tcW w:w="2245" w:type="dxa"/>
          </w:tcPr>
          <w:p w14:paraId="797CC6E9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10119A">
              <w:rPr>
                <w:color w:val="000000"/>
                <w:sz w:val="20"/>
                <w:szCs w:val="20"/>
              </w:rPr>
              <w:t>Horan (2015)</w:t>
            </w:r>
            <w:r w:rsidR="00EC7B34" w:rsidRPr="0010119A">
              <w:rPr>
                <w:color w:val="000000"/>
                <w:sz w:val="20"/>
                <w:szCs w:val="20"/>
              </w:rPr>
              <w:fldChar w:fldCharType="begin"/>
            </w:r>
            <w:r w:rsidR="00EC7B34" w:rsidRPr="0010119A">
              <w:rPr>
                <w:color w:val="000000"/>
                <w:sz w:val="20"/>
                <w:szCs w:val="20"/>
              </w:rPr>
              <w:instrText xml:space="preserve"> ADDIN EN.CITE &lt;EndNote&gt;&lt;Cite&gt;&lt;Author&gt;Horan&lt;/Author&gt;&lt;Year&gt;2015&lt;/Year&gt;&lt;RecNum&gt;54&lt;/RecNum&gt;&lt;DisplayText&gt;[21]&lt;/DisplayText&gt;&lt;record&gt;&lt;rec-number&gt;54&lt;/rec-number&gt;&lt;foreign-keys&gt;&lt;key app="EN" db-id="p2wsz9rdmz90w8evpvmx9txyefzeatevvrxx" timestamp="1477313576"&gt;54&lt;/key&gt;&lt;key app="ENWeb" db-id=""&gt;0&lt;/key&gt;&lt;/foreign-keys&gt;&lt;ref-type name="Journal Article"&gt;17&lt;/ref-type&gt;&lt;contributors&gt;&lt;authors&gt;&lt;author&gt;Horan, J. M.&lt;/author&gt;&lt;author&gt;Widom, C. S.&lt;/author&gt;&lt;/authors&gt;&lt;/contributors&gt;&lt;auth-address&gt;Psychology Department, John Jay College of Criminal Justice, 524 W. 59th Street, Room 10.63.05, New York, NY, 10019, USA, jahoran@jjay.cuny.edu.&lt;/auth-address&gt;&lt;titles&gt;&lt;title&gt;Does age of onset of risk behaviors mediate the relationship between child abuse and neglect and outcomes in middle adulthood?&lt;/title&gt;&lt;secondary-title&gt;J Youth Adolesc&lt;/secondary-title&gt;&lt;/titles&gt;&lt;periodical&gt;&lt;full-title&gt;J Youth Adolesc&lt;/full-title&gt;&lt;/periodical&gt;&lt;pages&gt;670-82&lt;/pages&gt;&lt;volume&gt;44&lt;/volume&gt;&lt;number&gt;3&lt;/number&gt;&lt;keywords&gt;&lt;keyword&gt;Adult&lt;/keyword&gt;&lt;keyword&gt;Adult Survivors of Child Abuse/*psychology&lt;/keyword&gt;&lt;keyword&gt;Age of Onset&lt;/keyword&gt;&lt;keyword&gt;Alcohol Drinking/*psychology&lt;/keyword&gt;&lt;keyword&gt;Child&lt;/keyword&gt;&lt;keyword&gt;Child Abuse/*psychology&lt;/keyword&gt;&lt;keyword&gt;Child, Preschool&lt;/keyword&gt;&lt;keyword&gt;Crime/psychology&lt;/keyword&gt;&lt;keyword&gt;Employment&lt;/keyword&gt;&lt;keyword&gt;Female&lt;/keyword&gt;&lt;keyword&gt;Humans&lt;/keyword&gt;&lt;keyword&gt;Infant&lt;/keyword&gt;&lt;keyword&gt;Infant, Newborn&lt;/keyword&gt;&lt;keyword&gt;Male&lt;/keyword&gt;&lt;keyword&gt;Middle Aged&lt;/keyword&gt;&lt;keyword&gt;Prospective Studies&lt;/keyword&gt;&lt;keyword&gt;*Risk-Taking&lt;/keyword&gt;&lt;keyword&gt;Sexual Behavior/*psychology&lt;/keyword&gt;&lt;keyword&gt;Substance-Related Disorders/*psychology&lt;/keyword&gt;&lt;/keywords&gt;&lt;dates&gt;&lt;year&gt;2015&lt;/year&gt;&lt;pub-dates&gt;&lt;date&gt;Mar&lt;/date&gt;&lt;/pub-dates&gt;&lt;/dates&gt;&lt;isbn&gt;1573-6601 (Electronic)&amp;#xD;0047-2891 (Linking)&lt;/isbn&gt;&lt;accession-num&gt;25104419&lt;/accession-num&gt;&lt;urls&gt;&lt;related-urls&gt;&lt;url&gt;http://www.ncbi.nlm.nih.gov/pubmed/25104419&lt;/url&gt;&lt;/related-urls&gt;&lt;/urls&gt;&lt;custom2&gt;PMC4320986&lt;/custom2&gt;&lt;electronic-resource-num&gt;10.1007/s10964-014-0161-4&lt;/electronic-resource-num&gt;&lt;/record&gt;&lt;/Cite&gt;&lt;/EndNote&gt;</w:instrText>
            </w:r>
            <w:r w:rsidR="00EC7B34" w:rsidRPr="0010119A">
              <w:rPr>
                <w:color w:val="000000"/>
                <w:sz w:val="20"/>
                <w:szCs w:val="20"/>
              </w:rPr>
              <w:fldChar w:fldCharType="separate"/>
            </w:r>
            <w:r w:rsidR="00EC7B34" w:rsidRPr="0010119A">
              <w:rPr>
                <w:noProof/>
                <w:color w:val="000000"/>
                <w:sz w:val="20"/>
                <w:szCs w:val="20"/>
              </w:rPr>
              <w:t>[21]</w:t>
            </w:r>
            <w:r w:rsidR="00EC7B34" w:rsidRPr="0010119A">
              <w:rPr>
                <w:color w:val="000000"/>
                <w:sz w:val="20"/>
                <w:szCs w:val="20"/>
              </w:rPr>
              <w:fldChar w:fldCharType="end"/>
            </w:r>
          </w:p>
          <w:p w14:paraId="42E7D447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896 (at second follow-up)</w:t>
            </w:r>
          </w:p>
          <w:p w14:paraId="52C7768B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491B88AA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t>Cases with substantiated CAN and matched controls from a metropolitan area in the Midwest</w:t>
            </w:r>
            <w:r w:rsidRPr="007C141E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</w:p>
        </w:tc>
        <w:tc>
          <w:tcPr>
            <w:tcW w:w="2070" w:type="dxa"/>
          </w:tcPr>
          <w:p w14:paraId="4056B740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1967-1971 (cases and controls identified); 1987-1998 &amp; 1994 (criminal arrest records); 1989-1995 (first follow-up interview); 2000-2002 (2</w:t>
            </w:r>
            <w:r w:rsidRPr="007C141E">
              <w:rPr>
                <w:sz w:val="20"/>
                <w:szCs w:val="20"/>
                <w:vertAlign w:val="superscript"/>
              </w:rPr>
              <w:t>nd</w:t>
            </w:r>
            <w:r w:rsidRPr="007C141E">
              <w:rPr>
                <w:sz w:val="20"/>
                <w:szCs w:val="20"/>
              </w:rPr>
              <w:t xml:space="preserve"> follow-up)</w:t>
            </w:r>
          </w:p>
          <w:p w14:paraId="59C0F5C1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5AA0CF5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39.5 years at </w:t>
            </w:r>
          </w:p>
          <w:p w14:paraId="663F41D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</w:t>
            </w:r>
            <w:r w:rsidRPr="007C141E">
              <w:rPr>
                <w:sz w:val="20"/>
                <w:szCs w:val="20"/>
                <w:vertAlign w:val="superscript"/>
              </w:rPr>
              <w:t>nd</w:t>
            </w:r>
            <w:r w:rsidRPr="007C141E">
              <w:rPr>
                <w:sz w:val="20"/>
                <w:szCs w:val="20"/>
              </w:rPr>
              <w:t xml:space="preserve"> follow-up</w:t>
            </w:r>
          </w:p>
          <w:p w14:paraId="23CD3A35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(SD not reported) </w:t>
            </w:r>
          </w:p>
          <w:p w14:paraId="133ED514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2.8</w:t>
            </w:r>
            <w:r w:rsidRPr="007C141E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  <w:r w:rsidRPr="007C141E">
              <w:rPr>
                <w:sz w:val="20"/>
                <w:szCs w:val="20"/>
              </w:rPr>
              <w:t xml:space="preserve"> </w:t>
            </w:r>
          </w:p>
          <w:p w14:paraId="6C81213A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59.3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30E49A6B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ation analyses;</w:t>
            </w:r>
            <w:r w:rsidRPr="007C141E">
              <w:rPr>
                <w:sz w:val="20"/>
                <w:szCs w:val="20"/>
              </w:rPr>
              <w:t xml:space="preserve"> Bivariate associations</w:t>
            </w:r>
            <w:r>
              <w:rPr>
                <w:sz w:val="20"/>
                <w:szCs w:val="20"/>
              </w:rPr>
              <w:t>;</w:t>
            </w:r>
            <w:r w:rsidRPr="007C141E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SEM</w:t>
            </w:r>
            <w:r w:rsidRPr="007C141E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4D04C786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Summary CM score based on </w:t>
            </w:r>
            <w:r>
              <w:rPr>
                <w:sz w:val="20"/>
                <w:szCs w:val="20"/>
              </w:rPr>
              <w:t xml:space="preserve">substantiated </w:t>
            </w:r>
            <w:r w:rsidRPr="007C141E">
              <w:rPr>
                <w:sz w:val="20"/>
                <w:szCs w:val="20"/>
              </w:rPr>
              <w:t>reports of the following:</w:t>
            </w:r>
          </w:p>
          <w:p w14:paraId="4B67328D" w14:textId="77777777" w:rsidR="0043200A" w:rsidRPr="007C141E" w:rsidRDefault="0043200A" w:rsidP="0043200A">
            <w:pPr>
              <w:pStyle w:val="ListParagraph"/>
              <w:numPr>
                <w:ilvl w:val="0"/>
                <w:numId w:val="103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PA</w:t>
            </w:r>
          </w:p>
          <w:p w14:paraId="510B2104" w14:textId="77777777" w:rsidR="0043200A" w:rsidRPr="007C141E" w:rsidRDefault="0043200A" w:rsidP="0043200A">
            <w:pPr>
              <w:pStyle w:val="ListParagraph"/>
              <w:numPr>
                <w:ilvl w:val="0"/>
                <w:numId w:val="103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SA</w:t>
            </w:r>
          </w:p>
          <w:p w14:paraId="32FE6F78" w14:textId="77777777" w:rsidR="0043200A" w:rsidRPr="007C141E" w:rsidRDefault="0043200A" w:rsidP="0043200A">
            <w:pPr>
              <w:pStyle w:val="ListParagraph"/>
              <w:numPr>
                <w:ilvl w:val="0"/>
                <w:numId w:val="103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Neglect </w:t>
            </w:r>
          </w:p>
        </w:tc>
        <w:tc>
          <w:tcPr>
            <w:tcW w:w="1620" w:type="dxa"/>
          </w:tcPr>
          <w:p w14:paraId="66072057" w14:textId="77777777" w:rsidR="0043200A" w:rsidRPr="007C141E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Alcohol use </w:t>
            </w:r>
          </w:p>
          <w:p w14:paraId="3A7089F7" w14:textId="77777777" w:rsidR="0043200A" w:rsidRPr="007C141E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0A6992D7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Substantiated CM</w:t>
            </w:r>
            <w:r w:rsidRPr="007C141E">
              <w:rPr>
                <w:sz w:val="20"/>
                <w:szCs w:val="20"/>
              </w:rPr>
              <w:t xml:space="preserve"> (compared to non-abused controls) was not associated with alcohol use. </w:t>
            </w:r>
          </w:p>
        </w:tc>
      </w:tr>
      <w:tr w:rsidR="0043200A" w:rsidRPr="007C141E" w14:paraId="6C0C4A73" w14:textId="77777777" w:rsidTr="00EC7B34">
        <w:tc>
          <w:tcPr>
            <w:tcW w:w="2245" w:type="dxa"/>
          </w:tcPr>
          <w:p w14:paraId="2EF61E78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7C141E">
              <w:rPr>
                <w:color w:val="000000"/>
                <w:sz w:val="20"/>
                <w:szCs w:val="20"/>
              </w:rPr>
              <w:t>Hostinar</w:t>
            </w:r>
            <w:proofErr w:type="spellEnd"/>
            <w:r w:rsidRPr="007C141E">
              <w:rPr>
                <w:color w:val="000000"/>
                <w:sz w:val="20"/>
                <w:szCs w:val="20"/>
              </w:rPr>
              <w:t xml:space="preserve"> (2015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Hostinar&lt;/Author&gt;&lt;Year&gt;2015&lt;/Year&gt;&lt;RecNum&gt;55&lt;/RecNum&gt;&lt;DisplayText&gt;[22]&lt;/DisplayText&gt;&lt;record&gt;&lt;rec-number&gt;55&lt;/rec-number&gt;&lt;foreign-keys&gt;&lt;key app="EN" db-id="p2wsz9rdmz90w8evpvmx9txyefzeatevvrxx" timestamp="1477313580"&gt;55&lt;/key&gt;&lt;key app="ENWeb" db-id=""&gt;0&lt;/key&gt;&lt;/foreign-keys&gt;&lt;ref-type name="Journal Article"&gt;17&lt;/ref-type&gt;&lt;contributors&gt;&lt;authors&gt;&lt;author&gt;Hostinar, C. E.&lt;/author&gt;&lt;author&gt;Lachman, M. E.&lt;/author&gt;&lt;author&gt;Mroczek, D. K.&lt;/author&gt;&lt;author&gt;Seeman, T. E.&lt;/author&gt;&lt;author&gt;Miller, G. E.&lt;/author&gt;&lt;/authors&gt;&lt;/contributors&gt;&lt;auth-address&gt;Institute for Policy Research, Northwestern University.&amp;#xD;Department of Psychology, Brandeis University.&amp;#xD;Department of Psychology, Northwestern University.&amp;#xD;Department of Medicine, University of California, Los Angeles.&lt;/auth-address&gt;&lt;titles&gt;&lt;title&gt;Additive contributions of childhood adversity and recent stressors to inflammation at midlife: Findings from the MIDUS study&lt;/title&gt;&lt;secondary-title&gt;Dev Psychol&lt;/secondary-title&gt;&lt;/titles&gt;&lt;periodical&gt;&lt;full-title&gt;Dev Psychol&lt;/full-title&gt;&lt;/periodical&gt;&lt;pages&gt;1630-44&lt;/pages&gt;&lt;volume&gt;51&lt;/volume&gt;&lt;number&gt;11&lt;/number&gt;&lt;keywords&gt;&lt;keyword&gt;Aged&lt;/keyword&gt;&lt;keyword&gt;Biomarkers/blood/urine&lt;/keyword&gt;&lt;keyword&gt;Depression&lt;/keyword&gt;&lt;keyword&gt;Family Conflict/*psychology&lt;/keyword&gt;&lt;keyword&gt;Female&lt;/keyword&gt;&lt;keyword&gt;Humans&lt;/keyword&gt;&lt;keyword&gt;Hydrocortisone/urine&lt;/keyword&gt;&lt;keyword&gt;Inflammation/*blood/urine&lt;/keyword&gt;&lt;keyword&gt;*Life Change Events&lt;/keyword&gt;&lt;keyword&gt;Male&lt;/keyword&gt;&lt;keyword&gt;Middle Aged&lt;/keyword&gt;&lt;keyword&gt;Risk Factors&lt;/keyword&gt;&lt;keyword&gt;Stress, Psychological/blood/*psychology/urine&lt;/keyword&gt;&lt;keyword&gt;United States&lt;/keyword&gt;&lt;/keywords&gt;&lt;dates&gt;&lt;year&gt;2015&lt;/year&gt;&lt;pub-dates&gt;&lt;date&gt;Nov&lt;/date&gt;&lt;/pub-dates&gt;&lt;/dates&gt;&lt;isbn&gt;1939-0599 (Electronic)&amp;#xD;0012-1649 (Linking)&lt;/isbn&gt;&lt;accession-num&gt;26389605&lt;/accession-num&gt;&lt;urls&gt;&lt;related-urls&gt;&lt;url&gt;http://www.ncbi.nlm.nih.gov/pubmed/26389605&lt;/url&gt;&lt;/related-urls&gt;&lt;/urls&gt;&lt;custom2&gt;PMC4623994&lt;/custom2&gt;&lt;electronic-resource-num&gt;10.1037/dev0000049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2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32FBADDF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1,180</w:t>
            </w:r>
          </w:p>
          <w:p w14:paraId="7C4A1A67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41E3CBD1" w14:textId="77777777" w:rsidR="0043200A" w:rsidRPr="007C141E" w:rsidRDefault="0085583D" w:rsidP="00EC7B34">
            <w:pPr>
              <w:rPr>
                <w:color w:val="000000"/>
                <w:sz w:val="20"/>
                <w:szCs w:val="20"/>
              </w:rPr>
            </w:pPr>
            <w:r w:rsidRPr="0085583D">
              <w:rPr>
                <w:color w:val="000000"/>
                <w:sz w:val="20"/>
                <w:szCs w:val="20"/>
                <w:lang w:val="en"/>
              </w:rPr>
              <w:t xml:space="preserve">National Survey of Midlife Development in the United States </w:t>
            </w:r>
            <w:r>
              <w:rPr>
                <w:color w:val="000000"/>
                <w:sz w:val="20"/>
                <w:szCs w:val="20"/>
                <w:lang w:val="en"/>
              </w:rPr>
              <w:t>(</w:t>
            </w:r>
            <w:r w:rsidR="0043200A" w:rsidRPr="007C141E">
              <w:rPr>
                <w:color w:val="000000"/>
                <w:sz w:val="20"/>
                <w:szCs w:val="20"/>
              </w:rPr>
              <w:t>MIDUS</w:t>
            </w:r>
            <w:r>
              <w:rPr>
                <w:color w:val="000000"/>
                <w:sz w:val="20"/>
                <w:szCs w:val="20"/>
              </w:rPr>
              <w:t>)</w:t>
            </w:r>
            <w:r w:rsidR="0043200A" w:rsidRPr="007C141E">
              <w:rPr>
                <w:color w:val="000000"/>
                <w:sz w:val="20"/>
                <w:szCs w:val="20"/>
              </w:rPr>
              <w:t xml:space="preserve"> II study </w:t>
            </w:r>
            <w:r w:rsidR="0043200A" w:rsidRPr="007C141E">
              <w:rPr>
                <w:rStyle w:val="apple-converted-space"/>
                <w:rFonts w:cs="Helvetica"/>
                <w:color w:val="061844"/>
                <w:sz w:val="20"/>
                <w:szCs w:val="20"/>
                <w:shd w:val="clear" w:color="auto" w:fill="F9F8F7"/>
              </w:rPr>
              <w:t> </w:t>
            </w:r>
          </w:p>
        </w:tc>
        <w:tc>
          <w:tcPr>
            <w:tcW w:w="2070" w:type="dxa"/>
          </w:tcPr>
          <w:p w14:paraId="5B0EE811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1995-1996 (MIDUS);  2004-2005 (MIDUS II)</w:t>
            </w:r>
          </w:p>
          <w:p w14:paraId="65E9B787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5232B0B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57.3 years (11.5)</w:t>
            </w:r>
          </w:p>
          <w:p w14:paraId="7DB1AA20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 xml:space="preserve">emale </w:t>
            </w:r>
          </w:p>
          <w:p w14:paraId="23D88B6F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74.9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 xml:space="preserve">hite </w:t>
            </w:r>
          </w:p>
          <w:p w14:paraId="4569D3E7" w14:textId="77777777" w:rsidR="0010119A" w:rsidRPr="007C141E" w:rsidRDefault="0010119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% Hispanic</w:t>
            </w:r>
          </w:p>
          <w:p w14:paraId="07F30FB3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12AE0425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Multiple regression</w:t>
            </w:r>
            <w:r>
              <w:rPr>
                <w:sz w:val="20"/>
                <w:szCs w:val="20"/>
              </w:rPr>
              <w:t>; SEM</w:t>
            </w:r>
            <w:r w:rsidRPr="007C141E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38E1C92C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Summary ACE score based on the following variables:</w:t>
            </w:r>
          </w:p>
          <w:p w14:paraId="48EF6CA2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PA</w:t>
            </w:r>
          </w:p>
          <w:p w14:paraId="24275FEA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Emotional abuse</w:t>
            </w:r>
          </w:p>
          <w:p w14:paraId="15975E6A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SA</w:t>
            </w:r>
          </w:p>
          <w:p w14:paraId="6B0DCA25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Physical neglect</w:t>
            </w:r>
          </w:p>
          <w:p w14:paraId="0B10CBC8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Emotional neglect</w:t>
            </w:r>
          </w:p>
          <w:p w14:paraId="1E665F25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7C141E">
              <w:rPr>
                <w:sz w:val="20"/>
                <w:szCs w:val="20"/>
              </w:rPr>
              <w:t>ousehold substance abuse</w:t>
            </w:r>
          </w:p>
          <w:p w14:paraId="585CDDB7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Household mental illness</w:t>
            </w:r>
          </w:p>
          <w:p w14:paraId="7DB2960F" w14:textId="77777777" w:rsidR="0043200A" w:rsidRPr="007C141E" w:rsidRDefault="0043200A" w:rsidP="0043200A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Parental divorce</w:t>
            </w:r>
          </w:p>
        </w:tc>
        <w:tc>
          <w:tcPr>
            <w:tcW w:w="1620" w:type="dxa"/>
          </w:tcPr>
          <w:p w14:paraId="4733C2D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 xml:space="preserve">Alcohol consumption </w:t>
            </w:r>
          </w:p>
        </w:tc>
        <w:tc>
          <w:tcPr>
            <w:tcW w:w="3685" w:type="dxa"/>
          </w:tcPr>
          <w:p w14:paraId="27C5D86B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No significant associations found between </w:t>
            </w:r>
            <w:r w:rsidRPr="00BD075D">
              <w:rPr>
                <w:sz w:val="20"/>
                <w:szCs w:val="20"/>
                <w:u w:val="single"/>
              </w:rPr>
              <w:t>ACE score</w:t>
            </w:r>
            <w:r w:rsidRPr="007C141E">
              <w:rPr>
                <w:sz w:val="20"/>
                <w:szCs w:val="20"/>
              </w:rPr>
              <w:t xml:space="preserve"> and alcohol in a model predicting inflammation. </w:t>
            </w:r>
          </w:p>
        </w:tc>
      </w:tr>
      <w:tr w:rsidR="00EC7B34" w:rsidRPr="007C141E" w14:paraId="6FA4894E" w14:textId="77777777" w:rsidTr="00EC7B34">
        <w:tc>
          <w:tcPr>
            <w:tcW w:w="2245" w:type="dxa"/>
          </w:tcPr>
          <w:p w14:paraId="2E9105DB" w14:textId="77777777" w:rsidR="00EC7B34" w:rsidRPr="007C141E" w:rsidRDefault="00EC7B34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Hughes &amp; McCabe (2010)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doZXM8L0F1dGhvcj48WWVhcj4yMDEwPC9ZZWFyPjxS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doZXM8L0F1dGhvcj48WWVhcj4yMDEwPC9ZZWFyPjxS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23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0C9A6194" w14:textId="77777777" w:rsidR="00EC7B34" w:rsidRPr="007C141E" w:rsidRDefault="00EC7B34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34,653</w:t>
            </w:r>
          </w:p>
          <w:p w14:paraId="199E1507" w14:textId="77777777" w:rsidR="00EC7B34" w:rsidRPr="007C141E" w:rsidRDefault="00EC7B34" w:rsidP="00EC7B34">
            <w:pPr>
              <w:rPr>
                <w:rStyle w:val="apple-converted-space"/>
                <w:sz w:val="20"/>
                <w:szCs w:val="20"/>
              </w:rPr>
            </w:pPr>
          </w:p>
          <w:p w14:paraId="6099721A" w14:textId="77777777" w:rsidR="00EC7B34" w:rsidRPr="007C141E" w:rsidRDefault="00EC7B34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t>NESARC, Wave 2</w:t>
            </w:r>
          </w:p>
        </w:tc>
        <w:tc>
          <w:tcPr>
            <w:tcW w:w="2070" w:type="dxa"/>
          </w:tcPr>
          <w:p w14:paraId="79BB3100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004-2005</w:t>
            </w:r>
          </w:p>
          <w:p w14:paraId="1D53B9E0" w14:textId="77777777" w:rsidR="00EC7B34" w:rsidRPr="007C141E" w:rsidRDefault="00EC7B34" w:rsidP="00EC7B34">
            <w:pPr>
              <w:rPr>
                <w:sz w:val="20"/>
                <w:szCs w:val="20"/>
              </w:rPr>
            </w:pPr>
          </w:p>
          <w:p w14:paraId="300E7701" w14:textId="77777777" w:rsidR="00EC7B34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Mean age and SD not reported</w:t>
            </w:r>
            <w:r>
              <w:rPr>
                <w:sz w:val="20"/>
                <w:szCs w:val="20"/>
              </w:rPr>
              <w:t xml:space="preserve">  </w:t>
            </w:r>
          </w:p>
          <w:p w14:paraId="35F836C8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7C141E">
              <w:rPr>
                <w:sz w:val="20"/>
                <w:szCs w:val="20"/>
              </w:rPr>
              <w:t xml:space="preserve">7.61% 20-24 years </w:t>
            </w:r>
          </w:p>
          <w:p w14:paraId="0E5A7332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38.47% 25-44 years</w:t>
            </w:r>
          </w:p>
          <w:p w14:paraId="3F020527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34.61% 45-64 years</w:t>
            </w:r>
          </w:p>
          <w:p w14:paraId="4B8C87A7" w14:textId="77777777" w:rsidR="00EC7B34" w:rsidRPr="007C141E" w:rsidRDefault="00EC7B34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19.31% 65+</w:t>
            </w:r>
            <w:r>
              <w:rPr>
                <w:sz w:val="20"/>
                <w:szCs w:val="20"/>
              </w:rPr>
              <w:t xml:space="preserve"> years</w:t>
            </w:r>
            <w:r w:rsidRPr="007C141E">
              <w:rPr>
                <w:color w:val="000000"/>
                <w:sz w:val="20"/>
                <w:szCs w:val="20"/>
              </w:rPr>
              <w:t>)</w:t>
            </w:r>
          </w:p>
          <w:p w14:paraId="693CED61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52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>emale</w:t>
            </w:r>
          </w:p>
          <w:p w14:paraId="616B88AA" w14:textId="77777777" w:rsidR="00EC7B34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71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 xml:space="preserve">hite  </w:t>
            </w:r>
          </w:p>
          <w:p w14:paraId="7566C735" w14:textId="77777777" w:rsidR="0010119A" w:rsidRPr="007C141E" w:rsidRDefault="0010119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% Hispanic</w:t>
            </w:r>
          </w:p>
        </w:tc>
        <w:tc>
          <w:tcPr>
            <w:tcW w:w="1440" w:type="dxa"/>
          </w:tcPr>
          <w:p w14:paraId="02F53A36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Multivariate analyses </w:t>
            </w:r>
          </w:p>
        </w:tc>
        <w:tc>
          <w:tcPr>
            <w:tcW w:w="2610" w:type="dxa"/>
          </w:tcPr>
          <w:p w14:paraId="14C6EA22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Summary CM score and individual exposure to the following:  </w:t>
            </w:r>
          </w:p>
          <w:p w14:paraId="2E10DCE4" w14:textId="77777777" w:rsidR="00EC7B34" w:rsidRPr="007C141E" w:rsidRDefault="00EC7B34" w:rsidP="00EC7B34">
            <w:pPr>
              <w:pStyle w:val="ListParagraph"/>
              <w:numPr>
                <w:ilvl w:val="0"/>
                <w:numId w:val="4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SA</w:t>
            </w:r>
          </w:p>
          <w:p w14:paraId="57F6ECB2" w14:textId="77777777" w:rsidR="00EC7B34" w:rsidRPr="007C141E" w:rsidRDefault="00EC7B34" w:rsidP="00EC7B34">
            <w:pPr>
              <w:pStyle w:val="ListParagraph"/>
              <w:numPr>
                <w:ilvl w:val="0"/>
                <w:numId w:val="4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PA </w:t>
            </w:r>
          </w:p>
          <w:p w14:paraId="36E348A6" w14:textId="77777777" w:rsidR="00EC7B34" w:rsidRPr="007C141E" w:rsidRDefault="00EC7B34" w:rsidP="00EC7B34">
            <w:pPr>
              <w:pStyle w:val="ListParagraph"/>
              <w:numPr>
                <w:ilvl w:val="0"/>
                <w:numId w:val="4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Neglect</w:t>
            </w:r>
          </w:p>
          <w:p w14:paraId="4866D5EE" w14:textId="77777777" w:rsidR="00EC7B34" w:rsidRPr="007C141E" w:rsidRDefault="00EC7B34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2C29EC32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Alcohol abuse and dependence </w:t>
            </w:r>
          </w:p>
        </w:tc>
        <w:tc>
          <w:tcPr>
            <w:tcW w:w="3685" w:type="dxa"/>
          </w:tcPr>
          <w:p w14:paraId="5F5700BF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Among wome</w:t>
            </w:r>
            <w:r>
              <w:rPr>
                <w:sz w:val="20"/>
                <w:szCs w:val="20"/>
              </w:rPr>
              <w:t>n:</w:t>
            </w:r>
          </w:p>
          <w:p w14:paraId="27C47D46" w14:textId="77777777" w:rsidR="00EC7B34" w:rsidRPr="007C141E" w:rsidRDefault="00EC7B34" w:rsidP="00EC7B34">
            <w:pPr>
              <w:pStyle w:val="ListParagraph"/>
              <w:numPr>
                <w:ilvl w:val="0"/>
                <w:numId w:val="19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None of the individual </w:t>
            </w:r>
            <w:r w:rsidRPr="007C141E">
              <w:rPr>
                <w:sz w:val="20"/>
                <w:szCs w:val="20"/>
                <w:u w:val="single"/>
              </w:rPr>
              <w:t>CM</w:t>
            </w:r>
            <w:r w:rsidRPr="007C141E">
              <w:rPr>
                <w:sz w:val="20"/>
                <w:szCs w:val="20"/>
              </w:rPr>
              <w:t xml:space="preserve"> experiences </w:t>
            </w:r>
            <w:proofErr w:type="gramStart"/>
            <w:r w:rsidRPr="007C141E">
              <w:rPr>
                <w:sz w:val="20"/>
                <w:szCs w:val="20"/>
              </w:rPr>
              <w:t>were</w:t>
            </w:r>
            <w:proofErr w:type="gramEnd"/>
            <w:r w:rsidRPr="007C141E">
              <w:rPr>
                <w:sz w:val="20"/>
                <w:szCs w:val="20"/>
              </w:rPr>
              <w:t xml:space="preserve"> associated with alcohol abuse. </w:t>
            </w:r>
          </w:p>
          <w:p w14:paraId="3806B0C2" w14:textId="77777777" w:rsidR="00EC7B34" w:rsidRPr="007C141E" w:rsidRDefault="00EC7B34" w:rsidP="00EC7B34">
            <w:pPr>
              <w:pStyle w:val="ListParagraph"/>
              <w:numPr>
                <w:ilvl w:val="0"/>
                <w:numId w:val="19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2+ CM</w:t>
            </w:r>
            <w:r w:rsidRPr="007C141E">
              <w:rPr>
                <w:sz w:val="20"/>
                <w:szCs w:val="20"/>
              </w:rPr>
              <w:t xml:space="preserve"> experiences (compared to 0) had higher odds of alcohol dependence (AOR = 2.1, 95% CI [1.4-3.0])</w:t>
            </w:r>
          </w:p>
          <w:p w14:paraId="73B7E382" w14:textId="77777777" w:rsidR="00EC7B34" w:rsidRPr="007C141E" w:rsidRDefault="00EC7B34" w:rsidP="00EC7B34">
            <w:pPr>
              <w:pStyle w:val="ListParagraph"/>
              <w:numPr>
                <w:ilvl w:val="0"/>
                <w:numId w:val="19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Among lesbians, </w:t>
            </w:r>
            <w:r w:rsidRPr="007C141E">
              <w:rPr>
                <w:sz w:val="20"/>
                <w:szCs w:val="20"/>
                <w:u w:val="single"/>
              </w:rPr>
              <w:t>neglect</w:t>
            </w:r>
            <w:r w:rsidRPr="007C141E">
              <w:rPr>
                <w:sz w:val="20"/>
                <w:szCs w:val="20"/>
              </w:rPr>
              <w:t xml:space="preserve"> (compared to heterosexual women exposed to neglect) was associated with alcohol dependence (AOR = 30.5, 95% CI [5.2-181.2]) </w:t>
            </w:r>
          </w:p>
          <w:p w14:paraId="709FD4AE" w14:textId="77777777" w:rsidR="00EC7B34" w:rsidRPr="007C141E" w:rsidRDefault="00EC7B34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Among men</w:t>
            </w:r>
            <w:r>
              <w:rPr>
                <w:sz w:val="20"/>
                <w:szCs w:val="20"/>
              </w:rPr>
              <w:t>:</w:t>
            </w:r>
            <w:r w:rsidRPr="007C141E">
              <w:rPr>
                <w:sz w:val="20"/>
                <w:szCs w:val="20"/>
              </w:rPr>
              <w:t xml:space="preserve"> </w:t>
            </w:r>
          </w:p>
          <w:p w14:paraId="3EAF0B20" w14:textId="77777777" w:rsidR="00EC7B34" w:rsidRPr="007C141E" w:rsidRDefault="00EC7B34" w:rsidP="00EC7B34">
            <w:pPr>
              <w:pStyle w:val="ListParagraph"/>
              <w:numPr>
                <w:ilvl w:val="0"/>
                <w:numId w:val="19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None of the individual </w:t>
            </w:r>
            <w:r w:rsidRPr="007C141E">
              <w:rPr>
                <w:sz w:val="20"/>
                <w:szCs w:val="20"/>
                <w:u w:val="single"/>
              </w:rPr>
              <w:t>CM</w:t>
            </w:r>
            <w:r w:rsidRPr="007C141E">
              <w:rPr>
                <w:sz w:val="20"/>
                <w:szCs w:val="20"/>
              </w:rPr>
              <w:t xml:space="preserve"> experiences were associated with alcohol abuse </w:t>
            </w:r>
          </w:p>
          <w:p w14:paraId="5C4AA476" w14:textId="77777777" w:rsidR="00EC7B34" w:rsidRPr="007C141E" w:rsidRDefault="00EC7B34" w:rsidP="00EC7B34">
            <w:pPr>
              <w:pStyle w:val="ListParagraph"/>
              <w:numPr>
                <w:ilvl w:val="0"/>
                <w:numId w:val="19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2+ CM</w:t>
            </w:r>
            <w:r w:rsidRPr="007C141E">
              <w:rPr>
                <w:sz w:val="20"/>
                <w:szCs w:val="20"/>
              </w:rPr>
              <w:t xml:space="preserve"> experiences (compared to 0) had higher odds of alcohol dependence (AOR = 1.8, 95% CI [1.4-2.4])</w:t>
            </w:r>
          </w:p>
          <w:p w14:paraId="36943AE7" w14:textId="5DB11811" w:rsidR="00EC7B34" w:rsidRPr="007C141E" w:rsidRDefault="00EC7B34" w:rsidP="007D5F99">
            <w:pPr>
              <w:pStyle w:val="ListParagraph"/>
              <w:numPr>
                <w:ilvl w:val="0"/>
                <w:numId w:val="19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There were no differences by </w:t>
            </w:r>
            <w:r w:rsidR="007D5F99">
              <w:rPr>
                <w:sz w:val="20"/>
                <w:szCs w:val="20"/>
              </w:rPr>
              <w:t>sexual orientation</w:t>
            </w:r>
          </w:p>
        </w:tc>
      </w:tr>
      <w:tr w:rsidR="0043200A" w:rsidRPr="007C141E" w14:paraId="4D27D757" w14:textId="77777777" w:rsidTr="00EC7B34">
        <w:tc>
          <w:tcPr>
            <w:tcW w:w="2245" w:type="dxa"/>
          </w:tcPr>
          <w:p w14:paraId="163469ED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 xml:space="preserve">Hughes, </w:t>
            </w:r>
            <w:proofErr w:type="spellStart"/>
            <w:r w:rsidRPr="007C141E">
              <w:rPr>
                <w:color w:val="000000"/>
                <w:sz w:val="20"/>
                <w:szCs w:val="20"/>
              </w:rPr>
              <w:t>Szalacha</w:t>
            </w:r>
            <w:proofErr w:type="spellEnd"/>
            <w:r w:rsidRPr="007C141E">
              <w:rPr>
                <w:color w:val="000000"/>
                <w:sz w:val="20"/>
                <w:szCs w:val="20"/>
              </w:rPr>
              <w:t xml:space="preserve"> (2010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doZXM8L0F1dGhvcj48WWVhcj4yMDEwPC9ZZWFyPjxS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doZXM8L0F1dGhvcj48WWVhcj4yMDEwPC9ZZWFyPjxS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4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73D074D9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953</w:t>
            </w:r>
          </w:p>
          <w:p w14:paraId="1F1F9B2D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1A90C805" w14:textId="77777777" w:rsidR="0043200A" w:rsidRPr="007C141E" w:rsidRDefault="0043200A" w:rsidP="0085583D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t>National Study of Health and Life Experiences of Women</w:t>
            </w:r>
            <w:r w:rsidRPr="007C141E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  <w:r w:rsidR="00ED73EB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 xml:space="preserve">(NSHLEW) </w:t>
            </w:r>
            <w:r w:rsidRPr="007C141E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 xml:space="preserve">&amp; </w:t>
            </w: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t>Chicago Health and Life Experiences of Women study</w:t>
            </w:r>
            <w:r w:rsidRPr="007C141E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(CHLEW)</w:t>
            </w:r>
          </w:p>
        </w:tc>
        <w:tc>
          <w:tcPr>
            <w:tcW w:w="2070" w:type="dxa"/>
          </w:tcPr>
          <w:p w14:paraId="3F5623E9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000 (CHLEW); 2001 (NSHLEW)</w:t>
            </w:r>
          </w:p>
          <w:p w14:paraId="66AC6F0B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002CEB31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age r</w:t>
            </w:r>
            <w:r w:rsidRPr="007C141E">
              <w:rPr>
                <w:sz w:val="20"/>
                <w:szCs w:val="20"/>
              </w:rPr>
              <w:t>ange: 21-70 years</w:t>
            </w:r>
            <w:r>
              <w:rPr>
                <w:sz w:val="20"/>
                <w:szCs w:val="20"/>
              </w:rPr>
              <w:t>)</w:t>
            </w:r>
          </w:p>
          <w:p w14:paraId="5647636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>emale</w:t>
            </w:r>
          </w:p>
          <w:p w14:paraId="0BBC835E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R/E not reported  </w:t>
            </w:r>
          </w:p>
        </w:tc>
        <w:tc>
          <w:tcPr>
            <w:tcW w:w="1440" w:type="dxa"/>
          </w:tcPr>
          <w:p w14:paraId="5A086A10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Multivariate analysis </w:t>
            </w:r>
          </w:p>
        </w:tc>
        <w:tc>
          <w:tcPr>
            <w:tcW w:w="2610" w:type="dxa"/>
          </w:tcPr>
          <w:p w14:paraId="0FD9DB81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33C6A8B9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Hazardous drinking in previous 12 months</w:t>
            </w:r>
          </w:p>
        </w:tc>
        <w:tc>
          <w:tcPr>
            <w:tcW w:w="3685" w:type="dxa"/>
          </w:tcPr>
          <w:p w14:paraId="67439846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The highest levels of hazardous drinking were reported by </w:t>
            </w:r>
            <w:r w:rsidRPr="007C141E">
              <w:rPr>
                <w:sz w:val="20"/>
                <w:szCs w:val="20"/>
                <w:u w:val="single"/>
              </w:rPr>
              <w:t>bisexual women with histories of CSA (</w:t>
            </w:r>
            <w:r w:rsidRPr="007C141E">
              <w:rPr>
                <w:i/>
                <w:sz w:val="20"/>
                <w:szCs w:val="20"/>
                <w:u w:val="single"/>
              </w:rPr>
              <w:t>M</w:t>
            </w:r>
            <w:r w:rsidRPr="007C141E">
              <w:rPr>
                <w:sz w:val="20"/>
                <w:szCs w:val="20"/>
                <w:u w:val="single"/>
              </w:rPr>
              <w:t xml:space="preserve"> = 2.99, </w:t>
            </w:r>
            <w:r w:rsidRPr="007C141E">
              <w:rPr>
                <w:i/>
                <w:sz w:val="20"/>
                <w:szCs w:val="20"/>
                <w:u w:val="single"/>
              </w:rPr>
              <w:t>SE</w:t>
            </w:r>
            <w:r w:rsidRPr="007C141E">
              <w:rPr>
                <w:sz w:val="20"/>
                <w:szCs w:val="20"/>
                <w:u w:val="single"/>
              </w:rPr>
              <w:t xml:space="preserve"> = 0.02)</w:t>
            </w:r>
            <w:r w:rsidRPr="007C141E">
              <w:rPr>
                <w:sz w:val="20"/>
                <w:szCs w:val="20"/>
              </w:rPr>
              <w:t xml:space="preserve"> compared to other women with CSA histories [i.e., mostly lesbian (</w:t>
            </w:r>
            <w:r w:rsidRPr="007C141E">
              <w:rPr>
                <w:i/>
                <w:sz w:val="20"/>
                <w:szCs w:val="20"/>
              </w:rPr>
              <w:t xml:space="preserve">M </w:t>
            </w:r>
            <w:r w:rsidRPr="007C141E">
              <w:rPr>
                <w:sz w:val="20"/>
                <w:szCs w:val="20"/>
              </w:rPr>
              <w:t xml:space="preserve">= 1.55, </w:t>
            </w:r>
            <w:r w:rsidRPr="007C141E">
              <w:rPr>
                <w:i/>
                <w:sz w:val="20"/>
                <w:szCs w:val="20"/>
              </w:rPr>
              <w:t>SE</w:t>
            </w:r>
            <w:r w:rsidRPr="007C141E">
              <w:rPr>
                <w:sz w:val="20"/>
                <w:szCs w:val="20"/>
              </w:rPr>
              <w:t xml:space="preserve"> = 0.01), mostly heterosexual </w:t>
            </w:r>
          </w:p>
          <w:p w14:paraId="273591D1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(</w:t>
            </w:r>
            <w:r w:rsidRPr="007C141E">
              <w:rPr>
                <w:i/>
                <w:sz w:val="20"/>
                <w:szCs w:val="20"/>
              </w:rPr>
              <w:t>M</w:t>
            </w:r>
            <w:r w:rsidRPr="007C141E">
              <w:rPr>
                <w:sz w:val="20"/>
                <w:szCs w:val="20"/>
              </w:rPr>
              <w:t xml:space="preserve"> = 1.46, </w:t>
            </w:r>
            <w:r w:rsidRPr="007C141E">
              <w:rPr>
                <w:i/>
                <w:sz w:val="20"/>
                <w:szCs w:val="20"/>
              </w:rPr>
              <w:t>SE</w:t>
            </w:r>
            <w:r w:rsidRPr="007C141E">
              <w:rPr>
                <w:sz w:val="20"/>
                <w:szCs w:val="20"/>
              </w:rPr>
              <w:t xml:space="preserve"> = 0.07), exclusively lesbian (</w:t>
            </w:r>
            <w:r w:rsidRPr="007C141E">
              <w:rPr>
                <w:i/>
                <w:sz w:val="20"/>
                <w:szCs w:val="20"/>
              </w:rPr>
              <w:t>M</w:t>
            </w:r>
            <w:r w:rsidRPr="007C141E">
              <w:rPr>
                <w:sz w:val="20"/>
                <w:szCs w:val="20"/>
              </w:rPr>
              <w:t xml:space="preserve">=1.39, </w:t>
            </w:r>
            <w:r w:rsidRPr="007C141E">
              <w:rPr>
                <w:i/>
                <w:sz w:val="20"/>
                <w:szCs w:val="20"/>
              </w:rPr>
              <w:t>SE</w:t>
            </w:r>
            <w:r w:rsidRPr="007C141E">
              <w:rPr>
                <w:sz w:val="20"/>
                <w:szCs w:val="20"/>
              </w:rPr>
              <w:t xml:space="preserve"> = 0.04), and exclusively heterosexual (</w:t>
            </w:r>
            <w:r w:rsidRPr="007C141E">
              <w:rPr>
                <w:i/>
                <w:sz w:val="20"/>
                <w:szCs w:val="20"/>
              </w:rPr>
              <w:t>M</w:t>
            </w:r>
            <w:r w:rsidRPr="007C141E">
              <w:rPr>
                <w:sz w:val="20"/>
                <w:szCs w:val="20"/>
              </w:rPr>
              <w:t xml:space="preserve"> = 1.37, </w:t>
            </w:r>
            <w:r w:rsidRPr="007C141E">
              <w:rPr>
                <w:i/>
                <w:sz w:val="20"/>
                <w:szCs w:val="20"/>
              </w:rPr>
              <w:t>SE</w:t>
            </w:r>
            <w:r w:rsidRPr="007C141E">
              <w:rPr>
                <w:sz w:val="20"/>
                <w:szCs w:val="20"/>
              </w:rPr>
              <w:t xml:space="preserve"> = 0.03)] and those who experienced adult SV.</w:t>
            </w:r>
          </w:p>
        </w:tc>
      </w:tr>
      <w:tr w:rsidR="0043200A" w:rsidRPr="007C141E" w14:paraId="17D14D56" w14:textId="77777777" w:rsidTr="00EC7B34">
        <w:tc>
          <w:tcPr>
            <w:tcW w:w="2245" w:type="dxa"/>
          </w:tcPr>
          <w:p w14:paraId="0C7D0B56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Hughes (2007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Hughes&lt;/Author&gt;&lt;Year&gt;2007&lt;/Year&gt;&lt;RecNum&gt;59&lt;/RecNum&gt;&lt;DisplayText&gt;[25]&lt;/DisplayText&gt;&lt;record&gt;&lt;rec-number&gt;59&lt;/rec-number&gt;&lt;foreign-keys&gt;&lt;key app="EN" db-id="p2wsz9rdmz90w8evpvmx9txyefzeatevvrxx" timestamp="1477313592"&gt;59&lt;/key&gt;&lt;key app="ENWeb" db-id=""&gt;0&lt;/key&gt;&lt;/foreign-keys&gt;&lt;ref-type name="Journal Article"&gt;17&lt;/ref-type&gt;&lt;contributors&gt;&lt;authors&gt;&lt;author&gt;Hughes, T. L.&lt;/author&gt;&lt;author&gt;Johnson, T. P.&lt;/author&gt;&lt;author&gt;Wilsnack, S. C.&lt;/author&gt;&lt;author&gt;Szalacha, L. A.&lt;/author&gt;&lt;/authors&gt;&lt;/contributors&gt;&lt;auth-address&gt;Department of Public Health, Mental Health and Administrative Nursing, UIC National Center of Excellence in Women&amp;apos;s Health, University of Illinois at Chicago, Chicago, IL 60612, USA.&lt;/auth-address&gt;&lt;titles&gt;&lt;title&gt;Childhood risk factors for alcohol abuse and psychological distress among adult lesbians&lt;/title&gt;&lt;secondary-title&gt;Child Abuse Negl&lt;/secondary-title&gt;&lt;/titles&gt;&lt;periodical&gt;&lt;full-title&gt;Child Abuse Negl&lt;/full-title&gt;&lt;/periodical&gt;&lt;pages&gt;769-89&lt;/pages&gt;&lt;volume&gt;31&lt;/volume&gt;&lt;number&gt;7&lt;/number&gt;&lt;keywords&gt;&lt;keyword&gt;Adult&lt;/keyword&gt;&lt;keyword&gt;Alcoholism/*etiology&lt;/keyword&gt;&lt;keyword&gt;Child&lt;/keyword&gt;&lt;keyword&gt;Child Abuse&lt;/keyword&gt;&lt;keyword&gt;Child Abuse, Sexual&lt;/keyword&gt;&lt;keyword&gt;Cross-Sectional Studies&lt;/keyword&gt;&lt;keyword&gt;Female&lt;/keyword&gt;&lt;keyword&gt;Homosexuality, Female/*psychology&lt;/keyword&gt;&lt;keyword&gt;Humans&lt;/keyword&gt;&lt;keyword&gt;Interviews as Topic&lt;/keyword&gt;&lt;keyword&gt;Middle Aged&lt;/keyword&gt;&lt;keyword&gt;Risk Factors&lt;/keyword&gt;&lt;keyword&gt;*Stress, Psychological&lt;/keyword&gt;&lt;keyword&gt;United States&lt;/keyword&gt;&lt;/keywords&gt;&lt;dates&gt;&lt;year&gt;2007&lt;/year&gt;&lt;pub-dates&gt;&lt;date&gt;Jul&lt;/date&gt;&lt;/pub-dates&gt;&lt;/dates&gt;&lt;isbn&gt;0145-2134 (Print)&amp;#xD;0145-2134 (Linking)&lt;/isbn&gt;&lt;accession-num&gt;17628667&lt;/accession-num&gt;&lt;urls&gt;&lt;related-urls&gt;&lt;url&gt;http://www.ncbi.nlm.nih.gov/pubmed/17628667&lt;/url&gt;&lt;/related-urls&gt;&lt;/urls&gt;&lt;custom2&gt;PMC2600503&lt;/custom2&gt;&lt;electronic-resource-num&gt;10.1016/j.chiabu.2006.12.014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5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342896D8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447</w:t>
            </w:r>
          </w:p>
          <w:p w14:paraId="142FA394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02A326B5" w14:textId="77777777" w:rsidR="0043200A" w:rsidRPr="00D4591C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lastRenderedPageBreak/>
              <w:t>CHLEW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 – sample of lesbian women</w:t>
            </w:r>
          </w:p>
        </w:tc>
        <w:tc>
          <w:tcPr>
            <w:tcW w:w="2070" w:type="dxa"/>
          </w:tcPr>
          <w:p w14:paraId="48109B3C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2000</w:t>
            </w:r>
          </w:p>
          <w:p w14:paraId="40203074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2DEFB2F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37.5 years </w:t>
            </w:r>
          </w:p>
          <w:p w14:paraId="5FB0E1D4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(SD not reported)</w:t>
            </w:r>
          </w:p>
          <w:p w14:paraId="1FD45BC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 xml:space="preserve">emale </w:t>
            </w:r>
          </w:p>
          <w:p w14:paraId="30D1D25C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47% </w:t>
            </w:r>
            <w:r w:rsidR="00D33A96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>hite</w:t>
            </w:r>
            <w:r w:rsidR="0010119A">
              <w:rPr>
                <w:sz w:val="20"/>
                <w:szCs w:val="20"/>
              </w:rPr>
              <w:br/>
              <w:t>20% Hispanic</w:t>
            </w:r>
          </w:p>
          <w:p w14:paraId="7C7FF0EE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534ACEAD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Multivariate analyses</w:t>
            </w:r>
            <w:r>
              <w:rPr>
                <w:sz w:val="20"/>
                <w:szCs w:val="20"/>
              </w:rPr>
              <w:t>;</w:t>
            </w:r>
            <w:r w:rsidRPr="007C141E">
              <w:rPr>
                <w:sz w:val="20"/>
                <w:szCs w:val="20"/>
              </w:rPr>
              <w:t xml:space="preserve"> </w:t>
            </w:r>
            <w:r w:rsidRPr="007C141E">
              <w:rPr>
                <w:sz w:val="20"/>
                <w:szCs w:val="20"/>
              </w:rPr>
              <w:lastRenderedPageBreak/>
              <w:t xml:space="preserve">Logistic regression </w:t>
            </w:r>
          </w:p>
        </w:tc>
        <w:tc>
          <w:tcPr>
            <w:tcW w:w="2610" w:type="dxa"/>
          </w:tcPr>
          <w:p w14:paraId="77E7923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Exposure to the following:</w:t>
            </w:r>
          </w:p>
          <w:p w14:paraId="09E06FB8" w14:textId="77777777" w:rsidR="0043200A" w:rsidRPr="007C141E" w:rsidRDefault="0043200A" w:rsidP="0043200A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SA</w:t>
            </w:r>
          </w:p>
          <w:p w14:paraId="022A9A86" w14:textId="77777777" w:rsidR="0043200A" w:rsidRPr="007C141E" w:rsidRDefault="0043200A" w:rsidP="0043200A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PA </w:t>
            </w:r>
          </w:p>
        </w:tc>
        <w:tc>
          <w:tcPr>
            <w:tcW w:w="1620" w:type="dxa"/>
          </w:tcPr>
          <w:p w14:paraId="3776AE64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Lifetime alcohol abuse </w:t>
            </w:r>
          </w:p>
        </w:tc>
        <w:tc>
          <w:tcPr>
            <w:tcW w:w="3685" w:type="dxa"/>
          </w:tcPr>
          <w:p w14:paraId="5F0D1682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SA</w:t>
            </w:r>
            <w:r>
              <w:rPr>
                <w:sz w:val="20"/>
                <w:szCs w:val="20"/>
                <w:u w:val="single"/>
              </w:rPr>
              <w:t xml:space="preserve"> </w:t>
            </w:r>
            <w:r w:rsidRPr="00D4591C">
              <w:rPr>
                <w:sz w:val="20"/>
                <w:szCs w:val="20"/>
              </w:rPr>
              <w:t xml:space="preserve">predicted lifetime alcohol abuse (β = .10, </w:t>
            </w:r>
            <w:r w:rsidRPr="00D4591C">
              <w:rPr>
                <w:i/>
                <w:sz w:val="20"/>
                <w:szCs w:val="20"/>
              </w:rPr>
              <w:t>p</w:t>
            </w:r>
            <w:r w:rsidRPr="00D4591C">
              <w:rPr>
                <w:sz w:val="20"/>
                <w:szCs w:val="20"/>
              </w:rPr>
              <w:t xml:space="preserve"> &lt; .05).</w:t>
            </w:r>
          </w:p>
          <w:p w14:paraId="14256474" w14:textId="77777777" w:rsidR="0043200A" w:rsidRPr="00D4591C" w:rsidRDefault="0043200A" w:rsidP="00EC7B34">
            <w:pPr>
              <w:rPr>
                <w:sz w:val="20"/>
                <w:szCs w:val="20"/>
              </w:rPr>
            </w:pPr>
          </w:p>
          <w:p w14:paraId="798B66D7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lastRenderedPageBreak/>
              <w:t>CSA</w:t>
            </w:r>
            <w:r w:rsidRPr="007C141E">
              <w:rPr>
                <w:sz w:val="20"/>
                <w:szCs w:val="20"/>
              </w:rPr>
              <w:t xml:space="preserve"> was associated with:</w:t>
            </w:r>
          </w:p>
          <w:p w14:paraId="73F548DA" w14:textId="77777777" w:rsidR="0043200A" w:rsidRPr="007C141E" w:rsidRDefault="0043200A" w:rsidP="0043200A">
            <w:pPr>
              <w:pStyle w:val="ListParagraph"/>
              <w:numPr>
                <w:ilvl w:val="0"/>
                <w:numId w:val="190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Lifetime alcohol dependence symptoms (70.8% vs. 58.8, </w:t>
            </w:r>
            <w:r w:rsidRPr="007C141E">
              <w:rPr>
                <w:i/>
                <w:sz w:val="20"/>
                <w:szCs w:val="20"/>
              </w:rPr>
              <w:t>p</w:t>
            </w:r>
            <w:r w:rsidRPr="007C141E">
              <w:rPr>
                <w:sz w:val="20"/>
                <w:szCs w:val="20"/>
              </w:rPr>
              <w:t xml:space="preserve"> = .02)</w:t>
            </w:r>
          </w:p>
          <w:p w14:paraId="23F8D20D" w14:textId="77777777" w:rsidR="0043200A" w:rsidRPr="00D4591C" w:rsidRDefault="0043200A" w:rsidP="0043200A">
            <w:pPr>
              <w:pStyle w:val="ListParagraph"/>
              <w:numPr>
                <w:ilvl w:val="0"/>
                <w:numId w:val="190"/>
              </w:numPr>
              <w:spacing w:after="0" w:line="240" w:lineRule="auto"/>
              <w:rPr>
                <w:sz w:val="20"/>
                <w:szCs w:val="20"/>
              </w:rPr>
            </w:pPr>
            <w:r w:rsidRPr="00D4591C">
              <w:rPr>
                <w:sz w:val="20"/>
                <w:szCs w:val="20"/>
              </w:rPr>
              <w:t xml:space="preserve">Early onset of drinking (43.1% vs. 29.6%, </w:t>
            </w:r>
            <w:r w:rsidRPr="00D4591C">
              <w:rPr>
                <w:i/>
                <w:sz w:val="20"/>
                <w:szCs w:val="20"/>
              </w:rPr>
              <w:t>p</w:t>
            </w:r>
            <w:r w:rsidRPr="00D4591C">
              <w:rPr>
                <w:sz w:val="20"/>
                <w:szCs w:val="20"/>
              </w:rPr>
              <w:t xml:space="preserve"> = .01</w:t>
            </w:r>
            <w:r>
              <w:rPr>
                <w:sz w:val="20"/>
                <w:szCs w:val="20"/>
              </w:rPr>
              <w:t>)</w:t>
            </w:r>
          </w:p>
          <w:p w14:paraId="1B9F0422" w14:textId="77777777" w:rsidR="0043200A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3E6E43CD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PA</w:t>
            </w:r>
            <w:r w:rsidRPr="007C141E">
              <w:rPr>
                <w:sz w:val="20"/>
                <w:szCs w:val="20"/>
              </w:rPr>
              <w:t xml:space="preserve"> was not associated with lifetime alcohol abuse. </w:t>
            </w:r>
          </w:p>
          <w:p w14:paraId="272BD2D6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57441A8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PA</w:t>
            </w:r>
            <w:r w:rsidRPr="007C141E">
              <w:rPr>
                <w:sz w:val="20"/>
                <w:szCs w:val="20"/>
              </w:rPr>
              <w:t xml:space="preserve"> was associated with:</w:t>
            </w:r>
          </w:p>
          <w:p w14:paraId="6ABAB57C" w14:textId="77777777" w:rsidR="0043200A" w:rsidRPr="007C141E" w:rsidRDefault="0043200A" w:rsidP="0043200A">
            <w:pPr>
              <w:pStyle w:val="ListParagraph"/>
              <w:numPr>
                <w:ilvl w:val="0"/>
                <w:numId w:val="191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arly onset of drinking (45.4% vs. 30.1%, </w:t>
            </w:r>
            <w:r w:rsidRPr="007C141E">
              <w:rPr>
                <w:i/>
                <w:sz w:val="20"/>
                <w:szCs w:val="20"/>
              </w:rPr>
              <w:t>p</w:t>
            </w:r>
            <w:r w:rsidRPr="007C141E">
              <w:rPr>
                <w:sz w:val="20"/>
                <w:szCs w:val="20"/>
              </w:rPr>
              <w:t xml:space="preserve"> =.005)</w:t>
            </w:r>
          </w:p>
        </w:tc>
      </w:tr>
      <w:tr w:rsidR="0043200A" w:rsidRPr="007C141E" w14:paraId="5436B86A" w14:textId="77777777" w:rsidTr="00EC7B34">
        <w:tc>
          <w:tcPr>
            <w:tcW w:w="2245" w:type="dxa"/>
          </w:tcPr>
          <w:p w14:paraId="53909650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lastRenderedPageBreak/>
              <w:t>Jenkins  (2011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Jenkins&lt;/Author&gt;&lt;Year&gt;2011&lt;/Year&gt;&lt;RecNum&gt;62&lt;/RecNum&gt;&lt;DisplayText&gt;[26]&lt;/DisplayText&gt;&lt;record&gt;&lt;rec-number&gt;62&lt;/rec-number&gt;&lt;foreign-keys&gt;&lt;key app="EN" db-id="p2wsz9rdmz90w8evpvmx9txyefzeatevvrxx" timestamp="1477313599"&gt;62&lt;/key&gt;&lt;key app="ENWeb" db-id=""&gt;0&lt;/key&gt;&lt;/foreign-keys&gt;&lt;ref-type name="Journal Article"&gt;17&lt;/ref-type&gt;&lt;contributors&gt;&lt;authors&gt;&lt;author&gt;Jenkins, M. B.&lt;/author&gt;&lt;author&gt;Agrawal, A.&lt;/author&gt;&lt;author&gt;Lynskey, M. T.&lt;/author&gt;&lt;author&gt;Nelson, E. C.&lt;/author&gt;&lt;author&gt;Madden, P. A.&lt;/author&gt;&lt;author&gt;Bucholz, K. K.&lt;/author&gt;&lt;author&gt;Heath, A. C.&lt;/author&gt;&lt;/authors&gt;&lt;/contributors&gt;&lt;auth-address&gt;Department of Psychiatry, Washington University School of Medicine, 660 S. Euclid, St. Louis, MO 63110, USA.&lt;/auth-address&gt;&lt;titles&gt;&lt;title&gt;Correlates of alcohol abuse/dependence in early-onset alcohol-using women&lt;/title&gt;&lt;secondary-title&gt;Am J Addict&lt;/secondary-title&gt;&lt;/titles&gt;&lt;periodical&gt;&lt;full-title&gt;Am J Addict&lt;/full-title&gt;&lt;/periodical&gt;&lt;pages&gt;429-34&lt;/pages&gt;&lt;volume&gt;20&lt;/volume&gt;&lt;number&gt;5&lt;/number&gt;&lt;keywords&gt;&lt;keyword&gt;Adolescent&lt;/keyword&gt;&lt;keyword&gt;Adolescent Behavior/*psychology&lt;/keyword&gt;&lt;keyword&gt;Adult&lt;/keyword&gt;&lt;keyword&gt;Age of Onset&lt;/keyword&gt;&lt;keyword&gt;Alcoholism/diagnosis/*psychology&lt;/keyword&gt;&lt;keyword&gt;Child&lt;/keyword&gt;&lt;keyword&gt;Diseases in Twins/diagnosis/*psychology&lt;/keyword&gt;&lt;keyword&gt;Female&lt;/keyword&gt;&lt;keyword&gt;Humans&lt;/keyword&gt;&lt;keyword&gt;Longitudinal Studies&lt;/keyword&gt;&lt;keyword&gt;Risk Factors&lt;/keyword&gt;&lt;keyword&gt;Twins/*psychology&lt;/keyword&gt;&lt;/keywords&gt;&lt;dates&gt;&lt;year&gt;2011&lt;/year&gt;&lt;pub-dates&gt;&lt;date&gt;Sep-Oct&lt;/date&gt;&lt;/pub-dates&gt;&lt;/dates&gt;&lt;isbn&gt;1521-0391 (Electronic)&amp;#xD;1055-0496 (Linking)&lt;/isbn&gt;&lt;accession-num&gt;21838841&lt;/accession-num&gt;&lt;urls&gt;&lt;related-urls&gt;&lt;url&gt;http://www.ncbi.nlm.nih.gov/pubmed/21838841&lt;/url&gt;&lt;/related-urls&gt;&lt;/urls&gt;&lt;custom2&gt;PMC3571676&lt;/custom2&gt;&lt;electronic-resource-num&gt;10.1111/j.1521-0391.2011.00151.x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6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6CE34C22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1,158</w:t>
            </w:r>
          </w:p>
          <w:p w14:paraId="66ECA2B8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1F2B5C1D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t xml:space="preserve">Missouri Adolescent Female Twin Study </w:t>
            </w:r>
          </w:p>
        </w:tc>
        <w:tc>
          <w:tcPr>
            <w:tcW w:w="2070" w:type="dxa"/>
          </w:tcPr>
          <w:p w14:paraId="5D79944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Year not reported</w:t>
            </w:r>
          </w:p>
          <w:p w14:paraId="1C398C02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66BCEF02" w14:textId="77777777" w:rsidR="0043200A" w:rsidRPr="007C141E" w:rsidRDefault="0043200A" w:rsidP="00EC7B34">
            <w:pPr>
              <w:rPr>
                <w:rFonts w:cs="Times New Roman"/>
                <w:sz w:val="20"/>
                <w:szCs w:val="20"/>
              </w:rPr>
            </w:pPr>
            <w:r w:rsidRPr="007C141E">
              <w:rPr>
                <w:rFonts w:cs="Times New Roman"/>
                <w:sz w:val="20"/>
                <w:szCs w:val="20"/>
              </w:rPr>
              <w:t xml:space="preserve">Mean age and SD not reported </w:t>
            </w:r>
            <w:r>
              <w:rPr>
                <w:rFonts w:cs="Times New Roman"/>
                <w:sz w:val="20"/>
                <w:szCs w:val="20"/>
              </w:rPr>
              <w:t>(Age r</w:t>
            </w:r>
            <w:r w:rsidRPr="007C141E">
              <w:rPr>
                <w:rFonts w:cs="Times New Roman"/>
                <w:sz w:val="20"/>
                <w:szCs w:val="20"/>
              </w:rPr>
              <w:t xml:space="preserve">ange: </w:t>
            </w:r>
            <w:r>
              <w:rPr>
                <w:rFonts w:cs="Times New Roman"/>
                <w:sz w:val="20"/>
                <w:szCs w:val="20"/>
              </w:rPr>
              <w:t>18–29 years)</w:t>
            </w:r>
            <w:r w:rsidRPr="007C141E">
              <w:rPr>
                <w:rFonts w:cs="Times New Roman"/>
                <w:sz w:val="20"/>
                <w:szCs w:val="20"/>
              </w:rPr>
              <w:t xml:space="preserve"> </w:t>
            </w:r>
          </w:p>
          <w:p w14:paraId="792A0819" w14:textId="77777777" w:rsidR="0043200A" w:rsidRPr="007C141E" w:rsidRDefault="0043200A" w:rsidP="00EC7B34">
            <w:pPr>
              <w:rPr>
                <w:rFonts w:cs="Times New Roman"/>
                <w:sz w:val="20"/>
                <w:szCs w:val="20"/>
              </w:rPr>
            </w:pPr>
            <w:r w:rsidRPr="007C141E">
              <w:rPr>
                <w:rFonts w:cs="Times New Roman"/>
                <w:sz w:val="20"/>
                <w:szCs w:val="20"/>
              </w:rPr>
              <w:t xml:space="preserve">100% </w:t>
            </w:r>
            <w:r>
              <w:rPr>
                <w:rFonts w:cs="Times New Roman"/>
                <w:sz w:val="20"/>
                <w:szCs w:val="20"/>
              </w:rPr>
              <w:t>f</w:t>
            </w:r>
            <w:r w:rsidRPr="007C141E">
              <w:rPr>
                <w:rFonts w:cs="Times New Roman"/>
                <w:sz w:val="20"/>
                <w:szCs w:val="20"/>
              </w:rPr>
              <w:t>emale</w:t>
            </w:r>
          </w:p>
          <w:p w14:paraId="5C85A84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rFonts w:cs="Times New Roman"/>
                <w:sz w:val="20"/>
                <w:szCs w:val="20"/>
              </w:rPr>
              <w:t xml:space="preserve">88.2% </w:t>
            </w:r>
            <w:r w:rsidR="00D33A96">
              <w:rPr>
                <w:rFonts w:cs="Times New Roman"/>
                <w:sz w:val="20"/>
                <w:szCs w:val="20"/>
              </w:rPr>
              <w:t>W</w:t>
            </w:r>
            <w:r>
              <w:rPr>
                <w:rFonts w:cs="Times New Roman"/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0E94CB8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Univariate and multivariate logistic regression </w:t>
            </w:r>
          </w:p>
        </w:tc>
        <w:tc>
          <w:tcPr>
            <w:tcW w:w="2610" w:type="dxa"/>
          </w:tcPr>
          <w:p w14:paraId="7D502AC4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Exposure to the following:</w:t>
            </w:r>
          </w:p>
          <w:p w14:paraId="07859AAA" w14:textId="77777777" w:rsidR="0043200A" w:rsidRPr="007C141E" w:rsidRDefault="0043200A" w:rsidP="0043200A">
            <w:pPr>
              <w:pStyle w:val="ListParagraph"/>
              <w:numPr>
                <w:ilvl w:val="0"/>
                <w:numId w:val="4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Traumatic event </w:t>
            </w:r>
          </w:p>
          <w:p w14:paraId="2B8B302B" w14:textId="77777777" w:rsidR="0043200A" w:rsidRPr="007C141E" w:rsidRDefault="0043200A" w:rsidP="0043200A">
            <w:pPr>
              <w:pStyle w:val="ListParagraph"/>
              <w:numPr>
                <w:ilvl w:val="0"/>
                <w:numId w:val="4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SA</w:t>
            </w:r>
          </w:p>
          <w:p w14:paraId="15C3B53E" w14:textId="77777777" w:rsidR="0043200A" w:rsidRPr="007C141E" w:rsidRDefault="0043200A" w:rsidP="0043200A">
            <w:pPr>
              <w:pStyle w:val="ListParagraph"/>
              <w:numPr>
                <w:ilvl w:val="0"/>
                <w:numId w:val="42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PA </w:t>
            </w:r>
          </w:p>
        </w:tc>
        <w:tc>
          <w:tcPr>
            <w:tcW w:w="1620" w:type="dxa"/>
          </w:tcPr>
          <w:p w14:paraId="100CDA47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Alcohol abuse and dependence </w:t>
            </w:r>
          </w:p>
        </w:tc>
        <w:tc>
          <w:tcPr>
            <w:tcW w:w="3685" w:type="dxa"/>
          </w:tcPr>
          <w:p w14:paraId="581E8599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Among early-onset alcohol users with alcohol use disorders:</w:t>
            </w:r>
          </w:p>
          <w:p w14:paraId="25F81414" w14:textId="77777777" w:rsidR="0043200A" w:rsidRPr="00A24DB5" w:rsidRDefault="0043200A" w:rsidP="0043200A">
            <w:pPr>
              <w:pStyle w:val="ListParagraph"/>
              <w:numPr>
                <w:ilvl w:val="0"/>
                <w:numId w:val="18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Trauma</w:t>
            </w:r>
            <w:r w:rsidRPr="007C141E">
              <w:rPr>
                <w:sz w:val="20"/>
                <w:szCs w:val="20"/>
              </w:rPr>
              <w:t xml:space="preserve"> was more common </w:t>
            </w:r>
            <w:r w:rsidRPr="00A24DB5">
              <w:rPr>
                <w:sz w:val="20"/>
                <w:szCs w:val="20"/>
              </w:rPr>
              <w:t xml:space="preserve">(OR = 1.4, 95% CI [1.1, 1.9]) </w:t>
            </w:r>
          </w:p>
          <w:p w14:paraId="39270068" w14:textId="77777777" w:rsidR="0043200A" w:rsidRPr="007C141E" w:rsidRDefault="0043200A" w:rsidP="0043200A">
            <w:pPr>
              <w:pStyle w:val="ListParagraph"/>
              <w:numPr>
                <w:ilvl w:val="0"/>
                <w:numId w:val="18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PA</w:t>
            </w:r>
            <w:r w:rsidRPr="007C141E">
              <w:rPr>
                <w:sz w:val="20"/>
                <w:szCs w:val="20"/>
              </w:rPr>
              <w:t xml:space="preserve"> was more common (OR = 2.7, 95% CI [1.6, 4.5]) </w:t>
            </w:r>
          </w:p>
          <w:p w14:paraId="28477804" w14:textId="77777777" w:rsidR="0043200A" w:rsidRPr="00A24DB5" w:rsidRDefault="0043200A" w:rsidP="0043200A">
            <w:pPr>
              <w:pStyle w:val="ListParagraph"/>
              <w:numPr>
                <w:ilvl w:val="0"/>
                <w:numId w:val="185"/>
              </w:numPr>
              <w:spacing w:after="0" w:line="240" w:lineRule="auto"/>
              <w:rPr>
                <w:sz w:val="20"/>
                <w:szCs w:val="20"/>
              </w:rPr>
            </w:pPr>
            <w:r w:rsidRPr="00A24DB5">
              <w:rPr>
                <w:sz w:val="20"/>
                <w:szCs w:val="20"/>
                <w:u w:val="single"/>
              </w:rPr>
              <w:t>CSA</w:t>
            </w:r>
            <w:r w:rsidRPr="00A24DB5">
              <w:rPr>
                <w:sz w:val="20"/>
                <w:szCs w:val="20"/>
              </w:rPr>
              <w:t xml:space="preserve"> was not significant</w:t>
            </w:r>
          </w:p>
          <w:p w14:paraId="58D3E9F3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54C2E778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PA</w:t>
            </w:r>
            <w:r w:rsidRPr="007C141E">
              <w:rPr>
                <w:sz w:val="20"/>
                <w:szCs w:val="20"/>
              </w:rPr>
              <w:t xml:space="preserve"> was associated with alcohol abuse disorder (OR = 2.49, 95% CI [1.46, 5.35]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7C141E" w14:paraId="4FD27E60" w14:textId="77777777" w:rsidTr="00EC7B34">
        <w:tc>
          <w:tcPr>
            <w:tcW w:w="2245" w:type="dxa"/>
          </w:tcPr>
          <w:p w14:paraId="524DA1D5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Keyes (2012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ZXllczwvQXV0aG9yPjxZZWFyPjIwMTI8L1llYXI+PFJl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ZXllczwvQXV0aG9yPjxZZWFyPjIwMTI8L1llYXI+PFJl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7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074654BB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1,013</w:t>
            </w:r>
          </w:p>
          <w:p w14:paraId="302D3013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509A0DD6" w14:textId="77777777" w:rsidR="0043200A" w:rsidRPr="007C141E" w:rsidRDefault="0043200A" w:rsidP="0085583D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t xml:space="preserve">Detroit Neighborhood Health Study </w:t>
            </w:r>
          </w:p>
        </w:tc>
        <w:tc>
          <w:tcPr>
            <w:tcW w:w="2070" w:type="dxa"/>
          </w:tcPr>
          <w:p w14:paraId="4111A8C7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008-2009 (Wave 1);</w:t>
            </w:r>
          </w:p>
          <w:p w14:paraId="5D84B28F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010 (Wave 2)</w:t>
            </w:r>
          </w:p>
          <w:p w14:paraId="46C2F0BD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3F9A65DE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rFonts w:cs="Times New Roman"/>
                <w:sz w:val="20"/>
                <w:szCs w:val="20"/>
              </w:rPr>
              <w:t xml:space="preserve">Mean age and SD not reported </w:t>
            </w:r>
            <w:r>
              <w:rPr>
                <w:rFonts w:cs="Times New Roman"/>
                <w:sz w:val="20"/>
                <w:szCs w:val="20"/>
              </w:rPr>
              <w:t>(</w:t>
            </w:r>
            <w:r w:rsidRPr="007C141E">
              <w:rPr>
                <w:sz w:val="20"/>
                <w:szCs w:val="20"/>
              </w:rPr>
              <w:t xml:space="preserve">27.5% </w:t>
            </w:r>
            <w:r>
              <w:rPr>
                <w:sz w:val="20"/>
                <w:szCs w:val="20"/>
              </w:rPr>
              <w:t>aged &lt; 44 years)</w:t>
            </w:r>
          </w:p>
          <w:p w14:paraId="2142BC0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60.4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>emale</w:t>
            </w:r>
          </w:p>
          <w:p w14:paraId="183361B6" w14:textId="77777777" w:rsidR="0043200A" w:rsidRPr="007C141E" w:rsidRDefault="00D33A96" w:rsidP="00D33A9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  <w:r w:rsidR="0043200A" w:rsidRPr="003F7ACE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White</w:t>
            </w:r>
            <w:r w:rsidR="0043200A" w:rsidRPr="007C141E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0638337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Bivariate and multivariate associations </w:t>
            </w:r>
          </w:p>
        </w:tc>
        <w:tc>
          <w:tcPr>
            <w:tcW w:w="2610" w:type="dxa"/>
          </w:tcPr>
          <w:p w14:paraId="351A7C5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Summary CM score</w:t>
            </w:r>
            <w:r>
              <w:rPr>
                <w:sz w:val="20"/>
                <w:szCs w:val="20"/>
              </w:rPr>
              <w:t xml:space="preserve"> and individual exposure</w:t>
            </w:r>
            <w:r w:rsidRPr="007C141E">
              <w:rPr>
                <w:sz w:val="20"/>
                <w:szCs w:val="20"/>
              </w:rPr>
              <w:t xml:space="preserve"> based on the following: </w:t>
            </w:r>
          </w:p>
          <w:p w14:paraId="542042CF" w14:textId="77777777" w:rsidR="0043200A" w:rsidRPr="007C141E" w:rsidRDefault="0043200A" w:rsidP="0043200A">
            <w:pPr>
              <w:pStyle w:val="ListParagraph"/>
              <w:numPr>
                <w:ilvl w:val="0"/>
                <w:numId w:val="43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PA</w:t>
            </w:r>
          </w:p>
          <w:p w14:paraId="74AFE40D" w14:textId="77777777" w:rsidR="0043200A" w:rsidRPr="007C141E" w:rsidRDefault="0043200A" w:rsidP="0043200A">
            <w:pPr>
              <w:pStyle w:val="ListParagraph"/>
              <w:numPr>
                <w:ilvl w:val="0"/>
                <w:numId w:val="43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motional abuse </w:t>
            </w:r>
          </w:p>
          <w:p w14:paraId="1ACCB34C" w14:textId="77777777" w:rsidR="0043200A" w:rsidRPr="007C141E" w:rsidRDefault="0043200A" w:rsidP="0043200A">
            <w:pPr>
              <w:pStyle w:val="ListParagraph"/>
              <w:numPr>
                <w:ilvl w:val="0"/>
                <w:numId w:val="43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CSA</w:t>
            </w:r>
          </w:p>
        </w:tc>
        <w:tc>
          <w:tcPr>
            <w:tcW w:w="1620" w:type="dxa"/>
          </w:tcPr>
          <w:p w14:paraId="3A0725BA" w14:textId="77777777" w:rsidR="0043200A" w:rsidRPr="007C141E" w:rsidRDefault="0043200A" w:rsidP="0043200A">
            <w:pPr>
              <w:pStyle w:val="ListParagraph"/>
              <w:numPr>
                <w:ilvl w:val="0"/>
                <w:numId w:val="43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Maximum drinks in previous 30 days</w:t>
            </w:r>
          </w:p>
          <w:p w14:paraId="3F3F3679" w14:textId="77777777" w:rsidR="0043200A" w:rsidRPr="007C141E" w:rsidRDefault="0043200A" w:rsidP="0043200A">
            <w:pPr>
              <w:pStyle w:val="ListParagraph"/>
              <w:numPr>
                <w:ilvl w:val="0"/>
                <w:numId w:val="43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Binge drinking  in previous 30 days</w:t>
            </w:r>
          </w:p>
        </w:tc>
        <w:tc>
          <w:tcPr>
            <w:tcW w:w="3685" w:type="dxa"/>
          </w:tcPr>
          <w:p w14:paraId="77199AFE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Increase in </w:t>
            </w:r>
            <w:r w:rsidRPr="007C141E">
              <w:rPr>
                <w:sz w:val="20"/>
                <w:szCs w:val="20"/>
                <w:u w:val="single"/>
              </w:rPr>
              <w:t>CM score</w:t>
            </w:r>
            <w:r w:rsidRPr="007C141E">
              <w:rPr>
                <w:sz w:val="20"/>
                <w:szCs w:val="20"/>
              </w:rPr>
              <w:t xml:space="preserve"> was associated with binge drinking (OR = 1.1, 95% CI [1.01, 1.23])</w:t>
            </w:r>
            <w:r>
              <w:rPr>
                <w:sz w:val="20"/>
                <w:szCs w:val="20"/>
              </w:rPr>
              <w:t>.</w:t>
            </w:r>
          </w:p>
          <w:p w14:paraId="2C5BF6B7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5F14887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 xml:space="preserve">CSA </w:t>
            </w:r>
            <w:r w:rsidRPr="007C141E">
              <w:rPr>
                <w:sz w:val="20"/>
                <w:szCs w:val="20"/>
              </w:rPr>
              <w:t xml:space="preserve">was associated with binge drinking </w:t>
            </w:r>
          </w:p>
          <w:p w14:paraId="31C35F9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(</w:t>
            </w:r>
            <w:proofErr w:type="gramStart"/>
            <w:r w:rsidRPr="007C141E">
              <w:rPr>
                <w:sz w:val="20"/>
                <w:szCs w:val="20"/>
              </w:rPr>
              <w:t>OR</w:t>
            </w:r>
            <w:proofErr w:type="gramEnd"/>
            <w:r w:rsidRPr="007C141E">
              <w:rPr>
                <w:sz w:val="20"/>
                <w:szCs w:val="20"/>
              </w:rPr>
              <w:t xml:space="preserve"> = 3.1, 95% CI [1.04, 9.35])</w:t>
            </w:r>
            <w:r>
              <w:rPr>
                <w:sz w:val="20"/>
                <w:szCs w:val="20"/>
              </w:rPr>
              <w:t>.</w:t>
            </w:r>
          </w:p>
          <w:p w14:paraId="2F363BEE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4EA5F5C6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A24DB5">
              <w:rPr>
                <w:sz w:val="20"/>
                <w:szCs w:val="20"/>
                <w:u w:val="single"/>
              </w:rPr>
              <w:t>CM score</w:t>
            </w:r>
            <w:r w:rsidRPr="007C141E">
              <w:rPr>
                <w:sz w:val="20"/>
                <w:szCs w:val="20"/>
              </w:rPr>
              <w:t xml:space="preserve"> and </w:t>
            </w:r>
            <w:r w:rsidRPr="00A24DB5">
              <w:rPr>
                <w:sz w:val="20"/>
                <w:szCs w:val="20"/>
                <w:u w:val="single"/>
              </w:rPr>
              <w:t>individual CM types</w:t>
            </w:r>
            <w:r w:rsidRPr="007C141E">
              <w:rPr>
                <w:sz w:val="20"/>
                <w:szCs w:val="20"/>
              </w:rPr>
              <w:t xml:space="preserve"> were not significantly associated with mean maximum drinks.</w:t>
            </w:r>
          </w:p>
        </w:tc>
      </w:tr>
      <w:tr w:rsidR="0043200A" w:rsidRPr="007C141E" w14:paraId="42910E88" w14:textId="77777777" w:rsidTr="00EC7B34">
        <w:tc>
          <w:tcPr>
            <w:tcW w:w="2245" w:type="dxa"/>
          </w:tcPr>
          <w:p w14:paraId="594713B9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Kim (2014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W08L0F1dGhvcj48WWVhcj4yMDE0PC9ZZWFyPjxSZWNO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W08L0F1dGhvcj48WWVhcj4yMDE0PC9ZZWFyPjxSZWNO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8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16CC7ACC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22,147</w:t>
            </w:r>
          </w:p>
          <w:p w14:paraId="3D8FAEBD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4C2F5F34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  <w:shd w:val="clear" w:color="auto" w:fill="FFFFFF"/>
              </w:rPr>
              <w:t>NESARC, Wave 2</w:t>
            </w:r>
          </w:p>
        </w:tc>
        <w:tc>
          <w:tcPr>
            <w:tcW w:w="2070" w:type="dxa"/>
          </w:tcPr>
          <w:p w14:paraId="50641FDD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2004-2006</w:t>
            </w:r>
          </w:p>
          <w:p w14:paraId="2C273030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76705F2D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Mean age and SD not reported</w:t>
            </w:r>
            <w:r w:rsidRPr="007C141E">
              <w:rPr>
                <w:sz w:val="20"/>
                <w:szCs w:val="20"/>
              </w:rPr>
              <w:t xml:space="preserve"> </w:t>
            </w:r>
          </w:p>
          <w:p w14:paraId="500034F6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7C141E">
              <w:rPr>
                <w:sz w:val="20"/>
                <w:szCs w:val="20"/>
              </w:rPr>
              <w:t>17% 18-29 years</w:t>
            </w:r>
          </w:p>
          <w:p w14:paraId="32FCA5B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35% 30-45 years</w:t>
            </w:r>
          </w:p>
          <w:p w14:paraId="216D7FD3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35% 44-65 years</w:t>
            </w:r>
          </w:p>
          <w:p w14:paraId="00CD732F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14% 65+ years</w:t>
            </w:r>
            <w:r>
              <w:rPr>
                <w:sz w:val="20"/>
                <w:szCs w:val="20"/>
              </w:rPr>
              <w:t>)</w:t>
            </w:r>
            <w:r w:rsidRPr="007C141E">
              <w:rPr>
                <w:sz w:val="20"/>
                <w:szCs w:val="20"/>
              </w:rPr>
              <w:t xml:space="preserve"> </w:t>
            </w:r>
          </w:p>
          <w:p w14:paraId="64C88805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53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>emale</w:t>
            </w:r>
          </w:p>
          <w:p w14:paraId="7C171FA0" w14:textId="77777777" w:rsidR="008C238B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63</w:t>
            </w:r>
            <w:r w:rsidR="008C238B">
              <w:rPr>
                <w:sz w:val="20"/>
                <w:szCs w:val="20"/>
              </w:rPr>
              <w:t>.3</w:t>
            </w:r>
            <w:r w:rsidRPr="007C141E">
              <w:rPr>
                <w:sz w:val="20"/>
                <w:szCs w:val="20"/>
              </w:rPr>
              <w:t xml:space="preserve">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>hite</w:t>
            </w:r>
          </w:p>
          <w:p w14:paraId="1E253370" w14:textId="77777777" w:rsidR="0043200A" w:rsidRPr="007C141E" w:rsidRDefault="008C238B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.4% Hispanic</w:t>
            </w:r>
          </w:p>
        </w:tc>
        <w:tc>
          <w:tcPr>
            <w:tcW w:w="1440" w:type="dxa"/>
          </w:tcPr>
          <w:p w14:paraId="14332256" w14:textId="6DF53EE8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 xml:space="preserve">Bivariate </w:t>
            </w:r>
            <w:r>
              <w:rPr>
                <w:sz w:val="20"/>
                <w:szCs w:val="20"/>
              </w:rPr>
              <w:t>association;</w:t>
            </w:r>
            <w:r w:rsidRPr="007C141E">
              <w:rPr>
                <w:sz w:val="20"/>
                <w:szCs w:val="20"/>
              </w:rPr>
              <w:t xml:space="preserve"> </w:t>
            </w:r>
            <w:r w:rsidR="00862357">
              <w:rPr>
                <w:sz w:val="20"/>
                <w:szCs w:val="20"/>
              </w:rPr>
              <w:t>m</w:t>
            </w:r>
            <w:r w:rsidRPr="007C141E">
              <w:rPr>
                <w:sz w:val="20"/>
                <w:szCs w:val="20"/>
              </w:rPr>
              <w:t xml:space="preserve">ultivariable logistic regression </w:t>
            </w:r>
          </w:p>
        </w:tc>
        <w:tc>
          <w:tcPr>
            <w:tcW w:w="2610" w:type="dxa"/>
          </w:tcPr>
          <w:p w14:paraId="08B8FE2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Summary CM score based on the following:</w:t>
            </w:r>
          </w:p>
          <w:p w14:paraId="3BFA1D5E" w14:textId="77777777" w:rsidR="0043200A" w:rsidRPr="007C141E" w:rsidRDefault="0043200A" w:rsidP="0043200A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PA </w:t>
            </w:r>
          </w:p>
          <w:p w14:paraId="05456FC6" w14:textId="77777777" w:rsidR="0043200A" w:rsidRPr="007C141E" w:rsidRDefault="0043200A" w:rsidP="0043200A">
            <w:pPr>
              <w:pStyle w:val="ListParagraph"/>
              <w:numPr>
                <w:ilvl w:val="0"/>
                <w:numId w:val="44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motional abuse </w:t>
            </w:r>
          </w:p>
          <w:p w14:paraId="53DDC37D" w14:textId="77777777" w:rsidR="0043200A" w:rsidRPr="007C141E" w:rsidRDefault="0043200A" w:rsidP="0043200A">
            <w:pPr>
              <w:pStyle w:val="ListParagraph"/>
              <w:numPr>
                <w:ilvl w:val="0"/>
                <w:numId w:val="44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SA </w:t>
            </w:r>
          </w:p>
          <w:p w14:paraId="7DA173F7" w14:textId="77777777" w:rsidR="0043200A" w:rsidRPr="007C141E" w:rsidRDefault="0043200A" w:rsidP="0043200A">
            <w:pPr>
              <w:pStyle w:val="ListParagraph"/>
              <w:numPr>
                <w:ilvl w:val="0"/>
                <w:numId w:val="44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>Emotional neglect</w:t>
            </w:r>
          </w:p>
          <w:p w14:paraId="35EAB79A" w14:textId="77777777" w:rsidR="0043200A" w:rsidRPr="007C141E" w:rsidRDefault="0043200A" w:rsidP="0043200A">
            <w:pPr>
              <w:pStyle w:val="ListParagraph"/>
              <w:numPr>
                <w:ilvl w:val="0"/>
                <w:numId w:val="44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Physical neglect </w:t>
            </w:r>
          </w:p>
        </w:tc>
        <w:tc>
          <w:tcPr>
            <w:tcW w:w="1620" w:type="dxa"/>
          </w:tcPr>
          <w:p w14:paraId="089265F1" w14:textId="77777777" w:rsidR="0043200A" w:rsidRPr="007C141E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lastRenderedPageBreak/>
              <w:t xml:space="preserve">Alcohol craving  </w:t>
            </w:r>
          </w:p>
        </w:tc>
        <w:tc>
          <w:tcPr>
            <w:tcW w:w="3685" w:type="dxa"/>
          </w:tcPr>
          <w:p w14:paraId="735D7D9A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M</w:t>
            </w:r>
            <w:r w:rsidRPr="007C141E">
              <w:rPr>
                <w:sz w:val="20"/>
                <w:szCs w:val="20"/>
              </w:rPr>
              <w:t xml:space="preserve"> was associated with:</w:t>
            </w:r>
          </w:p>
          <w:p w14:paraId="64A87FD8" w14:textId="77777777" w:rsidR="0043200A" w:rsidRPr="007C141E" w:rsidRDefault="0043200A" w:rsidP="0043200A">
            <w:pPr>
              <w:pStyle w:val="ListParagraph"/>
              <w:numPr>
                <w:ilvl w:val="0"/>
                <w:numId w:val="184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Moderate craving of alcohol (AOR = 1.32, 95% CI [1.05, 1.67])</w:t>
            </w:r>
          </w:p>
          <w:p w14:paraId="2F3D67E6" w14:textId="77777777" w:rsidR="0043200A" w:rsidRPr="007C141E" w:rsidRDefault="0043200A" w:rsidP="0043200A">
            <w:pPr>
              <w:pStyle w:val="ListParagraph"/>
              <w:numPr>
                <w:ilvl w:val="0"/>
                <w:numId w:val="184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Severe craving of alcohol (AOR = 1.88, 95% CI [1.21, 2.91])                           </w:t>
            </w:r>
          </w:p>
          <w:p w14:paraId="61C7A1A4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7C141E" w14:paraId="5AC48DC6" w14:textId="77777777" w:rsidTr="00EC7B34">
        <w:tc>
          <w:tcPr>
            <w:tcW w:w="2245" w:type="dxa"/>
          </w:tcPr>
          <w:p w14:paraId="51E75E35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7C141E">
              <w:rPr>
                <w:color w:val="000000"/>
                <w:sz w:val="20"/>
                <w:szCs w:val="20"/>
              </w:rPr>
              <w:lastRenderedPageBreak/>
              <w:t>Klanecky</w:t>
            </w:r>
            <w:proofErr w:type="spellEnd"/>
            <w:r w:rsidRPr="007C141E">
              <w:rPr>
                <w:color w:val="000000"/>
                <w:sz w:val="20"/>
                <w:szCs w:val="20"/>
              </w:rPr>
              <w:t xml:space="preserve"> (2015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Klanecky&lt;/Author&gt;&lt;Year&gt;2015&lt;/Year&gt;&lt;RecNum&gt;70&lt;/RecNum&gt;&lt;DisplayText&gt;[29]&lt;/DisplayText&gt;&lt;record&gt;&lt;rec-number&gt;70&lt;/rec-number&gt;&lt;foreign-keys&gt;&lt;key app="EN" db-id="p2wsz9rdmz90w8evpvmx9txyefzeatevvrxx" timestamp="1477313626"&gt;70&lt;/key&gt;&lt;key app="ENWeb" db-id=""&gt;0&lt;/key&gt;&lt;/foreign-keys&gt;&lt;ref-type name="Journal Article"&gt;17&lt;/ref-type&gt;&lt;contributors&gt;&lt;authors&gt;&lt;author&gt;Klanecky, A. K.&lt;/author&gt;&lt;author&gt;Woolman, E. O.&lt;/author&gt;&lt;author&gt;Becker, M. M.&lt;/author&gt;&lt;/authors&gt;&lt;/contributors&gt;&lt;auth-address&gt;Psychology Department, Creighton University , Omaha, NE , USA.&lt;/auth-address&gt;&lt;titles&gt;&lt;title&gt;Child abuse exposure, emotion regulation, and drinking refusal self-efficacy: an analysis of problem drinking in college students&lt;/title&gt;&lt;secondary-title&gt;Am J Drug Alcohol Abuse&lt;/secondary-title&gt;&lt;/titles&gt;&lt;periodical&gt;&lt;full-title&gt;Am J Drug Alcohol Abuse&lt;/full-title&gt;&lt;/periodical&gt;&lt;pages&gt;188-96&lt;/pages&gt;&lt;volume&gt;41&lt;/volume&gt;&lt;number&gt;2&lt;/number&gt;&lt;keywords&gt;&lt;keyword&gt;Adolescent&lt;/keyword&gt;&lt;keyword&gt;Adult Survivors of Child Abuse/*psychology&lt;/keyword&gt;&lt;keyword&gt;Alcohol Drinking/*psychology&lt;/keyword&gt;&lt;keyword&gt;Alcoholism/*psychology&lt;/keyword&gt;&lt;keyword&gt;*Emotions&lt;/keyword&gt;&lt;keyword&gt;Female&lt;/keyword&gt;&lt;keyword&gt;Humans&lt;/keyword&gt;&lt;keyword&gt;Male&lt;/keyword&gt;&lt;keyword&gt;*Self Efficacy&lt;/keyword&gt;&lt;keyword&gt;Self-Control&lt;/keyword&gt;&lt;keyword&gt;Students/*psychology&lt;/keyword&gt;&lt;keyword&gt;Surveys and Questionnaires&lt;/keyword&gt;&lt;keyword&gt;Universities&lt;/keyword&gt;&lt;keyword&gt;Young Adult&lt;/keyword&gt;&lt;keyword&gt;Child abuse&lt;/keyword&gt;&lt;keyword&gt;college&lt;/keyword&gt;&lt;keyword&gt;drinking refusal self-efficacy&lt;/keyword&gt;&lt;keyword&gt;early life stress&lt;/keyword&gt;&lt;keyword&gt;emotion regulation&lt;/keyword&gt;&lt;keyword&gt;problem drinking&lt;/keyword&gt;&lt;keyword&gt;sexual abuse&lt;/keyword&gt;&lt;/keywords&gt;&lt;dates&gt;&lt;year&gt;2015&lt;/year&gt;&lt;pub-dates&gt;&lt;date&gt;Mar&lt;/date&gt;&lt;/pub-dates&gt;&lt;/dates&gt;&lt;isbn&gt;1097-9891 (Electronic)&amp;#xD;0095-2990 (Linking)&lt;/isbn&gt;&lt;accession-num&gt;25700007&lt;/accession-num&gt;&lt;urls&gt;&lt;related-urls&gt;&lt;url&gt;http://www.ncbi.nlm.nih.gov/pubmed/25700007&lt;/url&gt;&lt;/related-urls&gt;&lt;/urls&gt;&lt;electronic-resource-num&gt;10.3109/00952990.2014.998365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29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3415F930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200</w:t>
            </w:r>
          </w:p>
          <w:p w14:paraId="4A05696C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4CAA3CE9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Undergraduate students from a private Midwestern university </w:t>
            </w:r>
          </w:p>
          <w:p w14:paraId="39EF86F8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</w:tcPr>
          <w:p w14:paraId="3519A725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Year not reported</w:t>
            </w:r>
          </w:p>
          <w:p w14:paraId="342E021F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64142445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19.45 years (1.62) </w:t>
            </w:r>
          </w:p>
          <w:p w14:paraId="73C05011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62% </w:t>
            </w:r>
            <w:r>
              <w:rPr>
                <w:sz w:val="20"/>
                <w:szCs w:val="20"/>
              </w:rPr>
              <w:t>f</w:t>
            </w:r>
            <w:r w:rsidRPr="007C141E">
              <w:rPr>
                <w:sz w:val="20"/>
                <w:szCs w:val="20"/>
              </w:rPr>
              <w:t xml:space="preserve">emale </w:t>
            </w:r>
          </w:p>
          <w:p w14:paraId="33CC96AF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72.2% </w:t>
            </w:r>
            <w:r w:rsidR="008C238B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  <w:r w:rsidRPr="007C141E">
              <w:rPr>
                <w:sz w:val="20"/>
                <w:szCs w:val="20"/>
              </w:rPr>
              <w:t xml:space="preserve"> </w:t>
            </w:r>
          </w:p>
          <w:p w14:paraId="4ABD90D0" w14:textId="77777777" w:rsidR="008C238B" w:rsidRDefault="008C238B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.2% Hispanic </w:t>
            </w:r>
          </w:p>
          <w:p w14:paraId="65696236" w14:textId="77777777" w:rsidR="008C238B" w:rsidRPr="007C141E" w:rsidRDefault="008C238B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16E9ABFA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Multiple hierarchical regression </w:t>
            </w:r>
          </w:p>
        </w:tc>
        <w:tc>
          <w:tcPr>
            <w:tcW w:w="2610" w:type="dxa"/>
          </w:tcPr>
          <w:p w14:paraId="1D77610D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Summary adversity and trauma scores based on the following: </w:t>
            </w:r>
          </w:p>
          <w:p w14:paraId="07D2F14A" w14:textId="77777777" w:rsidR="0043200A" w:rsidRPr="007C141E" w:rsidRDefault="0043200A" w:rsidP="0043200A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PA </w:t>
            </w:r>
          </w:p>
          <w:p w14:paraId="427F54E3" w14:textId="77777777" w:rsidR="0043200A" w:rsidRPr="007C141E" w:rsidRDefault="0043200A" w:rsidP="0043200A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SA </w:t>
            </w:r>
          </w:p>
          <w:p w14:paraId="29E85A5D" w14:textId="77777777" w:rsidR="0043200A" w:rsidRPr="007C141E" w:rsidRDefault="0043200A" w:rsidP="0043200A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motional abuse </w:t>
            </w:r>
          </w:p>
          <w:p w14:paraId="51DF69B7" w14:textId="77777777" w:rsidR="0043200A" w:rsidRPr="007C141E" w:rsidRDefault="0043200A" w:rsidP="0043200A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General trauma (witnessing trauma, natural disasters, etc.) </w:t>
            </w:r>
          </w:p>
        </w:tc>
        <w:tc>
          <w:tcPr>
            <w:tcW w:w="1620" w:type="dxa"/>
          </w:tcPr>
          <w:p w14:paraId="02E779B6" w14:textId="77777777" w:rsidR="0043200A" w:rsidRPr="00A24DB5" w:rsidRDefault="0043200A" w:rsidP="00EC7B34">
            <w:pPr>
              <w:rPr>
                <w:sz w:val="20"/>
                <w:szCs w:val="20"/>
              </w:rPr>
            </w:pPr>
            <w:r w:rsidRPr="00A24DB5">
              <w:rPr>
                <w:sz w:val="20"/>
                <w:szCs w:val="20"/>
              </w:rPr>
              <w:t>Problem drinking</w:t>
            </w:r>
          </w:p>
          <w:p w14:paraId="0534E1A2" w14:textId="77777777" w:rsidR="0043200A" w:rsidRPr="007C141E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58C0C544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Adversity score</w:t>
            </w:r>
            <w:r w:rsidRPr="007C141E">
              <w:rPr>
                <w:sz w:val="20"/>
                <w:szCs w:val="20"/>
              </w:rPr>
              <w:t xml:space="preserve"> and </w:t>
            </w:r>
            <w:r w:rsidRPr="007C141E">
              <w:rPr>
                <w:sz w:val="20"/>
                <w:szCs w:val="20"/>
                <w:u w:val="single"/>
              </w:rPr>
              <w:t>trauma score</w:t>
            </w:r>
            <w:r w:rsidRPr="007C141E">
              <w:rPr>
                <w:sz w:val="20"/>
                <w:szCs w:val="20"/>
              </w:rPr>
              <w:t xml:space="preserve"> were not significantly associated with </w:t>
            </w:r>
            <w:r>
              <w:rPr>
                <w:sz w:val="20"/>
                <w:szCs w:val="20"/>
              </w:rPr>
              <w:t xml:space="preserve">problem </w:t>
            </w:r>
            <w:r w:rsidRPr="007C141E">
              <w:rPr>
                <w:sz w:val="20"/>
                <w:szCs w:val="20"/>
              </w:rPr>
              <w:t>drinking.</w:t>
            </w:r>
          </w:p>
          <w:p w14:paraId="765CA220" w14:textId="77777777" w:rsidR="0043200A" w:rsidRPr="007C141E" w:rsidRDefault="0043200A" w:rsidP="00EC7B3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</w:tr>
      <w:tr w:rsidR="0043200A" w:rsidRPr="007C141E" w14:paraId="147D7611" w14:textId="77777777" w:rsidTr="00EC7B34">
        <w:tc>
          <w:tcPr>
            <w:tcW w:w="2245" w:type="dxa"/>
          </w:tcPr>
          <w:p w14:paraId="417FD15A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7C141E">
              <w:rPr>
                <w:color w:val="000000"/>
                <w:sz w:val="20"/>
                <w:szCs w:val="20"/>
              </w:rPr>
              <w:t>Klanecky</w:t>
            </w:r>
            <w:proofErr w:type="spellEnd"/>
            <w:r w:rsidRPr="007C141E">
              <w:rPr>
                <w:color w:val="000000"/>
                <w:sz w:val="20"/>
                <w:szCs w:val="20"/>
              </w:rPr>
              <w:t xml:space="preserve"> (2012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Klanecky&lt;/Author&gt;&lt;Year&gt;2012&lt;/Year&gt;&lt;RecNum&gt;1104&lt;/RecNum&gt;&lt;DisplayText&gt;[30]&lt;/DisplayText&gt;&lt;record&gt;&lt;rec-number&gt;1104&lt;/rec-number&gt;&lt;foreign-keys&gt;&lt;key app="EN" db-id="p2wsz9rdmz90w8evpvmx9txyefzeatevvrxx" timestamp="1480521397"&gt;1104&lt;/key&gt;&lt;/foreign-keys&gt;&lt;ref-type name="Journal Article"&gt;17&lt;/ref-type&gt;&lt;contributors&gt;&lt;authors&gt;&lt;author&gt;Klanecky, A.&lt;/author&gt;&lt;author&gt;McChargue, D. E.&lt;/author&gt;&lt;author&gt;Bruggeman, L.&lt;/author&gt;&lt;/authors&gt;&lt;/contributors&gt;&lt;auth-address&gt;Department of Psychology, University of Nebraska-Lincoln, NE 68588, USA.&lt;/auth-address&gt;&lt;titles&gt;&lt;title&gt;Desire to dissociate: implications for problematic drinking in college students with childhood or adolescent sexual abuse exposure&lt;/title&gt;&lt;secondary-title&gt;Am J Addict&lt;/secondary-title&gt;&lt;/titles&gt;&lt;periodical&gt;&lt;full-title&gt;Am J Addict&lt;/full-title&gt;&lt;/periodical&gt;&lt;pages&gt;250-6&lt;/pages&gt;&lt;volume&gt;21&lt;/volume&gt;&lt;number&gt;3&lt;/number&gt;&lt;keywords&gt;&lt;keyword&gt;Adolescent&lt;/keyword&gt;&lt;keyword&gt;Adult Survivors of Child Abuse/*psychology&lt;/keyword&gt;&lt;keyword&gt;Alcohol Drinking/*psychology&lt;/keyword&gt;&lt;keyword&gt;Alcoholism/*psychology&lt;/keyword&gt;&lt;keyword&gt;Dissociative Disorders/*psychology&lt;/keyword&gt;&lt;keyword&gt;Female&lt;/keyword&gt;&lt;keyword&gt;Humans&lt;/keyword&gt;&lt;keyword&gt;Male&lt;/keyword&gt;&lt;keyword&gt;Motivation&lt;/keyword&gt;&lt;keyword&gt;Sex Offenses/*psychology&lt;/keyword&gt;&lt;keyword&gt;Students/psychology&lt;/keyword&gt;&lt;keyword&gt;Universities&lt;/keyword&gt;&lt;keyword&gt;Young Adult&lt;/keyword&gt;&lt;/keywords&gt;&lt;dates&gt;&lt;year&gt;2012&lt;/year&gt;&lt;pub-dates&gt;&lt;date&gt;May-Jun&lt;/date&gt;&lt;/pub-dates&gt;&lt;/dates&gt;&lt;isbn&gt;1521-0391 (Electronic)&amp;#xD;1055-0496 (Linking)&lt;/isbn&gt;&lt;accession-num&gt;22494227&lt;/accession-num&gt;&lt;urls&gt;&lt;related-urls&gt;&lt;url&gt;http://www.ncbi.nlm.nih.gov/pubmed/22494227&lt;/url&gt;&lt;/related-urls&gt;&lt;/urls&gt;&lt;electronic-resource-num&gt;10.1111/j.1521-0391.2012.00228.x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0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5F8F3D2A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>N=298</w:t>
            </w:r>
          </w:p>
          <w:p w14:paraId="152A5B70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15028FBD" w14:textId="77777777" w:rsidR="0043200A" w:rsidRPr="007C141E" w:rsidRDefault="0043200A" w:rsidP="00EC7B34">
            <w:pPr>
              <w:rPr>
                <w:color w:val="000000"/>
                <w:sz w:val="20"/>
                <w:szCs w:val="20"/>
              </w:rPr>
            </w:pPr>
            <w:r w:rsidRPr="007C141E">
              <w:rPr>
                <w:color w:val="000000"/>
                <w:sz w:val="20"/>
                <w:szCs w:val="20"/>
              </w:rPr>
              <w:t xml:space="preserve">Midwestern undergraduate students </w:t>
            </w:r>
          </w:p>
        </w:tc>
        <w:tc>
          <w:tcPr>
            <w:tcW w:w="2070" w:type="dxa"/>
          </w:tcPr>
          <w:p w14:paraId="1E50F40B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Year not reported</w:t>
            </w:r>
          </w:p>
          <w:p w14:paraId="22AF0E2F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  <w:p w14:paraId="30BFDFCA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19.</w:t>
            </w:r>
            <w:r>
              <w:rPr>
                <w:sz w:val="20"/>
                <w:szCs w:val="20"/>
              </w:rPr>
              <w:t>9</w:t>
            </w:r>
            <w:r w:rsidRPr="007C141E">
              <w:rPr>
                <w:sz w:val="20"/>
                <w:szCs w:val="20"/>
              </w:rPr>
              <w:t xml:space="preserve"> years (1.9) </w:t>
            </w:r>
          </w:p>
          <w:p w14:paraId="4BF9237F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4</w:t>
            </w:r>
            <w:r w:rsidRPr="007C141E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</w:p>
          <w:p w14:paraId="2FD3942F" w14:textId="77777777" w:rsidR="0043200A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88.6% </w:t>
            </w:r>
            <w:r w:rsidR="008C238B">
              <w:rPr>
                <w:sz w:val="20"/>
                <w:szCs w:val="20"/>
              </w:rPr>
              <w:t>W</w:t>
            </w:r>
            <w:r w:rsidRPr="007C141E">
              <w:rPr>
                <w:sz w:val="20"/>
                <w:szCs w:val="20"/>
              </w:rPr>
              <w:t xml:space="preserve">hite </w:t>
            </w:r>
          </w:p>
          <w:p w14:paraId="62E888C4" w14:textId="77777777" w:rsidR="008C238B" w:rsidRPr="007C141E" w:rsidRDefault="008C238B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.0% Hispanic </w:t>
            </w:r>
          </w:p>
        </w:tc>
        <w:tc>
          <w:tcPr>
            <w:tcW w:w="1440" w:type="dxa"/>
          </w:tcPr>
          <w:p w14:paraId="0DD3C22A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Multiple hierarchical regression </w:t>
            </w:r>
          </w:p>
        </w:tc>
        <w:tc>
          <w:tcPr>
            <w:tcW w:w="2610" w:type="dxa"/>
          </w:tcPr>
          <w:p w14:paraId="0FCC7B8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Summary trauma score based on the following:</w:t>
            </w:r>
          </w:p>
          <w:p w14:paraId="32AAF12F" w14:textId="77777777" w:rsidR="0043200A" w:rsidRPr="007C141E" w:rsidRDefault="0043200A" w:rsidP="0043200A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CPA </w:t>
            </w:r>
          </w:p>
          <w:p w14:paraId="62F37270" w14:textId="77777777" w:rsidR="0043200A" w:rsidRPr="007C141E" w:rsidRDefault="0043200A" w:rsidP="0043200A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Emotional abuse </w:t>
            </w:r>
          </w:p>
          <w:p w14:paraId="307A0EC7" w14:textId="77777777" w:rsidR="0043200A" w:rsidRPr="007C141E" w:rsidRDefault="0043200A" w:rsidP="0043200A">
            <w:pPr>
              <w:pStyle w:val="ListParagraph"/>
              <w:numPr>
                <w:ilvl w:val="0"/>
                <w:numId w:val="45"/>
              </w:numPr>
              <w:spacing w:after="0" w:line="240" w:lineRule="auto"/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General trauma (witnessing trauma, natural disasters, etc.)</w:t>
            </w:r>
          </w:p>
          <w:p w14:paraId="5595A4D6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68E17696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2C8F5852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</w:rPr>
              <w:t xml:space="preserve">Problematic alcohol use </w:t>
            </w:r>
          </w:p>
        </w:tc>
        <w:tc>
          <w:tcPr>
            <w:tcW w:w="3685" w:type="dxa"/>
          </w:tcPr>
          <w:p w14:paraId="123C16FC" w14:textId="77777777" w:rsidR="0043200A" w:rsidRPr="007C141E" w:rsidRDefault="0043200A" w:rsidP="00EC7B34">
            <w:pPr>
              <w:rPr>
                <w:sz w:val="20"/>
                <w:szCs w:val="20"/>
              </w:rPr>
            </w:pPr>
            <w:r w:rsidRPr="007C141E">
              <w:rPr>
                <w:sz w:val="20"/>
                <w:szCs w:val="20"/>
                <w:u w:val="single"/>
              </w:rPr>
              <w:t>CSA</w:t>
            </w:r>
            <w:r w:rsidRPr="007C141E">
              <w:rPr>
                <w:sz w:val="20"/>
                <w:szCs w:val="20"/>
              </w:rPr>
              <w:t xml:space="preserve"> and </w:t>
            </w:r>
            <w:r>
              <w:rPr>
                <w:sz w:val="20"/>
                <w:szCs w:val="20"/>
                <w:u w:val="single"/>
              </w:rPr>
              <w:t>t</w:t>
            </w:r>
            <w:r w:rsidRPr="007C141E">
              <w:rPr>
                <w:sz w:val="20"/>
                <w:szCs w:val="20"/>
                <w:u w:val="single"/>
              </w:rPr>
              <w:t>rauma score</w:t>
            </w:r>
            <w:r w:rsidRPr="007C141E">
              <w:rPr>
                <w:sz w:val="20"/>
                <w:szCs w:val="20"/>
              </w:rPr>
              <w:t xml:space="preserve"> were not directly associated with problematic alcohol use in adjusted models. </w:t>
            </w:r>
          </w:p>
          <w:p w14:paraId="264A892E" w14:textId="77777777" w:rsidR="0043200A" w:rsidRPr="007C141E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F43E6E" w14:paraId="07515FCC" w14:textId="77777777" w:rsidTr="00EC7B34">
        <w:tc>
          <w:tcPr>
            <w:tcW w:w="2245" w:type="dxa"/>
            <w:shd w:val="clear" w:color="auto" w:fill="auto"/>
          </w:tcPr>
          <w:p w14:paraId="2C27212D" w14:textId="77777777" w:rsidR="0043200A" w:rsidRPr="00F43E6E" w:rsidRDefault="0043200A" w:rsidP="00EC7B34">
            <w:pPr>
              <w:rPr>
                <w:color w:val="000000"/>
                <w:sz w:val="20"/>
                <w:szCs w:val="20"/>
              </w:rPr>
            </w:pPr>
            <w:r w:rsidRPr="00F32395">
              <w:rPr>
                <w:color w:val="000000"/>
                <w:sz w:val="20"/>
                <w:szCs w:val="20"/>
              </w:rPr>
              <w:t>La Flair (2013)</w:t>
            </w:r>
            <w:r w:rsidR="00EC7B34" w:rsidRPr="00F32395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SBGbGFpcjwvQXV0aG9yPjxZZWFyPjIwMTM8L1llYXI+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</w:fldData>
              </w:fldChar>
            </w:r>
            <w:r w:rsidR="00EC7B34" w:rsidRPr="00F32395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 w:rsidRPr="00F32395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SBGbGFpcjwvQXV0aG9yPjxZZWFyPjIwMTM8L1llYXI+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</w:fldData>
              </w:fldChar>
            </w:r>
            <w:r w:rsidR="00EC7B34" w:rsidRPr="00F32395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 w:rsidRPr="00F32395">
              <w:rPr>
                <w:color w:val="000000"/>
                <w:sz w:val="20"/>
                <w:szCs w:val="20"/>
              </w:rPr>
            </w:r>
            <w:r w:rsidR="00EC7B34" w:rsidRPr="00F32395">
              <w:rPr>
                <w:color w:val="000000"/>
                <w:sz w:val="20"/>
                <w:szCs w:val="20"/>
              </w:rPr>
              <w:fldChar w:fldCharType="end"/>
            </w:r>
            <w:r w:rsidR="00EC7B34" w:rsidRPr="00F32395">
              <w:rPr>
                <w:color w:val="000000"/>
                <w:sz w:val="20"/>
                <w:szCs w:val="20"/>
              </w:rPr>
            </w:r>
            <w:r w:rsidR="00EC7B34" w:rsidRPr="00F32395">
              <w:rPr>
                <w:color w:val="000000"/>
                <w:sz w:val="20"/>
                <w:szCs w:val="20"/>
              </w:rPr>
              <w:fldChar w:fldCharType="separate"/>
            </w:r>
            <w:r w:rsidR="00EC7B34" w:rsidRPr="00F32395">
              <w:rPr>
                <w:noProof/>
                <w:color w:val="000000"/>
                <w:sz w:val="20"/>
                <w:szCs w:val="20"/>
              </w:rPr>
              <w:t>[31]</w:t>
            </w:r>
            <w:r w:rsidR="00EC7B34" w:rsidRPr="00F32395">
              <w:rPr>
                <w:color w:val="000000"/>
                <w:sz w:val="20"/>
                <w:szCs w:val="20"/>
              </w:rPr>
              <w:fldChar w:fldCharType="end"/>
            </w:r>
          </w:p>
          <w:p w14:paraId="74307B42" w14:textId="77777777" w:rsidR="0043200A" w:rsidRPr="00F43E6E" w:rsidRDefault="0043200A" w:rsidP="00EC7B34">
            <w:pPr>
              <w:rPr>
                <w:color w:val="000000"/>
                <w:sz w:val="20"/>
                <w:szCs w:val="20"/>
              </w:rPr>
            </w:pPr>
            <w:r w:rsidRPr="00F43E6E">
              <w:rPr>
                <w:color w:val="000000"/>
                <w:sz w:val="20"/>
                <w:szCs w:val="20"/>
              </w:rPr>
              <w:t>N=11,750</w:t>
            </w:r>
            <w:r w:rsidRPr="00F43E6E">
              <w:rPr>
                <w:color w:val="000000"/>
                <w:sz w:val="20"/>
                <w:szCs w:val="20"/>
              </w:rPr>
              <w:br/>
            </w:r>
          </w:p>
          <w:p w14:paraId="02F590DC" w14:textId="77777777" w:rsidR="0043200A" w:rsidRPr="00F43E6E" w:rsidRDefault="0043200A" w:rsidP="00EC7B34">
            <w:pPr>
              <w:rPr>
                <w:color w:val="000000"/>
                <w:sz w:val="20"/>
                <w:szCs w:val="20"/>
              </w:rPr>
            </w:pPr>
            <w:r w:rsidRPr="00F43E6E">
              <w:rPr>
                <w:color w:val="000000"/>
                <w:sz w:val="20"/>
                <w:szCs w:val="20"/>
              </w:rPr>
              <w:t>NESARC, Waves 1 &amp; 2; women participants only</w:t>
            </w:r>
          </w:p>
        </w:tc>
        <w:tc>
          <w:tcPr>
            <w:tcW w:w="2070" w:type="dxa"/>
            <w:shd w:val="clear" w:color="auto" w:fill="auto"/>
          </w:tcPr>
          <w:p w14:paraId="21C30165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2001-2002 (Wave 1); 2004-2005 (Wave 2)</w:t>
            </w:r>
          </w:p>
          <w:p w14:paraId="51193F62" w14:textId="77777777" w:rsidR="0043200A" w:rsidRPr="00F43E6E" w:rsidRDefault="0043200A" w:rsidP="00EC7B34">
            <w:pPr>
              <w:rPr>
                <w:sz w:val="20"/>
                <w:szCs w:val="20"/>
              </w:rPr>
            </w:pPr>
          </w:p>
          <w:p w14:paraId="50A16C37" w14:textId="77777777" w:rsidR="0043200A" w:rsidRDefault="0043200A" w:rsidP="00EC7B34">
            <w:pPr>
              <w:rPr>
                <w:color w:val="000000"/>
                <w:sz w:val="20"/>
                <w:szCs w:val="20"/>
              </w:rPr>
            </w:pPr>
            <w:r w:rsidRPr="00F43E6E">
              <w:rPr>
                <w:color w:val="000000"/>
                <w:sz w:val="20"/>
                <w:szCs w:val="20"/>
              </w:rPr>
              <w:t>Mean age and SD not reported</w:t>
            </w:r>
          </w:p>
          <w:p w14:paraId="5BC15D1C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F43E6E">
              <w:rPr>
                <w:sz w:val="20"/>
                <w:szCs w:val="20"/>
              </w:rPr>
              <w:t>17% 18-35 years</w:t>
            </w:r>
          </w:p>
          <w:p w14:paraId="241DE0ED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47% 36-49 years</w:t>
            </w:r>
          </w:p>
          <w:p w14:paraId="294AB133" w14:textId="77777777" w:rsidR="0043200A" w:rsidRPr="00A24DB5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36% 50+</w:t>
            </w:r>
            <w:r>
              <w:rPr>
                <w:sz w:val="20"/>
                <w:szCs w:val="20"/>
              </w:rPr>
              <w:t xml:space="preserve"> years</w:t>
            </w:r>
            <w:r w:rsidRPr="00F43E6E">
              <w:rPr>
                <w:color w:val="000000"/>
                <w:sz w:val="20"/>
                <w:szCs w:val="20"/>
              </w:rPr>
              <w:t>)</w:t>
            </w:r>
          </w:p>
          <w:p w14:paraId="317CC7D9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F43E6E">
              <w:rPr>
                <w:sz w:val="20"/>
                <w:szCs w:val="20"/>
              </w:rPr>
              <w:t xml:space="preserve">emale </w:t>
            </w:r>
          </w:p>
          <w:p w14:paraId="1B0B8CE7" w14:textId="77777777" w:rsidR="0043200A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65</w:t>
            </w:r>
            <w:r w:rsidR="00F32395">
              <w:rPr>
                <w:sz w:val="20"/>
                <w:szCs w:val="20"/>
              </w:rPr>
              <w:t>.2</w:t>
            </w:r>
            <w:r w:rsidRPr="00F43E6E">
              <w:rPr>
                <w:sz w:val="20"/>
                <w:szCs w:val="20"/>
              </w:rPr>
              <w:t xml:space="preserve">% </w:t>
            </w:r>
            <w:r w:rsidR="00F32395">
              <w:rPr>
                <w:sz w:val="20"/>
                <w:szCs w:val="20"/>
              </w:rPr>
              <w:t>White</w:t>
            </w:r>
          </w:p>
          <w:p w14:paraId="25292ED2" w14:textId="77777777" w:rsidR="00F32395" w:rsidRPr="00F43E6E" w:rsidRDefault="00F32395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4% Hispanic</w:t>
            </w:r>
          </w:p>
          <w:p w14:paraId="37F5EAE8" w14:textId="77777777" w:rsidR="0043200A" w:rsidRPr="00F43E6E" w:rsidRDefault="0043200A" w:rsidP="00EC7B34">
            <w:pPr>
              <w:rPr>
                <w:sz w:val="20"/>
                <w:szCs w:val="20"/>
              </w:rPr>
            </w:pPr>
          </w:p>
          <w:p w14:paraId="70419E18" w14:textId="77777777" w:rsidR="0043200A" w:rsidRPr="00F43E6E" w:rsidRDefault="0043200A" w:rsidP="00EC7B34">
            <w:pPr>
              <w:rPr>
                <w:sz w:val="20"/>
                <w:szCs w:val="20"/>
              </w:rPr>
            </w:pPr>
          </w:p>
          <w:p w14:paraId="205AFA6D" w14:textId="77777777" w:rsidR="0043200A" w:rsidRPr="00F43E6E" w:rsidRDefault="0043200A" w:rsidP="00EC7B34">
            <w:pPr>
              <w:rPr>
                <w:sz w:val="20"/>
                <w:szCs w:val="20"/>
              </w:rPr>
            </w:pPr>
          </w:p>
          <w:p w14:paraId="5D45FD3D" w14:textId="77777777" w:rsidR="0043200A" w:rsidRPr="00F43E6E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</w:tcPr>
          <w:p w14:paraId="6110FE9A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Latent class analysis;</w:t>
            </w:r>
            <w:r w:rsidRPr="00F43E6E">
              <w:rPr>
                <w:sz w:val="20"/>
                <w:szCs w:val="20"/>
              </w:rPr>
              <w:t xml:space="preserve"> Latent transition analysis</w:t>
            </w:r>
          </w:p>
        </w:tc>
        <w:tc>
          <w:tcPr>
            <w:tcW w:w="2610" w:type="dxa"/>
            <w:shd w:val="clear" w:color="auto" w:fill="auto"/>
          </w:tcPr>
          <w:p w14:paraId="640433EF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Summary CM score and individual exposure to the following:</w:t>
            </w:r>
          </w:p>
          <w:p w14:paraId="10493770" w14:textId="77777777" w:rsidR="0043200A" w:rsidRPr="00F43E6E" w:rsidRDefault="0043200A" w:rsidP="0043200A">
            <w:pPr>
              <w:pStyle w:val="ListParagraph"/>
              <w:numPr>
                <w:ilvl w:val="0"/>
                <w:numId w:val="105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CSA </w:t>
            </w:r>
          </w:p>
          <w:p w14:paraId="63E06E78" w14:textId="77777777" w:rsidR="0043200A" w:rsidRPr="00F43E6E" w:rsidRDefault="0043200A" w:rsidP="0043200A">
            <w:pPr>
              <w:pStyle w:val="ListParagraph"/>
              <w:numPr>
                <w:ilvl w:val="0"/>
                <w:numId w:val="46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CPA </w:t>
            </w:r>
          </w:p>
          <w:p w14:paraId="33FAE6EF" w14:textId="77777777" w:rsidR="0043200A" w:rsidRPr="00F43E6E" w:rsidRDefault="0043200A" w:rsidP="0043200A">
            <w:pPr>
              <w:pStyle w:val="ListParagraph"/>
              <w:numPr>
                <w:ilvl w:val="0"/>
                <w:numId w:val="46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Witnessed domestic violence</w:t>
            </w:r>
          </w:p>
          <w:p w14:paraId="3B7A2389" w14:textId="77777777" w:rsidR="0043200A" w:rsidRPr="00F43E6E" w:rsidRDefault="0043200A" w:rsidP="0043200A">
            <w:pPr>
              <w:pStyle w:val="ListParagraph"/>
              <w:numPr>
                <w:ilvl w:val="0"/>
                <w:numId w:val="46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Neglect</w:t>
            </w:r>
          </w:p>
        </w:tc>
        <w:tc>
          <w:tcPr>
            <w:tcW w:w="1620" w:type="dxa"/>
            <w:shd w:val="clear" w:color="auto" w:fill="auto"/>
          </w:tcPr>
          <w:p w14:paraId="57B207E6" w14:textId="77777777" w:rsidR="0043200A" w:rsidRPr="00251B6D" w:rsidRDefault="0043200A" w:rsidP="0043200A">
            <w:pPr>
              <w:pStyle w:val="ListParagraph"/>
              <w:numPr>
                <w:ilvl w:val="0"/>
                <w:numId w:val="233"/>
              </w:numPr>
              <w:spacing w:after="0" w:line="240" w:lineRule="auto"/>
              <w:ind w:left="216" w:hanging="216"/>
              <w:rPr>
                <w:sz w:val="20"/>
                <w:szCs w:val="20"/>
              </w:rPr>
            </w:pPr>
            <w:r w:rsidRPr="00251B6D">
              <w:rPr>
                <w:sz w:val="20"/>
                <w:szCs w:val="20"/>
              </w:rPr>
              <w:t xml:space="preserve">Alcohol  dependence </w:t>
            </w:r>
          </w:p>
          <w:p w14:paraId="63E5E72E" w14:textId="77777777" w:rsidR="0043200A" w:rsidRPr="00251B6D" w:rsidRDefault="0043200A" w:rsidP="0043200A">
            <w:pPr>
              <w:pStyle w:val="ListParagraph"/>
              <w:numPr>
                <w:ilvl w:val="0"/>
                <w:numId w:val="233"/>
              </w:numPr>
              <w:spacing w:after="0" w:line="240" w:lineRule="auto"/>
              <w:ind w:left="216" w:hanging="216"/>
            </w:pPr>
            <w:r w:rsidRPr="00251B6D">
              <w:rPr>
                <w:sz w:val="20"/>
                <w:szCs w:val="20"/>
              </w:rPr>
              <w:t>Alcohol abuse</w:t>
            </w:r>
          </w:p>
        </w:tc>
        <w:tc>
          <w:tcPr>
            <w:tcW w:w="3685" w:type="dxa"/>
            <w:shd w:val="clear" w:color="auto" w:fill="auto"/>
          </w:tcPr>
          <w:p w14:paraId="05E2CDBF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Increased risk of transition to hazardous use from no alcohol problems at Wave 1 was observed among those who experienced:</w:t>
            </w:r>
          </w:p>
          <w:p w14:paraId="68FBB96E" w14:textId="77777777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Any CM</w:t>
            </w:r>
            <w:r w:rsidRPr="00F43E6E">
              <w:rPr>
                <w:sz w:val="20"/>
                <w:szCs w:val="20"/>
              </w:rPr>
              <w:t xml:space="preserve"> (AOR = 1.6, 95% CI [1.2, 2.0]) </w:t>
            </w:r>
          </w:p>
          <w:p w14:paraId="1C058EC6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1C43054B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Increased risk of transition from hazardous use to severe at Wave 1 was observed among those who experience</w:t>
            </w:r>
            <w:r>
              <w:rPr>
                <w:sz w:val="20"/>
                <w:szCs w:val="20"/>
              </w:rPr>
              <w:t>d</w:t>
            </w:r>
            <w:r w:rsidRPr="00F43E6E">
              <w:rPr>
                <w:sz w:val="20"/>
                <w:szCs w:val="20"/>
              </w:rPr>
              <w:t>:</w:t>
            </w:r>
          </w:p>
          <w:p w14:paraId="522ECD09" w14:textId="77777777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SA</w:t>
            </w:r>
            <w:r w:rsidRPr="00F43E6E">
              <w:rPr>
                <w:sz w:val="20"/>
                <w:szCs w:val="20"/>
              </w:rPr>
              <w:t xml:space="preserve"> (AOR = 1.8, 95% CI [1.4–2.4])</w:t>
            </w:r>
          </w:p>
          <w:p w14:paraId="687CB459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131FB19F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lastRenderedPageBreak/>
              <w:t>Increased risk of transition to severe from no problems at Wave 1 was observed among those who experienced:</w:t>
            </w:r>
          </w:p>
          <w:p w14:paraId="41EDDAD5" w14:textId="747B3859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SA</w:t>
            </w:r>
            <w:r w:rsidRPr="00F43E6E">
              <w:rPr>
                <w:sz w:val="20"/>
                <w:szCs w:val="20"/>
              </w:rPr>
              <w:t xml:space="preserve"> (AOR = 4.8, 95% CI [1.9, 12.0])</w:t>
            </w:r>
          </w:p>
          <w:p w14:paraId="5CF0EE73" w14:textId="77777777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PA</w:t>
            </w:r>
            <w:r w:rsidRPr="00F43E6E">
              <w:rPr>
                <w:sz w:val="20"/>
                <w:szCs w:val="20"/>
              </w:rPr>
              <w:t xml:space="preserve"> (AOR = 5.0, 95% CI [1.7, 14.5])</w:t>
            </w:r>
          </w:p>
          <w:p w14:paraId="21F8A026" w14:textId="77777777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 xml:space="preserve">Witnessing domestic violence </w:t>
            </w:r>
            <w:r w:rsidRPr="00F43E6E">
              <w:rPr>
                <w:sz w:val="20"/>
                <w:szCs w:val="20"/>
              </w:rPr>
              <w:t>(AOR = 2.6, 95% CI [1.0, 6.6])</w:t>
            </w:r>
          </w:p>
          <w:p w14:paraId="5A249AA2" w14:textId="77777777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Neglect</w:t>
            </w:r>
            <w:r w:rsidRPr="00F43E6E">
              <w:rPr>
                <w:sz w:val="20"/>
                <w:szCs w:val="20"/>
              </w:rPr>
              <w:t xml:space="preserve"> (AOR = 6.2, 95% CI [2.1, 17.9])</w:t>
            </w:r>
          </w:p>
          <w:p w14:paraId="494D27F8" w14:textId="77777777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Poly-victimization (1+ C</w:t>
            </w:r>
            <w:r>
              <w:rPr>
                <w:sz w:val="20"/>
                <w:szCs w:val="20"/>
                <w:u w:val="single"/>
              </w:rPr>
              <w:t>M</w:t>
            </w:r>
            <w:r w:rsidRPr="00F43E6E">
              <w:rPr>
                <w:sz w:val="20"/>
                <w:szCs w:val="20"/>
                <w:u w:val="single"/>
              </w:rPr>
              <w:t>)</w:t>
            </w:r>
            <w:r w:rsidRPr="00F43E6E">
              <w:rPr>
                <w:sz w:val="20"/>
                <w:szCs w:val="20"/>
              </w:rPr>
              <w:t xml:space="preserve"> (AOR = 4.6, 95% CI [1.8, 11.8])</w:t>
            </w:r>
          </w:p>
          <w:p w14:paraId="30033D3F" w14:textId="77777777" w:rsidR="0043200A" w:rsidRPr="00F43E6E" w:rsidRDefault="0043200A" w:rsidP="0043200A">
            <w:pPr>
              <w:pStyle w:val="ListParagraph"/>
              <w:numPr>
                <w:ilvl w:val="0"/>
                <w:numId w:val="193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Any CM</w:t>
            </w:r>
            <w:r w:rsidRPr="00F43E6E">
              <w:rPr>
                <w:sz w:val="20"/>
                <w:szCs w:val="20"/>
              </w:rPr>
              <w:t xml:space="preserve"> (AOR = 3.9, 95% CI [1.8, 8.5])</w:t>
            </w:r>
          </w:p>
        </w:tc>
      </w:tr>
      <w:tr w:rsidR="0043200A" w:rsidRPr="00F43E6E" w14:paraId="2286497E" w14:textId="77777777" w:rsidTr="00EC7B34">
        <w:tc>
          <w:tcPr>
            <w:tcW w:w="2245" w:type="dxa"/>
          </w:tcPr>
          <w:p w14:paraId="57D4DAA4" w14:textId="77777777" w:rsidR="0043200A" w:rsidRPr="0065734A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65734A">
              <w:rPr>
                <w:color w:val="000000"/>
                <w:sz w:val="20"/>
                <w:szCs w:val="20"/>
              </w:rPr>
              <w:lastRenderedPageBreak/>
              <w:t>Lown</w:t>
            </w:r>
            <w:proofErr w:type="spellEnd"/>
            <w:r w:rsidRPr="0065734A">
              <w:rPr>
                <w:color w:val="000000"/>
                <w:sz w:val="20"/>
                <w:szCs w:val="20"/>
              </w:rPr>
              <w:t xml:space="preserve"> (2011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Lown&lt;/Author&gt;&lt;Year&gt;2011&lt;/Year&gt;&lt;RecNum&gt;82&lt;/RecNum&gt;&lt;DisplayText&gt;[32]&lt;/DisplayText&gt;&lt;record&gt;&lt;rec-number&gt;82&lt;/rec-number&gt;&lt;foreign-keys&gt;&lt;key app="EN" db-id="p2wsz9rdmz90w8evpvmx9txyefzeatevvrxx" timestamp="1477313674"&gt;82&lt;/key&gt;&lt;key app="ENWeb" db-id=""&gt;0&lt;/key&gt;&lt;/foreign-keys&gt;&lt;ref-type name="Journal Article"&gt;17&lt;/ref-type&gt;&lt;contributors&gt;&lt;authors&gt;&lt;author&gt;Lown, E. A.&lt;/author&gt;&lt;author&gt;Nayak, M. B.&lt;/author&gt;&lt;author&gt;Korcha, R. A.&lt;/author&gt;&lt;author&gt;Greenfield, T. K.&lt;/author&gt;&lt;/authors&gt;&lt;/contributors&gt;&lt;auth-address&gt;Alcohol Research Group, Emeryville, California 94608, USA. alown@arg.org&lt;/auth-address&gt;&lt;titles&gt;&lt;title&gt;Child physical and sexual abuse: a comprehensive look at alcohol consumption patterns, consequences, and dependence from the National Alcohol Survey&lt;/title&gt;&lt;secondary-title&gt;Alcohol Clin Exp Res&lt;/secondary-title&gt;&lt;/titles&gt;&lt;periodical&gt;&lt;full-title&gt;Alcohol Clin Exp Res&lt;/full-title&gt;&lt;/periodical&gt;&lt;pages&gt;317-25&lt;/pages&gt;&lt;volume&gt;35&lt;/volume&gt;&lt;number&gt;2&lt;/number&gt;&lt;keywords&gt;&lt;keyword&gt;Adult&lt;/keyword&gt;&lt;keyword&gt;Alcohol Drinking/*epidemiology/psychology&lt;/keyword&gt;&lt;keyword&gt;Alcoholism/*epidemiology/psychology&lt;/keyword&gt;&lt;keyword&gt;Child&lt;/keyword&gt;&lt;keyword&gt;Child Abuse/*statistics &amp;amp; numerical data&lt;/keyword&gt;&lt;keyword&gt;Child Abuse, Sexual/*statistics &amp;amp; numerical data&lt;/keyword&gt;&lt;keyword&gt;Data Collection&lt;/keyword&gt;&lt;keyword&gt;Family&lt;/keyword&gt;&lt;keyword&gt;Female&lt;/keyword&gt;&lt;keyword&gt;Humans&lt;/keyword&gt;&lt;keyword&gt;Middle Aged&lt;/keyword&gt;&lt;keyword&gt;Risk Factors&lt;/keyword&gt;&lt;keyword&gt;Social Problems&lt;/keyword&gt;&lt;keyword&gt;Young Adult&lt;/keyword&gt;&lt;/keywords&gt;&lt;dates&gt;&lt;year&gt;2011&lt;/year&gt;&lt;pub-dates&gt;&lt;date&gt;Feb&lt;/date&gt;&lt;/pub-dates&gt;&lt;/dates&gt;&lt;isbn&gt;1530-0277 (Electronic)&amp;#xD;0145-6008 (Linking)&lt;/isbn&gt;&lt;accession-num&gt;21083668&lt;/accession-num&gt;&lt;urls&gt;&lt;related-urls&gt;&lt;url&gt;http://www.ncbi.nlm.nih.gov/pubmed/21083668&lt;/url&gt;&lt;/related-urls&gt;&lt;/urls&gt;&lt;custom2&gt;PMC3026876&lt;/custom2&gt;&lt;electronic-resource-num&gt;10.1111/j.1530-0277.2010.01347.x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2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1BD4B500" w14:textId="77777777" w:rsidR="0043200A" w:rsidRPr="00130653" w:rsidRDefault="0043200A" w:rsidP="00EC7B34">
            <w:pPr>
              <w:rPr>
                <w:color w:val="000000"/>
                <w:sz w:val="20"/>
                <w:szCs w:val="20"/>
              </w:rPr>
            </w:pPr>
            <w:r w:rsidRPr="00130653">
              <w:rPr>
                <w:color w:val="000000"/>
                <w:sz w:val="20"/>
                <w:szCs w:val="20"/>
              </w:rPr>
              <w:t>N=3,680</w:t>
            </w:r>
          </w:p>
          <w:p w14:paraId="4A30784C" w14:textId="77777777" w:rsidR="0043200A" w:rsidRPr="001355C6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4083D766" w14:textId="77777777" w:rsidR="0043200A" w:rsidRPr="00020D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0DB8">
              <w:rPr>
                <w:color w:val="000000"/>
                <w:sz w:val="20"/>
                <w:szCs w:val="20"/>
              </w:rPr>
              <w:t>NAS, 2005; women participants only</w:t>
            </w:r>
          </w:p>
        </w:tc>
        <w:tc>
          <w:tcPr>
            <w:tcW w:w="2070" w:type="dxa"/>
          </w:tcPr>
          <w:p w14:paraId="1CEB2B1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5</w:t>
            </w:r>
          </w:p>
          <w:p w14:paraId="04E0CC5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3F0B641E" w14:textId="77777777" w:rsidR="0043200A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0DB8">
              <w:rPr>
                <w:color w:val="000000"/>
                <w:sz w:val="20"/>
                <w:szCs w:val="20"/>
              </w:rPr>
              <w:t>Mean age and SD not reported</w:t>
            </w:r>
          </w:p>
          <w:p w14:paraId="330CB62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020DB8">
              <w:rPr>
                <w:sz w:val="20"/>
                <w:szCs w:val="20"/>
              </w:rPr>
              <w:t xml:space="preserve">30% 18-34 years </w:t>
            </w:r>
          </w:p>
          <w:p w14:paraId="09B5D00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38% 35-54 years </w:t>
            </w:r>
          </w:p>
          <w:p w14:paraId="1EFAD47F" w14:textId="77777777" w:rsidR="0043200A" w:rsidRPr="00020D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30% 55</w:t>
            </w:r>
            <w:r>
              <w:rPr>
                <w:sz w:val="20"/>
                <w:szCs w:val="20"/>
              </w:rPr>
              <w:t>+ years)</w:t>
            </w:r>
          </w:p>
          <w:p w14:paraId="17B6BCD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 </w:t>
            </w:r>
          </w:p>
          <w:p w14:paraId="5877607E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1% </w:t>
            </w:r>
            <w:r w:rsidR="00F32395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 xml:space="preserve">hite </w:t>
            </w:r>
          </w:p>
          <w:p w14:paraId="76BD9A30" w14:textId="77777777" w:rsidR="00F32395" w:rsidRPr="00020DB8" w:rsidRDefault="00F32395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.4% Hispanic</w:t>
            </w:r>
          </w:p>
          <w:p w14:paraId="62D10A2A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087FC84D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ivariate analysis;</w:t>
            </w:r>
            <w:r w:rsidRPr="002A78DF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L</w:t>
            </w:r>
            <w:r w:rsidRPr="002A78DF">
              <w:rPr>
                <w:sz w:val="20"/>
                <w:szCs w:val="20"/>
              </w:rPr>
              <w:t>ogistic regression</w:t>
            </w:r>
            <w:r>
              <w:rPr>
                <w:sz w:val="20"/>
                <w:szCs w:val="20"/>
              </w:rPr>
              <w:t>;</w:t>
            </w:r>
            <w:r w:rsidRPr="009C25AF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C</w:t>
            </w:r>
            <w:r w:rsidRPr="009C25AF">
              <w:rPr>
                <w:sz w:val="20"/>
                <w:szCs w:val="20"/>
              </w:rPr>
              <w:t>hi squares</w:t>
            </w:r>
          </w:p>
          <w:p w14:paraId="2933D9B0" w14:textId="77777777" w:rsidR="0043200A" w:rsidRPr="009C25AF" w:rsidRDefault="0043200A" w:rsidP="00EC7B34">
            <w:pPr>
              <w:rPr>
                <w:sz w:val="20"/>
                <w:szCs w:val="20"/>
              </w:rPr>
            </w:pPr>
          </w:p>
          <w:p w14:paraId="4532F2C1" w14:textId="77777777" w:rsidR="0043200A" w:rsidRPr="00C673A0" w:rsidRDefault="0043200A" w:rsidP="00EC7B34">
            <w:pPr>
              <w:rPr>
                <w:sz w:val="20"/>
                <w:szCs w:val="20"/>
              </w:rPr>
            </w:pPr>
          </w:p>
          <w:p w14:paraId="4E97AA55" w14:textId="77777777" w:rsidR="0043200A" w:rsidRPr="00C35981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2B6E5F03" w14:textId="77777777" w:rsidR="0043200A" w:rsidRPr="00C35981" w:rsidRDefault="0043200A" w:rsidP="00EC7B34">
            <w:pPr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>Summary abuse score based o</w:t>
            </w:r>
            <w:r>
              <w:rPr>
                <w:sz w:val="20"/>
                <w:szCs w:val="20"/>
              </w:rPr>
              <w:t>n</w:t>
            </w:r>
            <w:r w:rsidRPr="00C35981">
              <w:rPr>
                <w:sz w:val="20"/>
                <w:szCs w:val="20"/>
              </w:rPr>
              <w:t xml:space="preserve"> the following:</w:t>
            </w:r>
          </w:p>
          <w:p w14:paraId="443FD1A7" w14:textId="77777777" w:rsidR="0043200A" w:rsidRPr="009F489F" w:rsidRDefault="0043200A" w:rsidP="0043200A">
            <w:pPr>
              <w:pStyle w:val="ListParagraph"/>
              <w:numPr>
                <w:ilvl w:val="0"/>
                <w:numId w:val="106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CPA</w:t>
            </w:r>
          </w:p>
          <w:p w14:paraId="5F5ACC28" w14:textId="77777777" w:rsidR="0043200A" w:rsidRPr="005A727B" w:rsidRDefault="0043200A" w:rsidP="0043200A">
            <w:pPr>
              <w:pStyle w:val="ListParagraph"/>
              <w:numPr>
                <w:ilvl w:val="0"/>
                <w:numId w:val="106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 xml:space="preserve">CSA </w:t>
            </w:r>
          </w:p>
        </w:tc>
        <w:tc>
          <w:tcPr>
            <w:tcW w:w="1620" w:type="dxa"/>
            <w:shd w:val="clear" w:color="auto" w:fill="auto"/>
          </w:tcPr>
          <w:p w14:paraId="3957083A" w14:textId="77777777" w:rsidR="0043200A" w:rsidRPr="00F43E6E" w:rsidRDefault="0043200A" w:rsidP="0043200A">
            <w:pPr>
              <w:pStyle w:val="ListParagraph"/>
              <w:numPr>
                <w:ilvl w:val="0"/>
                <w:numId w:val="80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Current alcohol misuse</w:t>
            </w:r>
          </w:p>
          <w:p w14:paraId="5AE36FE9" w14:textId="77777777" w:rsidR="0043200A" w:rsidRPr="00F43E6E" w:rsidRDefault="0043200A" w:rsidP="0043200A">
            <w:pPr>
              <w:pStyle w:val="ListParagraph"/>
              <w:numPr>
                <w:ilvl w:val="0"/>
                <w:numId w:val="80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Lifetime alcohol misuse</w:t>
            </w:r>
          </w:p>
        </w:tc>
        <w:tc>
          <w:tcPr>
            <w:tcW w:w="3685" w:type="dxa"/>
            <w:shd w:val="clear" w:color="auto" w:fill="auto"/>
          </w:tcPr>
          <w:p w14:paraId="62492B7D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Lifetime alcohol-related consequences (2+) were more common in women reporting:</w:t>
            </w:r>
          </w:p>
          <w:p w14:paraId="2C163F31" w14:textId="77777777" w:rsidR="0043200A" w:rsidRDefault="0043200A" w:rsidP="0043200A">
            <w:pPr>
              <w:pStyle w:val="ListParagraph"/>
              <w:numPr>
                <w:ilvl w:val="0"/>
                <w:numId w:val="198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 xml:space="preserve">CPA </w:t>
            </w:r>
            <w:r w:rsidRPr="00F43E6E">
              <w:rPr>
                <w:sz w:val="20"/>
                <w:szCs w:val="20"/>
              </w:rPr>
              <w:t xml:space="preserve">(vs. no abuse) </w:t>
            </w:r>
          </w:p>
          <w:p w14:paraId="6C82FA0A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(AOR = 2.1, 95% CI [1.5, 3.0])</w:t>
            </w:r>
          </w:p>
          <w:p w14:paraId="77BF3728" w14:textId="77777777" w:rsidR="0043200A" w:rsidRDefault="0043200A" w:rsidP="0043200A">
            <w:pPr>
              <w:pStyle w:val="ListParagraph"/>
              <w:numPr>
                <w:ilvl w:val="0"/>
                <w:numId w:val="198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SA</w:t>
            </w:r>
            <w:r w:rsidRPr="00F43E6E">
              <w:rPr>
                <w:sz w:val="20"/>
                <w:szCs w:val="20"/>
              </w:rPr>
              <w:t xml:space="preserve"> (vs. no abuse) </w:t>
            </w:r>
          </w:p>
          <w:p w14:paraId="7DB3FE87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(AOR,= 3.5, 95% CI [2.6, 4.8]) </w:t>
            </w:r>
          </w:p>
          <w:p w14:paraId="7D386AC3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Lifetime alcohol dependence was more common among women with:</w:t>
            </w:r>
          </w:p>
          <w:p w14:paraId="7864C66E" w14:textId="77777777" w:rsidR="0043200A" w:rsidRDefault="0043200A" w:rsidP="0043200A">
            <w:pPr>
              <w:pStyle w:val="ListParagraph"/>
              <w:numPr>
                <w:ilvl w:val="0"/>
                <w:numId w:val="199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PA</w:t>
            </w:r>
            <w:r w:rsidRPr="00F43E6E">
              <w:rPr>
                <w:sz w:val="20"/>
                <w:szCs w:val="20"/>
              </w:rPr>
              <w:t xml:space="preserve"> (vs. no abuse)</w:t>
            </w:r>
          </w:p>
          <w:p w14:paraId="4D1D5316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(AOR = 2.1, 95% CI [1.4, 3.1])</w:t>
            </w:r>
          </w:p>
          <w:p w14:paraId="790946D5" w14:textId="77777777" w:rsidR="0043200A" w:rsidRDefault="0043200A" w:rsidP="0043200A">
            <w:pPr>
              <w:pStyle w:val="ListParagraph"/>
              <w:numPr>
                <w:ilvl w:val="0"/>
                <w:numId w:val="199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SA</w:t>
            </w:r>
            <w:r w:rsidRPr="00F43E6E">
              <w:rPr>
                <w:sz w:val="20"/>
                <w:szCs w:val="20"/>
              </w:rPr>
              <w:t xml:space="preserve"> (vs. no abuse) </w:t>
            </w:r>
          </w:p>
          <w:p w14:paraId="73EF6365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(AOR = 3.7, 95% CI [2.6, 5.3]) </w:t>
            </w:r>
          </w:p>
          <w:p w14:paraId="41C50A02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Controlling for drinking volume:</w:t>
            </w:r>
          </w:p>
          <w:p w14:paraId="3F1DD35B" w14:textId="77777777" w:rsidR="0043200A" w:rsidRDefault="0043200A" w:rsidP="0043200A">
            <w:pPr>
              <w:pStyle w:val="ListParagraph"/>
              <w:numPr>
                <w:ilvl w:val="0"/>
                <w:numId w:val="197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PA</w:t>
            </w:r>
            <w:r w:rsidRPr="00F43E6E">
              <w:rPr>
                <w:sz w:val="20"/>
                <w:szCs w:val="20"/>
              </w:rPr>
              <w:t xml:space="preserve"> was associated with lifetime alcohol consequences </w:t>
            </w:r>
          </w:p>
          <w:p w14:paraId="764221B9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(AOR = 2.0, 95% CI [1.4, 2.9])</w:t>
            </w:r>
          </w:p>
          <w:p w14:paraId="6214A3FA" w14:textId="77777777" w:rsidR="0043200A" w:rsidRDefault="0043200A" w:rsidP="0043200A">
            <w:pPr>
              <w:pStyle w:val="ListParagraph"/>
              <w:numPr>
                <w:ilvl w:val="0"/>
                <w:numId w:val="197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 xml:space="preserve">CSA </w:t>
            </w:r>
            <w:r w:rsidRPr="00F43E6E">
              <w:rPr>
                <w:sz w:val="20"/>
                <w:szCs w:val="20"/>
              </w:rPr>
              <w:t xml:space="preserve">was associated with lifetime alcohol consequences </w:t>
            </w:r>
          </w:p>
          <w:p w14:paraId="4CE38BB4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(AOR = 3.4, 95% CI [2.5, 4.6]) </w:t>
            </w:r>
          </w:p>
          <w:p w14:paraId="50736915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lastRenderedPageBreak/>
              <w:t>CSA with/without CPA</w:t>
            </w:r>
            <w:r w:rsidRPr="00F43E6E">
              <w:rPr>
                <w:sz w:val="20"/>
                <w:szCs w:val="20"/>
              </w:rPr>
              <w:t xml:space="preserve"> (vs. no abuse) were more likely to report: </w:t>
            </w:r>
          </w:p>
          <w:p w14:paraId="76932BA8" w14:textId="77777777" w:rsidR="0043200A" w:rsidRPr="00F43E6E" w:rsidRDefault="0043200A" w:rsidP="0043200A">
            <w:pPr>
              <w:pStyle w:val="ListParagraph"/>
              <w:numPr>
                <w:ilvl w:val="0"/>
                <w:numId w:val="196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Past year heavy episodic drinking (AOR = 1.7, 95% CI [1.0, 2.9])</w:t>
            </w:r>
          </w:p>
          <w:p w14:paraId="06FED4DB" w14:textId="77777777" w:rsidR="0043200A" w:rsidRDefault="0043200A" w:rsidP="0043200A">
            <w:pPr>
              <w:pStyle w:val="ListParagraph"/>
              <w:numPr>
                <w:ilvl w:val="0"/>
                <w:numId w:val="196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Alcohol dependence </w:t>
            </w:r>
          </w:p>
          <w:p w14:paraId="79387CBE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(AOR = 7.2, 95% CI [3.2, 16.5])</w:t>
            </w:r>
          </w:p>
          <w:p w14:paraId="07168528" w14:textId="77777777" w:rsidR="0043200A" w:rsidRDefault="0043200A" w:rsidP="0043200A">
            <w:pPr>
              <w:pStyle w:val="ListParagraph"/>
              <w:numPr>
                <w:ilvl w:val="0"/>
                <w:numId w:val="196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Alcohol consequences </w:t>
            </w:r>
          </w:p>
          <w:p w14:paraId="05FEF406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(AOR=3.6, 95% CI [1.8, 7.3]) </w:t>
            </w:r>
          </w:p>
          <w:p w14:paraId="20E44F44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SA</w:t>
            </w:r>
            <w:r w:rsidRPr="00F43E6E">
              <w:rPr>
                <w:sz w:val="20"/>
                <w:szCs w:val="20"/>
              </w:rPr>
              <w:t xml:space="preserve"> (vs. no abuse) was associated with:</w:t>
            </w:r>
          </w:p>
          <w:p w14:paraId="71C1A94F" w14:textId="77777777" w:rsidR="0043200A" w:rsidRPr="00F43E6E" w:rsidRDefault="0043200A" w:rsidP="0043200A">
            <w:pPr>
              <w:pStyle w:val="ListParagraph"/>
              <w:numPr>
                <w:ilvl w:val="0"/>
                <w:numId w:val="195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Greater number of past year drinks (124 vs.74 drinks, </w:t>
            </w:r>
            <w:r w:rsidRPr="00F43E6E">
              <w:rPr>
                <w:i/>
                <w:sz w:val="20"/>
                <w:szCs w:val="20"/>
              </w:rPr>
              <w:t>p</w:t>
            </w:r>
            <w:r w:rsidRPr="00F43E6E">
              <w:rPr>
                <w:sz w:val="20"/>
                <w:szCs w:val="20"/>
              </w:rPr>
              <w:t xml:space="preserve"> = .002)</w:t>
            </w:r>
          </w:p>
          <w:p w14:paraId="2D893216" w14:textId="77777777" w:rsidR="0043200A" w:rsidRPr="00F43E6E" w:rsidRDefault="0043200A" w:rsidP="00EC7B34">
            <w:pPr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  <w:u w:val="single"/>
              </w:rPr>
              <w:t>CPA</w:t>
            </w:r>
            <w:r w:rsidRPr="00F43E6E">
              <w:rPr>
                <w:sz w:val="20"/>
                <w:szCs w:val="20"/>
              </w:rPr>
              <w:t xml:space="preserve"> (vs. no abuse) was associated with:</w:t>
            </w:r>
          </w:p>
          <w:p w14:paraId="03534F89" w14:textId="77777777" w:rsidR="0043200A" w:rsidRDefault="0043200A" w:rsidP="0043200A">
            <w:pPr>
              <w:pStyle w:val="ListParagraph"/>
              <w:numPr>
                <w:ilvl w:val="0"/>
                <w:numId w:val="194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Current alcohol patterns for intoxication </w:t>
            </w:r>
          </w:p>
          <w:p w14:paraId="2E1EF092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(AOR = 1.8, 95% CI [1.1, 2.9])</w:t>
            </w:r>
          </w:p>
          <w:p w14:paraId="73FFD48D" w14:textId="77777777" w:rsidR="0043200A" w:rsidRPr="00F43E6E" w:rsidRDefault="0043200A" w:rsidP="0043200A">
            <w:pPr>
              <w:pStyle w:val="ListParagraph"/>
              <w:numPr>
                <w:ilvl w:val="0"/>
                <w:numId w:val="194"/>
              </w:numPr>
              <w:spacing w:after="0" w:line="240" w:lineRule="auto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 xml:space="preserve">Current alcohol dependence </w:t>
            </w:r>
          </w:p>
          <w:p w14:paraId="388A08F4" w14:textId="77777777" w:rsidR="0043200A" w:rsidRPr="00F43E6E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F43E6E">
              <w:rPr>
                <w:sz w:val="20"/>
                <w:szCs w:val="20"/>
              </w:rPr>
              <w:t>(AOR = 5.0, 95% CI [2.1, 11.7])</w:t>
            </w:r>
          </w:p>
        </w:tc>
      </w:tr>
      <w:tr w:rsidR="0043200A" w:rsidRPr="00C12705" w14:paraId="45039B44" w14:textId="77777777" w:rsidTr="00EC7B34">
        <w:tc>
          <w:tcPr>
            <w:tcW w:w="2245" w:type="dxa"/>
          </w:tcPr>
          <w:p w14:paraId="14BE19E1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lastRenderedPageBreak/>
              <w:t>McCarty (2012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0NhcnR5PC9BdXRob3I+PFllYXI+MjAxMjwvWWVhcj48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0NhcnR5PC9BdXRob3I+PFllYXI+MjAxMjwvWWVhcj48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3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5BF37B91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t>N=484</w:t>
            </w:r>
          </w:p>
          <w:p w14:paraId="26D857AC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54A82DD6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  <w:shd w:val="clear" w:color="auto" w:fill="FFFFFF"/>
              </w:rPr>
              <w:t xml:space="preserve">Adult African American men in Atlanta, Georgia who participated in the Be Healthy study  </w:t>
            </w:r>
          </w:p>
        </w:tc>
        <w:tc>
          <w:tcPr>
            <w:tcW w:w="2070" w:type="dxa"/>
          </w:tcPr>
          <w:p w14:paraId="52F3481A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2010-2011</w:t>
            </w:r>
          </w:p>
          <w:p w14:paraId="5A21F3B9" w14:textId="77777777" w:rsidR="0043200A" w:rsidRPr="00C12705" w:rsidRDefault="0043200A" w:rsidP="00EC7B34">
            <w:pPr>
              <w:rPr>
                <w:sz w:val="20"/>
                <w:szCs w:val="20"/>
              </w:rPr>
            </w:pPr>
          </w:p>
          <w:p w14:paraId="638FD7B9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39.6 years (13.7) </w:t>
            </w:r>
          </w:p>
          <w:p w14:paraId="2053B40B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  <w:r w:rsidRPr="00C12705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</w:p>
          <w:p w14:paraId="462EC9AF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0% </w:t>
            </w:r>
            <w:r w:rsidR="00DE4CF6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 xml:space="preserve">hite </w:t>
            </w:r>
            <w:r w:rsidRPr="00C12705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0BFC278D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6386120E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Exposure to the following: </w:t>
            </w:r>
          </w:p>
          <w:p w14:paraId="296F8804" w14:textId="77777777" w:rsidR="0043200A" w:rsidRPr="00C12705" w:rsidRDefault="0043200A" w:rsidP="0043200A">
            <w:pPr>
              <w:pStyle w:val="ListParagraph"/>
              <w:numPr>
                <w:ilvl w:val="0"/>
                <w:numId w:val="47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Emotional abuse </w:t>
            </w:r>
          </w:p>
          <w:p w14:paraId="36C1CEA1" w14:textId="77777777" w:rsidR="0043200A" w:rsidRPr="00C12705" w:rsidRDefault="0043200A" w:rsidP="0043200A">
            <w:pPr>
              <w:pStyle w:val="ListParagraph"/>
              <w:numPr>
                <w:ilvl w:val="0"/>
                <w:numId w:val="47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CPA</w:t>
            </w:r>
          </w:p>
          <w:p w14:paraId="4420D3C6" w14:textId="77777777" w:rsidR="0043200A" w:rsidRPr="00C12705" w:rsidRDefault="0043200A" w:rsidP="0043200A">
            <w:pPr>
              <w:pStyle w:val="ListParagraph"/>
              <w:numPr>
                <w:ilvl w:val="0"/>
                <w:numId w:val="47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CSA </w:t>
            </w:r>
          </w:p>
        </w:tc>
        <w:tc>
          <w:tcPr>
            <w:tcW w:w="1620" w:type="dxa"/>
          </w:tcPr>
          <w:p w14:paraId="3A69323D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Alcohol consumption in previous 90 days </w:t>
            </w:r>
          </w:p>
        </w:tc>
        <w:tc>
          <w:tcPr>
            <w:tcW w:w="3685" w:type="dxa"/>
          </w:tcPr>
          <w:p w14:paraId="70B929CB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  <w:u w:val="single"/>
              </w:rPr>
              <w:t>CPA</w:t>
            </w:r>
            <w:r w:rsidRPr="00C12705">
              <w:rPr>
                <w:sz w:val="20"/>
                <w:szCs w:val="20"/>
              </w:rPr>
              <w:t xml:space="preserve"> was associated with been drunk </w:t>
            </w:r>
          </w:p>
          <w:p w14:paraId="0A855692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(</w:t>
            </w:r>
            <w:proofErr w:type="gramStart"/>
            <w:r w:rsidRPr="00C12705">
              <w:rPr>
                <w:sz w:val="20"/>
                <w:szCs w:val="20"/>
              </w:rPr>
              <w:t>OR</w:t>
            </w:r>
            <w:proofErr w:type="gramEnd"/>
            <w:r w:rsidRPr="00C12705">
              <w:rPr>
                <w:sz w:val="20"/>
                <w:szCs w:val="20"/>
              </w:rPr>
              <w:t xml:space="preserve"> = 2.03, 95% CI [1.12, 3.71])</w:t>
            </w:r>
            <w:r>
              <w:rPr>
                <w:sz w:val="20"/>
                <w:szCs w:val="20"/>
              </w:rPr>
              <w:t>.</w:t>
            </w:r>
          </w:p>
          <w:p w14:paraId="3856E267" w14:textId="77777777" w:rsidR="0043200A" w:rsidRPr="00C12705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78384834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  <w:u w:val="single"/>
              </w:rPr>
              <w:t>CSA</w:t>
            </w:r>
            <w:r w:rsidRPr="00C12705">
              <w:rPr>
                <w:sz w:val="20"/>
                <w:szCs w:val="20"/>
              </w:rPr>
              <w:t xml:space="preserve"> was associated with been drunk </w:t>
            </w:r>
          </w:p>
          <w:p w14:paraId="2236FB56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(</w:t>
            </w:r>
            <w:proofErr w:type="gramStart"/>
            <w:r w:rsidRPr="00C12705">
              <w:rPr>
                <w:sz w:val="20"/>
                <w:szCs w:val="20"/>
              </w:rPr>
              <w:t>OR</w:t>
            </w:r>
            <w:proofErr w:type="gramEnd"/>
            <w:r w:rsidRPr="00C12705">
              <w:rPr>
                <w:sz w:val="20"/>
                <w:szCs w:val="20"/>
              </w:rPr>
              <w:t xml:space="preserve"> = 2.07, 95% CI [1.02, 4.18])</w:t>
            </w:r>
            <w:r>
              <w:rPr>
                <w:sz w:val="20"/>
                <w:szCs w:val="20"/>
              </w:rPr>
              <w:t>.</w:t>
            </w:r>
          </w:p>
          <w:p w14:paraId="3254E33E" w14:textId="77777777" w:rsidR="0043200A" w:rsidRPr="00C12705" w:rsidRDefault="0043200A" w:rsidP="00EC7B34">
            <w:pPr>
              <w:rPr>
                <w:sz w:val="20"/>
                <w:szCs w:val="20"/>
              </w:rPr>
            </w:pPr>
          </w:p>
          <w:p w14:paraId="7D9E828F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No abuse items were associated with regular drinking.</w:t>
            </w:r>
          </w:p>
        </w:tc>
      </w:tr>
      <w:tr w:rsidR="0043200A" w:rsidRPr="00C12705" w14:paraId="61A96867" w14:textId="77777777" w:rsidTr="00EC7B34">
        <w:tc>
          <w:tcPr>
            <w:tcW w:w="2245" w:type="dxa"/>
          </w:tcPr>
          <w:p w14:paraId="36684829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t>McMillan (2005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McMillan&lt;/Author&gt;&lt;Year&gt;2005&lt;/Year&gt;&lt;RecNum&gt;1105&lt;/RecNum&gt;&lt;DisplayText&gt;[34]&lt;/DisplayText&gt;&lt;record&gt;&lt;rec-number&gt;1105&lt;/rec-number&gt;&lt;foreign-keys&gt;&lt;key app="EN" db-id="p2wsz9rdmz90w8evpvmx9txyefzeatevvrxx" timestamp="1480537730"&gt;1105&lt;/key&gt;&lt;/foreign-keys&gt;&lt;ref-type name="Journal Article"&gt;17&lt;/ref-type&gt;&lt;contributors&gt;&lt;authors&gt;&lt;author&gt;McMillan, G. P.&lt;/author&gt;&lt;author&gt;Hanson, T.&lt;/author&gt;&lt;author&gt;Bedrick, E. J.&lt;/author&gt;&lt;author&gt;Lapham, S. C.&lt;/author&gt;&lt;/authors&gt;&lt;/contributors&gt;&lt;auth-address&gt;Behavioral Health Research Center of the Southwest, Albuquerque, New Mexico 87102, USA. gmcmillan@bhrcs.org&lt;/auth-address&gt;&lt;titles&gt;&lt;title&gt;Using the Bivariate Dale Model to jointly estimate predictors of frequency and quantity of alcohol use&lt;/title&gt;&lt;secondary-title&gt;J Stud Alcohol&lt;/secondary-title&gt;&lt;/titles&gt;&lt;periodical&gt;&lt;full-title&gt;J Stud Alcohol&lt;/full-title&gt;&lt;/periodical&gt;&lt;pages&gt;688-92&lt;/pages&gt;&lt;volume&gt;66&lt;/volume&gt;&lt;number&gt;5&lt;/number&gt;&lt;keywords&gt;&lt;keyword&gt;Adult&lt;/keyword&gt;&lt;keyword&gt;Alcohol Drinking/*epidemiology/legislation &amp;amp; jurisprudence/psychology&lt;/keyword&gt;&lt;keyword&gt;Alcoholism/*epidemiology/psychology/rehabilitation&lt;/keyword&gt;&lt;keyword&gt;Automobile Driving/legislation &amp;amp; jurisprudence&lt;/keyword&gt;&lt;keyword&gt;Beer&lt;/keyword&gt;&lt;keyword&gt;Child&lt;/keyword&gt;&lt;keyword&gt;Child Abuse, Sexual/psychology/statistics &amp;amp; numerical data&lt;/keyword&gt;&lt;keyword&gt;Confidence Intervals&lt;/keyword&gt;&lt;keyword&gt;Cross-Sectional Studies&lt;/keyword&gt;&lt;keyword&gt;Female&lt;/keyword&gt;&lt;keyword&gt;Humans&lt;/keyword&gt;&lt;keyword&gt;Logistic Models&lt;/keyword&gt;&lt;keyword&gt;Male&lt;/keyword&gt;&lt;keyword&gt;Mass Screening&lt;/keyword&gt;&lt;keyword&gt;Middle Aged&lt;/keyword&gt;&lt;keyword&gt;*Models, Statistical&lt;/keyword&gt;&lt;keyword&gt;Odds Ratio&lt;/keyword&gt;&lt;keyword&gt;Risk Factors&lt;/keyword&gt;&lt;keyword&gt;Statistics as Topic&lt;/keyword&gt;&lt;/keywords&gt;&lt;dates&gt;&lt;year&gt;2005&lt;/year&gt;&lt;pub-dates&gt;&lt;date&gt;Sep&lt;/date&gt;&lt;/pub-dates&gt;&lt;/dates&gt;&lt;isbn&gt;0096-882X (Print)&amp;#xD;0096-882X (Linking)&lt;/isbn&gt;&lt;accession-num&gt;16331854&lt;/accession-num&gt;&lt;urls&gt;&lt;related-urls&gt;&lt;url&gt;http://www.ncbi.nlm.nih.gov/pubmed/16331854&lt;/url&gt;&lt;/related-urls&gt;&lt;/urls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4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59A5192C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t>N=1,964</w:t>
            </w:r>
          </w:p>
          <w:p w14:paraId="2DC38361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4093E446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t>First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C12705">
              <w:rPr>
                <w:color w:val="000000"/>
                <w:sz w:val="20"/>
                <w:szCs w:val="20"/>
              </w:rPr>
              <w:t xml:space="preserve">time driving-while-intoxicated offenders who participated in The Lovelace Comprehensive Screening Program </w:t>
            </w:r>
          </w:p>
        </w:tc>
        <w:tc>
          <w:tcPr>
            <w:tcW w:w="2070" w:type="dxa"/>
          </w:tcPr>
          <w:p w14:paraId="04A92893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Year not reported</w:t>
            </w:r>
          </w:p>
          <w:p w14:paraId="68864C64" w14:textId="77777777" w:rsidR="0043200A" w:rsidRPr="00C12705" w:rsidRDefault="0043200A" w:rsidP="00EC7B34">
            <w:pPr>
              <w:rPr>
                <w:sz w:val="20"/>
                <w:szCs w:val="20"/>
              </w:rPr>
            </w:pPr>
          </w:p>
          <w:p w14:paraId="032D92FD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50% ≤39.5 years </w:t>
            </w:r>
          </w:p>
          <w:p w14:paraId="066CB4A7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(Mean age and SD not reported)</w:t>
            </w:r>
          </w:p>
          <w:p w14:paraId="135B1BC0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% female</w:t>
            </w:r>
          </w:p>
          <w:p w14:paraId="29445E3F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R/E  not reported</w:t>
            </w:r>
          </w:p>
        </w:tc>
        <w:tc>
          <w:tcPr>
            <w:tcW w:w="1440" w:type="dxa"/>
          </w:tcPr>
          <w:p w14:paraId="3EE068BF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gistic regression;</w:t>
            </w:r>
            <w:r w:rsidRPr="00C12705">
              <w:rPr>
                <w:sz w:val="20"/>
                <w:szCs w:val="20"/>
              </w:rPr>
              <w:t xml:space="preserve"> Bivariate </w:t>
            </w:r>
            <w:r>
              <w:rPr>
                <w:sz w:val="20"/>
                <w:szCs w:val="20"/>
              </w:rPr>
              <w:t>d</w:t>
            </w:r>
            <w:r w:rsidRPr="00C12705">
              <w:rPr>
                <w:sz w:val="20"/>
                <w:szCs w:val="20"/>
              </w:rPr>
              <w:t xml:space="preserve">ale </w:t>
            </w:r>
            <w:r>
              <w:rPr>
                <w:sz w:val="20"/>
                <w:szCs w:val="20"/>
              </w:rPr>
              <w:t>m</w:t>
            </w:r>
            <w:r w:rsidRPr="00C12705">
              <w:rPr>
                <w:sz w:val="20"/>
                <w:szCs w:val="20"/>
              </w:rPr>
              <w:t xml:space="preserve">odel </w:t>
            </w:r>
          </w:p>
        </w:tc>
        <w:tc>
          <w:tcPr>
            <w:tcW w:w="2610" w:type="dxa"/>
          </w:tcPr>
          <w:p w14:paraId="421F3F04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Exposure to CSA </w:t>
            </w:r>
          </w:p>
        </w:tc>
        <w:tc>
          <w:tcPr>
            <w:tcW w:w="1620" w:type="dxa"/>
          </w:tcPr>
          <w:p w14:paraId="43C15385" w14:textId="77777777" w:rsidR="0043200A" w:rsidRPr="00C12705" w:rsidRDefault="0043200A" w:rsidP="0043200A">
            <w:pPr>
              <w:pStyle w:val="ListParagraph"/>
              <w:numPr>
                <w:ilvl w:val="0"/>
                <w:numId w:val="8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Frequency of beer consumption </w:t>
            </w:r>
            <w:r>
              <w:rPr>
                <w:sz w:val="20"/>
                <w:szCs w:val="20"/>
              </w:rPr>
              <w:t>(monthly)</w:t>
            </w:r>
          </w:p>
          <w:p w14:paraId="6AADF1B3" w14:textId="77777777" w:rsidR="0043200A" w:rsidRPr="00C12705" w:rsidRDefault="0043200A" w:rsidP="0043200A">
            <w:pPr>
              <w:pStyle w:val="ListParagraph"/>
              <w:numPr>
                <w:ilvl w:val="0"/>
                <w:numId w:val="8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Quantity of beer consumed </w:t>
            </w:r>
          </w:p>
        </w:tc>
        <w:tc>
          <w:tcPr>
            <w:tcW w:w="3685" w:type="dxa"/>
          </w:tcPr>
          <w:p w14:paraId="2E1E5ECF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  <w:u w:val="single"/>
              </w:rPr>
              <w:t>CSA</w:t>
            </w:r>
            <w:r w:rsidRPr="00C12705">
              <w:rPr>
                <w:sz w:val="20"/>
                <w:szCs w:val="20"/>
              </w:rPr>
              <w:t xml:space="preserve"> was associated with:</w:t>
            </w:r>
          </w:p>
          <w:p w14:paraId="5E27EB90" w14:textId="77777777" w:rsidR="0043200A" w:rsidRPr="00C12705" w:rsidRDefault="0043200A" w:rsidP="0043200A">
            <w:pPr>
              <w:pStyle w:val="ListParagraph"/>
              <w:numPr>
                <w:ilvl w:val="0"/>
                <w:numId w:val="183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Frequency of beer consumption (OR = 2.14, 95% CI [1.49, 3.07])</w:t>
            </w:r>
          </w:p>
          <w:p w14:paraId="3C84CE47" w14:textId="77777777" w:rsidR="0043200A" w:rsidRDefault="0043200A" w:rsidP="0043200A">
            <w:pPr>
              <w:pStyle w:val="ListParagraph"/>
              <w:numPr>
                <w:ilvl w:val="0"/>
                <w:numId w:val="183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Quantity of beer consumption </w:t>
            </w:r>
          </w:p>
          <w:p w14:paraId="4DEA40E6" w14:textId="77777777" w:rsidR="0043200A" w:rsidRPr="00C12705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(OR = 2.95, 95% CI [1.84, 4.72]) </w:t>
            </w:r>
          </w:p>
          <w:p w14:paraId="2EC89FDB" w14:textId="77777777" w:rsidR="0043200A" w:rsidRPr="00C12705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</w:p>
        </w:tc>
      </w:tr>
      <w:tr w:rsidR="0043200A" w:rsidRPr="00C12705" w14:paraId="52849E2E" w14:textId="77777777" w:rsidTr="00EC7B34">
        <w:tc>
          <w:tcPr>
            <w:tcW w:w="2245" w:type="dxa"/>
          </w:tcPr>
          <w:p w14:paraId="3B171B13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C12705">
              <w:rPr>
                <w:color w:val="000000"/>
                <w:sz w:val="20"/>
                <w:szCs w:val="20"/>
              </w:rPr>
              <w:t>Najdowski</w:t>
            </w:r>
            <w:proofErr w:type="spellEnd"/>
            <w:r w:rsidRPr="00C12705">
              <w:rPr>
                <w:color w:val="000000"/>
                <w:sz w:val="20"/>
                <w:szCs w:val="20"/>
              </w:rPr>
              <w:t xml:space="preserve"> (2009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Najdowski&lt;/Author&gt;&lt;Year&gt;2009&lt;/Year&gt;&lt;RecNum&gt;100&lt;/RecNum&gt;&lt;DisplayText&gt;[35]&lt;/DisplayText&gt;&lt;record&gt;&lt;rec-number&gt;100&lt;/rec-number&gt;&lt;foreign-keys&gt;&lt;key app="EN" db-id="p2wsz9rdmz90w8evpvmx9txyefzeatevvrxx" timestamp="1477313735"&gt;100&lt;/key&gt;&lt;key app="ENWeb" db-id=""&gt;0&lt;/key&gt;&lt;/foreign-keys&gt;&lt;ref-type name="Journal Article"&gt;17&lt;/ref-type&gt;&lt;contributors&gt;&lt;authors&gt;&lt;author&gt;Najdowski, C. J.&lt;/author&gt;&lt;author&gt;Ullman, S. E.&lt;/author&gt;&lt;/authors&gt;&lt;/contributors&gt;&lt;auth-address&gt;University of Illinois at Chicago, Chicago, Illinois 60607-7137, United States. cnajdo2@uic.edu&lt;/auth-address&gt;&lt;titles&gt;&lt;title&gt;Prospective effects of sexual victimization on PTSD and problem drinking&lt;/title&gt;&lt;secondary-title&gt;Addict Behav&lt;/secondary-title&gt;&lt;/titles&gt;&lt;periodical&gt;&lt;full-title&gt;Addict Behav&lt;/full-title&gt;&lt;/periodical&gt;&lt;pages&gt;965-8&lt;/pages&gt;&lt;volume&gt;34&lt;/volume&gt;&lt;number&gt;11&lt;/number&gt;&lt;keywords&gt;&lt;keyword&gt;Adaptation, Psychological&lt;/keyword&gt;&lt;keyword&gt;Adolescent&lt;/keyword&gt;&lt;keyword&gt;Adult&lt;/keyword&gt;&lt;keyword&gt;Aged&lt;/keyword&gt;&lt;keyword&gt;Alcohol Drinking/*psychology&lt;/keyword&gt;&lt;keyword&gt;Alcoholism/complications/*psychology&lt;/keyword&gt;&lt;keyword&gt;Chicago&lt;/keyword&gt;&lt;keyword&gt;Child Abuse, Sexual/psychology&lt;/keyword&gt;&lt;keyword&gt;Crime Victims/*psychology&lt;/keyword&gt;&lt;keyword&gt;Female&lt;/keyword&gt;&lt;keyword&gt;Humans&lt;/keyword&gt;&lt;keyword&gt;Middle Aged&lt;/keyword&gt;&lt;keyword&gt;Prospective Studies&lt;/keyword&gt;&lt;keyword&gt;Rape/psychology&lt;/keyword&gt;&lt;keyword&gt;Risk Factors&lt;/keyword&gt;&lt;keyword&gt;Sex Offenses/*psychology&lt;/keyword&gt;&lt;keyword&gt;Stress Disorders, Post-Traumatic/complications/*psychology&lt;/keyword&gt;&lt;keyword&gt;Survivors&lt;/keyword&gt;&lt;keyword&gt;Young Adult&lt;/keyword&gt;&lt;/keywords&gt;&lt;dates&gt;&lt;year&gt;2009&lt;/year&gt;&lt;pub-dates&gt;&lt;date&gt;Nov&lt;/date&gt;&lt;/pub-dates&gt;&lt;/dates&gt;&lt;isbn&gt;1873-6327 (Electronic)&amp;#xD;0306-4603 (Linking)&lt;/isbn&gt;&lt;accession-num&gt;19501469&lt;/accession-num&gt;&lt;urls&gt;&lt;related-urls&gt;&lt;url&gt;http://www.ncbi.nlm.nih.gov/pubmed/19501469&lt;/url&gt;&lt;/related-urls&gt;&lt;/urls&gt;&lt;custom2&gt;PMC2735119&lt;/custom2&gt;&lt;electronic-resource-num&gt;10.1016/j.addbeh.2009.05.004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5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007671B6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t>N=555</w:t>
            </w:r>
          </w:p>
          <w:p w14:paraId="5AF5035F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048F2C75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t>Women with unwanted sexual experiences residing in the Chicago metropolitan area</w:t>
            </w:r>
          </w:p>
        </w:tc>
        <w:tc>
          <w:tcPr>
            <w:tcW w:w="2070" w:type="dxa"/>
          </w:tcPr>
          <w:p w14:paraId="03A93463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lastRenderedPageBreak/>
              <w:t>Year not reported</w:t>
            </w:r>
          </w:p>
          <w:p w14:paraId="0D4B7011" w14:textId="77777777" w:rsidR="0043200A" w:rsidRPr="00C12705" w:rsidRDefault="0043200A" w:rsidP="00EC7B34">
            <w:pPr>
              <w:rPr>
                <w:sz w:val="20"/>
                <w:szCs w:val="20"/>
              </w:rPr>
            </w:pPr>
          </w:p>
          <w:p w14:paraId="2216F533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lastRenderedPageBreak/>
              <w:t xml:space="preserve">32 years (11)  </w:t>
            </w:r>
          </w:p>
          <w:p w14:paraId="65C961C5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C12705">
              <w:rPr>
                <w:sz w:val="20"/>
                <w:szCs w:val="20"/>
              </w:rPr>
              <w:t xml:space="preserve">emale </w:t>
            </w:r>
          </w:p>
          <w:p w14:paraId="79B89DE7" w14:textId="77777777" w:rsidR="0043200A" w:rsidRDefault="00DE4CF6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% W</w:t>
            </w:r>
            <w:r w:rsidR="0043200A">
              <w:rPr>
                <w:sz w:val="20"/>
                <w:szCs w:val="20"/>
              </w:rPr>
              <w:t>hite</w:t>
            </w:r>
            <w:r w:rsidR="0043200A" w:rsidRPr="00C12705">
              <w:rPr>
                <w:sz w:val="20"/>
                <w:szCs w:val="20"/>
              </w:rPr>
              <w:t xml:space="preserve">  </w:t>
            </w:r>
          </w:p>
          <w:p w14:paraId="3A8E90DE" w14:textId="77777777" w:rsidR="00DE4CF6" w:rsidRPr="00C12705" w:rsidRDefault="00DE4CF6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6% Hispanic </w:t>
            </w:r>
          </w:p>
        </w:tc>
        <w:tc>
          <w:tcPr>
            <w:tcW w:w="1440" w:type="dxa"/>
          </w:tcPr>
          <w:p w14:paraId="0A58687F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SEM</w:t>
            </w:r>
          </w:p>
        </w:tc>
        <w:tc>
          <w:tcPr>
            <w:tcW w:w="2610" w:type="dxa"/>
          </w:tcPr>
          <w:p w14:paraId="7CAD8D6D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29177EC4" w14:textId="77777777" w:rsidR="0043200A" w:rsidRPr="00C12705" w:rsidRDefault="0043200A" w:rsidP="00EC7B34">
            <w:pPr>
              <w:ind w:hanging="17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Past year problem drinking </w:t>
            </w:r>
          </w:p>
        </w:tc>
        <w:tc>
          <w:tcPr>
            <w:tcW w:w="3685" w:type="dxa"/>
          </w:tcPr>
          <w:p w14:paraId="0566FBE6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  <w:u w:val="single"/>
              </w:rPr>
              <w:t>CSA</w:t>
            </w:r>
            <w:r w:rsidRPr="00C12705">
              <w:rPr>
                <w:sz w:val="20"/>
                <w:szCs w:val="20"/>
              </w:rPr>
              <w:t xml:space="preserve"> was associated with problem drinking </w:t>
            </w:r>
          </w:p>
          <w:p w14:paraId="5ADA6019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(</w:t>
            </w:r>
            <w:r w:rsidRPr="00C12705">
              <w:rPr>
                <w:i/>
                <w:sz w:val="20"/>
                <w:szCs w:val="20"/>
              </w:rPr>
              <w:t xml:space="preserve">r </w:t>
            </w:r>
            <w:r w:rsidRPr="00C12705">
              <w:rPr>
                <w:sz w:val="20"/>
                <w:szCs w:val="20"/>
              </w:rPr>
              <w:t>= 0.13,</w:t>
            </w:r>
            <w:r w:rsidRPr="00C12705">
              <w:rPr>
                <w:i/>
                <w:sz w:val="20"/>
                <w:szCs w:val="20"/>
              </w:rPr>
              <w:t xml:space="preserve"> p</w:t>
            </w:r>
            <w:r w:rsidRPr="00C12705">
              <w:rPr>
                <w:sz w:val="20"/>
                <w:szCs w:val="20"/>
              </w:rPr>
              <w:t xml:space="preserve"> &lt; .01; β = 0.14).  </w:t>
            </w:r>
          </w:p>
          <w:p w14:paraId="06A58C1B" w14:textId="77777777" w:rsidR="0043200A" w:rsidRPr="00C12705" w:rsidRDefault="0043200A" w:rsidP="00EC7B34">
            <w:pPr>
              <w:rPr>
                <w:sz w:val="20"/>
                <w:szCs w:val="20"/>
              </w:rPr>
            </w:pPr>
          </w:p>
          <w:p w14:paraId="17FCA64D" w14:textId="77777777" w:rsidR="0043200A" w:rsidRPr="00C12705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C12705" w14:paraId="321E9341" w14:textId="77777777" w:rsidTr="00EC7B34">
        <w:tc>
          <w:tcPr>
            <w:tcW w:w="2245" w:type="dxa"/>
            <w:shd w:val="clear" w:color="auto" w:fill="auto"/>
          </w:tcPr>
          <w:p w14:paraId="44B52C1E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C12705">
              <w:rPr>
                <w:color w:val="000000"/>
                <w:sz w:val="20"/>
                <w:szCs w:val="20"/>
              </w:rPr>
              <w:lastRenderedPageBreak/>
              <w:t>Nikulina</w:t>
            </w:r>
            <w:proofErr w:type="spellEnd"/>
            <w:r w:rsidRPr="00C12705">
              <w:rPr>
                <w:color w:val="000000"/>
                <w:sz w:val="20"/>
                <w:szCs w:val="20"/>
              </w:rPr>
              <w:t xml:space="preserve"> (2012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Wt1bGluYTwvQXV0aG9yPjxZZWFyPjIwMTI8L1llYXI+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Wt1bGluYTwvQXV0aG9yPjxZZWFyPjIwMTI8L1llYXI+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6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756A59D4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</w:rPr>
              <w:t>N=802</w:t>
            </w:r>
          </w:p>
          <w:p w14:paraId="0C051F8B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3B97BEFC" w14:textId="77777777" w:rsidR="0043200A" w:rsidRPr="00C12705" w:rsidRDefault="0043200A" w:rsidP="00EC7B34">
            <w:pPr>
              <w:rPr>
                <w:color w:val="000000"/>
                <w:sz w:val="20"/>
                <w:szCs w:val="20"/>
              </w:rPr>
            </w:pPr>
            <w:r w:rsidRPr="00C12705">
              <w:rPr>
                <w:color w:val="000000"/>
                <w:sz w:val="20"/>
                <w:szCs w:val="20"/>
                <w:shd w:val="clear" w:color="auto" w:fill="FFFFFF"/>
              </w:rPr>
              <w:t>Cases with substantiated CAN and matched controls from a metropolitan area in the Midwest</w:t>
            </w:r>
            <w:r w:rsidRPr="00C12705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</w:p>
        </w:tc>
        <w:tc>
          <w:tcPr>
            <w:tcW w:w="2070" w:type="dxa"/>
            <w:shd w:val="clear" w:color="auto" w:fill="auto"/>
          </w:tcPr>
          <w:p w14:paraId="478698D2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2003-2005</w:t>
            </w:r>
          </w:p>
          <w:p w14:paraId="11A190E0" w14:textId="77777777" w:rsidR="0043200A" w:rsidRPr="00C12705" w:rsidRDefault="0043200A" w:rsidP="00EC7B34">
            <w:pPr>
              <w:rPr>
                <w:sz w:val="20"/>
                <w:szCs w:val="20"/>
              </w:rPr>
            </w:pPr>
          </w:p>
          <w:p w14:paraId="7E3F9A04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41 years (3.85) </w:t>
            </w:r>
          </w:p>
          <w:p w14:paraId="690497F1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48.7% </w:t>
            </w:r>
            <w:r>
              <w:rPr>
                <w:sz w:val="20"/>
                <w:szCs w:val="20"/>
              </w:rPr>
              <w:t>f</w:t>
            </w:r>
            <w:r w:rsidRPr="00C12705">
              <w:rPr>
                <w:sz w:val="20"/>
                <w:szCs w:val="20"/>
              </w:rPr>
              <w:t xml:space="preserve">emale </w:t>
            </w:r>
          </w:p>
          <w:p w14:paraId="7045E891" w14:textId="77777777" w:rsidR="0043200A" w:rsidRDefault="0043200A" w:rsidP="00DE4CF6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60.8% </w:t>
            </w:r>
            <w:r w:rsidR="00DE4CF6">
              <w:rPr>
                <w:sz w:val="20"/>
                <w:szCs w:val="20"/>
              </w:rPr>
              <w:t>W</w:t>
            </w:r>
            <w:r w:rsidRPr="00C12705">
              <w:rPr>
                <w:sz w:val="20"/>
                <w:szCs w:val="20"/>
              </w:rPr>
              <w:t xml:space="preserve">hite </w:t>
            </w:r>
          </w:p>
          <w:p w14:paraId="44F7F1B8" w14:textId="77777777" w:rsidR="00DE4CF6" w:rsidRPr="00C12705" w:rsidRDefault="00DE4CF6" w:rsidP="00DE4CF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1% Hispanic </w:t>
            </w:r>
          </w:p>
        </w:tc>
        <w:tc>
          <w:tcPr>
            <w:tcW w:w="1440" w:type="dxa"/>
            <w:shd w:val="clear" w:color="auto" w:fill="auto"/>
          </w:tcPr>
          <w:p w14:paraId="7701012C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Regression </w:t>
            </w:r>
          </w:p>
        </w:tc>
        <w:tc>
          <w:tcPr>
            <w:tcW w:w="2610" w:type="dxa"/>
            <w:shd w:val="clear" w:color="auto" w:fill="auto"/>
          </w:tcPr>
          <w:p w14:paraId="7C96F34F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Exposure to the following:</w:t>
            </w:r>
          </w:p>
          <w:p w14:paraId="4601277E" w14:textId="77777777" w:rsidR="0043200A" w:rsidRPr="00C12705" w:rsidRDefault="0043200A" w:rsidP="0043200A">
            <w:pPr>
              <w:pStyle w:val="ListParagraph"/>
              <w:numPr>
                <w:ilvl w:val="0"/>
                <w:numId w:val="107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CPA</w:t>
            </w:r>
          </w:p>
          <w:p w14:paraId="3554E81D" w14:textId="77777777" w:rsidR="0043200A" w:rsidRPr="00C12705" w:rsidRDefault="0043200A" w:rsidP="0043200A">
            <w:pPr>
              <w:pStyle w:val="ListParagraph"/>
              <w:numPr>
                <w:ilvl w:val="0"/>
                <w:numId w:val="107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CSA</w:t>
            </w:r>
          </w:p>
          <w:p w14:paraId="15596420" w14:textId="77777777" w:rsidR="0043200A" w:rsidRPr="00C12705" w:rsidRDefault="0043200A" w:rsidP="0043200A">
            <w:pPr>
              <w:pStyle w:val="ListParagraph"/>
              <w:numPr>
                <w:ilvl w:val="0"/>
                <w:numId w:val="107"/>
              </w:numPr>
              <w:spacing w:after="0" w:line="240" w:lineRule="auto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Neglect </w:t>
            </w:r>
          </w:p>
        </w:tc>
        <w:tc>
          <w:tcPr>
            <w:tcW w:w="1620" w:type="dxa"/>
            <w:shd w:val="clear" w:color="auto" w:fill="auto"/>
          </w:tcPr>
          <w:p w14:paraId="2162CCF5" w14:textId="77777777" w:rsidR="0043200A" w:rsidRPr="00C12705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 xml:space="preserve">Alcohol </w:t>
            </w:r>
            <w:r>
              <w:rPr>
                <w:sz w:val="20"/>
                <w:szCs w:val="20"/>
              </w:rPr>
              <w:t>a</w:t>
            </w:r>
            <w:r w:rsidRPr="00C12705">
              <w:rPr>
                <w:sz w:val="20"/>
                <w:szCs w:val="20"/>
              </w:rPr>
              <w:t xml:space="preserve">buse </w:t>
            </w:r>
          </w:p>
        </w:tc>
        <w:tc>
          <w:tcPr>
            <w:tcW w:w="3685" w:type="dxa"/>
            <w:shd w:val="clear" w:color="auto" w:fill="auto"/>
          </w:tcPr>
          <w:p w14:paraId="665DA8B8" w14:textId="77777777" w:rsidR="0043200A" w:rsidRPr="00C12705" w:rsidRDefault="0043200A" w:rsidP="00EC7B34">
            <w:pPr>
              <w:rPr>
                <w:sz w:val="20"/>
                <w:szCs w:val="20"/>
              </w:rPr>
            </w:pPr>
            <w:r w:rsidRPr="00C12705">
              <w:rPr>
                <w:sz w:val="20"/>
                <w:szCs w:val="20"/>
              </w:rPr>
              <w:t>No significant associations found.</w:t>
            </w:r>
          </w:p>
        </w:tc>
      </w:tr>
      <w:tr w:rsidR="0043200A" w:rsidRPr="00761CB8" w14:paraId="50E7126B" w14:textId="77777777" w:rsidTr="00EC7B34">
        <w:tc>
          <w:tcPr>
            <w:tcW w:w="2245" w:type="dxa"/>
          </w:tcPr>
          <w:p w14:paraId="5A03FA7B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761CB8">
              <w:rPr>
                <w:color w:val="000000"/>
                <w:sz w:val="20"/>
                <w:szCs w:val="20"/>
              </w:rPr>
              <w:t>Oberleitner</w:t>
            </w:r>
            <w:proofErr w:type="spellEnd"/>
            <w:r w:rsidRPr="00761CB8">
              <w:rPr>
                <w:color w:val="000000"/>
                <w:sz w:val="20"/>
                <w:szCs w:val="20"/>
              </w:rPr>
              <w:t xml:space="preserve"> (2015)</w: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PYmVybGVpdG5lcjwvQXV0aG9yPjxZZWFyPjIwMTU8L1ll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EC7B34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PYmVybGVpdG5lcjwvQXV0aG9yPjxZZWFyPjIwMTU8L1ll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</w:fldData>
              </w:fldChar>
            </w:r>
            <w:r w:rsidR="00EC7B34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  <w:r w:rsidR="00EC7B34">
              <w:rPr>
                <w:color w:val="000000"/>
                <w:sz w:val="20"/>
                <w:szCs w:val="20"/>
              </w:rPr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7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65AD20AA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=34,653</w:t>
            </w:r>
          </w:p>
          <w:p w14:paraId="3DCB0DBF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31DB391F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ESARC, Waves 1 &amp; 2</w:t>
            </w:r>
          </w:p>
        </w:tc>
        <w:tc>
          <w:tcPr>
            <w:tcW w:w="2070" w:type="dxa"/>
          </w:tcPr>
          <w:p w14:paraId="422B20D8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2001-2002 (Wave 1); 2004-2005 (Wave 2)</w:t>
            </w:r>
          </w:p>
          <w:p w14:paraId="0B97DC5C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5BED5963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Demographics not reported for entire sample.</w:t>
            </w:r>
          </w:p>
        </w:tc>
        <w:tc>
          <w:tcPr>
            <w:tcW w:w="1440" w:type="dxa"/>
          </w:tcPr>
          <w:p w14:paraId="3B8B0BFF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Linear and Poisson regression </w:t>
            </w:r>
          </w:p>
          <w:p w14:paraId="60581817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2EA11E1F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Summary CM score based on the following:</w:t>
            </w:r>
          </w:p>
          <w:p w14:paraId="760D5716" w14:textId="77777777" w:rsidR="0043200A" w:rsidRPr="00761CB8" w:rsidRDefault="0043200A" w:rsidP="0043200A">
            <w:pPr>
              <w:pStyle w:val="ListParagraph"/>
              <w:numPr>
                <w:ilvl w:val="0"/>
                <w:numId w:val="108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CPA</w:t>
            </w:r>
          </w:p>
          <w:p w14:paraId="78D2E04C" w14:textId="77777777" w:rsidR="0043200A" w:rsidRPr="00761CB8" w:rsidRDefault="0043200A" w:rsidP="0043200A">
            <w:pPr>
              <w:pStyle w:val="ListParagraph"/>
              <w:numPr>
                <w:ilvl w:val="0"/>
                <w:numId w:val="108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Neglect </w:t>
            </w:r>
          </w:p>
        </w:tc>
        <w:tc>
          <w:tcPr>
            <w:tcW w:w="1620" w:type="dxa"/>
          </w:tcPr>
          <w:p w14:paraId="4CF3C6CF" w14:textId="77777777" w:rsidR="0043200A" w:rsidRPr="00761CB8" w:rsidRDefault="0043200A" w:rsidP="0043200A">
            <w:pPr>
              <w:pStyle w:val="ListParagraph"/>
              <w:numPr>
                <w:ilvl w:val="0"/>
                <w:numId w:val="8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Age of onset of drinking</w:t>
            </w:r>
          </w:p>
          <w:p w14:paraId="3F1ECF23" w14:textId="77777777" w:rsidR="0043200A" w:rsidRPr="00761CB8" w:rsidRDefault="0043200A" w:rsidP="0043200A">
            <w:pPr>
              <w:pStyle w:val="ListParagraph"/>
              <w:numPr>
                <w:ilvl w:val="0"/>
                <w:numId w:val="8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Time to alcohol dependence </w:t>
            </w:r>
          </w:p>
        </w:tc>
        <w:tc>
          <w:tcPr>
            <w:tcW w:w="3685" w:type="dxa"/>
          </w:tcPr>
          <w:p w14:paraId="1BFD46B0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 xml:space="preserve">CM </w:t>
            </w:r>
            <w:r w:rsidRPr="00761CB8">
              <w:rPr>
                <w:sz w:val="20"/>
                <w:szCs w:val="20"/>
              </w:rPr>
              <w:t xml:space="preserve">(vs. no CM) was associated with earlier onset of drinking (β = -1.00, </w:t>
            </w:r>
            <w:r w:rsidRPr="00761CB8">
              <w:rPr>
                <w:i/>
                <w:sz w:val="20"/>
                <w:szCs w:val="20"/>
              </w:rPr>
              <w:t>p</w:t>
            </w:r>
            <w:r w:rsidRPr="00761CB8">
              <w:rPr>
                <w:sz w:val="20"/>
                <w:szCs w:val="20"/>
              </w:rPr>
              <w:t xml:space="preserve"> &lt; .001). </w:t>
            </w:r>
          </w:p>
          <w:p w14:paraId="5E8D80AA" w14:textId="77777777" w:rsidR="0043200A" w:rsidRPr="00761CB8" w:rsidRDefault="0043200A" w:rsidP="0043200A">
            <w:pPr>
              <w:pStyle w:val="ListParagraph"/>
              <w:numPr>
                <w:ilvl w:val="0"/>
                <w:numId w:val="20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mong women, those with a </w:t>
            </w:r>
            <w:r w:rsidRPr="00761CB8">
              <w:rPr>
                <w:sz w:val="20"/>
                <w:szCs w:val="20"/>
                <w:u w:val="single"/>
              </w:rPr>
              <w:t>CM</w:t>
            </w:r>
            <w:r w:rsidRPr="00761CB8">
              <w:rPr>
                <w:sz w:val="20"/>
                <w:szCs w:val="20"/>
              </w:rPr>
              <w:t xml:space="preserve"> history developed dependence earlier than those without CM (IRR = 0.85, 95% CI [0.76, 0.94])</w:t>
            </w:r>
          </w:p>
          <w:p w14:paraId="758DD278" w14:textId="77777777" w:rsidR="0043200A" w:rsidRPr="00761CB8" w:rsidRDefault="0043200A" w:rsidP="0043200A">
            <w:pPr>
              <w:pStyle w:val="ListParagraph"/>
              <w:numPr>
                <w:ilvl w:val="0"/>
                <w:numId w:val="20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Among men, there was no difference between those with or without CM</w:t>
            </w:r>
          </w:p>
          <w:p w14:paraId="5CD04831" w14:textId="77777777" w:rsidR="0043200A" w:rsidRDefault="0043200A" w:rsidP="0043200A">
            <w:pPr>
              <w:pStyle w:val="ListParagraph"/>
              <w:numPr>
                <w:ilvl w:val="0"/>
                <w:numId w:val="20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mong those with CM history, women developed alcohol dependence earlier than men </w:t>
            </w:r>
          </w:p>
          <w:p w14:paraId="3D6E70B8" w14:textId="77777777" w:rsidR="0043200A" w:rsidRPr="00761CB8" w:rsidRDefault="0043200A" w:rsidP="00EC7B34">
            <w:pPr>
              <w:pStyle w:val="ListParagraph"/>
              <w:ind w:left="540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(IRR = 0.86, 95% CI [0.77,  0.96]) </w:t>
            </w:r>
          </w:p>
        </w:tc>
      </w:tr>
      <w:tr w:rsidR="0043200A" w:rsidRPr="00761CB8" w14:paraId="3B62F56E" w14:textId="77777777" w:rsidTr="00EC7B34">
        <w:tc>
          <w:tcPr>
            <w:tcW w:w="2245" w:type="dxa"/>
          </w:tcPr>
          <w:p w14:paraId="4BBA68F7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Park (2011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Park&lt;/Author&gt;&lt;Year&gt;2011&lt;/Year&gt;&lt;RecNum&gt;106&lt;/RecNum&gt;&lt;DisplayText&gt;[38]&lt;/DisplayText&gt;&lt;record&gt;&lt;rec-number&gt;106&lt;/rec-number&gt;&lt;foreign-keys&gt;&lt;key app="EN" db-id="p2wsz9rdmz90w8evpvmx9txyefzeatevvrxx" timestamp="1477320398"&gt;106&lt;/key&gt;&lt;key app="ENWeb" db-id=""&gt;0&lt;/key&gt;&lt;/foreign-keys&gt;&lt;ref-type name="Journal Article"&gt;17&lt;/ref-type&gt;&lt;contributors&gt;&lt;authors&gt;&lt;author&gt;Park, A.&lt;/author&gt;&lt;author&gt;Sher, K. J.&lt;/author&gt;&lt;author&gt;Todorov, A. A.&lt;/author&gt;&lt;author&gt;Heath, A. C.&lt;/author&gt;&lt;/authors&gt;&lt;/contributors&gt;&lt;auth-address&gt;Department of Psychological Sciences, University of Missouri, USA.&lt;/auth-address&gt;&lt;titles&gt;&lt;title&gt;Interaction between the DRD4 VNTR polymorphism and proximal and distal environments in alcohol dependence during emerging and young adulthood&lt;/title&gt;&lt;secondary-title&gt;J Abnorm Psychol&lt;/secondary-title&gt;&lt;/titles&gt;&lt;periodical&gt;&lt;full-title&gt;J Abnorm Psychol&lt;/full-title&gt;&lt;/periodical&gt;&lt;pages&gt;585-95&lt;/pages&gt;&lt;volume&gt;120&lt;/volume&gt;&lt;number&gt;3&lt;/number&gt;&lt;keywords&gt;&lt;keyword&gt;Adolescent&lt;/keyword&gt;&lt;keyword&gt;Adult&lt;/keyword&gt;&lt;keyword&gt;Alcoholism/*genetics&lt;/keyword&gt;&lt;keyword&gt;Alleles&lt;/keyword&gt;&lt;keyword&gt;Female&lt;/keyword&gt;&lt;keyword&gt;*Gene-Environment Interaction&lt;/keyword&gt;&lt;keyword&gt;Genetic Predisposition to Disease&lt;/keyword&gt;&lt;keyword&gt;Genotype&lt;/keyword&gt;&lt;keyword&gt;Humans&lt;/keyword&gt;&lt;keyword&gt;Male&lt;/keyword&gt;&lt;keyword&gt;Minisatellite Repeats&lt;/keyword&gt;&lt;keyword&gt;*Polymorphism, Single Nucleotide&lt;/keyword&gt;&lt;keyword&gt;Prospective Studies&lt;/keyword&gt;&lt;keyword&gt;Receptors, Dopamine D4/*genetics&lt;/keyword&gt;&lt;/keywords&gt;&lt;dates&gt;&lt;year&gt;2011&lt;/year&gt;&lt;pub-dates&gt;&lt;date&gt;Aug&lt;/date&gt;&lt;/pub-dates&gt;&lt;/dates&gt;&lt;isbn&gt;1939-1846 (Electronic)&amp;#xD;0021-843X (Linking)&lt;/isbn&gt;&lt;accession-num&gt;21381802&lt;/accession-num&gt;&lt;urls&gt;&lt;related-urls&gt;&lt;url&gt;http://www.ncbi.nlm.nih.gov/pubmed/21381802&lt;/url&gt;&lt;/related-urls&gt;&lt;/urls&gt;&lt;custom2&gt;PMC3139825&lt;/custom2&gt;&lt;electronic-resource-num&gt;10.1037/a0022648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8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49599A41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=234</w:t>
            </w:r>
          </w:p>
          <w:p w14:paraId="0D7F973E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72D9E104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First year students at a large Midwestern university</w:t>
            </w:r>
          </w:p>
        </w:tc>
        <w:tc>
          <w:tcPr>
            <w:tcW w:w="2070" w:type="dxa"/>
          </w:tcPr>
          <w:p w14:paraId="2B9A38D6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Year not reported</w:t>
            </w:r>
          </w:p>
          <w:p w14:paraId="56833040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01DEDE2C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18.</w:t>
            </w:r>
            <w:r>
              <w:rPr>
                <w:sz w:val="20"/>
                <w:szCs w:val="20"/>
              </w:rPr>
              <w:t>5</w:t>
            </w:r>
            <w:r w:rsidRPr="00761CB8">
              <w:rPr>
                <w:sz w:val="20"/>
                <w:szCs w:val="20"/>
              </w:rPr>
              <w:t xml:space="preserve"> years (0.6) </w:t>
            </w:r>
          </w:p>
          <w:p w14:paraId="5DFDE612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761CB8">
              <w:rPr>
                <w:sz w:val="20"/>
                <w:szCs w:val="20"/>
              </w:rPr>
              <w:t>emale</w:t>
            </w:r>
          </w:p>
          <w:p w14:paraId="70702132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100% </w:t>
            </w:r>
            <w:r w:rsidR="00DE4CF6">
              <w:rPr>
                <w:sz w:val="20"/>
                <w:szCs w:val="20"/>
              </w:rPr>
              <w:t>W</w:t>
            </w:r>
            <w:r w:rsidRPr="00761CB8">
              <w:rPr>
                <w:sz w:val="20"/>
                <w:szCs w:val="20"/>
              </w:rPr>
              <w:t>hite</w:t>
            </w:r>
          </w:p>
          <w:p w14:paraId="18B67826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2B2BFC62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  <w:r w:rsidRPr="00761CB8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517E0661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Summary adversity score based on the following:</w:t>
            </w:r>
          </w:p>
          <w:p w14:paraId="6AC79BB7" w14:textId="77777777" w:rsidR="0043200A" w:rsidRPr="00761CB8" w:rsidRDefault="0043200A" w:rsidP="0043200A">
            <w:pPr>
              <w:pStyle w:val="ListParagraph"/>
              <w:numPr>
                <w:ilvl w:val="0"/>
                <w:numId w:val="10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Childhood abandonment</w:t>
            </w:r>
          </w:p>
          <w:p w14:paraId="06ADAB94" w14:textId="77777777" w:rsidR="0043200A" w:rsidRPr="00761CB8" w:rsidRDefault="0043200A" w:rsidP="0043200A">
            <w:pPr>
              <w:pStyle w:val="ListParagraph"/>
              <w:numPr>
                <w:ilvl w:val="0"/>
                <w:numId w:val="10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Neglect</w:t>
            </w:r>
          </w:p>
          <w:p w14:paraId="4F9BF60D" w14:textId="77777777" w:rsidR="0043200A" w:rsidRPr="00761CB8" w:rsidRDefault="0043200A" w:rsidP="0043200A">
            <w:pPr>
              <w:pStyle w:val="ListParagraph"/>
              <w:numPr>
                <w:ilvl w:val="0"/>
                <w:numId w:val="10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CPA</w:t>
            </w:r>
          </w:p>
          <w:p w14:paraId="2D3B2DC9" w14:textId="77777777" w:rsidR="0043200A" w:rsidRPr="00761CB8" w:rsidRDefault="0043200A" w:rsidP="0043200A">
            <w:pPr>
              <w:pStyle w:val="ListParagraph"/>
              <w:numPr>
                <w:ilvl w:val="0"/>
                <w:numId w:val="10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Emotional abuse</w:t>
            </w:r>
          </w:p>
          <w:p w14:paraId="5258426C" w14:textId="77777777" w:rsidR="0043200A" w:rsidRPr="00761CB8" w:rsidRDefault="0043200A" w:rsidP="0043200A">
            <w:pPr>
              <w:pStyle w:val="ListParagraph"/>
              <w:numPr>
                <w:ilvl w:val="0"/>
                <w:numId w:val="10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CSA </w:t>
            </w:r>
          </w:p>
        </w:tc>
        <w:tc>
          <w:tcPr>
            <w:tcW w:w="1620" w:type="dxa"/>
          </w:tcPr>
          <w:p w14:paraId="1EF9113D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lcohol dependence </w:t>
            </w:r>
          </w:p>
          <w:p w14:paraId="54170921" w14:textId="77777777" w:rsidR="0043200A" w:rsidRPr="00761CB8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  <w:p w14:paraId="12C62B21" w14:textId="77777777" w:rsidR="0043200A" w:rsidRPr="00761CB8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  <w:p w14:paraId="5771594B" w14:textId="77777777" w:rsidR="0043200A" w:rsidRPr="00761CB8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  <w:p w14:paraId="327B76F3" w14:textId="77777777" w:rsidR="0043200A" w:rsidRPr="00761CB8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  <w:p w14:paraId="458F26E9" w14:textId="77777777" w:rsidR="0043200A" w:rsidRPr="00761CB8" w:rsidRDefault="0043200A" w:rsidP="00EC7B34">
            <w:pPr>
              <w:ind w:left="163" w:hanging="163"/>
              <w:jc w:val="center"/>
              <w:rPr>
                <w:sz w:val="20"/>
                <w:szCs w:val="20"/>
              </w:rPr>
            </w:pPr>
          </w:p>
        </w:tc>
        <w:tc>
          <w:tcPr>
            <w:tcW w:w="3685" w:type="dxa"/>
            <w:shd w:val="clear" w:color="auto" w:fill="auto"/>
          </w:tcPr>
          <w:p w14:paraId="1FD4A24C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mong carriers of the long allele (vs. non-carriers), </w:t>
            </w:r>
            <w:r w:rsidRPr="00761CB8">
              <w:rPr>
                <w:sz w:val="20"/>
                <w:szCs w:val="20"/>
                <w:u w:val="single"/>
              </w:rPr>
              <w:t>adversity</w:t>
            </w:r>
            <w:r w:rsidRPr="00761CB8">
              <w:rPr>
                <w:sz w:val="20"/>
                <w:szCs w:val="20"/>
              </w:rPr>
              <w:t xml:space="preserve"> was associated with alcohol dependence (b = 0.12 (β = .33), </w:t>
            </w:r>
            <w:r w:rsidRPr="00761CB8">
              <w:rPr>
                <w:i/>
                <w:sz w:val="20"/>
                <w:szCs w:val="20"/>
              </w:rPr>
              <w:t>p</w:t>
            </w:r>
            <w:r w:rsidRPr="00761CB8">
              <w:rPr>
                <w:sz w:val="20"/>
                <w:szCs w:val="20"/>
              </w:rPr>
              <w:t xml:space="preserve"> = .01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761CB8" w14:paraId="112D932A" w14:textId="77777777" w:rsidTr="00EC7B34">
        <w:tc>
          <w:tcPr>
            <w:tcW w:w="2245" w:type="dxa"/>
          </w:tcPr>
          <w:p w14:paraId="5E6E6329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761CB8">
              <w:rPr>
                <w:color w:val="000000"/>
                <w:sz w:val="20"/>
                <w:szCs w:val="20"/>
              </w:rPr>
              <w:lastRenderedPageBreak/>
              <w:t>Pilowsky</w:t>
            </w:r>
            <w:proofErr w:type="spellEnd"/>
            <w:r w:rsidRPr="00761CB8">
              <w:rPr>
                <w:color w:val="000000"/>
                <w:sz w:val="20"/>
                <w:szCs w:val="20"/>
              </w:rPr>
              <w:t xml:space="preserve"> (2009)</w:t>
            </w:r>
            <w:r w:rsidR="00EC7B34">
              <w:rPr>
                <w:color w:val="000000"/>
                <w:sz w:val="20"/>
                <w:szCs w:val="20"/>
              </w:rPr>
              <w:fldChar w:fldCharType="begin"/>
            </w:r>
            <w:r w:rsidR="00EC7B34">
              <w:rPr>
                <w:color w:val="000000"/>
                <w:sz w:val="20"/>
                <w:szCs w:val="20"/>
              </w:rPr>
              <w:instrText xml:space="preserve"> ADDIN EN.CITE &lt;EndNote&gt;&lt;Cite&gt;&lt;Author&gt;Pilowsky&lt;/Author&gt;&lt;Year&gt;2009&lt;/Year&gt;&lt;RecNum&gt;112&lt;/RecNum&gt;&lt;DisplayText&gt;[39]&lt;/DisplayText&gt;&lt;record&gt;&lt;rec-number&gt;112&lt;/rec-number&gt;&lt;foreign-keys&gt;&lt;key app="EN" db-id="p2wsz9rdmz90w8evpvmx9txyefzeatevvrxx" timestamp="1477320418"&gt;112&lt;/key&gt;&lt;key app="ENWeb" db-id=""&gt;0&lt;/key&gt;&lt;/foreign-keys&gt;&lt;ref-type name="Journal Article"&gt;17&lt;/ref-type&gt;&lt;contributors&gt;&lt;authors&gt;&lt;author&gt;Pilowsky, D. J.&lt;/author&gt;&lt;author&gt;Keyes, K. M.&lt;/author&gt;&lt;author&gt;Hasin, D. S.&lt;/author&gt;&lt;/authors&gt;&lt;/contributors&gt;&lt;auth-address&gt;Department of Epidemiology, Columbia University, New York, NY 10032, USA. dp14@columbia.edu&lt;/auth-address&gt;&lt;titles&gt;&lt;title&gt;Adverse childhood events and lifetime alcohol dependence&lt;/title&gt;&lt;secondary-title&gt;Am J Public Health&lt;/secondary-title&gt;&lt;/titles&gt;&lt;periodical&gt;&lt;full-title&gt;Am J Public Health&lt;/full-title&gt;&lt;/periodical&gt;&lt;pages&gt;258-63&lt;/pages&gt;&lt;volume&gt;99&lt;/volume&gt;&lt;number&gt;2&lt;/number&gt;&lt;keywords&gt;&lt;keyword&gt;Adolescent&lt;/keyword&gt;&lt;keyword&gt;Alcoholism/*epidemiology/*etiology/psychology&lt;/keyword&gt;&lt;keyword&gt;Child&lt;/keyword&gt;&lt;keyword&gt;Epidemiologic Studies&lt;/keyword&gt;&lt;keyword&gt;Humans&lt;/keyword&gt;&lt;keyword&gt;*Life Change Events&lt;/keyword&gt;&lt;keyword&gt;Logistic Models&lt;/keyword&gt;&lt;keyword&gt;Mental Disorders/epidemiology&lt;/keyword&gt;&lt;keyword&gt;Odds Ratio&lt;/keyword&gt;&lt;keyword&gt;Parent-Child Relations&lt;/keyword&gt;&lt;keyword&gt;Risk Assessment&lt;/keyword&gt;&lt;keyword&gt;Stress, Psychological&lt;/keyword&gt;&lt;keyword&gt;United States/epidemiology&lt;/keyword&gt;&lt;/keywords&gt;&lt;dates&gt;&lt;year&gt;2009&lt;/year&gt;&lt;pub-dates&gt;&lt;date&gt;Feb&lt;/date&gt;&lt;/pub-dates&gt;&lt;/dates&gt;&lt;isbn&gt;1541-0048 (Electronic)&amp;#xD;0090-0036 (Linking)&lt;/isbn&gt;&lt;accession-num&gt;19059847&lt;/accession-num&gt;&lt;urls&gt;&lt;related-urls&gt;&lt;url&gt;http://www.ncbi.nlm.nih.gov/pubmed/19059847&lt;/url&gt;&lt;/related-urls&gt;&lt;/urls&gt;&lt;custom2&gt;PMC2622772&lt;/custom2&gt;&lt;electronic-resource-num&gt;10.2105/AJPH.2008.139006&lt;/electronic-resource-num&gt;&lt;/record&gt;&lt;/Cite&gt;&lt;/EndNote&gt;</w:instrText>
            </w:r>
            <w:r w:rsidR="00EC7B34">
              <w:rPr>
                <w:color w:val="000000"/>
                <w:sz w:val="20"/>
                <w:szCs w:val="20"/>
              </w:rPr>
              <w:fldChar w:fldCharType="separate"/>
            </w:r>
            <w:r w:rsidR="00EC7B34">
              <w:rPr>
                <w:noProof/>
                <w:color w:val="000000"/>
                <w:sz w:val="20"/>
                <w:szCs w:val="20"/>
              </w:rPr>
              <w:t>[39]</w:t>
            </w:r>
            <w:r w:rsidR="00EC7B34">
              <w:rPr>
                <w:color w:val="000000"/>
                <w:sz w:val="20"/>
                <w:szCs w:val="20"/>
              </w:rPr>
              <w:fldChar w:fldCharType="end"/>
            </w:r>
          </w:p>
          <w:p w14:paraId="4BDF12CE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=43,093</w:t>
            </w:r>
          </w:p>
          <w:p w14:paraId="47E14CCA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294BC710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ESARC, Waves 1 &amp; 2</w:t>
            </w:r>
          </w:p>
        </w:tc>
        <w:tc>
          <w:tcPr>
            <w:tcW w:w="2070" w:type="dxa"/>
          </w:tcPr>
          <w:p w14:paraId="5B2076F2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2001-2002 (Wave 1);</w:t>
            </w:r>
          </w:p>
          <w:p w14:paraId="077FFC5B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2004-2005 (Wave 2)</w:t>
            </w:r>
          </w:p>
          <w:p w14:paraId="5400EBC0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42610389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Demographics not reported for entire sample.</w:t>
            </w:r>
          </w:p>
        </w:tc>
        <w:tc>
          <w:tcPr>
            <w:tcW w:w="1440" w:type="dxa"/>
          </w:tcPr>
          <w:p w14:paraId="1ED16FFF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63C23937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Summary adversity score and individual exposure to the following:</w:t>
            </w:r>
          </w:p>
          <w:p w14:paraId="2D19D9EF" w14:textId="77777777" w:rsidR="0043200A" w:rsidRPr="00761CB8" w:rsidRDefault="0043200A" w:rsidP="0043200A">
            <w:pPr>
              <w:pStyle w:val="ListParagraph"/>
              <w:numPr>
                <w:ilvl w:val="0"/>
                <w:numId w:val="11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Parental divorce</w:t>
            </w:r>
          </w:p>
          <w:p w14:paraId="53CA6F54" w14:textId="77777777" w:rsidR="0043200A" w:rsidRPr="00761CB8" w:rsidRDefault="0043200A" w:rsidP="0043200A">
            <w:pPr>
              <w:pStyle w:val="ListParagraph"/>
              <w:numPr>
                <w:ilvl w:val="0"/>
                <w:numId w:val="48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Death of a biological parent</w:t>
            </w:r>
          </w:p>
          <w:p w14:paraId="181DCAA0" w14:textId="77777777" w:rsidR="0043200A" w:rsidRPr="00761CB8" w:rsidRDefault="0043200A" w:rsidP="0043200A">
            <w:pPr>
              <w:pStyle w:val="ListParagraph"/>
              <w:numPr>
                <w:ilvl w:val="0"/>
                <w:numId w:val="48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Living with foster parents</w:t>
            </w:r>
          </w:p>
          <w:p w14:paraId="49F31F2F" w14:textId="77777777" w:rsidR="0043200A" w:rsidRPr="00761CB8" w:rsidRDefault="0043200A" w:rsidP="0043200A">
            <w:pPr>
              <w:pStyle w:val="ListParagraph"/>
              <w:numPr>
                <w:ilvl w:val="0"/>
                <w:numId w:val="48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Living in an institution outside the home </w:t>
            </w:r>
          </w:p>
          <w:p w14:paraId="0F003DB8" w14:textId="77777777" w:rsidR="0043200A" w:rsidRPr="00761CB8" w:rsidRDefault="0043200A" w:rsidP="00EC7B34">
            <w:pPr>
              <w:ind w:left="397"/>
              <w:rPr>
                <w:sz w:val="20"/>
                <w:szCs w:val="20"/>
              </w:rPr>
            </w:pPr>
          </w:p>
          <w:p w14:paraId="174C880C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6E0C03C8" w14:textId="77777777" w:rsidR="0043200A" w:rsidRPr="00761CB8" w:rsidRDefault="0043200A" w:rsidP="0043200A">
            <w:pPr>
              <w:pStyle w:val="ListParagraph"/>
              <w:numPr>
                <w:ilvl w:val="0"/>
                <w:numId w:val="4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Lifetime alcohol dependence</w:t>
            </w:r>
          </w:p>
          <w:p w14:paraId="5DF9FE2D" w14:textId="77777777" w:rsidR="0043200A" w:rsidRPr="00761CB8" w:rsidRDefault="0043200A" w:rsidP="0043200A">
            <w:pPr>
              <w:pStyle w:val="ListParagraph"/>
              <w:numPr>
                <w:ilvl w:val="0"/>
                <w:numId w:val="4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Binge drinking</w:t>
            </w:r>
          </w:p>
          <w:p w14:paraId="5A98DB30" w14:textId="77777777" w:rsidR="0043200A" w:rsidRPr="00761CB8" w:rsidRDefault="0043200A" w:rsidP="0043200A">
            <w:pPr>
              <w:pStyle w:val="ListParagraph"/>
              <w:numPr>
                <w:ilvl w:val="0"/>
                <w:numId w:val="4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Early onset of drinking </w:t>
            </w:r>
          </w:p>
        </w:tc>
        <w:tc>
          <w:tcPr>
            <w:tcW w:w="3685" w:type="dxa"/>
          </w:tcPr>
          <w:p w14:paraId="351DAE49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>Parental divorce</w:t>
            </w:r>
            <w:r w:rsidRPr="00761CB8">
              <w:rPr>
                <w:sz w:val="20"/>
                <w:szCs w:val="20"/>
              </w:rPr>
              <w:t xml:space="preserve"> was associated with lifetime alcohol dependence (OR=1.81; 95% CI: 1.65, 1.99). </w:t>
            </w:r>
          </w:p>
          <w:p w14:paraId="4EB3E4EF" w14:textId="77777777" w:rsidR="0043200A" w:rsidRPr="00761CB8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66628A6D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>Adversity score</w:t>
            </w:r>
            <w:r w:rsidRPr="00761CB8">
              <w:rPr>
                <w:sz w:val="20"/>
                <w:szCs w:val="20"/>
              </w:rPr>
              <w:t xml:space="preserve"> was associated with lifetime alcohol dependence:</w:t>
            </w:r>
          </w:p>
          <w:p w14:paraId="6D655D1F" w14:textId="77777777" w:rsidR="0043200A" w:rsidRPr="00761CB8" w:rsidRDefault="0043200A" w:rsidP="0043200A">
            <w:pPr>
              <w:pStyle w:val="ListParagraph"/>
              <w:numPr>
                <w:ilvl w:val="0"/>
                <w:numId w:val="182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2+ ACEs (AOR = 1.37, 95% CI [1.06, 1.77]) </w:t>
            </w:r>
          </w:p>
          <w:p w14:paraId="64B2732F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>Adversity score</w:t>
            </w:r>
            <w:r w:rsidRPr="00761CB8">
              <w:rPr>
                <w:sz w:val="20"/>
                <w:szCs w:val="20"/>
              </w:rPr>
              <w:t xml:space="preserve"> was associated with lifetime binge drinking: </w:t>
            </w:r>
          </w:p>
          <w:p w14:paraId="2CF9B4E8" w14:textId="77777777" w:rsidR="0043200A" w:rsidRPr="00761CB8" w:rsidRDefault="0043200A" w:rsidP="0043200A">
            <w:pPr>
              <w:pStyle w:val="ListParagraph"/>
              <w:numPr>
                <w:ilvl w:val="0"/>
                <w:numId w:val="181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1 ACE (AOR = 1.16, 95% CI [1.08,1.26]) </w:t>
            </w:r>
          </w:p>
          <w:p w14:paraId="029DF22A" w14:textId="77777777" w:rsidR="0043200A" w:rsidRPr="00761CB8" w:rsidRDefault="0043200A" w:rsidP="0043200A">
            <w:pPr>
              <w:pStyle w:val="ListParagraph"/>
              <w:numPr>
                <w:ilvl w:val="0"/>
                <w:numId w:val="181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2+ ACEs (AOR = 1.24, 95% CI [1.06, 1.49])</w:t>
            </w:r>
          </w:p>
          <w:p w14:paraId="005FEC7C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>Adversity score</w:t>
            </w:r>
            <w:r w:rsidRPr="00761CB8">
              <w:rPr>
                <w:sz w:val="20"/>
                <w:szCs w:val="20"/>
              </w:rPr>
              <w:t xml:space="preserve"> was associated with early onset drinking:</w:t>
            </w:r>
          </w:p>
          <w:p w14:paraId="7AFFFF80" w14:textId="77777777" w:rsidR="0043200A" w:rsidRPr="00761CB8" w:rsidRDefault="0043200A" w:rsidP="0043200A">
            <w:pPr>
              <w:pStyle w:val="ListParagraph"/>
              <w:numPr>
                <w:ilvl w:val="0"/>
                <w:numId w:val="181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1 ACE (AOR = 1.49, 95% CI [1.34, 1.65]) </w:t>
            </w:r>
          </w:p>
          <w:p w14:paraId="49F9DA03" w14:textId="77777777" w:rsidR="0043200A" w:rsidRPr="00761CB8" w:rsidRDefault="0043200A" w:rsidP="0043200A">
            <w:pPr>
              <w:pStyle w:val="ListParagraph"/>
              <w:numPr>
                <w:ilvl w:val="0"/>
                <w:numId w:val="181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2+ ACEs (AOR = 1.53, 95% CI [1.16, 2.02])</w:t>
            </w:r>
          </w:p>
        </w:tc>
      </w:tr>
      <w:tr w:rsidR="0043200A" w:rsidRPr="00761CB8" w14:paraId="2E94A2CD" w14:textId="77777777" w:rsidTr="00EC7B34">
        <w:tc>
          <w:tcPr>
            <w:tcW w:w="2245" w:type="dxa"/>
          </w:tcPr>
          <w:p w14:paraId="1C735F38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Salem (2013)</w: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WxlbTwvQXV0aG9yPjxZZWFyPjIwMTM8L1llYXI+PFJl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WxlbTwvQXV0aG9yPjxZZWFyPjIwMTM8L1llYXI+PFJl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separate"/>
            </w:r>
            <w:r w:rsidR="00312C8D">
              <w:rPr>
                <w:noProof/>
                <w:color w:val="000000"/>
                <w:sz w:val="20"/>
                <w:szCs w:val="20"/>
              </w:rPr>
              <w:t>[40]</w:t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</w:p>
          <w:p w14:paraId="11189A39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=157</w:t>
            </w:r>
          </w:p>
          <w:p w14:paraId="77E13CFE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16EDD6A2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 xml:space="preserve">Recently paroled men </w:t>
            </w:r>
          </w:p>
        </w:tc>
        <w:tc>
          <w:tcPr>
            <w:tcW w:w="2070" w:type="dxa"/>
          </w:tcPr>
          <w:p w14:paraId="3D4FD028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Year not reported</w:t>
            </w:r>
          </w:p>
          <w:p w14:paraId="39F15710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7AA5D40E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41.9 years (10.1) </w:t>
            </w:r>
          </w:p>
          <w:p w14:paraId="46C515B8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11DF1EC5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="00DE4CF6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.7</w:t>
            </w:r>
            <w:r w:rsidRPr="00761CB8">
              <w:rPr>
                <w:sz w:val="20"/>
                <w:szCs w:val="20"/>
              </w:rPr>
              <w:t xml:space="preserve">% </w:t>
            </w:r>
            <w:r w:rsidR="00DE4CF6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  <w:r w:rsidRPr="00761CB8">
              <w:rPr>
                <w:sz w:val="20"/>
                <w:szCs w:val="20"/>
              </w:rPr>
              <w:t xml:space="preserve"> </w:t>
            </w:r>
          </w:p>
          <w:p w14:paraId="37AC26C3" w14:textId="77777777" w:rsidR="00DE4CF6" w:rsidRPr="00761CB8" w:rsidRDefault="00DE4CF6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9.3% Hispanic</w:t>
            </w:r>
          </w:p>
          <w:p w14:paraId="6257CD58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5D6DA63F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528FB3B3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Exposure to the following: </w:t>
            </w:r>
          </w:p>
          <w:p w14:paraId="6DEDBAAF" w14:textId="77777777" w:rsidR="0043200A" w:rsidRPr="00761CB8" w:rsidRDefault="0043200A" w:rsidP="0043200A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CSA</w:t>
            </w:r>
          </w:p>
          <w:p w14:paraId="541FB18D" w14:textId="77777777" w:rsidR="0043200A" w:rsidRPr="00761CB8" w:rsidRDefault="0043200A" w:rsidP="0043200A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CPA</w:t>
            </w:r>
          </w:p>
          <w:p w14:paraId="5EEB504D" w14:textId="77777777" w:rsidR="0043200A" w:rsidRPr="00761CB8" w:rsidRDefault="0043200A" w:rsidP="0043200A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Verbal abuse</w:t>
            </w:r>
          </w:p>
          <w:p w14:paraId="04749143" w14:textId="77777777" w:rsidR="0043200A" w:rsidRPr="00761CB8" w:rsidRDefault="0043200A" w:rsidP="0043200A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Family not close</w:t>
            </w:r>
          </w:p>
          <w:p w14:paraId="06F5716A" w14:textId="77777777" w:rsidR="0043200A" w:rsidRPr="00761CB8" w:rsidRDefault="0043200A" w:rsidP="0043200A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Two parent family </w:t>
            </w:r>
          </w:p>
        </w:tc>
        <w:tc>
          <w:tcPr>
            <w:tcW w:w="1620" w:type="dxa"/>
          </w:tcPr>
          <w:p w14:paraId="110C9A38" w14:textId="77777777" w:rsidR="0043200A" w:rsidRPr="00761CB8" w:rsidRDefault="0043200A" w:rsidP="0043200A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Alcohol-related problems</w:t>
            </w:r>
          </w:p>
          <w:p w14:paraId="2B851E5A" w14:textId="77777777" w:rsidR="0043200A" w:rsidRPr="00761CB8" w:rsidRDefault="0043200A" w:rsidP="0043200A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Risky alcohol use</w:t>
            </w:r>
          </w:p>
        </w:tc>
        <w:tc>
          <w:tcPr>
            <w:tcW w:w="3685" w:type="dxa"/>
          </w:tcPr>
          <w:p w14:paraId="2CEA2B87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 xml:space="preserve">Adversity </w:t>
            </w:r>
            <w:r w:rsidRPr="002D6753">
              <w:rPr>
                <w:sz w:val="20"/>
                <w:szCs w:val="20"/>
              </w:rPr>
              <w:t xml:space="preserve">was </w:t>
            </w:r>
            <w:r w:rsidRPr="00761CB8">
              <w:rPr>
                <w:sz w:val="20"/>
                <w:szCs w:val="20"/>
              </w:rPr>
              <w:t>not associated with alcohol use in regression models.</w:t>
            </w:r>
          </w:p>
        </w:tc>
      </w:tr>
      <w:tr w:rsidR="0043200A" w:rsidRPr="00761CB8" w14:paraId="615FD310" w14:textId="77777777" w:rsidTr="00EC7B34">
        <w:tc>
          <w:tcPr>
            <w:tcW w:w="2245" w:type="dxa"/>
          </w:tcPr>
          <w:p w14:paraId="17365443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Sartor (2012)</w:t>
            </w:r>
            <w:r w:rsidR="00312C8D">
              <w:rPr>
                <w:color w:val="000000"/>
                <w:sz w:val="20"/>
                <w:szCs w:val="20"/>
              </w:rPr>
              <w:fldChar w:fldCharType="begin"/>
            </w:r>
            <w:r w:rsidR="00312C8D">
              <w:rPr>
                <w:color w:val="000000"/>
                <w:sz w:val="20"/>
                <w:szCs w:val="20"/>
              </w:rPr>
              <w:instrText xml:space="preserve"> ADDIN EN.CITE &lt;EndNote&gt;&lt;Cite&gt;&lt;Author&gt;Sartor&lt;/Author&gt;&lt;Year&gt;2012&lt;/Year&gt;&lt;RecNum&gt;1107&lt;/RecNum&gt;&lt;DisplayText&gt;[41]&lt;/DisplayText&gt;&lt;record&gt;&lt;rec-number&gt;1107&lt;/rec-number&gt;&lt;foreign-keys&gt;&lt;key app="EN" db-id="p2wsz9rdmz90w8evpvmx9txyefzeatevvrxx" timestamp="1480606025"&gt;1107&lt;/key&gt;&lt;/foreign-keys&gt;&lt;ref-type name="Journal Article"&gt;17&lt;/ref-type&gt;&lt;contributors&gt;&lt;authors&gt;&lt;author&gt;Sartor, C. E.&lt;/author&gt;&lt;author&gt;McCutcheon, V. V.&lt;/author&gt;&lt;author&gt;Nelson, E. C.&lt;/author&gt;&lt;author&gt;Duncan, A. E.&lt;/author&gt;&lt;author&gt;Bucholz, K. K.&lt;/author&gt;&lt;author&gt;Heath, A. C.&lt;/author&gt;&lt;/authors&gt;&lt;/contributors&gt;&lt;auth-address&gt;Department of Psychiatry, Yale School of Medicine, New Haven, Connecticut, USA. carolyn.sartor@yale.edu&lt;/auth-address&gt;&lt;titles&gt;&lt;title&gt;Investigating the association between childhood sexual abuse and alcohol use disorders in women: does it matter how we ask about sexual abuse?&lt;/title&gt;&lt;secondary-title&gt;J Stud Alcohol Drugs&lt;/secondary-title&gt;&lt;/titles&gt;&lt;periodical&gt;&lt;full-title&gt;J Stud Alcohol Drugs&lt;/full-title&gt;&lt;/periodical&gt;&lt;pages&gt;740-8&lt;/pages&gt;&lt;volume&gt;73&lt;/volume&gt;&lt;number&gt;5&lt;/number&gt;&lt;keywords&gt;&lt;keyword&gt;Adolescent&lt;/keyword&gt;&lt;keyword&gt;Alcoholism/*epidemiology/*psychology&lt;/keyword&gt;&lt;keyword&gt;Child Abuse, Sexual/*psychology/trends&lt;/keyword&gt;&lt;keyword&gt;Cohort Studies&lt;/keyword&gt;&lt;keyword&gt;Female&lt;/keyword&gt;&lt;keyword&gt;Humans&lt;/keyword&gt;&lt;keyword&gt;Interviews as Topic/*methods/*standards&lt;/keyword&gt;&lt;keyword&gt;Longitudinal Studies&lt;/keyword&gt;&lt;keyword&gt;Retrospective Studies&lt;/keyword&gt;&lt;keyword&gt;Risk Factors&lt;/keyword&gt;&lt;keyword&gt;Young Adult&lt;/keyword&gt;&lt;/keywords&gt;&lt;dates&gt;&lt;year&gt;2012&lt;/year&gt;&lt;pub-dates&gt;&lt;date&gt;Sep&lt;/date&gt;&lt;/pub-dates&gt;&lt;/dates&gt;&lt;isbn&gt;1938-4114 (Electronic)&amp;#xD;1937-1888 (Linking)&lt;/isbn&gt;&lt;accession-num&gt;22846238&lt;/accession-num&gt;&lt;urls&gt;&lt;related-urls&gt;&lt;url&gt;http://www.ncbi.nlm.nih.gov/pubmed/22846238&lt;/url&gt;&lt;/related-urls&gt;&lt;/urls&gt;&lt;custom2&gt;PMC3410942&lt;/custom2&gt;&lt;/record&gt;&lt;/Cite&gt;&lt;/EndNote&gt;</w:instrText>
            </w:r>
            <w:r w:rsidR="00312C8D">
              <w:rPr>
                <w:color w:val="000000"/>
                <w:sz w:val="20"/>
                <w:szCs w:val="20"/>
              </w:rPr>
              <w:fldChar w:fldCharType="separate"/>
            </w:r>
            <w:r w:rsidR="00312C8D">
              <w:rPr>
                <w:noProof/>
                <w:color w:val="000000"/>
                <w:sz w:val="20"/>
                <w:szCs w:val="20"/>
              </w:rPr>
              <w:t>[41]</w:t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</w:p>
          <w:p w14:paraId="1A4B5440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=3,787</w:t>
            </w:r>
          </w:p>
          <w:p w14:paraId="56EBE0C8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321B4813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The Missouri Adolescent Female Twin Study, Wave 4</w:t>
            </w:r>
          </w:p>
        </w:tc>
        <w:tc>
          <w:tcPr>
            <w:tcW w:w="2070" w:type="dxa"/>
          </w:tcPr>
          <w:p w14:paraId="5BA8DE90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2002-2005 </w:t>
            </w:r>
          </w:p>
          <w:p w14:paraId="786F1619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58AFAA7A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21.7 years (2.8) </w:t>
            </w:r>
          </w:p>
          <w:p w14:paraId="662BEBA6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761CB8">
              <w:rPr>
                <w:sz w:val="20"/>
                <w:szCs w:val="20"/>
              </w:rPr>
              <w:t xml:space="preserve">emale </w:t>
            </w:r>
          </w:p>
          <w:p w14:paraId="3DFC3DA2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85.4% </w:t>
            </w:r>
            <w:r w:rsidR="004046B9">
              <w:rPr>
                <w:sz w:val="20"/>
                <w:szCs w:val="20"/>
              </w:rPr>
              <w:t>W</w:t>
            </w:r>
            <w:r w:rsidRPr="00761CB8">
              <w:rPr>
                <w:sz w:val="20"/>
                <w:szCs w:val="20"/>
              </w:rPr>
              <w:t xml:space="preserve">hite </w:t>
            </w:r>
          </w:p>
          <w:p w14:paraId="10D55322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62E30CAD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Logistic regression</w:t>
            </w:r>
            <w:r>
              <w:rPr>
                <w:sz w:val="20"/>
                <w:szCs w:val="20"/>
              </w:rPr>
              <w:t>;</w:t>
            </w:r>
            <w:r w:rsidRPr="00761CB8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Chi-square;</w:t>
            </w:r>
            <w:r w:rsidRPr="00761CB8">
              <w:rPr>
                <w:sz w:val="20"/>
                <w:szCs w:val="20"/>
              </w:rPr>
              <w:t xml:space="preserve"> Cox proportional hazards </w:t>
            </w:r>
            <w:r>
              <w:rPr>
                <w:sz w:val="20"/>
                <w:szCs w:val="20"/>
              </w:rPr>
              <w:t>regression</w:t>
            </w:r>
          </w:p>
        </w:tc>
        <w:tc>
          <w:tcPr>
            <w:tcW w:w="2610" w:type="dxa"/>
          </w:tcPr>
          <w:p w14:paraId="3B6A3412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Exposure to CSA using:</w:t>
            </w:r>
          </w:p>
          <w:p w14:paraId="745C6D9A" w14:textId="77777777" w:rsidR="0043200A" w:rsidRPr="00761CB8" w:rsidRDefault="0043200A" w:rsidP="0043200A">
            <w:pPr>
              <w:pStyle w:val="ListParagraph"/>
              <w:numPr>
                <w:ilvl w:val="0"/>
                <w:numId w:val="201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Behavioral questions</w:t>
            </w:r>
          </w:p>
          <w:p w14:paraId="18E5AFB3" w14:textId="77777777" w:rsidR="0043200A" w:rsidRPr="00761CB8" w:rsidRDefault="0043200A" w:rsidP="0043200A">
            <w:pPr>
              <w:pStyle w:val="ListParagraph"/>
              <w:numPr>
                <w:ilvl w:val="0"/>
                <w:numId w:val="201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Checklist</w:t>
            </w:r>
          </w:p>
        </w:tc>
        <w:tc>
          <w:tcPr>
            <w:tcW w:w="1620" w:type="dxa"/>
          </w:tcPr>
          <w:p w14:paraId="3E921828" w14:textId="77777777" w:rsidR="0043200A" w:rsidRPr="00761CB8" w:rsidRDefault="0043200A" w:rsidP="00EC7B34">
            <w:pPr>
              <w:ind w:hanging="17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AUD</w:t>
            </w:r>
          </w:p>
        </w:tc>
        <w:tc>
          <w:tcPr>
            <w:tcW w:w="3685" w:type="dxa"/>
          </w:tcPr>
          <w:p w14:paraId="05B57DDE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>CSA derived from behavioral questions</w:t>
            </w:r>
            <w:r w:rsidRPr="00761CB8">
              <w:rPr>
                <w:sz w:val="20"/>
                <w:szCs w:val="20"/>
              </w:rPr>
              <w:t xml:space="preserve"> was associated with AUD (HR) = 1.67, 95% CI [1.27, 2.19]).</w:t>
            </w:r>
          </w:p>
          <w:p w14:paraId="1EAA5E21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08E9DF79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  <w:u w:val="single"/>
              </w:rPr>
              <w:t>CSA derived from checklist items</w:t>
            </w:r>
            <w:r w:rsidRPr="00761CB8">
              <w:rPr>
                <w:sz w:val="20"/>
                <w:szCs w:val="20"/>
              </w:rPr>
              <w:t xml:space="preserve"> was associated with AUD (HR = 1.41, 95% CI [1.08, 1.84]). </w:t>
            </w:r>
          </w:p>
          <w:p w14:paraId="0F2EE360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14D5991E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Women who endorsed only behavioral questions were at higher risk for AUD (HR </w:t>
            </w:r>
            <w:r w:rsidRPr="00761CB8">
              <w:rPr>
                <w:sz w:val="20"/>
                <w:szCs w:val="20"/>
              </w:rPr>
              <w:lastRenderedPageBreak/>
              <w:t>= 3.26, 95% CI [1.72, 6.21]) than for all other groups.</w:t>
            </w:r>
          </w:p>
        </w:tc>
      </w:tr>
      <w:tr w:rsidR="0043200A" w:rsidRPr="00761CB8" w14:paraId="721A531F" w14:textId="77777777" w:rsidTr="00EC7B34">
        <w:tc>
          <w:tcPr>
            <w:tcW w:w="2245" w:type="dxa"/>
          </w:tcPr>
          <w:p w14:paraId="3430EB60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lastRenderedPageBreak/>
              <w:t>Sartor (2014)</w: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XJ0b3I8L0F1dGhvcj48WWVhcj4yMDE0PC9ZZWFyPjxS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XJ0b3I8L0F1dGhvcj48WWVhcj4yMDE0PC9ZZWFyPjxS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separate"/>
            </w:r>
            <w:r w:rsidR="00312C8D">
              <w:rPr>
                <w:noProof/>
                <w:color w:val="000000"/>
                <w:sz w:val="20"/>
                <w:szCs w:val="20"/>
              </w:rPr>
              <w:t>[42]</w:t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</w:p>
          <w:p w14:paraId="53C27E31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N=4,053</w:t>
            </w:r>
          </w:p>
          <w:p w14:paraId="6770001B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4EC0F1A3" w14:textId="77777777" w:rsidR="0043200A" w:rsidRPr="00761C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761CB8">
              <w:rPr>
                <w:color w:val="000000"/>
                <w:sz w:val="20"/>
                <w:szCs w:val="20"/>
              </w:rPr>
              <w:t>A multisite study of the genetics of alcohol dependence, cocaine dependence, and opioid dependence.</w:t>
            </w:r>
          </w:p>
        </w:tc>
        <w:tc>
          <w:tcPr>
            <w:tcW w:w="2070" w:type="dxa"/>
          </w:tcPr>
          <w:p w14:paraId="5B02CE48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Year not reported</w:t>
            </w:r>
          </w:p>
          <w:p w14:paraId="15B098B8" w14:textId="77777777" w:rsidR="0043200A" w:rsidRPr="00761CB8" w:rsidRDefault="0043200A" w:rsidP="00EC7B34">
            <w:pPr>
              <w:rPr>
                <w:sz w:val="20"/>
                <w:szCs w:val="20"/>
              </w:rPr>
            </w:pPr>
          </w:p>
          <w:p w14:paraId="32DF8849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40 years </w:t>
            </w:r>
          </w:p>
          <w:p w14:paraId="447C3043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(SD not reported) </w:t>
            </w:r>
          </w:p>
          <w:p w14:paraId="6B5448B6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</w:t>
            </w:r>
            <w:r w:rsidRPr="00761CB8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</w:t>
            </w:r>
            <w:r w:rsidRPr="00761CB8">
              <w:rPr>
                <w:sz w:val="20"/>
                <w:szCs w:val="20"/>
              </w:rPr>
              <w:t>emale</w:t>
            </w:r>
          </w:p>
          <w:p w14:paraId="1B766E2C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%</w:t>
            </w:r>
            <w:r w:rsidRPr="00761CB8">
              <w:rPr>
                <w:sz w:val="20"/>
                <w:szCs w:val="20"/>
              </w:rPr>
              <w:t xml:space="preserve"> </w:t>
            </w:r>
            <w:r w:rsidR="004046B9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296D51CC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Ordinal regression </w:t>
            </w:r>
          </w:p>
        </w:tc>
        <w:tc>
          <w:tcPr>
            <w:tcW w:w="2610" w:type="dxa"/>
          </w:tcPr>
          <w:p w14:paraId="61E7C158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Summary adversity score based on the following:</w:t>
            </w:r>
          </w:p>
          <w:p w14:paraId="12F13CB1" w14:textId="77777777" w:rsidR="0043200A" w:rsidRPr="00761CB8" w:rsidRDefault="0043200A" w:rsidP="0043200A">
            <w:pPr>
              <w:pStyle w:val="ListParagraph"/>
              <w:numPr>
                <w:ilvl w:val="0"/>
                <w:numId w:val="5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Parental death </w:t>
            </w:r>
          </w:p>
          <w:p w14:paraId="4BB1FF1C" w14:textId="77777777" w:rsidR="0043200A" w:rsidRPr="00761CB8" w:rsidRDefault="0043200A" w:rsidP="0043200A">
            <w:pPr>
              <w:pStyle w:val="ListParagraph"/>
              <w:numPr>
                <w:ilvl w:val="0"/>
                <w:numId w:val="5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Witnessing a violence crime </w:t>
            </w:r>
          </w:p>
          <w:p w14:paraId="0694A07B" w14:textId="77777777" w:rsidR="0043200A" w:rsidRPr="00761CB8" w:rsidRDefault="0043200A" w:rsidP="0043200A">
            <w:pPr>
              <w:pStyle w:val="ListParagraph"/>
              <w:numPr>
                <w:ilvl w:val="0"/>
                <w:numId w:val="5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CSA</w:t>
            </w:r>
          </w:p>
          <w:p w14:paraId="0EDD30DB" w14:textId="77777777" w:rsidR="0043200A" w:rsidRPr="00761CB8" w:rsidRDefault="0043200A" w:rsidP="0043200A">
            <w:pPr>
              <w:pStyle w:val="ListParagraph"/>
              <w:numPr>
                <w:ilvl w:val="0"/>
                <w:numId w:val="50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CPA </w:t>
            </w:r>
          </w:p>
        </w:tc>
        <w:tc>
          <w:tcPr>
            <w:tcW w:w="1620" w:type="dxa"/>
          </w:tcPr>
          <w:p w14:paraId="56A7EE71" w14:textId="77777777" w:rsidR="0043200A" w:rsidRPr="00761CB8" w:rsidRDefault="0043200A" w:rsidP="0043200A">
            <w:pPr>
              <w:pStyle w:val="ListParagraph"/>
              <w:numPr>
                <w:ilvl w:val="0"/>
                <w:numId w:val="50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Maximum drinks consumed in a 24-hour period</w:t>
            </w:r>
          </w:p>
          <w:p w14:paraId="03733753" w14:textId="77777777" w:rsidR="0043200A" w:rsidRPr="00761CB8" w:rsidRDefault="0043200A" w:rsidP="0043200A">
            <w:pPr>
              <w:pStyle w:val="ListParagraph"/>
              <w:numPr>
                <w:ilvl w:val="0"/>
                <w:numId w:val="50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AUD symptoms</w:t>
            </w:r>
          </w:p>
        </w:tc>
        <w:tc>
          <w:tcPr>
            <w:tcW w:w="3685" w:type="dxa"/>
          </w:tcPr>
          <w:p w14:paraId="761E2F8F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mong black women, </w:t>
            </w:r>
            <w:r w:rsidRPr="00761CB8">
              <w:rPr>
                <w:sz w:val="20"/>
                <w:szCs w:val="20"/>
                <w:u w:val="single"/>
              </w:rPr>
              <w:t>adversity</w:t>
            </w:r>
            <w:r w:rsidRPr="00761CB8">
              <w:rPr>
                <w:sz w:val="20"/>
                <w:szCs w:val="20"/>
              </w:rPr>
              <w:t xml:space="preserve"> was associated with:</w:t>
            </w:r>
          </w:p>
          <w:p w14:paraId="7F137AEE" w14:textId="77777777" w:rsidR="0043200A" w:rsidRDefault="0043200A" w:rsidP="0043200A">
            <w:pPr>
              <w:pStyle w:val="ListParagraph"/>
              <w:numPr>
                <w:ilvl w:val="0"/>
                <w:numId w:val="186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 higher number of max drinks </w:t>
            </w:r>
          </w:p>
          <w:p w14:paraId="295FF193" w14:textId="77777777" w:rsidR="0043200A" w:rsidRPr="00761CB8" w:rsidRDefault="0043200A" w:rsidP="00EC7B34">
            <w:pPr>
              <w:pStyle w:val="ListParagraph"/>
              <w:ind w:left="540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(OR = 1.92, 95% CI [1.45, 2.53])</w:t>
            </w:r>
          </w:p>
          <w:p w14:paraId="60C36AA5" w14:textId="77777777" w:rsidR="0043200A" w:rsidRPr="00761CB8" w:rsidRDefault="0043200A" w:rsidP="0043200A">
            <w:pPr>
              <w:pStyle w:val="ListParagraph"/>
              <w:numPr>
                <w:ilvl w:val="0"/>
                <w:numId w:val="186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AUD symptoms (OR = 1.71, 95% CI [1.31, 2.22])</w:t>
            </w:r>
          </w:p>
          <w:p w14:paraId="43DF1867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mong black men, </w:t>
            </w:r>
            <w:r w:rsidRPr="00761CB8">
              <w:rPr>
                <w:sz w:val="20"/>
                <w:szCs w:val="20"/>
                <w:u w:val="single"/>
              </w:rPr>
              <w:t>adversity</w:t>
            </w:r>
            <w:r w:rsidRPr="00761CB8">
              <w:rPr>
                <w:sz w:val="20"/>
                <w:szCs w:val="20"/>
              </w:rPr>
              <w:t xml:space="preserve"> was associated with:</w:t>
            </w:r>
          </w:p>
          <w:p w14:paraId="60B806CD" w14:textId="77777777" w:rsidR="0043200A" w:rsidRDefault="0043200A" w:rsidP="0043200A">
            <w:pPr>
              <w:pStyle w:val="ListParagraph"/>
              <w:numPr>
                <w:ilvl w:val="0"/>
                <w:numId w:val="186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 higher number of max drinks </w:t>
            </w:r>
          </w:p>
          <w:p w14:paraId="0EE9C915" w14:textId="77777777" w:rsidR="0043200A" w:rsidRPr="00761CB8" w:rsidRDefault="0043200A" w:rsidP="00EC7B34">
            <w:pPr>
              <w:pStyle w:val="ListParagraph"/>
              <w:ind w:left="540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(OR = 1.67, 95% CI [1.32, 2.12])</w:t>
            </w:r>
          </w:p>
          <w:p w14:paraId="39D3DF9B" w14:textId="77777777" w:rsidR="0043200A" w:rsidRPr="00761CB8" w:rsidRDefault="0043200A" w:rsidP="0043200A">
            <w:pPr>
              <w:pStyle w:val="ListParagraph"/>
              <w:numPr>
                <w:ilvl w:val="0"/>
                <w:numId w:val="186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>AUD symptoms (OR = 1.78, 95% CI [1.41, 2.25])</w:t>
            </w:r>
          </w:p>
          <w:p w14:paraId="103600E6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mong white women, </w:t>
            </w:r>
            <w:r w:rsidRPr="00761CB8">
              <w:rPr>
                <w:sz w:val="20"/>
                <w:szCs w:val="20"/>
                <w:u w:val="single"/>
              </w:rPr>
              <w:t>adversity</w:t>
            </w:r>
            <w:r w:rsidRPr="00761CB8">
              <w:rPr>
                <w:sz w:val="20"/>
                <w:szCs w:val="20"/>
              </w:rPr>
              <w:t xml:space="preserve"> was associated with:</w:t>
            </w:r>
          </w:p>
          <w:p w14:paraId="02CD24E4" w14:textId="77777777" w:rsidR="0043200A" w:rsidRPr="00761CB8" w:rsidRDefault="0043200A" w:rsidP="0043200A">
            <w:pPr>
              <w:pStyle w:val="ListParagraph"/>
              <w:numPr>
                <w:ilvl w:val="0"/>
                <w:numId w:val="186"/>
              </w:numPr>
              <w:spacing w:after="0" w:line="240" w:lineRule="auto"/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A higher number of max drinks </w:t>
            </w:r>
          </w:p>
          <w:p w14:paraId="130CEE30" w14:textId="77777777" w:rsidR="0043200A" w:rsidRPr="00761CB8" w:rsidRDefault="0043200A" w:rsidP="00EC7B34">
            <w:pPr>
              <w:rPr>
                <w:sz w:val="20"/>
                <w:szCs w:val="20"/>
              </w:rPr>
            </w:pPr>
            <w:r w:rsidRPr="00761CB8">
              <w:rPr>
                <w:sz w:val="20"/>
                <w:szCs w:val="20"/>
              </w:rPr>
              <w:t xml:space="preserve">           (OR = 1.77, 95% CI [1.28, 2.44]) </w:t>
            </w:r>
          </w:p>
        </w:tc>
      </w:tr>
      <w:tr w:rsidR="0043200A" w:rsidRPr="00230BDF" w14:paraId="12115E3B" w14:textId="77777777" w:rsidTr="00EC7B34">
        <w:tc>
          <w:tcPr>
            <w:tcW w:w="2245" w:type="dxa"/>
          </w:tcPr>
          <w:p w14:paraId="76F3B921" w14:textId="77777777" w:rsidR="0043200A" w:rsidRPr="00230BDF" w:rsidRDefault="0043200A" w:rsidP="00EC7B34">
            <w:pPr>
              <w:rPr>
                <w:color w:val="000000"/>
                <w:sz w:val="20"/>
                <w:szCs w:val="20"/>
              </w:rPr>
            </w:pPr>
            <w:proofErr w:type="spellStart"/>
            <w:r w:rsidRPr="00230BDF">
              <w:rPr>
                <w:color w:val="000000"/>
                <w:sz w:val="20"/>
                <w:szCs w:val="20"/>
              </w:rPr>
              <w:t>Schellekens</w:t>
            </w:r>
            <w:proofErr w:type="spellEnd"/>
            <w:r w:rsidRPr="00230BDF">
              <w:rPr>
                <w:color w:val="000000"/>
                <w:sz w:val="20"/>
                <w:szCs w:val="20"/>
              </w:rPr>
              <w:t xml:space="preserve"> (2013)</w: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2hlbGxla2VuczwvQXV0aG9yPjxZZWFyPjIwMTM8L1ll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2hlbGxla2VuczwvQXV0aG9yPjxZZWFyPjIwMTM8L1ll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separate"/>
            </w:r>
            <w:r w:rsidR="00312C8D">
              <w:rPr>
                <w:noProof/>
                <w:color w:val="000000"/>
                <w:sz w:val="20"/>
                <w:szCs w:val="20"/>
              </w:rPr>
              <w:t>[43]</w:t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</w:p>
          <w:p w14:paraId="7F122457" w14:textId="77777777" w:rsidR="0043200A" w:rsidRPr="00230BDF" w:rsidRDefault="0043200A" w:rsidP="00EC7B34">
            <w:pPr>
              <w:rPr>
                <w:color w:val="000000"/>
                <w:sz w:val="20"/>
                <w:szCs w:val="20"/>
              </w:rPr>
            </w:pPr>
            <w:r w:rsidRPr="00230BDF">
              <w:rPr>
                <w:color w:val="000000"/>
                <w:sz w:val="20"/>
                <w:szCs w:val="20"/>
              </w:rPr>
              <w:t>N=209</w:t>
            </w:r>
          </w:p>
          <w:p w14:paraId="76091975" w14:textId="77777777" w:rsidR="0043200A" w:rsidRPr="00230BDF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5622A772" w14:textId="77777777" w:rsidR="0043200A" w:rsidRPr="00230BDF" w:rsidRDefault="0043200A" w:rsidP="00EC7B34">
            <w:pPr>
              <w:rPr>
                <w:color w:val="000000"/>
                <w:sz w:val="20"/>
                <w:szCs w:val="20"/>
              </w:rPr>
            </w:pPr>
            <w:r w:rsidRPr="00230BDF">
              <w:rPr>
                <w:color w:val="000000"/>
                <w:sz w:val="20"/>
                <w:szCs w:val="20"/>
              </w:rPr>
              <w:t xml:space="preserve">Male patients admitted to a detoxification clinic and healthy controls </w:t>
            </w:r>
          </w:p>
        </w:tc>
        <w:tc>
          <w:tcPr>
            <w:tcW w:w="2070" w:type="dxa"/>
          </w:tcPr>
          <w:p w14:paraId="0A7EA9B1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Year not reported</w:t>
            </w:r>
          </w:p>
          <w:p w14:paraId="3840A6A5" w14:textId="77777777" w:rsidR="0043200A" w:rsidRPr="00230BDF" w:rsidRDefault="0043200A" w:rsidP="00EC7B34">
            <w:pPr>
              <w:rPr>
                <w:sz w:val="20"/>
                <w:szCs w:val="20"/>
              </w:rPr>
            </w:pPr>
          </w:p>
          <w:p w14:paraId="2345DC63" w14:textId="77777777" w:rsidR="0043200A" w:rsidRPr="00230BDF" w:rsidRDefault="0043200A" w:rsidP="00EC7B34">
            <w:pPr>
              <w:rPr>
                <w:sz w:val="20"/>
                <w:szCs w:val="20"/>
                <w:u w:val="single"/>
              </w:rPr>
            </w:pPr>
            <w:r w:rsidRPr="00230BDF">
              <w:rPr>
                <w:sz w:val="20"/>
                <w:szCs w:val="20"/>
                <w:u w:val="single"/>
              </w:rPr>
              <w:t xml:space="preserve">Healthy </w:t>
            </w:r>
            <w:r>
              <w:rPr>
                <w:sz w:val="20"/>
                <w:szCs w:val="20"/>
                <w:u w:val="single"/>
              </w:rPr>
              <w:t>c</w:t>
            </w:r>
            <w:r w:rsidRPr="00230BDF">
              <w:rPr>
                <w:sz w:val="20"/>
                <w:szCs w:val="20"/>
                <w:u w:val="single"/>
              </w:rPr>
              <w:t>ontrols (</w:t>
            </w:r>
            <w:r>
              <w:rPr>
                <w:sz w:val="20"/>
                <w:szCs w:val="20"/>
                <w:u w:val="single"/>
              </w:rPr>
              <w:t>n</w:t>
            </w:r>
            <w:r w:rsidRPr="00230BDF">
              <w:rPr>
                <w:sz w:val="20"/>
                <w:szCs w:val="20"/>
                <w:u w:val="single"/>
              </w:rPr>
              <w:t>=99)</w:t>
            </w:r>
          </w:p>
          <w:p w14:paraId="4A2490A4" w14:textId="77777777" w:rsidR="0043200A" w:rsidRPr="00230BDF" w:rsidRDefault="0043200A" w:rsidP="00EC7B34">
            <w:pPr>
              <w:ind w:left="72"/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39 years (9)</w:t>
            </w:r>
          </w:p>
          <w:p w14:paraId="77CDB2C6" w14:textId="77777777" w:rsidR="0043200A" w:rsidRPr="00230BDF" w:rsidRDefault="0043200A" w:rsidP="00EC7B34">
            <w:pPr>
              <w:rPr>
                <w:sz w:val="20"/>
                <w:szCs w:val="20"/>
                <w:u w:val="single"/>
              </w:rPr>
            </w:pPr>
            <w:r w:rsidRPr="00230BDF">
              <w:rPr>
                <w:sz w:val="20"/>
                <w:szCs w:val="20"/>
                <w:u w:val="single"/>
              </w:rPr>
              <w:t>Alcohol-dependent patients (</w:t>
            </w:r>
            <w:r>
              <w:rPr>
                <w:sz w:val="20"/>
                <w:szCs w:val="20"/>
                <w:u w:val="single"/>
              </w:rPr>
              <w:t>n</w:t>
            </w:r>
            <w:r w:rsidRPr="00230BDF">
              <w:rPr>
                <w:sz w:val="20"/>
                <w:szCs w:val="20"/>
                <w:u w:val="single"/>
              </w:rPr>
              <w:t>=110)</w:t>
            </w:r>
          </w:p>
          <w:p w14:paraId="295055E9" w14:textId="77777777" w:rsidR="0043200A" w:rsidRPr="00230BDF" w:rsidRDefault="0043200A" w:rsidP="00EC7B34">
            <w:pPr>
              <w:ind w:left="72"/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41 years (11)</w:t>
            </w:r>
          </w:p>
          <w:p w14:paraId="09FC886A" w14:textId="77777777" w:rsidR="0043200A" w:rsidRPr="00230BDF" w:rsidRDefault="0043200A" w:rsidP="00EC7B34">
            <w:pPr>
              <w:rPr>
                <w:sz w:val="20"/>
                <w:szCs w:val="20"/>
              </w:rPr>
            </w:pPr>
          </w:p>
          <w:p w14:paraId="380A09E6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742A89A7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 xml:space="preserve">100% </w:t>
            </w:r>
            <w:r w:rsidR="004046B9">
              <w:rPr>
                <w:sz w:val="20"/>
                <w:szCs w:val="20"/>
              </w:rPr>
              <w:t>W</w:t>
            </w:r>
            <w:r w:rsidRPr="00230BDF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1EEFC85A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gistic regression; ANOVA</w:t>
            </w:r>
          </w:p>
        </w:tc>
        <w:tc>
          <w:tcPr>
            <w:tcW w:w="2610" w:type="dxa"/>
          </w:tcPr>
          <w:p w14:paraId="6FE5E1C2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Summary adversity score based on the following:</w:t>
            </w:r>
          </w:p>
          <w:p w14:paraId="6112D11A" w14:textId="77777777" w:rsidR="0043200A" w:rsidRPr="00230BDF" w:rsidRDefault="0043200A" w:rsidP="0043200A">
            <w:pPr>
              <w:pStyle w:val="ListParagraph"/>
              <w:numPr>
                <w:ilvl w:val="0"/>
                <w:numId w:val="51"/>
              </w:numPr>
              <w:spacing w:after="0" w:line="240" w:lineRule="auto"/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 xml:space="preserve">Psychological abuse </w:t>
            </w:r>
          </w:p>
          <w:p w14:paraId="29ECB594" w14:textId="77777777" w:rsidR="0043200A" w:rsidRPr="00230BDF" w:rsidRDefault="0043200A" w:rsidP="0043200A">
            <w:pPr>
              <w:pStyle w:val="ListParagraph"/>
              <w:numPr>
                <w:ilvl w:val="0"/>
                <w:numId w:val="51"/>
              </w:numPr>
              <w:spacing w:after="0" w:line="240" w:lineRule="auto"/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CPA</w:t>
            </w:r>
          </w:p>
          <w:p w14:paraId="78FEAE27" w14:textId="77777777" w:rsidR="0043200A" w:rsidRPr="00230BDF" w:rsidRDefault="0043200A" w:rsidP="0043200A">
            <w:pPr>
              <w:pStyle w:val="ListParagraph"/>
              <w:numPr>
                <w:ilvl w:val="0"/>
                <w:numId w:val="51"/>
              </w:numPr>
              <w:spacing w:after="0" w:line="240" w:lineRule="auto"/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 xml:space="preserve">CSA </w:t>
            </w:r>
          </w:p>
          <w:p w14:paraId="5D6C01A2" w14:textId="77777777" w:rsidR="0043200A" w:rsidRPr="00230BDF" w:rsidRDefault="0043200A" w:rsidP="0043200A">
            <w:pPr>
              <w:pStyle w:val="ListParagraph"/>
              <w:numPr>
                <w:ilvl w:val="0"/>
                <w:numId w:val="51"/>
              </w:numPr>
              <w:spacing w:after="0" w:line="240" w:lineRule="auto"/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Physical neglect</w:t>
            </w:r>
          </w:p>
          <w:p w14:paraId="13877A3F" w14:textId="77777777" w:rsidR="0043200A" w:rsidRPr="00230BDF" w:rsidRDefault="0043200A" w:rsidP="0043200A">
            <w:pPr>
              <w:pStyle w:val="ListParagraph"/>
              <w:numPr>
                <w:ilvl w:val="0"/>
                <w:numId w:val="51"/>
              </w:numPr>
              <w:spacing w:after="0" w:line="240" w:lineRule="auto"/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 xml:space="preserve">Emotional neglect </w:t>
            </w:r>
          </w:p>
          <w:p w14:paraId="4F6986EC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1E69E2E1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Summary parental acceptance/rejection score</w:t>
            </w:r>
          </w:p>
          <w:p w14:paraId="5F318EBA" w14:textId="77777777" w:rsidR="0043200A" w:rsidRPr="00230BDF" w:rsidRDefault="0043200A" w:rsidP="00EC7B34">
            <w:pPr>
              <w:rPr>
                <w:sz w:val="20"/>
                <w:szCs w:val="20"/>
              </w:rPr>
            </w:pPr>
          </w:p>
          <w:p w14:paraId="0B3D703B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>Summary stressful life events score</w:t>
            </w:r>
          </w:p>
        </w:tc>
        <w:tc>
          <w:tcPr>
            <w:tcW w:w="1620" w:type="dxa"/>
          </w:tcPr>
          <w:p w14:paraId="4F07482C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</w:rPr>
              <w:t xml:space="preserve">Alcohol dependence </w:t>
            </w:r>
          </w:p>
        </w:tc>
        <w:tc>
          <w:tcPr>
            <w:tcW w:w="3685" w:type="dxa"/>
          </w:tcPr>
          <w:p w14:paraId="6568976C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  <w:u w:val="single"/>
              </w:rPr>
              <w:t>Adversity score</w:t>
            </w:r>
            <w:r w:rsidRPr="00230BDF">
              <w:rPr>
                <w:sz w:val="20"/>
                <w:szCs w:val="20"/>
              </w:rPr>
              <w:t xml:space="preserve"> predicted alcohol dependence (OR = 1.12, 95% CI [1.07, 1.17]).</w:t>
            </w:r>
          </w:p>
          <w:p w14:paraId="78860976" w14:textId="77777777" w:rsidR="0043200A" w:rsidRPr="00230BDF" w:rsidRDefault="0043200A" w:rsidP="00EC7B34">
            <w:pPr>
              <w:rPr>
                <w:sz w:val="20"/>
                <w:szCs w:val="20"/>
              </w:rPr>
            </w:pPr>
          </w:p>
          <w:p w14:paraId="4925DE0A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  <w:u w:val="single"/>
              </w:rPr>
              <w:t>Parental acceptance score</w:t>
            </w:r>
            <w:r w:rsidRPr="00230BDF">
              <w:rPr>
                <w:sz w:val="20"/>
                <w:szCs w:val="20"/>
              </w:rPr>
              <w:t xml:space="preserve"> predicted less alcohol dependence (OR =.97, 95% CI [.96-.98]).</w:t>
            </w:r>
          </w:p>
          <w:p w14:paraId="4CC40E4F" w14:textId="77777777" w:rsidR="0043200A" w:rsidRPr="00230BDF" w:rsidRDefault="0043200A" w:rsidP="00EC7B34">
            <w:pPr>
              <w:rPr>
                <w:sz w:val="20"/>
                <w:szCs w:val="20"/>
              </w:rPr>
            </w:pPr>
          </w:p>
          <w:p w14:paraId="1865BD06" w14:textId="77777777" w:rsidR="0043200A" w:rsidRPr="00230BDF" w:rsidRDefault="0043200A" w:rsidP="00EC7B34">
            <w:pPr>
              <w:rPr>
                <w:sz w:val="20"/>
                <w:szCs w:val="20"/>
              </w:rPr>
            </w:pPr>
            <w:r w:rsidRPr="00230BDF">
              <w:rPr>
                <w:sz w:val="20"/>
                <w:szCs w:val="20"/>
                <w:u w:val="single"/>
              </w:rPr>
              <w:t>Life events score</w:t>
            </w:r>
            <w:r w:rsidRPr="00230BDF">
              <w:rPr>
                <w:sz w:val="20"/>
                <w:szCs w:val="20"/>
              </w:rPr>
              <w:t xml:space="preserve"> predicted alcohol dependence (OR = 1.21, 95% CI [1.12, 1.27]).</w:t>
            </w:r>
          </w:p>
        </w:tc>
      </w:tr>
      <w:tr w:rsidR="0043200A" w:rsidRPr="00AF041F" w14:paraId="77B82423" w14:textId="77777777" w:rsidTr="00EC7B34">
        <w:tc>
          <w:tcPr>
            <w:tcW w:w="2245" w:type="dxa"/>
          </w:tcPr>
          <w:p w14:paraId="3F58C91D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>Schwandt (2013)</w: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2h3YW5kdDwvQXV0aG9yPjxZZWFyPjIwMTM8L1llYXI+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312C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2h3YW5kdDwvQXV0aG9yPjxZZWFyPjIwMTM8L1llYXI+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</w:fldData>
              </w:fldChar>
            </w:r>
            <w:r w:rsidR="00312C8D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  <w:r w:rsidR="00312C8D">
              <w:rPr>
                <w:color w:val="000000"/>
                <w:sz w:val="20"/>
                <w:szCs w:val="20"/>
              </w:rPr>
            </w:r>
            <w:r w:rsidR="00312C8D">
              <w:rPr>
                <w:color w:val="000000"/>
                <w:sz w:val="20"/>
                <w:szCs w:val="20"/>
              </w:rPr>
              <w:fldChar w:fldCharType="separate"/>
            </w:r>
            <w:r w:rsidR="00312C8D">
              <w:rPr>
                <w:noProof/>
                <w:color w:val="000000"/>
                <w:sz w:val="20"/>
                <w:szCs w:val="20"/>
              </w:rPr>
              <w:t>[44]</w:t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</w:p>
          <w:p w14:paraId="4C28228B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>N=417</w:t>
            </w:r>
          </w:p>
          <w:p w14:paraId="3AC21380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4272E9A5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 xml:space="preserve">Treatment-seeking individuals with alcohol dependence (AD) and </w:t>
            </w:r>
            <w:r w:rsidRPr="00AF041F">
              <w:rPr>
                <w:color w:val="000000"/>
                <w:sz w:val="20"/>
                <w:szCs w:val="20"/>
              </w:rPr>
              <w:lastRenderedPageBreak/>
              <w:t xml:space="preserve">controls with no past or current alcohol dependence. </w:t>
            </w:r>
          </w:p>
        </w:tc>
        <w:tc>
          <w:tcPr>
            <w:tcW w:w="2070" w:type="dxa"/>
          </w:tcPr>
          <w:p w14:paraId="4D7A381B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lastRenderedPageBreak/>
              <w:t>Year not reported</w:t>
            </w:r>
          </w:p>
          <w:p w14:paraId="64C7437D" w14:textId="77777777" w:rsidR="0043200A" w:rsidRPr="00AF041F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4B7510E4" w14:textId="77777777" w:rsidR="0043200A" w:rsidRPr="00AF041F" w:rsidRDefault="0043200A" w:rsidP="00EC7B34">
            <w:pPr>
              <w:rPr>
                <w:sz w:val="20"/>
                <w:szCs w:val="20"/>
                <w:u w:val="single"/>
              </w:rPr>
            </w:pPr>
            <w:r w:rsidRPr="00AF041F">
              <w:rPr>
                <w:sz w:val="20"/>
                <w:szCs w:val="20"/>
                <w:u w:val="single"/>
              </w:rPr>
              <w:t>Cases (</w:t>
            </w:r>
            <w:r>
              <w:rPr>
                <w:sz w:val="20"/>
                <w:szCs w:val="20"/>
                <w:u w:val="single"/>
              </w:rPr>
              <w:t>n</w:t>
            </w:r>
            <w:r w:rsidRPr="00AF041F">
              <w:rPr>
                <w:sz w:val="20"/>
                <w:szCs w:val="20"/>
                <w:u w:val="single"/>
              </w:rPr>
              <w:t>=280)</w:t>
            </w:r>
          </w:p>
          <w:p w14:paraId="6515C5AE" w14:textId="77777777" w:rsidR="0043200A" w:rsidRPr="00AF041F" w:rsidRDefault="0043200A" w:rsidP="00EC7B34">
            <w:pPr>
              <w:ind w:left="72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41.4 years (10)</w:t>
            </w:r>
          </w:p>
          <w:p w14:paraId="0F4D8FA9" w14:textId="77777777" w:rsidR="0043200A" w:rsidRPr="00AF041F" w:rsidRDefault="0043200A" w:rsidP="00EC7B34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</w:t>
            </w:r>
            <w:r w:rsidRPr="00AF041F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  <w:r w:rsidRPr="00AF041F">
              <w:rPr>
                <w:sz w:val="20"/>
                <w:szCs w:val="20"/>
              </w:rPr>
              <w:t xml:space="preserve"> </w:t>
            </w:r>
          </w:p>
          <w:p w14:paraId="2D8D0C01" w14:textId="77777777" w:rsidR="004046B9" w:rsidRDefault="0043200A" w:rsidP="00EC7B34">
            <w:pPr>
              <w:ind w:left="72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56.4% </w:t>
            </w:r>
            <w:r w:rsidR="004046B9">
              <w:rPr>
                <w:sz w:val="20"/>
                <w:szCs w:val="20"/>
              </w:rPr>
              <w:t>W</w:t>
            </w:r>
            <w:r w:rsidRPr="00AF041F">
              <w:rPr>
                <w:sz w:val="20"/>
                <w:szCs w:val="20"/>
              </w:rPr>
              <w:t>hite</w:t>
            </w:r>
          </w:p>
          <w:p w14:paraId="17125264" w14:textId="77777777" w:rsidR="0043200A" w:rsidRPr="00AF041F" w:rsidRDefault="004046B9" w:rsidP="00EC7B34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5.7% Hispanic</w:t>
            </w:r>
            <w:r w:rsidR="0043200A" w:rsidRPr="00AF041F">
              <w:rPr>
                <w:sz w:val="20"/>
                <w:szCs w:val="20"/>
              </w:rPr>
              <w:t xml:space="preserve"> </w:t>
            </w:r>
          </w:p>
          <w:p w14:paraId="34EF7981" w14:textId="77777777" w:rsidR="0043200A" w:rsidRPr="00AF041F" w:rsidRDefault="0043200A" w:rsidP="00EC7B34">
            <w:pPr>
              <w:rPr>
                <w:sz w:val="20"/>
                <w:szCs w:val="20"/>
                <w:u w:val="single"/>
              </w:rPr>
            </w:pPr>
            <w:r w:rsidRPr="00AF041F">
              <w:rPr>
                <w:sz w:val="20"/>
                <w:szCs w:val="20"/>
                <w:u w:val="single"/>
              </w:rPr>
              <w:t>Controls (</w:t>
            </w:r>
            <w:r>
              <w:rPr>
                <w:sz w:val="20"/>
                <w:szCs w:val="20"/>
                <w:u w:val="single"/>
              </w:rPr>
              <w:t>n</w:t>
            </w:r>
            <w:r w:rsidRPr="00AF041F">
              <w:rPr>
                <w:sz w:val="20"/>
                <w:szCs w:val="20"/>
                <w:u w:val="single"/>
              </w:rPr>
              <w:t>=137)</w:t>
            </w:r>
          </w:p>
          <w:p w14:paraId="62152606" w14:textId="77777777" w:rsidR="0043200A" w:rsidRPr="00AF041F" w:rsidRDefault="0043200A" w:rsidP="00EC7B34">
            <w:pPr>
              <w:ind w:left="72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28.7 years (8.4)  </w:t>
            </w:r>
          </w:p>
          <w:p w14:paraId="60609E0D" w14:textId="77777777" w:rsidR="0043200A" w:rsidRPr="00AF041F" w:rsidRDefault="0043200A" w:rsidP="00EC7B34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</w:t>
            </w:r>
            <w:r w:rsidRPr="00AF041F">
              <w:rPr>
                <w:sz w:val="20"/>
                <w:szCs w:val="20"/>
              </w:rPr>
              <w:t>%</w:t>
            </w:r>
            <w:r>
              <w:rPr>
                <w:sz w:val="20"/>
                <w:szCs w:val="20"/>
              </w:rPr>
              <w:t xml:space="preserve"> female</w:t>
            </w:r>
            <w:r w:rsidRPr="00AF041F">
              <w:rPr>
                <w:sz w:val="20"/>
                <w:szCs w:val="20"/>
              </w:rPr>
              <w:t xml:space="preserve"> </w:t>
            </w:r>
          </w:p>
          <w:p w14:paraId="759C4BCF" w14:textId="77777777" w:rsidR="0043200A" w:rsidRDefault="0043200A" w:rsidP="00EC7B34">
            <w:pPr>
              <w:ind w:left="72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62.4% </w:t>
            </w:r>
            <w:r w:rsidR="004046B9">
              <w:rPr>
                <w:sz w:val="20"/>
                <w:szCs w:val="20"/>
              </w:rPr>
              <w:t>W</w:t>
            </w:r>
            <w:r w:rsidRPr="00AF041F">
              <w:rPr>
                <w:sz w:val="20"/>
                <w:szCs w:val="20"/>
              </w:rPr>
              <w:t>hite</w:t>
            </w:r>
          </w:p>
          <w:p w14:paraId="08154468" w14:textId="77777777" w:rsidR="004046B9" w:rsidRPr="00AF041F" w:rsidRDefault="004046B9" w:rsidP="00EC7B34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.8% Hispanic </w:t>
            </w:r>
          </w:p>
        </w:tc>
        <w:tc>
          <w:tcPr>
            <w:tcW w:w="1440" w:type="dxa"/>
          </w:tcPr>
          <w:p w14:paraId="32EDF52A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Chi square; ANOVA;</w:t>
            </w:r>
            <w:r w:rsidRPr="00AF041F">
              <w:rPr>
                <w:sz w:val="20"/>
                <w:szCs w:val="20"/>
              </w:rPr>
              <w:t xml:space="preserve"> biva</w:t>
            </w:r>
            <w:r>
              <w:rPr>
                <w:sz w:val="20"/>
                <w:szCs w:val="20"/>
              </w:rPr>
              <w:t xml:space="preserve">riate correlations; </w:t>
            </w:r>
            <w:r w:rsidRPr="00AF041F">
              <w:rPr>
                <w:sz w:val="20"/>
                <w:szCs w:val="20"/>
              </w:rPr>
              <w:t xml:space="preserve">multiple </w:t>
            </w:r>
            <w:r w:rsidRPr="00AF041F">
              <w:rPr>
                <w:sz w:val="20"/>
                <w:szCs w:val="20"/>
              </w:rPr>
              <w:lastRenderedPageBreak/>
              <w:t>mediation analyses</w:t>
            </w:r>
          </w:p>
        </w:tc>
        <w:tc>
          <w:tcPr>
            <w:tcW w:w="2610" w:type="dxa"/>
          </w:tcPr>
          <w:p w14:paraId="6DE32C9D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lastRenderedPageBreak/>
              <w:t>Summary CM score and individual exposure based on the following:</w:t>
            </w:r>
          </w:p>
          <w:p w14:paraId="3F337381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Emotional abuse </w:t>
            </w:r>
          </w:p>
          <w:p w14:paraId="33E2E811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CPA</w:t>
            </w:r>
          </w:p>
          <w:p w14:paraId="22EDA39A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CSA </w:t>
            </w:r>
          </w:p>
          <w:p w14:paraId="11AA131B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lastRenderedPageBreak/>
              <w:t>Emotional neglect</w:t>
            </w:r>
          </w:p>
          <w:p w14:paraId="44ABA336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Physical neglect </w:t>
            </w:r>
          </w:p>
        </w:tc>
        <w:tc>
          <w:tcPr>
            <w:tcW w:w="1620" w:type="dxa"/>
          </w:tcPr>
          <w:p w14:paraId="07A1357F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lastRenderedPageBreak/>
              <w:t>Alcohol use in previous 90 days</w:t>
            </w:r>
          </w:p>
          <w:p w14:paraId="4E8E0BAC" w14:textId="77777777" w:rsidR="0043200A" w:rsidRPr="00AF041F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3A62AAB7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CM exposure was significantly more prevalent in the AD subjects (vs. controls):</w:t>
            </w:r>
          </w:p>
          <w:p w14:paraId="763BF12A" w14:textId="77777777" w:rsidR="0043200A" w:rsidRPr="00AF041F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CPA</w:t>
            </w:r>
            <w:r w:rsidRPr="00AF041F">
              <w:rPr>
                <w:sz w:val="20"/>
                <w:szCs w:val="20"/>
              </w:rPr>
              <w:t xml:space="preserve"> (OR = 3.5, 95% CI [2.1, 5.9])</w:t>
            </w:r>
          </w:p>
          <w:p w14:paraId="749FCB6B" w14:textId="77777777" w:rsidR="0043200A" w:rsidRPr="00AF041F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CSA</w:t>
            </w:r>
            <w:r w:rsidRPr="00AF041F">
              <w:rPr>
                <w:sz w:val="20"/>
                <w:szCs w:val="20"/>
              </w:rPr>
              <w:t xml:space="preserve"> (OR = 4.3, 95% CI [2.0, 9.3])</w:t>
            </w:r>
          </w:p>
          <w:p w14:paraId="314BCF1E" w14:textId="77777777" w:rsidR="0043200A" w:rsidRPr="00AF041F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Emotional Abuse</w:t>
            </w:r>
            <w:r w:rsidRPr="00AF041F">
              <w:rPr>
                <w:sz w:val="20"/>
                <w:szCs w:val="20"/>
              </w:rPr>
              <w:t xml:space="preserve"> (OR = 11.5, 95% CI [5.8, 22.8]) </w:t>
            </w:r>
          </w:p>
          <w:p w14:paraId="4455867E" w14:textId="77777777" w:rsidR="0043200A" w:rsidRPr="00AF041F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lastRenderedPageBreak/>
              <w:t>Emotional neglect</w:t>
            </w:r>
            <w:r w:rsidRPr="00AF041F">
              <w:rPr>
                <w:sz w:val="20"/>
                <w:szCs w:val="20"/>
              </w:rPr>
              <w:t xml:space="preserve"> (OR = 5.0, 95% CI [3.1, 7.8])</w:t>
            </w:r>
          </w:p>
          <w:p w14:paraId="20156C63" w14:textId="77777777" w:rsidR="0043200A" w:rsidRPr="00AF041F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Physical neglect</w:t>
            </w:r>
            <w:r w:rsidRPr="00AF041F">
              <w:rPr>
                <w:sz w:val="20"/>
                <w:szCs w:val="20"/>
              </w:rPr>
              <w:t xml:space="preserve"> (OR = 1.9, 95% CI [1.9, 6.8])</w:t>
            </w:r>
          </w:p>
          <w:p w14:paraId="70EBD8EB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Among treatment-seeking alcoholics:  </w:t>
            </w:r>
          </w:p>
          <w:p w14:paraId="22EDB01A" w14:textId="77777777" w:rsidR="0043200A" w:rsidRDefault="0043200A" w:rsidP="0043200A">
            <w:pPr>
              <w:pStyle w:val="ListParagraph"/>
              <w:numPr>
                <w:ilvl w:val="0"/>
                <w:numId w:val="203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CPA</w:t>
            </w:r>
            <w:r w:rsidRPr="00AF041F">
              <w:rPr>
                <w:sz w:val="20"/>
                <w:szCs w:val="20"/>
              </w:rPr>
              <w:t xml:space="preserve"> had a significant direct effect on alcohol dependence severity </w:t>
            </w:r>
          </w:p>
          <w:p w14:paraId="13898B52" w14:textId="77777777" w:rsidR="0043200A" w:rsidRPr="00AF041F" w:rsidRDefault="0043200A" w:rsidP="00EC7B34">
            <w:pPr>
              <w:pStyle w:val="ListParagraph"/>
              <w:ind w:left="540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(β =  0.28, </w:t>
            </w:r>
            <w:r w:rsidRPr="00AF041F">
              <w:rPr>
                <w:i/>
                <w:sz w:val="20"/>
                <w:szCs w:val="20"/>
              </w:rPr>
              <w:t xml:space="preserve">p </w:t>
            </w:r>
            <w:r w:rsidRPr="00AF041F">
              <w:rPr>
                <w:sz w:val="20"/>
                <w:szCs w:val="20"/>
              </w:rPr>
              <w:t>= .04)</w:t>
            </w:r>
          </w:p>
          <w:p w14:paraId="1EB29345" w14:textId="77777777" w:rsidR="0043200A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Emotional abuse</w:t>
            </w:r>
            <w:r w:rsidRPr="00AF041F">
              <w:rPr>
                <w:sz w:val="20"/>
                <w:szCs w:val="20"/>
              </w:rPr>
              <w:t xml:space="preserve"> had a significant direct effect on alcohol dependence severity</w:t>
            </w:r>
            <w:r>
              <w:rPr>
                <w:sz w:val="20"/>
                <w:szCs w:val="20"/>
              </w:rPr>
              <w:t xml:space="preserve"> </w:t>
            </w:r>
          </w:p>
          <w:p w14:paraId="43C886AC" w14:textId="77777777" w:rsidR="0043200A" w:rsidRPr="00AF041F" w:rsidRDefault="0043200A" w:rsidP="00EC7B34">
            <w:pPr>
              <w:pStyle w:val="ListParagraph"/>
              <w:ind w:left="540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(β = 0.34, </w:t>
            </w:r>
            <w:r w:rsidRPr="00AF041F">
              <w:rPr>
                <w:i/>
                <w:sz w:val="20"/>
                <w:szCs w:val="20"/>
              </w:rPr>
              <w:t>p</w:t>
            </w:r>
            <w:r w:rsidRPr="00AF041F">
              <w:rPr>
                <w:sz w:val="20"/>
                <w:szCs w:val="20"/>
              </w:rPr>
              <w:t xml:space="preserve"> = .01)</w:t>
            </w:r>
          </w:p>
          <w:p w14:paraId="7EE34EB2" w14:textId="77777777" w:rsidR="0043200A" w:rsidRPr="002D6753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Physical neglect</w:t>
            </w:r>
            <w:r w:rsidRPr="00AF041F">
              <w:rPr>
                <w:sz w:val="20"/>
                <w:szCs w:val="20"/>
              </w:rPr>
              <w:t xml:space="preserve"> was associated with alcohol dependence severity score </w:t>
            </w:r>
            <w:r w:rsidRPr="002D6753">
              <w:rPr>
                <w:sz w:val="20"/>
                <w:szCs w:val="20"/>
              </w:rPr>
              <w:t xml:space="preserve">(β = -0.36, </w:t>
            </w:r>
            <w:r w:rsidRPr="002D6753">
              <w:rPr>
                <w:i/>
                <w:sz w:val="20"/>
                <w:szCs w:val="20"/>
              </w:rPr>
              <w:t>p</w:t>
            </w:r>
            <w:r w:rsidRPr="002D6753">
              <w:rPr>
                <w:sz w:val="20"/>
                <w:szCs w:val="20"/>
              </w:rPr>
              <w:t xml:space="preserve"> = 0.03)</w:t>
            </w:r>
          </w:p>
          <w:p w14:paraId="714EF72D" w14:textId="77777777" w:rsidR="0043200A" w:rsidRPr="00AF041F" w:rsidRDefault="0043200A" w:rsidP="0043200A">
            <w:pPr>
              <w:pStyle w:val="ListParagraph"/>
              <w:numPr>
                <w:ilvl w:val="0"/>
                <w:numId w:val="20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Neither </w:t>
            </w:r>
            <w:r w:rsidRPr="00AF041F">
              <w:rPr>
                <w:sz w:val="20"/>
                <w:szCs w:val="20"/>
                <w:u w:val="single"/>
              </w:rPr>
              <w:t>CSA</w:t>
            </w:r>
            <w:r w:rsidRPr="00AF041F">
              <w:rPr>
                <w:sz w:val="20"/>
                <w:szCs w:val="20"/>
              </w:rPr>
              <w:t xml:space="preserve"> nor </w:t>
            </w:r>
            <w:r w:rsidRPr="00AF041F">
              <w:rPr>
                <w:sz w:val="20"/>
                <w:szCs w:val="20"/>
                <w:u w:val="single"/>
              </w:rPr>
              <w:t>neglect</w:t>
            </w:r>
            <w:r w:rsidRPr="00AF041F">
              <w:rPr>
                <w:sz w:val="20"/>
                <w:szCs w:val="20"/>
              </w:rPr>
              <w:t xml:space="preserve"> had significant effects on alcohol use</w:t>
            </w:r>
          </w:p>
          <w:p w14:paraId="7D6D6491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68B80C2E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Among control group, </w:t>
            </w:r>
            <w:r w:rsidRPr="00AF041F">
              <w:rPr>
                <w:sz w:val="20"/>
                <w:szCs w:val="20"/>
                <w:u w:val="single"/>
              </w:rPr>
              <w:t>CM</w:t>
            </w:r>
            <w:r w:rsidRPr="00AF041F">
              <w:rPr>
                <w:sz w:val="20"/>
                <w:szCs w:val="20"/>
              </w:rPr>
              <w:t xml:space="preserve"> was not significantly associated with alcohol use in adjusted models. </w:t>
            </w:r>
          </w:p>
        </w:tc>
      </w:tr>
      <w:tr w:rsidR="0043200A" w:rsidRPr="00AF041F" w14:paraId="3BDEECFE" w14:textId="77777777" w:rsidTr="00EC7B34">
        <w:tc>
          <w:tcPr>
            <w:tcW w:w="2245" w:type="dxa"/>
          </w:tcPr>
          <w:p w14:paraId="6E4F5457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lastRenderedPageBreak/>
              <w:t xml:space="preserve">Shin, </w:t>
            </w:r>
            <w:proofErr w:type="spellStart"/>
            <w:r w:rsidRPr="00AF041F">
              <w:rPr>
                <w:color w:val="000000"/>
                <w:sz w:val="20"/>
                <w:szCs w:val="20"/>
              </w:rPr>
              <w:t>Hassamal</w:t>
            </w:r>
            <w:proofErr w:type="spellEnd"/>
            <w:r w:rsidRPr="00AF041F">
              <w:rPr>
                <w:color w:val="000000"/>
                <w:sz w:val="20"/>
                <w:szCs w:val="20"/>
              </w:rPr>
              <w:t xml:space="preserve"> (2015)</w:t>
            </w:r>
            <w:r w:rsidR="00312C8D">
              <w:rPr>
                <w:color w:val="000000"/>
                <w:sz w:val="20"/>
                <w:szCs w:val="20"/>
              </w:rPr>
              <w:fldChar w:fldCharType="begin"/>
            </w:r>
            <w:r w:rsidR="00312C8D">
              <w:rPr>
                <w:color w:val="000000"/>
                <w:sz w:val="20"/>
                <w:szCs w:val="20"/>
              </w:rPr>
              <w:instrText xml:space="preserve"> ADDIN EN.CITE &lt;EndNote&gt;&lt;Cite&gt;&lt;Author&gt;Shin&lt;/Author&gt;&lt;Year&gt;2015&lt;/Year&gt;&lt;RecNum&gt;144&lt;/RecNum&gt;&lt;DisplayText&gt;[45]&lt;/DisplayText&gt;&lt;record&gt;&lt;rec-number&gt;144&lt;/rec-number&gt;&lt;foreign-keys&gt;&lt;key app="EN" db-id="p2wsz9rdmz90w8evpvmx9txyefzeatevvrxx" timestamp="1477320524"&gt;144&lt;/key&gt;&lt;key app="ENWeb" db-id=""&gt;0&lt;/key&gt;&lt;/foreign-keys&gt;&lt;ref-type name="Journal Article"&gt;17&lt;/ref-type&gt;&lt;contributors&gt;&lt;authors&gt;&lt;author&gt;Shin, S. H.&lt;/author&gt;&lt;author&gt;Hassamal, S.&lt;/author&gt;&lt;author&gt;Groves, L. P.&lt;/author&gt;&lt;/authors&gt;&lt;/contributors&gt;&lt;auth-address&gt;School of Social Work, Virginia Commonwealth University, Richmond, Virginia.&amp;#xD;Department of Psychiatry, Virginia Commonwealth University, Richmond, Virginia.&lt;/auth-address&gt;&lt;titles&gt;&lt;title&gt;Examining the role of psychological distress in linking childhood maltreatment and alcohol use in young adulthood&lt;/title&gt;&lt;secondary-title&gt;Am J Addict&lt;/secondary-title&gt;&lt;/titles&gt;&lt;periodical&gt;&lt;full-title&gt;Am J Addict&lt;/full-title&gt;&lt;/periodical&gt;&lt;pages&gt;628-36&lt;/pages&gt;&lt;volume&gt;24&lt;/volume&gt;&lt;number&gt;7&lt;/number&gt;&lt;keywords&gt;&lt;keyword&gt;Adolescent&lt;/keyword&gt;&lt;keyword&gt;Adult&lt;/keyword&gt;&lt;keyword&gt;Adult Survivors of Child Abuse/*psychology&lt;/keyword&gt;&lt;keyword&gt;Alcohol Drinking/*psychology&lt;/keyword&gt;&lt;keyword&gt;Alcohol-Related Disorders/*psychology&lt;/keyword&gt;&lt;keyword&gt;Child Abuse/*psychology&lt;/keyword&gt;&lt;keyword&gt;Female&lt;/keyword&gt;&lt;keyword&gt;Humans&lt;/keyword&gt;&lt;keyword&gt;Male&lt;/keyword&gt;&lt;keyword&gt;Stress, Psychological/*psychology&lt;/keyword&gt;&lt;keyword&gt;Young Adult&lt;/keyword&gt;&lt;/keywords&gt;&lt;dates&gt;&lt;year&gt;2015&lt;/year&gt;&lt;pub-dates&gt;&lt;date&gt;Oct&lt;/date&gt;&lt;/pub-dates&gt;&lt;/dates&gt;&lt;isbn&gt;1521-0391 (Electronic)&amp;#xD;1055-0496 (Linking)&lt;/isbn&gt;&lt;accession-num&gt;26346173&lt;/accession-num&gt;&lt;urls&gt;&lt;related-urls&gt;&lt;url&gt;http://www.ncbi.nlm.nih.gov/pubmed/26346173&lt;/url&gt;&lt;/related-urls&gt;&lt;/urls&gt;&lt;electronic-resource-num&gt;10.1111/ajad.12276&lt;/electronic-resource-num&gt;&lt;/record&gt;&lt;/Cite&gt;&lt;/EndNote&gt;</w:instrText>
            </w:r>
            <w:r w:rsidR="00312C8D">
              <w:rPr>
                <w:color w:val="000000"/>
                <w:sz w:val="20"/>
                <w:szCs w:val="20"/>
              </w:rPr>
              <w:fldChar w:fldCharType="separate"/>
            </w:r>
            <w:r w:rsidR="00312C8D">
              <w:rPr>
                <w:noProof/>
                <w:color w:val="000000"/>
                <w:sz w:val="20"/>
                <w:szCs w:val="20"/>
              </w:rPr>
              <w:t>[45]</w:t>
            </w:r>
            <w:r w:rsidR="00312C8D">
              <w:rPr>
                <w:color w:val="000000"/>
                <w:sz w:val="20"/>
                <w:szCs w:val="20"/>
              </w:rPr>
              <w:fldChar w:fldCharType="end"/>
            </w:r>
          </w:p>
          <w:p w14:paraId="746370BC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>N=337</w:t>
            </w:r>
          </w:p>
          <w:p w14:paraId="25E8C220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6D6C19C4" w14:textId="77777777" w:rsidR="0043200A" w:rsidRPr="00AF041F" w:rsidRDefault="0043200A" w:rsidP="00EC7B34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 xml:space="preserve">Community sample of young adults </w:t>
            </w:r>
          </w:p>
        </w:tc>
        <w:tc>
          <w:tcPr>
            <w:tcW w:w="2070" w:type="dxa"/>
          </w:tcPr>
          <w:p w14:paraId="672573BB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Year not reported</w:t>
            </w:r>
          </w:p>
          <w:p w14:paraId="22D5ACC5" w14:textId="77777777" w:rsidR="0043200A" w:rsidRPr="00AF041F" w:rsidRDefault="0043200A" w:rsidP="00EC7B34">
            <w:pPr>
              <w:rPr>
                <w:sz w:val="20"/>
                <w:szCs w:val="20"/>
              </w:rPr>
            </w:pPr>
          </w:p>
          <w:p w14:paraId="7A51C141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21.7 years (2.1)</w:t>
            </w:r>
          </w:p>
          <w:p w14:paraId="2D6FC397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52.5% </w:t>
            </w:r>
            <w:r>
              <w:rPr>
                <w:sz w:val="20"/>
                <w:szCs w:val="20"/>
              </w:rPr>
              <w:t>f</w:t>
            </w:r>
            <w:r w:rsidRPr="00AF041F">
              <w:rPr>
                <w:sz w:val="20"/>
                <w:szCs w:val="20"/>
              </w:rPr>
              <w:t xml:space="preserve">emale </w:t>
            </w:r>
          </w:p>
          <w:p w14:paraId="33AF3DC4" w14:textId="77777777" w:rsidR="0043200A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55.7% </w:t>
            </w:r>
            <w:r w:rsidR="004046B9">
              <w:rPr>
                <w:sz w:val="20"/>
                <w:szCs w:val="20"/>
              </w:rPr>
              <w:t>W</w:t>
            </w:r>
            <w:r w:rsidRPr="00AF041F">
              <w:rPr>
                <w:sz w:val="20"/>
                <w:szCs w:val="20"/>
              </w:rPr>
              <w:t xml:space="preserve">hite </w:t>
            </w:r>
          </w:p>
          <w:p w14:paraId="64E14DBC" w14:textId="77777777" w:rsidR="004046B9" w:rsidRPr="00AF041F" w:rsidRDefault="004046B9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8.6% Hispanic </w:t>
            </w:r>
          </w:p>
        </w:tc>
        <w:tc>
          <w:tcPr>
            <w:tcW w:w="1440" w:type="dxa"/>
          </w:tcPr>
          <w:p w14:paraId="327014B7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</w:p>
        </w:tc>
        <w:tc>
          <w:tcPr>
            <w:tcW w:w="2610" w:type="dxa"/>
          </w:tcPr>
          <w:p w14:paraId="10D78E25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Summary </w:t>
            </w:r>
            <w:r>
              <w:rPr>
                <w:sz w:val="20"/>
                <w:szCs w:val="20"/>
              </w:rPr>
              <w:t>CM</w:t>
            </w:r>
            <w:r w:rsidRPr="00AF041F">
              <w:rPr>
                <w:sz w:val="20"/>
                <w:szCs w:val="20"/>
              </w:rPr>
              <w:t xml:space="preserve"> score and </w:t>
            </w:r>
            <w:r w:rsidRPr="00F9091C">
              <w:rPr>
                <w:sz w:val="20"/>
                <w:szCs w:val="20"/>
              </w:rPr>
              <w:t>individual exposure to the following:</w:t>
            </w:r>
            <w:r w:rsidRPr="00AF041F">
              <w:rPr>
                <w:sz w:val="20"/>
                <w:szCs w:val="20"/>
              </w:rPr>
              <w:t xml:space="preserve"> </w:t>
            </w:r>
          </w:p>
          <w:p w14:paraId="3874D6DE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Emotional abuse </w:t>
            </w:r>
          </w:p>
          <w:p w14:paraId="7563C9AD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CPA</w:t>
            </w:r>
          </w:p>
          <w:p w14:paraId="103CF98C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CSA </w:t>
            </w:r>
          </w:p>
          <w:p w14:paraId="0E3E218A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Neglect</w:t>
            </w:r>
          </w:p>
          <w:p w14:paraId="00996F06" w14:textId="77777777" w:rsidR="0043200A" w:rsidRPr="00AF041F" w:rsidRDefault="0043200A" w:rsidP="00EC7B34">
            <w:pPr>
              <w:pStyle w:val="ListParagraph"/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1944DC06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Alcohol use</w:t>
            </w:r>
            <w:r>
              <w:rPr>
                <w:sz w:val="20"/>
                <w:szCs w:val="20"/>
              </w:rPr>
              <w:t xml:space="preserve"> in</w:t>
            </w:r>
            <w:r w:rsidRPr="00AF041F">
              <w:rPr>
                <w:sz w:val="20"/>
                <w:szCs w:val="20"/>
              </w:rPr>
              <w:t xml:space="preserve"> past 12 months</w:t>
            </w:r>
          </w:p>
          <w:p w14:paraId="01B9976B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Binge drinking</w:t>
            </w:r>
          </w:p>
          <w:p w14:paraId="47F29C8E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Alcohol-related problems</w:t>
            </w:r>
          </w:p>
          <w:p w14:paraId="416CCA05" w14:textId="77777777" w:rsidR="0043200A" w:rsidRPr="00AF041F" w:rsidRDefault="0043200A" w:rsidP="0043200A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Lifetime alcohol dependence</w:t>
            </w:r>
          </w:p>
        </w:tc>
        <w:tc>
          <w:tcPr>
            <w:tcW w:w="3685" w:type="dxa"/>
          </w:tcPr>
          <w:p w14:paraId="058EED20" w14:textId="77777777" w:rsidR="0043200A" w:rsidRPr="00AF041F" w:rsidRDefault="0043200A" w:rsidP="00EC7B34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Adversity</w:t>
            </w:r>
            <w:r w:rsidRPr="00AF041F">
              <w:rPr>
                <w:sz w:val="20"/>
                <w:szCs w:val="20"/>
              </w:rPr>
              <w:t xml:space="preserve"> did not have significant direct paths to drinking behaviors. </w:t>
            </w:r>
          </w:p>
          <w:p w14:paraId="572B86CB" w14:textId="77777777" w:rsidR="0043200A" w:rsidRPr="00AF041F" w:rsidRDefault="0043200A" w:rsidP="00EC7B34">
            <w:pPr>
              <w:rPr>
                <w:sz w:val="20"/>
                <w:szCs w:val="20"/>
              </w:rPr>
            </w:pPr>
          </w:p>
        </w:tc>
      </w:tr>
      <w:tr w:rsidR="00312C8D" w:rsidRPr="008065AC" w14:paraId="3C6D734A" w14:textId="77777777" w:rsidTr="00EC7B34">
        <w:tc>
          <w:tcPr>
            <w:tcW w:w="2245" w:type="dxa"/>
          </w:tcPr>
          <w:p w14:paraId="72369E8B" w14:textId="77777777" w:rsidR="00312C8D" w:rsidRPr="00AF041F" w:rsidRDefault="00312C8D" w:rsidP="00312C8D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>Shin</w:t>
            </w:r>
            <w:r>
              <w:rPr>
                <w:color w:val="000000"/>
                <w:sz w:val="20"/>
                <w:szCs w:val="20"/>
              </w:rPr>
              <w:t>, Lee</w:t>
            </w:r>
            <w:r w:rsidRPr="00AF041F">
              <w:rPr>
                <w:color w:val="000000"/>
                <w:sz w:val="20"/>
                <w:szCs w:val="20"/>
              </w:rPr>
              <w:t xml:space="preserve"> (2015) 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luPC9BdXRob3I+PFllYXI+MjAxNTwvWWVhcj48UmVj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luPC9BdXRob3I+PFllYXI+MjAxNTwvWWVhcj48UmVj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46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346D2545" w14:textId="77777777" w:rsidR="00312C8D" w:rsidRPr="00AF041F" w:rsidRDefault="00312C8D" w:rsidP="00312C8D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>N=268</w:t>
            </w:r>
          </w:p>
          <w:p w14:paraId="5A3B9BC3" w14:textId="77777777" w:rsidR="00312C8D" w:rsidRPr="00AF041F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3BD35D8F" w14:textId="77777777" w:rsidR="00312C8D" w:rsidRPr="00AF041F" w:rsidRDefault="00312C8D" w:rsidP="00312C8D">
            <w:pPr>
              <w:rPr>
                <w:color w:val="000000"/>
                <w:sz w:val="20"/>
                <w:szCs w:val="20"/>
              </w:rPr>
            </w:pPr>
            <w:r w:rsidRPr="00AF041F">
              <w:rPr>
                <w:color w:val="000000"/>
                <w:sz w:val="20"/>
                <w:szCs w:val="20"/>
              </w:rPr>
              <w:t xml:space="preserve">Healthy young adults </w:t>
            </w:r>
          </w:p>
        </w:tc>
        <w:tc>
          <w:tcPr>
            <w:tcW w:w="2070" w:type="dxa"/>
          </w:tcPr>
          <w:p w14:paraId="36B908FF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Year not reported</w:t>
            </w:r>
          </w:p>
          <w:p w14:paraId="739AF480" w14:textId="77777777" w:rsidR="00312C8D" w:rsidRPr="00AF041F" w:rsidRDefault="00312C8D" w:rsidP="00312C8D">
            <w:pPr>
              <w:rPr>
                <w:sz w:val="20"/>
                <w:szCs w:val="20"/>
              </w:rPr>
            </w:pPr>
          </w:p>
          <w:p w14:paraId="1AA2D8D9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21.9 years (2.1) </w:t>
            </w:r>
          </w:p>
          <w:p w14:paraId="7465CA88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51.9% </w:t>
            </w:r>
            <w:r>
              <w:rPr>
                <w:sz w:val="20"/>
                <w:szCs w:val="20"/>
              </w:rPr>
              <w:t>f</w:t>
            </w:r>
            <w:r w:rsidRPr="00AF041F">
              <w:rPr>
                <w:sz w:val="20"/>
                <w:szCs w:val="20"/>
              </w:rPr>
              <w:t xml:space="preserve">emale </w:t>
            </w:r>
          </w:p>
          <w:p w14:paraId="0017AB1C" w14:textId="77777777" w:rsidR="00312C8D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64.6% </w:t>
            </w:r>
            <w:r w:rsidR="004046B9">
              <w:rPr>
                <w:sz w:val="20"/>
                <w:szCs w:val="20"/>
              </w:rPr>
              <w:t>W</w:t>
            </w:r>
            <w:r w:rsidRPr="00AF041F">
              <w:rPr>
                <w:sz w:val="20"/>
                <w:szCs w:val="20"/>
              </w:rPr>
              <w:t xml:space="preserve">hite </w:t>
            </w:r>
          </w:p>
          <w:p w14:paraId="270C13A3" w14:textId="77777777" w:rsidR="004046B9" w:rsidRPr="00AF041F" w:rsidRDefault="004046B9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.6% Hispanic </w:t>
            </w:r>
          </w:p>
        </w:tc>
        <w:tc>
          <w:tcPr>
            <w:tcW w:w="1440" w:type="dxa"/>
          </w:tcPr>
          <w:p w14:paraId="155A0C1E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</w:p>
        </w:tc>
        <w:tc>
          <w:tcPr>
            <w:tcW w:w="2610" w:type="dxa"/>
          </w:tcPr>
          <w:p w14:paraId="3A8F88FB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Severity and exposure to the following: </w:t>
            </w:r>
          </w:p>
          <w:p w14:paraId="2F86D3DC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Emotional abuse </w:t>
            </w:r>
          </w:p>
          <w:p w14:paraId="627A6E1F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CPA</w:t>
            </w:r>
          </w:p>
          <w:p w14:paraId="0DDF74E1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CSA </w:t>
            </w:r>
          </w:p>
          <w:p w14:paraId="50939881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Neglect</w:t>
            </w:r>
          </w:p>
          <w:p w14:paraId="494E729E" w14:textId="77777777" w:rsidR="00312C8D" w:rsidRPr="00AF041F" w:rsidRDefault="00312C8D" w:rsidP="00312C8D">
            <w:pPr>
              <w:pStyle w:val="ListParagraph"/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618FE47F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lastRenderedPageBreak/>
              <w:t>Frequency of alcohol use</w:t>
            </w:r>
          </w:p>
          <w:p w14:paraId="683DD8D1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Binge drinking</w:t>
            </w:r>
          </w:p>
          <w:p w14:paraId="27B3AD5C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Alcohol-related problems</w:t>
            </w:r>
          </w:p>
          <w:p w14:paraId="330E5753" w14:textId="77777777" w:rsidR="00312C8D" w:rsidRPr="00AF041F" w:rsidRDefault="00312C8D" w:rsidP="00312C8D">
            <w:pPr>
              <w:pStyle w:val="ListParagraph"/>
              <w:numPr>
                <w:ilvl w:val="0"/>
                <w:numId w:val="5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lastRenderedPageBreak/>
              <w:t>Alcohol use disorders</w:t>
            </w:r>
          </w:p>
        </w:tc>
        <w:tc>
          <w:tcPr>
            <w:tcW w:w="3685" w:type="dxa"/>
          </w:tcPr>
          <w:p w14:paraId="4838C7C5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lastRenderedPageBreak/>
              <w:t>Emotional abuse</w:t>
            </w:r>
            <w:r w:rsidRPr="00AF041F">
              <w:rPr>
                <w:sz w:val="20"/>
                <w:szCs w:val="20"/>
              </w:rPr>
              <w:t xml:space="preserve"> was not directly associated with alcohol use.  </w:t>
            </w:r>
          </w:p>
          <w:p w14:paraId="4554A862" w14:textId="77777777" w:rsidR="00312C8D" w:rsidRPr="00AF041F" w:rsidRDefault="00312C8D" w:rsidP="00312C8D">
            <w:pPr>
              <w:rPr>
                <w:sz w:val="20"/>
                <w:szCs w:val="20"/>
              </w:rPr>
            </w:pPr>
          </w:p>
          <w:p w14:paraId="5BCC8CF2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CSA</w:t>
            </w:r>
            <w:r w:rsidRPr="00AF041F">
              <w:rPr>
                <w:sz w:val="20"/>
                <w:szCs w:val="20"/>
              </w:rPr>
              <w:t xml:space="preserve"> had a significant direct path to:</w:t>
            </w:r>
          </w:p>
          <w:p w14:paraId="5147F57B" w14:textId="77777777" w:rsidR="00312C8D" w:rsidRPr="00AF041F" w:rsidRDefault="00312C8D" w:rsidP="00312C8D">
            <w:pPr>
              <w:pStyle w:val="ListParagraph"/>
              <w:numPr>
                <w:ilvl w:val="0"/>
                <w:numId w:val="187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Alcohol problems (β = 0.12,</w:t>
            </w:r>
            <w:r w:rsidRPr="00AF041F">
              <w:rPr>
                <w:i/>
                <w:sz w:val="20"/>
                <w:szCs w:val="20"/>
              </w:rPr>
              <w:t xml:space="preserve"> p</w:t>
            </w:r>
            <w:r w:rsidRPr="00AF041F">
              <w:rPr>
                <w:sz w:val="20"/>
                <w:szCs w:val="20"/>
              </w:rPr>
              <w:t xml:space="preserve"> &lt; .05)</w:t>
            </w:r>
          </w:p>
          <w:p w14:paraId="50A15A28" w14:textId="77777777" w:rsidR="00312C8D" w:rsidRDefault="00312C8D" w:rsidP="00312C8D">
            <w:pPr>
              <w:pStyle w:val="ListParagraph"/>
              <w:numPr>
                <w:ilvl w:val="0"/>
                <w:numId w:val="187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 xml:space="preserve">Alcohol use disorders </w:t>
            </w:r>
          </w:p>
          <w:p w14:paraId="590C8EA4" w14:textId="77777777" w:rsidR="00312C8D" w:rsidRPr="00AF041F" w:rsidRDefault="00312C8D" w:rsidP="00312C8D">
            <w:pPr>
              <w:pStyle w:val="ListParagraph"/>
              <w:ind w:left="540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lastRenderedPageBreak/>
              <w:t>(β = 0.22,</w:t>
            </w:r>
            <w:r w:rsidRPr="00AF041F">
              <w:rPr>
                <w:i/>
                <w:sz w:val="20"/>
                <w:szCs w:val="20"/>
              </w:rPr>
              <w:t xml:space="preserve"> p</w:t>
            </w:r>
            <w:r w:rsidRPr="00AF041F">
              <w:rPr>
                <w:sz w:val="20"/>
                <w:szCs w:val="20"/>
              </w:rPr>
              <w:t xml:space="preserve"> &lt; .05)</w:t>
            </w:r>
          </w:p>
          <w:p w14:paraId="51C908D0" w14:textId="77777777" w:rsidR="00312C8D" w:rsidRPr="00AF041F" w:rsidRDefault="00312C8D" w:rsidP="00312C8D">
            <w:pPr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  <w:u w:val="single"/>
              </w:rPr>
              <w:t>CPA</w:t>
            </w:r>
            <w:r w:rsidRPr="00AF041F">
              <w:rPr>
                <w:sz w:val="20"/>
                <w:szCs w:val="20"/>
              </w:rPr>
              <w:t xml:space="preserve"> had a significant direct path to:</w:t>
            </w:r>
          </w:p>
          <w:p w14:paraId="2863E83C" w14:textId="77777777" w:rsidR="00312C8D" w:rsidRPr="00AF041F" w:rsidRDefault="00312C8D" w:rsidP="00312C8D">
            <w:pPr>
              <w:pStyle w:val="ListParagraph"/>
              <w:numPr>
                <w:ilvl w:val="0"/>
                <w:numId w:val="188"/>
              </w:numPr>
              <w:spacing w:after="0" w:line="240" w:lineRule="auto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Alcohol use disorders</w:t>
            </w:r>
          </w:p>
          <w:p w14:paraId="1BD10304" w14:textId="77777777" w:rsidR="00312C8D" w:rsidRPr="00AF041F" w:rsidRDefault="00312C8D" w:rsidP="00312C8D">
            <w:pPr>
              <w:pStyle w:val="ListParagraph"/>
              <w:ind w:left="540"/>
              <w:rPr>
                <w:sz w:val="20"/>
                <w:szCs w:val="20"/>
              </w:rPr>
            </w:pPr>
            <w:r w:rsidRPr="00AF041F">
              <w:rPr>
                <w:sz w:val="20"/>
                <w:szCs w:val="20"/>
              </w:rPr>
              <w:t>(β = 0.19, p &lt; .05)</w:t>
            </w:r>
          </w:p>
        </w:tc>
      </w:tr>
      <w:tr w:rsidR="00312C8D" w:rsidRPr="008065AC" w14:paraId="7F6C062C" w14:textId="77777777" w:rsidTr="00EC7B34">
        <w:tc>
          <w:tcPr>
            <w:tcW w:w="2245" w:type="dxa"/>
          </w:tcPr>
          <w:p w14:paraId="4DECB89F" w14:textId="77777777" w:rsidR="00312C8D" w:rsidRPr="008065AC" w:rsidRDefault="00312C8D" w:rsidP="00312C8D">
            <w:pPr>
              <w:rPr>
                <w:color w:val="000000"/>
                <w:sz w:val="20"/>
                <w:szCs w:val="20"/>
              </w:rPr>
            </w:pPr>
            <w:r w:rsidRPr="008065AC">
              <w:rPr>
                <w:color w:val="000000"/>
                <w:sz w:val="20"/>
                <w:szCs w:val="20"/>
              </w:rPr>
              <w:lastRenderedPageBreak/>
              <w:t>Skinner (2016)</w:t>
            </w:r>
            <w:r w:rsidR="00502F8E">
              <w:rPr>
                <w:color w:val="000000"/>
                <w:sz w:val="20"/>
                <w:szCs w:val="20"/>
              </w:rPr>
              <w:fldChar w:fldCharType="begin"/>
            </w:r>
            <w:r w:rsidR="00502F8E">
              <w:rPr>
                <w:color w:val="000000"/>
                <w:sz w:val="20"/>
                <w:szCs w:val="20"/>
              </w:rPr>
              <w:instrText xml:space="preserve"> ADDIN EN.CITE &lt;EndNote&gt;&lt;Cite&gt;&lt;Author&gt;Skinner&lt;/Author&gt;&lt;Year&gt;2016&lt;/Year&gt;&lt;RecNum&gt;146&lt;/RecNum&gt;&lt;DisplayText&gt;[47]&lt;/DisplayText&gt;&lt;record&gt;&lt;rec-number&gt;146&lt;/rec-number&gt;&lt;foreign-keys&gt;&lt;key app="EN" db-id="p2wsz9rdmz90w8evpvmx9txyefzeatevvrxx" timestamp="1477320530"&gt;146&lt;/key&gt;&lt;key app="ENWeb" db-id=""&gt;0&lt;/key&gt;&lt;/foreign-keys&gt;&lt;ref-type name="Journal Article"&gt;17&lt;/ref-type&gt;&lt;contributors&gt;&lt;authors&gt;&lt;author&gt;Skinner, M. L.&lt;/author&gt;&lt;author&gt;Kristman-Valente, A. N.&lt;/author&gt;&lt;author&gt;Herrenkohl, T. I.&lt;/author&gt;&lt;/authors&gt;&lt;/contributors&gt;&lt;auth-address&gt;Social Development Research Group, School of Social Work, University of Washington, Seattle, WA 98115, USA skinnm@uw.edu.&amp;#xD;Social Development Research Group, School of Social Work, University of Washington, Seattle, WA 98115, USA.&lt;/auth-address&gt;&lt;titles&gt;&lt;title&gt;Adult Binge Drinking: Childhood Sexual Abuse, Gender and the Role of Adolescent Alcohol-Related Experiences&lt;/title&gt;&lt;secondary-title&gt;Alcohol Alcohol&lt;/secondary-title&gt;&lt;/titles&gt;&lt;periodical&gt;&lt;full-title&gt;Alcohol Alcohol&lt;/full-title&gt;&lt;/periodical&gt;&lt;pages&gt;136-41&lt;/pages&gt;&lt;volume&gt;51&lt;/volume&gt;&lt;number&gt;2&lt;/number&gt;&lt;dates&gt;&lt;year&gt;2016&lt;/year&gt;&lt;pub-dates&gt;&lt;date&gt;Mar&lt;/date&gt;&lt;/pub-dates&gt;&lt;/dates&gt;&lt;isbn&gt;1464-3502 (Electronic)&amp;#xD;0735-0414 (Linking)&lt;/isbn&gt;&lt;accession-num&gt;26260149&lt;/accession-num&gt;&lt;urls&gt;&lt;related-urls&gt;&lt;url&gt;http://www.ncbi.nlm.nih.gov/pubmed/26260149&lt;/url&gt;&lt;/related-urls&gt;&lt;/urls&gt;&lt;custom2&gt;PMC4755553&lt;/custom2&gt;&lt;electronic-resource-num&gt;10.1093/alcalc/agv093&lt;/electronic-resource-num&gt;&lt;/record&gt;&lt;/Cite&gt;&lt;/EndNote&gt;</w:instrText>
            </w:r>
            <w:r w:rsidR="00502F8E">
              <w:rPr>
                <w:color w:val="000000"/>
                <w:sz w:val="20"/>
                <w:szCs w:val="20"/>
              </w:rPr>
              <w:fldChar w:fldCharType="separate"/>
            </w:r>
            <w:r w:rsidR="00502F8E">
              <w:rPr>
                <w:noProof/>
                <w:color w:val="000000"/>
                <w:sz w:val="20"/>
                <w:szCs w:val="20"/>
              </w:rPr>
              <w:t>[47]</w:t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</w:p>
          <w:p w14:paraId="0D738455" w14:textId="77777777" w:rsidR="00312C8D" w:rsidRPr="008065AC" w:rsidRDefault="00312C8D" w:rsidP="00312C8D">
            <w:pPr>
              <w:rPr>
                <w:color w:val="000000"/>
                <w:sz w:val="20"/>
                <w:szCs w:val="20"/>
              </w:rPr>
            </w:pPr>
            <w:r w:rsidRPr="008065AC">
              <w:rPr>
                <w:color w:val="000000"/>
                <w:sz w:val="20"/>
                <w:szCs w:val="20"/>
              </w:rPr>
              <w:t>N=313</w:t>
            </w:r>
          </w:p>
          <w:p w14:paraId="23A858D1" w14:textId="77777777" w:rsidR="00312C8D" w:rsidRPr="008065AC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0C641CA6" w14:textId="77777777" w:rsidR="00312C8D" w:rsidRPr="008065AC" w:rsidRDefault="00312C8D" w:rsidP="00312C8D">
            <w:pPr>
              <w:rPr>
                <w:color w:val="000000"/>
                <w:sz w:val="20"/>
                <w:szCs w:val="20"/>
              </w:rPr>
            </w:pPr>
            <w:r w:rsidRPr="008065AC">
              <w:rPr>
                <w:color w:val="000000"/>
                <w:sz w:val="20"/>
                <w:szCs w:val="20"/>
              </w:rPr>
              <w:t>Lehigh Longitudinal Study</w:t>
            </w:r>
          </w:p>
        </w:tc>
        <w:tc>
          <w:tcPr>
            <w:tcW w:w="2070" w:type="dxa"/>
          </w:tcPr>
          <w:p w14:paraId="77ABD428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>1976-1977 (Wave 1);</w:t>
            </w:r>
          </w:p>
          <w:p w14:paraId="15F70A28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>1980-1982 (Wave 2); 1990-1992 (Wave 3); 2008-2010 (Wave 4)</w:t>
            </w:r>
          </w:p>
          <w:p w14:paraId="414D4B51" w14:textId="77777777" w:rsidR="00312C8D" w:rsidRPr="008065AC" w:rsidRDefault="00312C8D" w:rsidP="00312C8D">
            <w:pPr>
              <w:rPr>
                <w:sz w:val="20"/>
                <w:szCs w:val="20"/>
              </w:rPr>
            </w:pPr>
          </w:p>
          <w:p w14:paraId="4D4F3166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36.2 years (2.12) </w:t>
            </w:r>
          </w:p>
          <w:p w14:paraId="72270120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6</w:t>
            </w:r>
            <w:r w:rsidRPr="008065AC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s</w:t>
            </w:r>
          </w:p>
          <w:p w14:paraId="5D63181E" w14:textId="77777777" w:rsidR="004046B9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80.7% </w:t>
            </w:r>
            <w:r w:rsidR="004046B9">
              <w:rPr>
                <w:sz w:val="20"/>
                <w:szCs w:val="20"/>
              </w:rPr>
              <w:t>W</w:t>
            </w:r>
            <w:r w:rsidRPr="008065AC">
              <w:rPr>
                <w:sz w:val="20"/>
                <w:szCs w:val="20"/>
              </w:rPr>
              <w:t xml:space="preserve">hite </w:t>
            </w:r>
          </w:p>
          <w:p w14:paraId="3DA11B87" w14:textId="77777777" w:rsidR="004046B9" w:rsidRPr="008065AC" w:rsidRDefault="004046B9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% Hispanic </w:t>
            </w:r>
          </w:p>
        </w:tc>
        <w:tc>
          <w:tcPr>
            <w:tcW w:w="1440" w:type="dxa"/>
          </w:tcPr>
          <w:p w14:paraId="68A9E1B5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>Confirmatory factor analysis</w:t>
            </w:r>
            <w:r>
              <w:rPr>
                <w:sz w:val="20"/>
                <w:szCs w:val="20"/>
              </w:rPr>
              <w:t xml:space="preserve">; SEM  </w:t>
            </w:r>
          </w:p>
        </w:tc>
        <w:tc>
          <w:tcPr>
            <w:tcW w:w="2610" w:type="dxa"/>
          </w:tcPr>
          <w:p w14:paraId="5844CA86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Exposure to CSA </w:t>
            </w:r>
          </w:p>
        </w:tc>
        <w:tc>
          <w:tcPr>
            <w:tcW w:w="1620" w:type="dxa"/>
          </w:tcPr>
          <w:p w14:paraId="621A547D" w14:textId="77777777" w:rsidR="00312C8D" w:rsidRPr="008065AC" w:rsidRDefault="00312C8D" w:rsidP="00312C8D">
            <w:pPr>
              <w:ind w:left="163" w:hanging="163"/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Binge drinking </w:t>
            </w:r>
          </w:p>
        </w:tc>
        <w:tc>
          <w:tcPr>
            <w:tcW w:w="3685" w:type="dxa"/>
          </w:tcPr>
          <w:p w14:paraId="27282923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Among males, </w:t>
            </w:r>
            <w:r w:rsidRPr="008065AC">
              <w:rPr>
                <w:sz w:val="20"/>
                <w:szCs w:val="20"/>
                <w:u w:val="single"/>
              </w:rPr>
              <w:t>CSA</w:t>
            </w:r>
            <w:r w:rsidRPr="008065AC">
              <w:rPr>
                <w:sz w:val="20"/>
                <w:szCs w:val="20"/>
              </w:rPr>
              <w:t xml:space="preserve"> was not associated with binge drinking.</w:t>
            </w:r>
          </w:p>
          <w:p w14:paraId="4ABEE281" w14:textId="77777777" w:rsidR="00312C8D" w:rsidRPr="008065AC" w:rsidRDefault="00312C8D" w:rsidP="00312C8D">
            <w:pPr>
              <w:rPr>
                <w:sz w:val="20"/>
                <w:szCs w:val="20"/>
              </w:rPr>
            </w:pPr>
          </w:p>
          <w:p w14:paraId="180450F2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Among women, the path from </w:t>
            </w:r>
            <w:r w:rsidRPr="008065AC">
              <w:rPr>
                <w:sz w:val="20"/>
                <w:szCs w:val="20"/>
                <w:u w:val="single"/>
              </w:rPr>
              <w:t>CSA</w:t>
            </w:r>
            <w:r w:rsidRPr="008065AC">
              <w:rPr>
                <w:sz w:val="20"/>
                <w:szCs w:val="20"/>
              </w:rPr>
              <w:t xml:space="preserve"> to binge drinking was significant (β = 0.16, </w:t>
            </w:r>
            <w:r w:rsidRPr="008065AC">
              <w:rPr>
                <w:i/>
                <w:sz w:val="20"/>
                <w:szCs w:val="20"/>
              </w:rPr>
              <w:t>p</w:t>
            </w:r>
            <w:r w:rsidRPr="008065AC">
              <w:rPr>
                <w:sz w:val="20"/>
                <w:szCs w:val="20"/>
              </w:rPr>
              <w:t xml:space="preserve"> &lt; .05). </w:t>
            </w:r>
          </w:p>
          <w:p w14:paraId="78A224D5" w14:textId="77777777" w:rsidR="00312C8D" w:rsidRPr="008065AC" w:rsidRDefault="00312C8D" w:rsidP="00312C8D">
            <w:pPr>
              <w:rPr>
                <w:sz w:val="20"/>
                <w:szCs w:val="20"/>
              </w:rPr>
            </w:pPr>
          </w:p>
        </w:tc>
      </w:tr>
      <w:tr w:rsidR="00312C8D" w:rsidRPr="008065AC" w14:paraId="15C503F5" w14:textId="77777777" w:rsidTr="00EC7B34">
        <w:tc>
          <w:tcPr>
            <w:tcW w:w="2245" w:type="dxa"/>
          </w:tcPr>
          <w:p w14:paraId="6E35BD7E" w14:textId="77777777" w:rsidR="00312C8D" w:rsidRPr="008065AC" w:rsidRDefault="00312C8D" w:rsidP="00312C8D">
            <w:pPr>
              <w:rPr>
                <w:color w:val="000000"/>
                <w:sz w:val="20"/>
                <w:szCs w:val="20"/>
              </w:rPr>
            </w:pPr>
            <w:r w:rsidRPr="008065AC">
              <w:rPr>
                <w:color w:val="000000"/>
                <w:sz w:val="20"/>
                <w:szCs w:val="20"/>
              </w:rPr>
              <w:t>Snyder (2016)</w:t>
            </w:r>
            <w:r w:rsidR="00502F8E">
              <w:rPr>
                <w:color w:val="000000"/>
                <w:sz w:val="20"/>
                <w:szCs w:val="20"/>
              </w:rPr>
              <w:fldChar w:fldCharType="begin"/>
            </w:r>
            <w:r w:rsidR="00502F8E">
              <w:rPr>
                <w:color w:val="000000"/>
                <w:sz w:val="20"/>
                <w:szCs w:val="20"/>
              </w:rPr>
              <w:instrText xml:space="preserve"> ADDIN EN.CITE &lt;EndNote&gt;&lt;Cite&gt;&lt;Author&gt;Snyder&lt;/Author&gt;&lt;Year&gt;2016&lt;/Year&gt;&lt;RecNum&gt;149&lt;/RecNum&gt;&lt;DisplayText&gt;[48]&lt;/DisplayText&gt;&lt;record&gt;&lt;rec-number&gt;149&lt;/rec-number&gt;&lt;foreign-keys&gt;&lt;key app="EN" db-id="p2wsz9rdmz90w8evpvmx9txyefzeatevvrxx" timestamp="1477320542"&gt;149&lt;/key&gt;&lt;key app="ENWeb" db-id=""&gt;0&lt;/key&gt;&lt;/foreign-keys&gt;&lt;ref-type name="Journal Article"&gt;17&lt;/ref-type&gt;&lt;contributors&gt;&lt;authors&gt;&lt;author&gt;Snyder, S. M.&lt;/author&gt;&lt;author&gt;Merritt, D. H.&lt;/author&gt;&lt;/authors&gt;&lt;/contributors&gt;&lt;auth-address&gt;a School of Social Work , Georgia State University , Atlanta , Georgia , USA.&amp;#xD;b Silver School of Social Work , New York University , New York , New York , USA.&lt;/auth-address&gt;&lt;titles&gt;&lt;title&gt;The Effect of Childhood Supervisory Neglect on Emerging Adults&amp;apos; Drinking&lt;/title&gt;&lt;secondary-title&gt;Subst Use Misuse&lt;/secondary-title&gt;&lt;/titles&gt;&lt;periodical&gt;&lt;full-title&gt;Subst Use Misuse&lt;/full-title&gt;&lt;/periodical&gt;&lt;pages&gt;1-14&lt;/pages&gt;&lt;volume&gt;51&lt;/volume&gt;&lt;number&gt;1&lt;/number&gt;&lt;keywords&gt;&lt;keyword&gt;Add Health&lt;/keyword&gt;&lt;keyword&gt;Child supervisory neglect&lt;/keyword&gt;&lt;keyword&gt;National Longitudinal Study of Adolescent Health&lt;/keyword&gt;&lt;keyword&gt;alcohol&lt;/keyword&gt;&lt;keyword&gt;depression&lt;/keyword&gt;&lt;keyword&gt;emerging adults&lt;/keyword&gt;&lt;keyword&gt;gender differences&lt;/keyword&gt;&lt;keyword&gt;latent class analysis&lt;/keyword&gt;&lt;keyword&gt;parental drinking&lt;/keyword&gt;&lt;/keywords&gt;&lt;dates&gt;&lt;year&gt;2016&lt;/year&gt;&lt;pub-dates&gt;&lt;date&gt;Jan 2&lt;/date&gt;&lt;/pub-dates&gt;&lt;/dates&gt;&lt;isbn&gt;1532-2491 (Electronic)&amp;#xD;1082-6084 (Linking)&lt;/isbn&gt;&lt;accession-num&gt;26771736&lt;/accession-num&gt;&lt;urls&gt;&lt;related-urls&gt;&lt;url&gt;http://www.ncbi.nlm.nih.gov/pubmed/26771736&lt;/url&gt;&lt;/related-urls&gt;&lt;/urls&gt;&lt;custom2&gt;PMC4832597&lt;/custom2&gt;&lt;electronic-resource-num&gt;10.3109/10826084.2015.1073321&lt;/electronic-resource-num&gt;&lt;/record&gt;&lt;/Cite&gt;&lt;/EndNote&gt;</w:instrText>
            </w:r>
            <w:r w:rsidR="00502F8E">
              <w:rPr>
                <w:color w:val="000000"/>
                <w:sz w:val="20"/>
                <w:szCs w:val="20"/>
              </w:rPr>
              <w:fldChar w:fldCharType="separate"/>
            </w:r>
            <w:r w:rsidR="00502F8E">
              <w:rPr>
                <w:noProof/>
                <w:color w:val="000000"/>
                <w:sz w:val="20"/>
                <w:szCs w:val="20"/>
              </w:rPr>
              <w:t>[48]</w:t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</w:p>
          <w:p w14:paraId="1EB38030" w14:textId="77777777" w:rsidR="00312C8D" w:rsidRPr="008065AC" w:rsidRDefault="00312C8D" w:rsidP="00312C8D">
            <w:pPr>
              <w:rPr>
                <w:color w:val="000000"/>
                <w:sz w:val="20"/>
                <w:szCs w:val="20"/>
              </w:rPr>
            </w:pPr>
            <w:r w:rsidRPr="008065AC">
              <w:rPr>
                <w:color w:val="000000"/>
                <w:sz w:val="20"/>
                <w:szCs w:val="20"/>
              </w:rPr>
              <w:t>N=11,117</w:t>
            </w:r>
          </w:p>
          <w:p w14:paraId="67497D30" w14:textId="77777777" w:rsidR="00312C8D" w:rsidRPr="008065AC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09548CC8" w14:textId="77777777" w:rsidR="00312C8D" w:rsidRPr="008065AC" w:rsidRDefault="0085583D" w:rsidP="00312C8D">
            <w:pPr>
              <w:rPr>
                <w:color w:val="000000"/>
                <w:sz w:val="20"/>
                <w:szCs w:val="20"/>
              </w:rPr>
            </w:pPr>
            <w:r w:rsidRPr="0085583D">
              <w:rPr>
                <w:color w:val="000000"/>
                <w:sz w:val="20"/>
                <w:szCs w:val="20"/>
                <w:lang w:val="en"/>
              </w:rPr>
              <w:t xml:space="preserve">The National Longitudinal Study of Adolescent to Adult Health </w:t>
            </w:r>
            <w:r>
              <w:rPr>
                <w:color w:val="000000"/>
                <w:sz w:val="20"/>
                <w:szCs w:val="20"/>
                <w:lang w:val="en"/>
              </w:rPr>
              <w:t>(</w:t>
            </w:r>
            <w:r w:rsidR="00312C8D" w:rsidRPr="008065AC">
              <w:rPr>
                <w:color w:val="000000"/>
                <w:sz w:val="20"/>
                <w:szCs w:val="20"/>
              </w:rPr>
              <w:t>Add Health</w:t>
            </w:r>
            <w:r>
              <w:rPr>
                <w:color w:val="000000"/>
                <w:sz w:val="20"/>
                <w:szCs w:val="20"/>
              </w:rPr>
              <w:t>)</w:t>
            </w:r>
            <w:r w:rsidR="00312C8D" w:rsidRPr="008065AC">
              <w:rPr>
                <w:color w:val="000000"/>
                <w:sz w:val="20"/>
                <w:szCs w:val="20"/>
              </w:rPr>
              <w:t>, Waves 1 &amp; 3</w:t>
            </w:r>
          </w:p>
        </w:tc>
        <w:tc>
          <w:tcPr>
            <w:tcW w:w="2070" w:type="dxa"/>
          </w:tcPr>
          <w:p w14:paraId="0BA98F2E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>1994-1995 (Wave 1)</w:t>
            </w:r>
          </w:p>
          <w:p w14:paraId="02E685DF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>2001-2002 (Wave 2)</w:t>
            </w:r>
          </w:p>
          <w:p w14:paraId="60AA6B4A" w14:textId="77777777" w:rsidR="00312C8D" w:rsidRPr="008065AC" w:rsidRDefault="00312C8D" w:rsidP="00312C8D">
            <w:pPr>
              <w:rPr>
                <w:sz w:val="20"/>
                <w:szCs w:val="20"/>
              </w:rPr>
            </w:pPr>
          </w:p>
          <w:p w14:paraId="04E2E755" w14:textId="77777777" w:rsidR="00312C8D" w:rsidRPr="008065AC" w:rsidRDefault="00312C8D" w:rsidP="00312C8D">
            <w:pPr>
              <w:rPr>
                <w:sz w:val="20"/>
                <w:szCs w:val="20"/>
                <w:u w:val="single"/>
              </w:rPr>
            </w:pPr>
            <w:r w:rsidRPr="008065AC">
              <w:rPr>
                <w:sz w:val="20"/>
                <w:szCs w:val="20"/>
                <w:u w:val="single"/>
              </w:rPr>
              <w:t>Female (</w:t>
            </w:r>
            <w:r>
              <w:rPr>
                <w:sz w:val="20"/>
                <w:szCs w:val="20"/>
                <w:u w:val="single"/>
              </w:rPr>
              <w:t>n</w:t>
            </w:r>
            <w:r w:rsidRPr="008065AC">
              <w:rPr>
                <w:sz w:val="20"/>
                <w:szCs w:val="20"/>
                <w:u w:val="single"/>
              </w:rPr>
              <w:t>=5,949)</w:t>
            </w:r>
          </w:p>
          <w:p w14:paraId="0FD14C26" w14:textId="77777777" w:rsidR="00312C8D" w:rsidRDefault="00312C8D" w:rsidP="00312C8D">
            <w:pPr>
              <w:ind w:left="72"/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21.61 years </w:t>
            </w:r>
            <w:r>
              <w:rPr>
                <w:sz w:val="20"/>
                <w:szCs w:val="20"/>
              </w:rPr>
              <w:t>(</w:t>
            </w:r>
            <w:r w:rsidRPr="008065AC">
              <w:rPr>
                <w:sz w:val="20"/>
                <w:szCs w:val="20"/>
              </w:rPr>
              <w:t>SD not reported</w:t>
            </w:r>
            <w:r>
              <w:rPr>
                <w:sz w:val="20"/>
                <w:szCs w:val="20"/>
              </w:rPr>
              <w:t>; Age range</w:t>
            </w:r>
            <w:r w:rsidRPr="008065AC">
              <w:rPr>
                <w:sz w:val="20"/>
                <w:szCs w:val="20"/>
              </w:rPr>
              <w:t>: 18-25</w:t>
            </w:r>
            <w:r>
              <w:rPr>
                <w:sz w:val="20"/>
                <w:szCs w:val="20"/>
              </w:rPr>
              <w:t xml:space="preserve"> years)</w:t>
            </w:r>
          </w:p>
          <w:p w14:paraId="6B62FDFB" w14:textId="77777777" w:rsidR="00312C8D" w:rsidRPr="008065AC" w:rsidRDefault="00312C8D" w:rsidP="00312C8D">
            <w:pPr>
              <w:rPr>
                <w:sz w:val="20"/>
                <w:szCs w:val="20"/>
                <w:u w:val="single"/>
              </w:rPr>
            </w:pPr>
            <w:r w:rsidRPr="008065AC">
              <w:rPr>
                <w:sz w:val="20"/>
                <w:szCs w:val="20"/>
                <w:u w:val="single"/>
              </w:rPr>
              <w:t>Male (n=5,168)</w:t>
            </w:r>
          </w:p>
          <w:p w14:paraId="4FB67E85" w14:textId="77777777" w:rsidR="00312C8D" w:rsidRDefault="00312C8D" w:rsidP="00312C8D">
            <w:pPr>
              <w:ind w:left="72"/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21.72 years </w:t>
            </w:r>
            <w:r>
              <w:rPr>
                <w:sz w:val="20"/>
                <w:szCs w:val="20"/>
              </w:rPr>
              <w:t>(</w:t>
            </w:r>
            <w:r w:rsidRPr="008065AC">
              <w:rPr>
                <w:sz w:val="20"/>
                <w:szCs w:val="20"/>
              </w:rPr>
              <w:t>SD not reported</w:t>
            </w:r>
            <w:r>
              <w:rPr>
                <w:sz w:val="20"/>
                <w:szCs w:val="20"/>
              </w:rPr>
              <w:t>; Age range</w:t>
            </w:r>
            <w:r w:rsidRPr="008065AC">
              <w:rPr>
                <w:sz w:val="20"/>
                <w:szCs w:val="20"/>
              </w:rPr>
              <w:t>:</w:t>
            </w:r>
            <w:r>
              <w:rPr>
                <w:sz w:val="20"/>
                <w:szCs w:val="20"/>
              </w:rPr>
              <w:t xml:space="preserve"> </w:t>
            </w:r>
            <w:r w:rsidRPr="008065AC">
              <w:rPr>
                <w:sz w:val="20"/>
                <w:szCs w:val="20"/>
              </w:rPr>
              <w:t>18-25</w:t>
            </w:r>
            <w:r>
              <w:rPr>
                <w:sz w:val="20"/>
                <w:szCs w:val="20"/>
              </w:rPr>
              <w:t xml:space="preserve"> years)</w:t>
            </w:r>
          </w:p>
          <w:p w14:paraId="2720835E" w14:textId="77777777" w:rsidR="00312C8D" w:rsidRPr="008065AC" w:rsidRDefault="00312C8D" w:rsidP="00312C8D">
            <w:pPr>
              <w:rPr>
                <w:sz w:val="20"/>
                <w:szCs w:val="20"/>
              </w:rPr>
            </w:pPr>
          </w:p>
          <w:p w14:paraId="255C78D4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53% </w:t>
            </w:r>
            <w:r>
              <w:rPr>
                <w:sz w:val="20"/>
                <w:szCs w:val="20"/>
              </w:rPr>
              <w:t>f</w:t>
            </w:r>
            <w:r w:rsidRPr="008065AC">
              <w:rPr>
                <w:sz w:val="20"/>
                <w:szCs w:val="20"/>
              </w:rPr>
              <w:t>emale</w:t>
            </w:r>
          </w:p>
          <w:p w14:paraId="67942206" w14:textId="77777777" w:rsidR="00312C8D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62% </w:t>
            </w:r>
            <w:r w:rsidR="008A585D">
              <w:rPr>
                <w:sz w:val="20"/>
                <w:szCs w:val="20"/>
              </w:rPr>
              <w:t>W</w:t>
            </w:r>
            <w:r w:rsidRPr="008065AC">
              <w:rPr>
                <w:sz w:val="20"/>
                <w:szCs w:val="20"/>
              </w:rPr>
              <w:t>hite</w:t>
            </w:r>
          </w:p>
          <w:p w14:paraId="38EA252F" w14:textId="77777777" w:rsidR="008A585D" w:rsidRPr="008065AC" w:rsidRDefault="008A585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5.4% Hispanic </w:t>
            </w:r>
          </w:p>
        </w:tc>
        <w:tc>
          <w:tcPr>
            <w:tcW w:w="1440" w:type="dxa"/>
          </w:tcPr>
          <w:p w14:paraId="09A15039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Latent class analysis </w:t>
            </w:r>
          </w:p>
        </w:tc>
        <w:tc>
          <w:tcPr>
            <w:tcW w:w="2610" w:type="dxa"/>
          </w:tcPr>
          <w:p w14:paraId="0C8F4D83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>Exposure to neglect</w:t>
            </w:r>
          </w:p>
          <w:p w14:paraId="709D53E8" w14:textId="77777777" w:rsidR="00312C8D" w:rsidRPr="008065AC" w:rsidRDefault="00312C8D" w:rsidP="00312C8D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5EA8E9C2" w14:textId="77777777" w:rsidR="00312C8D" w:rsidRPr="008065AC" w:rsidRDefault="00312C8D" w:rsidP="00312C8D">
            <w:pPr>
              <w:ind w:left="163" w:hanging="163"/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Alcohol use </w:t>
            </w:r>
          </w:p>
          <w:p w14:paraId="111CA8B2" w14:textId="77777777" w:rsidR="00312C8D" w:rsidRPr="008065AC" w:rsidRDefault="00312C8D" w:rsidP="00312C8D">
            <w:pPr>
              <w:ind w:left="163" w:hanging="163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138079C0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Among males, </w:t>
            </w:r>
            <w:r w:rsidRPr="008065AC">
              <w:rPr>
                <w:sz w:val="20"/>
                <w:szCs w:val="20"/>
                <w:u w:val="single"/>
              </w:rPr>
              <w:t>neglect</w:t>
            </w:r>
            <w:r w:rsidRPr="008065AC">
              <w:rPr>
                <w:sz w:val="20"/>
                <w:szCs w:val="20"/>
              </w:rPr>
              <w:t xml:space="preserve"> was associated with membership in the multiple-risk drinkers’ class (OR = 2.16, 95% CI [1.11, 4.21]). </w:t>
            </w:r>
          </w:p>
          <w:p w14:paraId="42CB805C" w14:textId="77777777" w:rsidR="00312C8D" w:rsidRPr="008065AC" w:rsidRDefault="00312C8D" w:rsidP="00312C8D">
            <w:pPr>
              <w:rPr>
                <w:sz w:val="20"/>
                <w:szCs w:val="20"/>
              </w:rPr>
            </w:pPr>
          </w:p>
          <w:p w14:paraId="14081973" w14:textId="77777777" w:rsidR="00312C8D" w:rsidRPr="008065AC" w:rsidRDefault="00312C8D" w:rsidP="00312C8D">
            <w:pPr>
              <w:rPr>
                <w:sz w:val="20"/>
                <w:szCs w:val="20"/>
              </w:rPr>
            </w:pPr>
            <w:r w:rsidRPr="008065AC">
              <w:rPr>
                <w:sz w:val="20"/>
                <w:szCs w:val="20"/>
              </w:rPr>
              <w:t xml:space="preserve">Among females, </w:t>
            </w:r>
            <w:r w:rsidRPr="008065AC">
              <w:rPr>
                <w:sz w:val="20"/>
                <w:szCs w:val="20"/>
                <w:u w:val="single"/>
              </w:rPr>
              <w:t>neglect</w:t>
            </w:r>
            <w:r w:rsidRPr="008065AC">
              <w:rPr>
                <w:sz w:val="20"/>
                <w:szCs w:val="20"/>
              </w:rPr>
              <w:t xml:space="preserve"> was associated with membership in the multiple-risk drinkers’ class (OR = 2.41, 95% CI [1.22, 4.77]). </w:t>
            </w:r>
          </w:p>
        </w:tc>
      </w:tr>
      <w:tr w:rsidR="00312C8D" w:rsidRPr="0056328B" w14:paraId="62E5218D" w14:textId="77777777" w:rsidTr="00EC7B34">
        <w:tc>
          <w:tcPr>
            <w:tcW w:w="2245" w:type="dxa"/>
          </w:tcPr>
          <w:p w14:paraId="423583CD" w14:textId="77777777" w:rsidR="00312C8D" w:rsidRPr="0056328B" w:rsidRDefault="00312C8D" w:rsidP="00312C8D">
            <w:pPr>
              <w:rPr>
                <w:color w:val="000000"/>
                <w:sz w:val="20"/>
                <w:szCs w:val="20"/>
              </w:rPr>
            </w:pPr>
            <w:proofErr w:type="spellStart"/>
            <w:r w:rsidRPr="0056328B">
              <w:rPr>
                <w:color w:val="000000"/>
                <w:sz w:val="20"/>
                <w:szCs w:val="20"/>
              </w:rPr>
              <w:t>Strine</w:t>
            </w:r>
            <w:proofErr w:type="spellEnd"/>
            <w:r w:rsidRPr="0056328B">
              <w:rPr>
                <w:color w:val="000000"/>
                <w:sz w:val="20"/>
                <w:szCs w:val="20"/>
              </w:rPr>
              <w:t xml:space="preserve"> (2012)</w:t>
            </w:r>
            <w:r w:rsidR="00502F8E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dHJpbmU8L0F1dGhvcj48WWVhcj4yMDEyPC9ZZWFyPjxS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</w:fldData>
              </w:fldChar>
            </w:r>
            <w:r w:rsidR="00502F8E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502F8E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dHJpbmU8L0F1dGhvcj48WWVhcj4yMDEyPC9ZZWFyPjxS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</w:fldData>
              </w:fldChar>
            </w:r>
            <w:r w:rsidR="00502F8E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502F8E">
              <w:rPr>
                <w:color w:val="000000"/>
                <w:sz w:val="20"/>
                <w:szCs w:val="20"/>
              </w:rPr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  <w:r w:rsidR="00502F8E">
              <w:rPr>
                <w:color w:val="000000"/>
                <w:sz w:val="20"/>
                <w:szCs w:val="20"/>
              </w:rPr>
            </w:r>
            <w:r w:rsidR="00502F8E">
              <w:rPr>
                <w:color w:val="000000"/>
                <w:sz w:val="20"/>
                <w:szCs w:val="20"/>
              </w:rPr>
              <w:fldChar w:fldCharType="separate"/>
            </w:r>
            <w:r w:rsidR="00502F8E">
              <w:rPr>
                <w:noProof/>
                <w:color w:val="000000"/>
                <w:sz w:val="20"/>
                <w:szCs w:val="20"/>
              </w:rPr>
              <w:t>[49]</w:t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</w:p>
          <w:p w14:paraId="1A0E3959" w14:textId="77777777" w:rsidR="00312C8D" w:rsidRPr="0056328B" w:rsidRDefault="00312C8D" w:rsidP="00312C8D">
            <w:pPr>
              <w:rPr>
                <w:color w:val="000000"/>
                <w:sz w:val="20"/>
                <w:szCs w:val="20"/>
              </w:rPr>
            </w:pPr>
            <w:r w:rsidRPr="0056328B">
              <w:rPr>
                <w:color w:val="000000"/>
                <w:sz w:val="20"/>
                <w:szCs w:val="20"/>
              </w:rPr>
              <w:t>N=7,279</w:t>
            </w:r>
          </w:p>
          <w:p w14:paraId="2EBAD80F" w14:textId="77777777" w:rsidR="00312C8D" w:rsidRPr="0056328B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50FF914A" w14:textId="77777777" w:rsidR="00312C8D" w:rsidRPr="0056328B" w:rsidRDefault="0085583D" w:rsidP="00312C8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dverse Childhood Experiences (</w:t>
            </w:r>
            <w:r w:rsidR="00312C8D" w:rsidRPr="0056328B">
              <w:rPr>
                <w:color w:val="000000"/>
                <w:sz w:val="20"/>
                <w:szCs w:val="20"/>
              </w:rPr>
              <w:t>ACE</w:t>
            </w:r>
            <w:r>
              <w:rPr>
                <w:color w:val="000000"/>
                <w:sz w:val="20"/>
                <w:szCs w:val="20"/>
              </w:rPr>
              <w:t>)</w:t>
            </w:r>
            <w:r w:rsidR="00312C8D" w:rsidRPr="0056328B">
              <w:rPr>
                <w:color w:val="000000"/>
                <w:sz w:val="20"/>
                <w:szCs w:val="20"/>
              </w:rPr>
              <w:t xml:space="preserve"> Study, Wave 2</w:t>
            </w:r>
          </w:p>
        </w:tc>
        <w:tc>
          <w:tcPr>
            <w:tcW w:w="2070" w:type="dxa"/>
          </w:tcPr>
          <w:p w14:paraId="7775958D" w14:textId="77777777" w:rsidR="00312C8D" w:rsidRPr="0056328B" w:rsidRDefault="00312C8D" w:rsidP="00312C8D">
            <w:pPr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1997</w:t>
            </w:r>
          </w:p>
          <w:p w14:paraId="74F741F9" w14:textId="77777777" w:rsidR="00312C8D" w:rsidRPr="0056328B" w:rsidRDefault="00312C8D" w:rsidP="00312C8D">
            <w:pPr>
              <w:rPr>
                <w:sz w:val="20"/>
                <w:szCs w:val="20"/>
              </w:rPr>
            </w:pPr>
          </w:p>
          <w:p w14:paraId="4CAAE21F" w14:textId="77777777" w:rsidR="00312C8D" w:rsidRPr="0056328B" w:rsidRDefault="00312C8D" w:rsidP="00312C8D">
            <w:pPr>
              <w:rPr>
                <w:sz w:val="20"/>
                <w:szCs w:val="20"/>
                <w:u w:val="single"/>
              </w:rPr>
            </w:pPr>
            <w:r w:rsidRPr="0056328B">
              <w:rPr>
                <w:sz w:val="20"/>
                <w:szCs w:val="20"/>
                <w:u w:val="single"/>
              </w:rPr>
              <w:t>Female (n=3,922)</w:t>
            </w:r>
          </w:p>
          <w:p w14:paraId="52B1920F" w14:textId="77777777" w:rsidR="00312C8D" w:rsidRPr="0056328B" w:rsidRDefault="00312C8D" w:rsidP="00312C8D">
            <w:pPr>
              <w:ind w:left="72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54.8 years (15)</w:t>
            </w:r>
          </w:p>
          <w:p w14:paraId="013D1847" w14:textId="77777777" w:rsidR="00312C8D" w:rsidRDefault="00312C8D" w:rsidP="00312C8D">
            <w:pPr>
              <w:ind w:left="72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 xml:space="preserve">74.2% </w:t>
            </w:r>
            <w:r w:rsidR="00001589">
              <w:rPr>
                <w:sz w:val="20"/>
                <w:szCs w:val="20"/>
              </w:rPr>
              <w:t>W</w:t>
            </w:r>
            <w:r w:rsidRPr="0056328B">
              <w:rPr>
                <w:sz w:val="20"/>
                <w:szCs w:val="20"/>
              </w:rPr>
              <w:t>hite</w:t>
            </w:r>
          </w:p>
          <w:p w14:paraId="1FD91291" w14:textId="77777777" w:rsidR="00001589" w:rsidRPr="0056328B" w:rsidRDefault="00001589" w:rsidP="00312C8D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1% Hispanic </w:t>
            </w:r>
          </w:p>
          <w:p w14:paraId="65AA160C" w14:textId="77777777" w:rsidR="00312C8D" w:rsidRPr="0056328B" w:rsidRDefault="00312C8D" w:rsidP="00312C8D">
            <w:pPr>
              <w:rPr>
                <w:sz w:val="20"/>
                <w:szCs w:val="20"/>
                <w:u w:val="single"/>
              </w:rPr>
            </w:pPr>
            <w:r w:rsidRPr="0056328B">
              <w:rPr>
                <w:sz w:val="20"/>
                <w:szCs w:val="20"/>
                <w:u w:val="single"/>
              </w:rPr>
              <w:t>Male (n=3,357)</w:t>
            </w:r>
          </w:p>
          <w:p w14:paraId="491CB9BD" w14:textId="77777777" w:rsidR="00312C8D" w:rsidRPr="0056328B" w:rsidRDefault="00312C8D" w:rsidP="00312C8D">
            <w:pPr>
              <w:ind w:left="72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57.1 years (14)</w:t>
            </w:r>
          </w:p>
          <w:p w14:paraId="6E0E750E" w14:textId="77777777" w:rsidR="00312C8D" w:rsidRDefault="00312C8D" w:rsidP="00001589">
            <w:pPr>
              <w:ind w:left="72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lastRenderedPageBreak/>
              <w:t xml:space="preserve">76% </w:t>
            </w:r>
            <w:r w:rsidR="00001589">
              <w:rPr>
                <w:sz w:val="20"/>
                <w:szCs w:val="20"/>
              </w:rPr>
              <w:t>W</w:t>
            </w:r>
            <w:r w:rsidRPr="0056328B">
              <w:rPr>
                <w:sz w:val="20"/>
                <w:szCs w:val="20"/>
              </w:rPr>
              <w:t>hite</w:t>
            </w:r>
          </w:p>
          <w:p w14:paraId="3BAD7B6B" w14:textId="77777777" w:rsidR="00001589" w:rsidRDefault="00001589" w:rsidP="00001589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.3% Hispanic </w:t>
            </w:r>
          </w:p>
          <w:p w14:paraId="09648FEA" w14:textId="77777777" w:rsidR="00001589" w:rsidRPr="0056328B" w:rsidRDefault="00001589" w:rsidP="00001589">
            <w:pPr>
              <w:ind w:left="72"/>
              <w:rPr>
                <w:sz w:val="20"/>
                <w:szCs w:val="20"/>
              </w:rPr>
            </w:pPr>
          </w:p>
          <w:p w14:paraId="71F1C7E4" w14:textId="77777777" w:rsidR="00312C8D" w:rsidRPr="0056328B" w:rsidRDefault="00312C8D" w:rsidP="00312C8D">
            <w:pPr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 xml:space="preserve">53.8% </w:t>
            </w:r>
            <w:r>
              <w:rPr>
                <w:sz w:val="20"/>
                <w:szCs w:val="20"/>
              </w:rPr>
              <w:t>f</w:t>
            </w:r>
            <w:r w:rsidRPr="0056328B">
              <w:rPr>
                <w:sz w:val="20"/>
                <w:szCs w:val="20"/>
              </w:rPr>
              <w:t>emale</w:t>
            </w:r>
          </w:p>
        </w:tc>
        <w:tc>
          <w:tcPr>
            <w:tcW w:w="1440" w:type="dxa"/>
          </w:tcPr>
          <w:p w14:paraId="638E6565" w14:textId="77777777" w:rsidR="00312C8D" w:rsidRPr="0056328B" w:rsidRDefault="00312C8D" w:rsidP="00312C8D">
            <w:pPr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lastRenderedPageBreak/>
              <w:t xml:space="preserve">Logistic regression </w:t>
            </w:r>
          </w:p>
        </w:tc>
        <w:tc>
          <w:tcPr>
            <w:tcW w:w="2610" w:type="dxa"/>
          </w:tcPr>
          <w:p w14:paraId="68D4BF5C" w14:textId="77777777" w:rsidR="00312C8D" w:rsidRPr="0056328B" w:rsidRDefault="00312C8D" w:rsidP="00312C8D">
            <w:pPr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 xml:space="preserve">Summary ACE score and individual exposure to the following variables: </w:t>
            </w:r>
          </w:p>
          <w:p w14:paraId="44BE2D4C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Emotional abuse</w:t>
            </w:r>
          </w:p>
          <w:p w14:paraId="4EDCA6A2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CPA</w:t>
            </w:r>
          </w:p>
          <w:p w14:paraId="01F16F85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CSA</w:t>
            </w:r>
          </w:p>
          <w:p w14:paraId="264FEC8D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Emotional neglect</w:t>
            </w:r>
          </w:p>
          <w:p w14:paraId="6332AFA5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lastRenderedPageBreak/>
              <w:t>Physical neglect</w:t>
            </w:r>
          </w:p>
          <w:p w14:paraId="2A89364B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Witnessing domestic violence</w:t>
            </w:r>
          </w:p>
          <w:p w14:paraId="6CF49D8E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56328B">
              <w:rPr>
                <w:sz w:val="20"/>
                <w:szCs w:val="20"/>
              </w:rPr>
              <w:t>ousehold substance abuse</w:t>
            </w:r>
          </w:p>
          <w:p w14:paraId="7F4D4745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Household mental illness</w:t>
            </w:r>
          </w:p>
          <w:p w14:paraId="52B4177A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Parental separation/ divorce</w:t>
            </w:r>
          </w:p>
          <w:p w14:paraId="61F5956F" w14:textId="77777777" w:rsidR="00312C8D" w:rsidRPr="0056328B" w:rsidRDefault="00312C8D" w:rsidP="00312C8D">
            <w:pPr>
              <w:pStyle w:val="ListParagraph"/>
              <w:numPr>
                <w:ilvl w:val="0"/>
                <w:numId w:val="53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2572B5AB" w14:textId="77777777" w:rsidR="00312C8D" w:rsidRPr="0056328B" w:rsidRDefault="00312C8D" w:rsidP="00312C8D">
            <w:pPr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lastRenderedPageBreak/>
              <w:t xml:space="preserve">Alcohol-related problems </w:t>
            </w:r>
          </w:p>
        </w:tc>
        <w:tc>
          <w:tcPr>
            <w:tcW w:w="3685" w:type="dxa"/>
          </w:tcPr>
          <w:p w14:paraId="3CB01BA4" w14:textId="77777777" w:rsidR="00312C8D" w:rsidRPr="0056328B" w:rsidRDefault="00312C8D" w:rsidP="00312C8D">
            <w:pPr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Among women, alcohol problems were associated with:</w:t>
            </w:r>
          </w:p>
          <w:p w14:paraId="4B213719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Emotional abuse</w:t>
            </w:r>
            <w:r w:rsidRPr="0056328B">
              <w:rPr>
                <w:sz w:val="20"/>
                <w:szCs w:val="20"/>
              </w:rPr>
              <w:t xml:space="preserve"> (OR = 1.7, 95% CI [1.2, 2.3])</w:t>
            </w:r>
          </w:p>
          <w:p w14:paraId="544B8FB9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CPA</w:t>
            </w:r>
            <w:r w:rsidRPr="0056328B">
              <w:rPr>
                <w:sz w:val="20"/>
                <w:szCs w:val="20"/>
              </w:rPr>
              <w:t xml:space="preserve"> (OR = 1.5, 95% CI [1.2, 2.0])</w:t>
            </w:r>
          </w:p>
          <w:p w14:paraId="71D59DA5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CSA</w:t>
            </w:r>
            <w:r w:rsidRPr="0056328B">
              <w:rPr>
                <w:sz w:val="20"/>
                <w:szCs w:val="20"/>
              </w:rPr>
              <w:t xml:space="preserve"> (OR = 1.6, 95% CI [1.3, 2.1])</w:t>
            </w:r>
          </w:p>
          <w:p w14:paraId="2B0DC34C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lastRenderedPageBreak/>
              <w:t>Emotional neglect</w:t>
            </w:r>
            <w:r w:rsidRPr="0056328B">
              <w:rPr>
                <w:sz w:val="20"/>
                <w:szCs w:val="20"/>
              </w:rPr>
              <w:t xml:space="preserve"> (OR = 1.6, 95% CI [1.2-2.2])</w:t>
            </w:r>
          </w:p>
          <w:p w14:paraId="4A09F3EE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Physical neglect</w:t>
            </w:r>
            <w:r w:rsidRPr="0056328B">
              <w:rPr>
                <w:sz w:val="20"/>
                <w:szCs w:val="20"/>
              </w:rPr>
              <w:t xml:space="preserve"> (OR = 1.5, 95% CI [1.1-2.2])</w:t>
            </w:r>
          </w:p>
          <w:p w14:paraId="7ADFC993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Parental separation/divorce</w:t>
            </w:r>
            <w:r w:rsidRPr="0056328B">
              <w:rPr>
                <w:sz w:val="20"/>
                <w:szCs w:val="20"/>
              </w:rPr>
              <w:t xml:space="preserve"> (OR = 1.5, 95% CI [1.1-1.9])</w:t>
            </w:r>
          </w:p>
          <w:p w14:paraId="7644FD9E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Household substance abuse</w:t>
            </w:r>
            <w:r w:rsidRPr="0056328B">
              <w:rPr>
                <w:sz w:val="20"/>
                <w:szCs w:val="20"/>
              </w:rPr>
              <w:t xml:space="preserve"> (OR = 2.3, 95% CI [1.6-3.3])</w:t>
            </w:r>
          </w:p>
          <w:p w14:paraId="4FC281EB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Household mental illness</w:t>
            </w:r>
            <w:r w:rsidRPr="0056328B">
              <w:rPr>
                <w:sz w:val="20"/>
                <w:szCs w:val="20"/>
              </w:rPr>
              <w:t xml:space="preserve"> (OR = 1.7, 95% CI [1.3-2.2])</w:t>
            </w:r>
          </w:p>
          <w:p w14:paraId="73FF0762" w14:textId="77777777" w:rsidR="00312C8D" w:rsidRPr="0056328B" w:rsidRDefault="00312C8D" w:rsidP="00312C8D">
            <w:pPr>
              <w:pStyle w:val="ListParagraph"/>
              <w:numPr>
                <w:ilvl w:val="0"/>
                <w:numId w:val="204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4+ ACEs (vs. 0 ACEs)</w:t>
            </w:r>
            <w:r w:rsidRPr="0056328B">
              <w:rPr>
                <w:sz w:val="20"/>
                <w:szCs w:val="20"/>
              </w:rPr>
              <w:t xml:space="preserve"> (OR = 2.7, 95% CI [1.8, 3.9])</w:t>
            </w:r>
          </w:p>
          <w:p w14:paraId="19CB33D7" w14:textId="77777777" w:rsidR="00312C8D" w:rsidRPr="0056328B" w:rsidRDefault="00312C8D" w:rsidP="00312C8D">
            <w:pPr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>Among men, alcohol problems were associated with:</w:t>
            </w:r>
          </w:p>
          <w:p w14:paraId="23906EB0" w14:textId="77777777" w:rsidR="00312C8D" w:rsidRPr="0056328B" w:rsidRDefault="00312C8D" w:rsidP="00312C8D">
            <w:pPr>
              <w:pStyle w:val="ListParagraph"/>
              <w:numPr>
                <w:ilvl w:val="0"/>
                <w:numId w:val="205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 xml:space="preserve">CPA </w:t>
            </w:r>
            <w:r w:rsidRPr="0056328B">
              <w:rPr>
                <w:sz w:val="20"/>
                <w:szCs w:val="20"/>
              </w:rPr>
              <w:t>(OR = 1.4, 95% CI [1.1, 1.7])</w:t>
            </w:r>
          </w:p>
          <w:p w14:paraId="76F31686" w14:textId="77777777" w:rsidR="00312C8D" w:rsidRPr="0056328B" w:rsidRDefault="00312C8D" w:rsidP="00312C8D">
            <w:pPr>
              <w:pStyle w:val="ListParagraph"/>
              <w:numPr>
                <w:ilvl w:val="0"/>
                <w:numId w:val="205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CSA</w:t>
            </w:r>
            <w:r w:rsidRPr="0056328B">
              <w:rPr>
                <w:sz w:val="20"/>
                <w:szCs w:val="20"/>
              </w:rPr>
              <w:t xml:space="preserve"> (OR = 1.5, 95% CI [1.2, 1.9])</w:t>
            </w:r>
          </w:p>
          <w:p w14:paraId="66B4028C" w14:textId="77777777" w:rsidR="00312C8D" w:rsidRPr="0056328B" w:rsidRDefault="00312C8D" w:rsidP="00312C8D">
            <w:pPr>
              <w:pStyle w:val="ListParagraph"/>
              <w:numPr>
                <w:ilvl w:val="0"/>
                <w:numId w:val="205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Emotional neglect</w:t>
            </w:r>
            <w:r w:rsidRPr="0056328B">
              <w:rPr>
                <w:sz w:val="20"/>
                <w:szCs w:val="20"/>
              </w:rPr>
              <w:t xml:space="preserve"> (OR = 1.5, 95% CI [1.1, 1.9])</w:t>
            </w:r>
          </w:p>
          <w:p w14:paraId="22D2960B" w14:textId="77777777" w:rsidR="00312C8D" w:rsidRPr="0056328B" w:rsidRDefault="00312C8D" w:rsidP="00312C8D">
            <w:pPr>
              <w:pStyle w:val="ListParagraph"/>
              <w:numPr>
                <w:ilvl w:val="0"/>
                <w:numId w:val="205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Household substance abuse</w:t>
            </w:r>
            <w:r w:rsidRPr="0056328B">
              <w:rPr>
                <w:sz w:val="20"/>
                <w:szCs w:val="20"/>
              </w:rPr>
              <w:t xml:space="preserve"> (OR = 1.7, 95% CI [1.1, 2.4])</w:t>
            </w:r>
          </w:p>
          <w:p w14:paraId="03D2EE07" w14:textId="77777777" w:rsidR="00312C8D" w:rsidRPr="0056328B" w:rsidRDefault="00312C8D" w:rsidP="00312C8D">
            <w:pPr>
              <w:pStyle w:val="ListParagraph"/>
              <w:numPr>
                <w:ilvl w:val="0"/>
                <w:numId w:val="205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Household mental illness</w:t>
            </w:r>
            <w:r w:rsidRPr="0056328B">
              <w:rPr>
                <w:sz w:val="20"/>
                <w:szCs w:val="20"/>
              </w:rPr>
              <w:t xml:space="preserve"> (OR = 1.5, 95% CI [1.2, 1.9])</w:t>
            </w:r>
          </w:p>
          <w:p w14:paraId="4E0247B4" w14:textId="77777777" w:rsidR="00312C8D" w:rsidRPr="0056328B" w:rsidRDefault="00312C8D" w:rsidP="00312C8D">
            <w:pPr>
              <w:pStyle w:val="ListParagraph"/>
              <w:numPr>
                <w:ilvl w:val="0"/>
                <w:numId w:val="205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Incarcerated household member</w:t>
            </w:r>
            <w:r w:rsidRPr="0056328B">
              <w:rPr>
                <w:sz w:val="20"/>
                <w:szCs w:val="20"/>
              </w:rPr>
              <w:t xml:space="preserve"> </w:t>
            </w:r>
          </w:p>
          <w:p w14:paraId="488590F8" w14:textId="77777777" w:rsidR="00312C8D" w:rsidRPr="0056328B" w:rsidRDefault="00312C8D" w:rsidP="00312C8D">
            <w:pPr>
              <w:pStyle w:val="ListParagraph"/>
              <w:ind w:left="540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</w:rPr>
              <w:t xml:space="preserve">(OR = 1.6, 95% CI [1.1, 2.3])  </w:t>
            </w:r>
          </w:p>
          <w:p w14:paraId="471745FF" w14:textId="77777777" w:rsidR="00312C8D" w:rsidRPr="0056328B" w:rsidRDefault="00312C8D" w:rsidP="00312C8D">
            <w:pPr>
              <w:pStyle w:val="ListParagraph"/>
              <w:numPr>
                <w:ilvl w:val="0"/>
                <w:numId w:val="205"/>
              </w:numPr>
              <w:spacing w:after="0" w:line="240" w:lineRule="auto"/>
              <w:rPr>
                <w:sz w:val="20"/>
                <w:szCs w:val="20"/>
              </w:rPr>
            </w:pPr>
            <w:r w:rsidRPr="0056328B">
              <w:rPr>
                <w:sz w:val="20"/>
                <w:szCs w:val="20"/>
                <w:u w:val="single"/>
              </w:rPr>
              <w:t>4+ ACEs (vs. 0 ACEs)</w:t>
            </w:r>
            <w:r w:rsidRPr="0056328B">
              <w:rPr>
                <w:sz w:val="20"/>
                <w:szCs w:val="20"/>
              </w:rPr>
              <w:t xml:space="preserve"> (OR = 1.9, 95% CI [1.4, 2.6]) </w:t>
            </w:r>
          </w:p>
        </w:tc>
      </w:tr>
      <w:tr w:rsidR="00312C8D" w:rsidRPr="00CE3336" w14:paraId="2E2D16FC" w14:textId="77777777" w:rsidTr="00EC7B34">
        <w:tc>
          <w:tcPr>
            <w:tcW w:w="2245" w:type="dxa"/>
          </w:tcPr>
          <w:p w14:paraId="0B44F6DE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lastRenderedPageBreak/>
              <w:t>Trent (2007)</w:t>
            </w:r>
            <w:r w:rsidR="00502F8E">
              <w:rPr>
                <w:color w:val="000000"/>
                <w:sz w:val="20"/>
                <w:szCs w:val="20"/>
              </w:rPr>
              <w:fldChar w:fldCharType="begin"/>
            </w:r>
            <w:r w:rsidR="00502F8E">
              <w:rPr>
                <w:color w:val="000000"/>
                <w:sz w:val="20"/>
                <w:szCs w:val="20"/>
              </w:rPr>
              <w:instrText xml:space="preserve"> ADDIN EN.CITE &lt;EndNote&gt;&lt;Cite&gt;&lt;Author&gt;Trent&lt;/Author&gt;&lt;Year&gt;2007&lt;/Year&gt;&lt;RecNum&gt;157&lt;/RecNum&gt;&lt;DisplayText&gt;[50]&lt;/DisplayText&gt;&lt;record&gt;&lt;rec-number&gt;157&lt;/rec-number&gt;&lt;foreign-keys&gt;&lt;key app="EN" db-id="p2wsz9rdmz90w8evpvmx9txyefzeatevvrxx" timestamp="1477320571"&gt;157&lt;/key&gt;&lt;key app="ENWeb" db-id=""&gt;0&lt;/key&gt;&lt;/foreign-keys&gt;&lt;ref-type name="Journal Article"&gt;17&lt;/ref-type&gt;&lt;contributors&gt;&lt;authors&gt;&lt;author&gt;Trent, L.&lt;/author&gt;&lt;author&gt;Stander, V.&lt;/author&gt;&lt;author&gt;Thomsen, C.&lt;/author&gt;&lt;author&gt;Merrill, L.&lt;/author&gt;&lt;/authors&gt;&lt;/contributors&gt;&lt;auth-address&gt;Naval Health Research Center, P.O. Box 85122, San Diego, CA 92186-5122, USA. trent@nhrc.navy.mil&lt;/auth-address&gt;&lt;titles&gt;&lt;title&gt;Alcohol abuse among U.S. Navy recruits who were maltreated in childhood&lt;/title&gt;&lt;secondary-title&gt;Alcohol Alcohol&lt;/secondary-title&gt;&lt;/titles&gt;&lt;periodical&gt;&lt;full-title&gt;Alcohol Alcohol&lt;/full-title&gt;&lt;/periodical&gt;&lt;pages&gt;370-5&lt;/pages&gt;&lt;volume&gt;42&lt;/volume&gt;&lt;number&gt;4&lt;/number&gt;&lt;keywords&gt;&lt;keyword&gt;Adult&lt;/keyword&gt;&lt;keyword&gt;Alcoholism/*epidemiology/*psychology&lt;/keyword&gt;&lt;keyword&gt;Analysis of Variance&lt;/keyword&gt;&lt;keyword&gt;Child&lt;/keyword&gt;&lt;keyword&gt;Child Abuse/*psychology/statistics &amp;amp; numerical data&lt;/keyword&gt;&lt;keyword&gt;Child Abuse, Sexual/psychology&lt;/keyword&gt;&lt;keyword&gt;Cross-Sectional Studies&lt;/keyword&gt;&lt;keyword&gt;Female&lt;/keyword&gt;&lt;keyword&gt;Humans&lt;/keyword&gt;&lt;keyword&gt;Male&lt;/keyword&gt;&lt;keyword&gt;Military Personnel/*psychology&lt;/keyword&gt;&lt;keyword&gt;Psychiatric Status Rating Scales&lt;/keyword&gt;&lt;keyword&gt;Sex Factors&lt;/keyword&gt;&lt;keyword&gt;Treatment Outcome&lt;/keyword&gt;&lt;keyword&gt;United States/epidemiology&lt;/keyword&gt;&lt;/keywords&gt;&lt;dates&gt;&lt;year&gt;2007&lt;/year&gt;&lt;pub-dates&gt;&lt;date&gt;Jul-Aug&lt;/date&gt;&lt;/pub-dates&gt;&lt;/dates&gt;&lt;isbn&gt;0735-0414 (Print)&amp;#xD;0735-0414 (Linking)&lt;/isbn&gt;&lt;accession-num&gt;17533164&lt;/accession-num&gt;&lt;urls&gt;&lt;related-urls&gt;&lt;url&gt;http://www.ncbi.nlm.nih.gov/pubmed/17533164&lt;/url&gt;&lt;/related-urls&gt;&lt;/urls&gt;&lt;electronic-resource-num&gt;10.1093/alcalc/agm036&lt;/electronic-resource-num&gt;&lt;/record&gt;&lt;/Cite&gt;&lt;/EndNote&gt;</w:instrText>
            </w:r>
            <w:r w:rsidR="00502F8E">
              <w:rPr>
                <w:color w:val="000000"/>
                <w:sz w:val="20"/>
                <w:szCs w:val="20"/>
              </w:rPr>
              <w:fldChar w:fldCharType="separate"/>
            </w:r>
            <w:r w:rsidR="00502F8E">
              <w:rPr>
                <w:noProof/>
                <w:color w:val="000000"/>
                <w:sz w:val="20"/>
                <w:szCs w:val="20"/>
              </w:rPr>
              <w:t>[50]</w:t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</w:p>
          <w:p w14:paraId="6FBF518D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N=5,697</w:t>
            </w:r>
          </w:p>
          <w:p w14:paraId="19A88330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70BD90BE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Navy recruits</w:t>
            </w:r>
          </w:p>
        </w:tc>
        <w:tc>
          <w:tcPr>
            <w:tcW w:w="2070" w:type="dxa"/>
          </w:tcPr>
          <w:p w14:paraId="3366ADBA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Year not reported</w:t>
            </w:r>
          </w:p>
          <w:p w14:paraId="05239735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416C8F8A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19.9 years </w:t>
            </w:r>
          </w:p>
          <w:p w14:paraId="7CCB7F50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(SD not reported)</w:t>
            </w:r>
          </w:p>
          <w:p w14:paraId="25E02CA1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6</w:t>
            </w:r>
            <w:r w:rsidRPr="00CE3336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6</w:t>
            </w:r>
            <w:r w:rsidRPr="00CE3336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  <w:r w:rsidRPr="00CE3336">
              <w:rPr>
                <w:sz w:val="20"/>
                <w:szCs w:val="20"/>
              </w:rPr>
              <w:t xml:space="preserve"> </w:t>
            </w:r>
          </w:p>
          <w:p w14:paraId="241CED0A" w14:textId="77777777" w:rsidR="00312C8D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62.2% </w:t>
            </w:r>
            <w:r>
              <w:rPr>
                <w:sz w:val="20"/>
                <w:szCs w:val="20"/>
              </w:rPr>
              <w:t>w</w:t>
            </w:r>
            <w:r w:rsidR="00877741">
              <w:rPr>
                <w:sz w:val="20"/>
                <w:szCs w:val="20"/>
              </w:rPr>
              <w:t>hite</w:t>
            </w:r>
          </w:p>
          <w:p w14:paraId="04BE563A" w14:textId="77777777" w:rsidR="00877741" w:rsidRPr="00CE3336" w:rsidRDefault="00877741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1.1% Hispanic </w:t>
            </w:r>
          </w:p>
          <w:p w14:paraId="14FEAE63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0974D21A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MANOVA</w:t>
            </w:r>
            <w:r>
              <w:rPr>
                <w:sz w:val="20"/>
                <w:szCs w:val="20"/>
              </w:rPr>
              <w:t>;</w:t>
            </w:r>
            <w:r w:rsidRPr="00CE3336">
              <w:rPr>
                <w:sz w:val="20"/>
                <w:szCs w:val="20"/>
              </w:rPr>
              <w:t xml:space="preserve"> ANOVA</w:t>
            </w:r>
          </w:p>
        </w:tc>
        <w:tc>
          <w:tcPr>
            <w:tcW w:w="2610" w:type="dxa"/>
          </w:tcPr>
          <w:p w14:paraId="61ACE385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xposure to the following:</w:t>
            </w:r>
          </w:p>
          <w:p w14:paraId="40A1485F" w14:textId="77777777" w:rsidR="00312C8D" w:rsidRPr="00CE3336" w:rsidRDefault="00312C8D" w:rsidP="00312C8D">
            <w:pPr>
              <w:pStyle w:val="ListParagraph"/>
              <w:numPr>
                <w:ilvl w:val="0"/>
                <w:numId w:val="111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CPA</w:t>
            </w:r>
          </w:p>
          <w:p w14:paraId="0662434D" w14:textId="77777777" w:rsidR="00312C8D" w:rsidRPr="00CE3336" w:rsidRDefault="00312C8D" w:rsidP="00312C8D">
            <w:pPr>
              <w:pStyle w:val="ListParagraph"/>
              <w:numPr>
                <w:ilvl w:val="0"/>
                <w:numId w:val="111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CSA  </w:t>
            </w:r>
          </w:p>
        </w:tc>
        <w:tc>
          <w:tcPr>
            <w:tcW w:w="1620" w:type="dxa"/>
          </w:tcPr>
          <w:p w14:paraId="02BC8BD6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Lifetime alcohol abuse</w:t>
            </w:r>
          </w:p>
        </w:tc>
        <w:tc>
          <w:tcPr>
            <w:tcW w:w="3685" w:type="dxa"/>
          </w:tcPr>
          <w:p w14:paraId="164D4053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mong women:</w:t>
            </w:r>
          </w:p>
          <w:p w14:paraId="2CA970BF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 xml:space="preserve">CSA </w:t>
            </w:r>
            <w:r w:rsidRPr="00CE3336">
              <w:rPr>
                <w:sz w:val="20"/>
                <w:szCs w:val="20"/>
              </w:rPr>
              <w:t>was associated with:</w:t>
            </w:r>
          </w:p>
          <w:p w14:paraId="7B570987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 abuser (OR = 1.47, 95% CI [1.22, 1.77])</w:t>
            </w:r>
          </w:p>
          <w:p w14:paraId="55157E72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Binge drinking (OR = 1.36, 95% CI [1.14, 1.62]) </w:t>
            </w:r>
          </w:p>
          <w:p w14:paraId="34A0C5BD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ver drank (OR = 2.53, 95% CI [1.99, 3.21])</w:t>
            </w:r>
          </w:p>
          <w:p w14:paraId="16CEB3D6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Drink until drunk (OR = 1.39, 95% CI [1.15, 1.67])</w:t>
            </w:r>
          </w:p>
          <w:p w14:paraId="12D5D9DC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lastRenderedPageBreak/>
              <w:t>Alcoholic (OR = 1.56, 95% CI [1.27, 1.91])</w:t>
            </w:r>
          </w:p>
          <w:p w14:paraId="31137A7B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>CPA</w:t>
            </w:r>
            <w:r w:rsidRPr="00CE3336">
              <w:rPr>
                <w:sz w:val="20"/>
                <w:szCs w:val="20"/>
              </w:rPr>
              <w:t xml:space="preserve"> was associated with:</w:t>
            </w:r>
          </w:p>
          <w:p w14:paraId="534E84F1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 abuser (OR = 1.26, 95% CI [1.05, 1.52])</w:t>
            </w:r>
          </w:p>
          <w:p w14:paraId="064EFD9A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ver drank (OR = 1.80 (95% CI [1.43, 2.25])</w:t>
            </w:r>
          </w:p>
          <w:p w14:paraId="1F63AD93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Drink until drunk (OR = 1.30, 95% CI [1.08, 1.57])</w:t>
            </w:r>
          </w:p>
          <w:p w14:paraId="4E06B5D2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ic (OR = 1.91, 95% CI [1.55, 2.35])</w:t>
            </w:r>
          </w:p>
          <w:p w14:paraId="727A15D3" w14:textId="77777777" w:rsidR="00312C8D" w:rsidRDefault="00312C8D" w:rsidP="00312C8D">
            <w:pPr>
              <w:rPr>
                <w:sz w:val="20"/>
                <w:szCs w:val="20"/>
              </w:rPr>
            </w:pPr>
          </w:p>
          <w:p w14:paraId="50A42601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mong men:</w:t>
            </w:r>
          </w:p>
          <w:p w14:paraId="4452D2FF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 xml:space="preserve">CSA </w:t>
            </w:r>
            <w:r w:rsidRPr="00CE3336">
              <w:rPr>
                <w:sz w:val="20"/>
                <w:szCs w:val="20"/>
              </w:rPr>
              <w:t>was associated with:</w:t>
            </w:r>
          </w:p>
          <w:p w14:paraId="38756A49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Current drinker (OR = 1.49, 95% CI [1.17, 1.90])</w:t>
            </w:r>
          </w:p>
          <w:p w14:paraId="0B7B50B5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 abuser (OR = 1.78, 95% CI [1.38, 2.29])</w:t>
            </w:r>
          </w:p>
          <w:p w14:paraId="14D3EF99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Binge drinking (OR = 1.85, 95% CI [1.50, 2.28]) </w:t>
            </w:r>
          </w:p>
          <w:p w14:paraId="219B6AC5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ver drank (OR = 1.59, 95% CI [1.21, 2.09])</w:t>
            </w:r>
          </w:p>
          <w:p w14:paraId="625BC528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ic (OR = 2.07, 95% CI [1.69, 2.54])</w:t>
            </w:r>
          </w:p>
          <w:p w14:paraId="75A77535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>CPA</w:t>
            </w:r>
            <w:r w:rsidRPr="00CE3336">
              <w:rPr>
                <w:sz w:val="20"/>
                <w:szCs w:val="20"/>
              </w:rPr>
              <w:t xml:space="preserve"> was associated with:</w:t>
            </w:r>
          </w:p>
          <w:p w14:paraId="34485EC0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Alcohol abuser (OR = 1.42, 95% CI [1.16, 1.72]) </w:t>
            </w:r>
          </w:p>
          <w:p w14:paraId="5767C630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Binge drinking (OR = 1.23 95% CI [1.04, 1.16]) </w:t>
            </w:r>
          </w:p>
          <w:p w14:paraId="432B027E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ver drank (OR = 1.35, 95% CI [1.09, 1.67])</w:t>
            </w:r>
          </w:p>
          <w:p w14:paraId="640B7A8E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Drink until drunk (OR = 1.37, 95% CI [1.15, 1.63])</w:t>
            </w:r>
          </w:p>
          <w:p w14:paraId="2769912C" w14:textId="77777777" w:rsidR="00312C8D" w:rsidRPr="00CE3336" w:rsidRDefault="00312C8D" w:rsidP="00312C8D">
            <w:pPr>
              <w:pStyle w:val="ListParagraph"/>
              <w:numPr>
                <w:ilvl w:val="0"/>
                <w:numId w:val="209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ic (OR = 1.75, 95% CI [1.47, 2.08])</w:t>
            </w:r>
          </w:p>
          <w:p w14:paraId="17F31AEE" w14:textId="77777777" w:rsidR="00312C8D" w:rsidRDefault="00312C8D" w:rsidP="00312C8D">
            <w:pPr>
              <w:rPr>
                <w:sz w:val="20"/>
                <w:szCs w:val="20"/>
              </w:rPr>
            </w:pPr>
          </w:p>
          <w:p w14:paraId="645CDD0C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Among drinkers: </w:t>
            </w:r>
          </w:p>
          <w:p w14:paraId="5999053A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lastRenderedPageBreak/>
              <w:t>CPA</w:t>
            </w:r>
            <w:r w:rsidRPr="00CE3336">
              <w:rPr>
                <w:sz w:val="20"/>
                <w:szCs w:val="20"/>
              </w:rPr>
              <w:t xml:space="preserve"> was associated with:</w:t>
            </w:r>
          </w:p>
          <w:p w14:paraId="5E6A632D" w14:textId="77777777" w:rsidR="00312C8D" w:rsidRPr="00CE3336" w:rsidRDefault="00312C8D" w:rsidP="00312C8D">
            <w:pPr>
              <w:pStyle w:val="ListParagraph"/>
              <w:numPr>
                <w:ilvl w:val="0"/>
                <w:numId w:val="210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 abuser (F</w:t>
            </w:r>
            <w:r w:rsidRPr="00CE3336">
              <w:rPr>
                <w:sz w:val="20"/>
                <w:szCs w:val="20"/>
                <w:vertAlign w:val="subscript"/>
              </w:rPr>
              <w:t>1, 3877</w:t>
            </w:r>
            <w:r w:rsidRPr="00CE3336">
              <w:rPr>
                <w:sz w:val="20"/>
                <w:szCs w:val="20"/>
              </w:rPr>
              <w:t xml:space="preserve"> = 51.31, </w:t>
            </w:r>
            <w:r w:rsidRPr="00CE3336">
              <w:rPr>
                <w:i/>
                <w:sz w:val="20"/>
                <w:szCs w:val="20"/>
              </w:rPr>
              <w:t xml:space="preserve">p </w:t>
            </w:r>
            <w:r w:rsidRPr="00CE3336">
              <w:rPr>
                <w:sz w:val="20"/>
                <w:szCs w:val="20"/>
              </w:rPr>
              <w:t>&lt; .001)</w:t>
            </w:r>
          </w:p>
          <w:p w14:paraId="326B9EC6" w14:textId="77777777" w:rsidR="00312C8D" w:rsidRPr="00CE3336" w:rsidRDefault="00312C8D" w:rsidP="00312C8D">
            <w:pPr>
              <w:pStyle w:val="ListParagraph"/>
              <w:numPr>
                <w:ilvl w:val="0"/>
                <w:numId w:val="210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Binge drinking (F</w:t>
            </w:r>
            <w:r w:rsidRPr="00CE3336">
              <w:rPr>
                <w:sz w:val="20"/>
                <w:szCs w:val="20"/>
                <w:vertAlign w:val="subscript"/>
              </w:rPr>
              <w:t>1, 3877</w:t>
            </w:r>
            <w:r w:rsidRPr="00CE3336">
              <w:rPr>
                <w:sz w:val="20"/>
                <w:szCs w:val="20"/>
              </w:rPr>
              <w:t xml:space="preserve"> = 6.12, </w:t>
            </w:r>
            <w:r w:rsidRPr="00CE3336">
              <w:rPr>
                <w:i/>
                <w:sz w:val="20"/>
                <w:szCs w:val="20"/>
              </w:rPr>
              <w:t xml:space="preserve">p </w:t>
            </w:r>
            <w:r w:rsidRPr="00CE3336">
              <w:rPr>
                <w:sz w:val="20"/>
                <w:szCs w:val="20"/>
              </w:rPr>
              <w:t>&lt; .05)</w:t>
            </w:r>
          </w:p>
          <w:p w14:paraId="65B6DB35" w14:textId="77777777" w:rsidR="00312C8D" w:rsidRPr="00CE3336" w:rsidRDefault="00312C8D" w:rsidP="00312C8D">
            <w:pPr>
              <w:pStyle w:val="ListParagraph"/>
              <w:numPr>
                <w:ilvl w:val="0"/>
                <w:numId w:val="210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Drink until drunk (F</w:t>
            </w:r>
            <w:r w:rsidRPr="00CE3336">
              <w:rPr>
                <w:sz w:val="20"/>
                <w:szCs w:val="20"/>
                <w:vertAlign w:val="subscript"/>
              </w:rPr>
              <w:t>1, 3877</w:t>
            </w:r>
            <w:r w:rsidRPr="00CE3336">
              <w:rPr>
                <w:sz w:val="20"/>
                <w:szCs w:val="20"/>
              </w:rPr>
              <w:t xml:space="preserve"> = 15.14,</w:t>
            </w:r>
          </w:p>
          <w:p w14:paraId="330472D2" w14:textId="77777777" w:rsidR="00312C8D" w:rsidRPr="00CE3336" w:rsidRDefault="00312C8D" w:rsidP="00312C8D">
            <w:pPr>
              <w:pStyle w:val="ListParagraph"/>
              <w:ind w:left="540"/>
              <w:rPr>
                <w:sz w:val="20"/>
                <w:szCs w:val="20"/>
              </w:rPr>
            </w:pPr>
            <w:r w:rsidRPr="00CE3336">
              <w:rPr>
                <w:i/>
                <w:sz w:val="20"/>
                <w:szCs w:val="20"/>
              </w:rPr>
              <w:t xml:space="preserve">p </w:t>
            </w:r>
            <w:r w:rsidRPr="00CE3336">
              <w:rPr>
                <w:sz w:val="20"/>
                <w:szCs w:val="20"/>
              </w:rPr>
              <w:t xml:space="preserve">&lt; .001) </w:t>
            </w:r>
          </w:p>
          <w:p w14:paraId="4CB5B1B6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>CSA</w:t>
            </w:r>
            <w:r w:rsidRPr="00CE3336">
              <w:rPr>
                <w:sz w:val="20"/>
                <w:szCs w:val="20"/>
              </w:rPr>
              <w:t xml:space="preserve"> was associated with:</w:t>
            </w:r>
          </w:p>
          <w:p w14:paraId="716F81A2" w14:textId="77777777" w:rsidR="00312C8D" w:rsidRPr="00CE3336" w:rsidRDefault="00312C8D" w:rsidP="00312C8D">
            <w:pPr>
              <w:pStyle w:val="ListParagraph"/>
              <w:numPr>
                <w:ilvl w:val="0"/>
                <w:numId w:val="211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 abuse score (F</w:t>
            </w:r>
            <w:r w:rsidRPr="00CE3336">
              <w:rPr>
                <w:sz w:val="20"/>
                <w:szCs w:val="20"/>
                <w:vertAlign w:val="subscript"/>
              </w:rPr>
              <w:t>1, 3877</w:t>
            </w:r>
            <w:r w:rsidRPr="00CE3336">
              <w:rPr>
                <w:sz w:val="20"/>
                <w:szCs w:val="20"/>
              </w:rPr>
              <w:t xml:space="preserve"> = 39.37,</w:t>
            </w:r>
          </w:p>
          <w:p w14:paraId="5DCD20FB" w14:textId="77777777" w:rsidR="00312C8D" w:rsidRPr="00CE3336" w:rsidRDefault="00312C8D" w:rsidP="00312C8D">
            <w:pPr>
              <w:pStyle w:val="ListParagraph"/>
              <w:ind w:left="540"/>
              <w:rPr>
                <w:sz w:val="20"/>
                <w:szCs w:val="20"/>
              </w:rPr>
            </w:pPr>
            <w:r w:rsidRPr="00CE3336">
              <w:rPr>
                <w:i/>
                <w:sz w:val="20"/>
                <w:szCs w:val="20"/>
              </w:rPr>
              <w:t xml:space="preserve">p </w:t>
            </w:r>
            <w:r w:rsidRPr="00CE3336">
              <w:rPr>
                <w:sz w:val="20"/>
                <w:szCs w:val="20"/>
              </w:rPr>
              <w:t xml:space="preserve">&lt; .001) </w:t>
            </w:r>
          </w:p>
          <w:p w14:paraId="21772436" w14:textId="77777777" w:rsidR="00312C8D" w:rsidRPr="00CE3336" w:rsidRDefault="00312C8D" w:rsidP="00312C8D">
            <w:pPr>
              <w:pStyle w:val="ListParagraph"/>
              <w:numPr>
                <w:ilvl w:val="0"/>
                <w:numId w:val="211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Binge drinking (F</w:t>
            </w:r>
            <w:r w:rsidRPr="00CE3336">
              <w:rPr>
                <w:sz w:val="20"/>
                <w:szCs w:val="20"/>
                <w:vertAlign w:val="subscript"/>
              </w:rPr>
              <w:t>1, 3877</w:t>
            </w:r>
            <w:r w:rsidRPr="00CE3336">
              <w:rPr>
                <w:sz w:val="20"/>
                <w:szCs w:val="20"/>
              </w:rPr>
              <w:t xml:space="preserve"> = 44.80, </w:t>
            </w:r>
            <w:r w:rsidRPr="00CE3336">
              <w:rPr>
                <w:i/>
                <w:sz w:val="20"/>
                <w:szCs w:val="20"/>
              </w:rPr>
              <w:t xml:space="preserve">p </w:t>
            </w:r>
            <w:r w:rsidRPr="00CE3336">
              <w:rPr>
                <w:sz w:val="20"/>
                <w:szCs w:val="20"/>
              </w:rPr>
              <w:t>&lt; .001)</w:t>
            </w:r>
          </w:p>
          <w:p w14:paraId="72B4FC16" w14:textId="77777777" w:rsidR="00312C8D" w:rsidRPr="00CE3336" w:rsidRDefault="00312C8D" w:rsidP="00312C8D">
            <w:pPr>
              <w:pStyle w:val="ListParagraph"/>
              <w:numPr>
                <w:ilvl w:val="0"/>
                <w:numId w:val="211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Drink until drunk (F</w:t>
            </w:r>
            <w:r w:rsidRPr="00CE3336">
              <w:rPr>
                <w:sz w:val="20"/>
                <w:szCs w:val="20"/>
                <w:vertAlign w:val="subscript"/>
              </w:rPr>
              <w:t>1, 3877</w:t>
            </w:r>
            <w:r w:rsidRPr="00CE3336">
              <w:rPr>
                <w:sz w:val="20"/>
                <w:szCs w:val="20"/>
              </w:rPr>
              <w:t xml:space="preserve"> = 7.65, </w:t>
            </w:r>
          </w:p>
          <w:p w14:paraId="2437DB58" w14:textId="77777777" w:rsidR="00312C8D" w:rsidRPr="00CE3336" w:rsidRDefault="00312C8D" w:rsidP="00312C8D">
            <w:pPr>
              <w:pStyle w:val="ListParagraph"/>
              <w:ind w:left="540"/>
              <w:rPr>
                <w:sz w:val="20"/>
                <w:szCs w:val="20"/>
              </w:rPr>
            </w:pPr>
            <w:r w:rsidRPr="00CE3336">
              <w:rPr>
                <w:i/>
                <w:sz w:val="20"/>
                <w:szCs w:val="20"/>
              </w:rPr>
              <w:t xml:space="preserve">p </w:t>
            </w:r>
            <w:r w:rsidRPr="00CE3336">
              <w:rPr>
                <w:sz w:val="20"/>
                <w:szCs w:val="20"/>
              </w:rPr>
              <w:t>&lt; .01)</w:t>
            </w:r>
          </w:p>
          <w:p w14:paraId="0DE6827C" w14:textId="77777777" w:rsidR="00312C8D" w:rsidRDefault="00312C8D" w:rsidP="00312C8D">
            <w:pPr>
              <w:rPr>
                <w:sz w:val="20"/>
                <w:szCs w:val="20"/>
              </w:rPr>
            </w:pPr>
          </w:p>
          <w:p w14:paraId="5F287569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The severity of alcohol related problems was higher for men than women.                                                                                                                                </w:t>
            </w:r>
          </w:p>
        </w:tc>
      </w:tr>
      <w:tr w:rsidR="00312C8D" w:rsidRPr="00CE3336" w14:paraId="4903B67A" w14:textId="77777777" w:rsidTr="00EC7B34">
        <w:tc>
          <w:tcPr>
            <w:tcW w:w="2245" w:type="dxa"/>
          </w:tcPr>
          <w:p w14:paraId="12D79339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lastRenderedPageBreak/>
              <w:t>Tyler (2015)</w:t>
            </w:r>
            <w:r w:rsidR="00502F8E">
              <w:rPr>
                <w:color w:val="000000"/>
                <w:sz w:val="20"/>
                <w:szCs w:val="20"/>
              </w:rPr>
              <w:fldChar w:fldCharType="begin"/>
            </w:r>
            <w:r w:rsidR="00502F8E">
              <w:rPr>
                <w:color w:val="000000"/>
                <w:sz w:val="20"/>
                <w:szCs w:val="20"/>
              </w:rPr>
              <w:instrText xml:space="preserve"> ADDIN EN.CITE &lt;EndNote&gt;&lt;Cite&gt;&lt;Author&gt;Tyler&lt;/Author&gt;&lt;Year&gt;2015&lt;/Year&gt;&lt;RecNum&gt;158&lt;/RecNum&gt;&lt;DisplayText&gt;[51]&lt;/DisplayText&gt;&lt;record&gt;&lt;rec-number&gt;158&lt;/rec-number&gt;&lt;foreign-keys&gt;&lt;key app="EN" db-id="p2wsz9rdmz90w8evpvmx9txyefzeatevvrxx" timestamp="1477320575"&gt;158&lt;/key&gt;&lt;key app="ENWeb" db-id=""&gt;0&lt;/key&gt;&lt;/foreign-keys&gt;&lt;ref-type name="Journal Article"&gt;17&lt;/ref-type&gt;&lt;contributors&gt;&lt;authors&gt;&lt;author&gt;Tyler, K. A.&lt;/author&gt;&lt;author&gt;Schmitz, R. M.&lt;/author&gt;&lt;author&gt;Adams, S. A.&lt;/author&gt;&lt;/authors&gt;&lt;/contributors&gt;&lt;auth-address&gt;University of Nebraska-Lincoln, USA kim@ktresearch.net.&amp;#xD;University of Nebraska-Lincoln, USA.&lt;/auth-address&gt;&lt;titles&gt;&lt;title&gt;Alcohol Expectancy, Drinking Behavior, and Sexual Victimization Among Female and Male College Students&lt;/title&gt;&lt;secondary-title&gt;J Interpers Violence&lt;/secondary-title&gt;&lt;/titles&gt;&lt;periodical&gt;&lt;full-title&gt;J Interpers Violence&lt;/full-title&gt;&lt;/periodical&gt;&lt;keywords&gt;&lt;keyword&gt;alcohol&lt;/keyword&gt;&lt;keyword&gt;alcohol expectancy&lt;/keyword&gt;&lt;keyword&gt;college students&lt;/keyword&gt;&lt;keyword&gt;sexual victimization&lt;/keyword&gt;&lt;/keywords&gt;&lt;dates&gt;&lt;year&gt;2015&lt;/year&gt;&lt;pub-dates&gt;&lt;date&gt;Jun 30&lt;/date&gt;&lt;/pub-dates&gt;&lt;/dates&gt;&lt;isbn&gt;1552-6518 (Electronic)&amp;#xD;0886-2605 (Linking)&lt;/isbn&gt;&lt;accession-num&gt;26130688&lt;/accession-num&gt;&lt;urls&gt;&lt;related-urls&gt;&lt;url&gt;http://www.ncbi.nlm.nih.gov/pubmed/26130688&lt;/url&gt;&lt;/related-urls&gt;&lt;/urls&gt;&lt;electronic-resource-num&gt;10.1177/0886260515591280&lt;/electronic-resource-num&gt;&lt;/record&gt;&lt;/Cite&gt;&lt;/EndNote&gt;</w:instrText>
            </w:r>
            <w:r w:rsidR="00502F8E">
              <w:rPr>
                <w:color w:val="000000"/>
                <w:sz w:val="20"/>
                <w:szCs w:val="20"/>
              </w:rPr>
              <w:fldChar w:fldCharType="separate"/>
            </w:r>
            <w:r w:rsidR="00502F8E">
              <w:rPr>
                <w:noProof/>
                <w:color w:val="000000"/>
                <w:sz w:val="20"/>
                <w:szCs w:val="20"/>
              </w:rPr>
              <w:t>[51]</w:t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</w:p>
          <w:p w14:paraId="7337A4BB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N=704</w:t>
            </w:r>
          </w:p>
          <w:p w14:paraId="38B78E86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74E3766E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College students enrolled in undergraduate courses at a large Midwestern university</w:t>
            </w:r>
          </w:p>
        </w:tc>
        <w:tc>
          <w:tcPr>
            <w:tcW w:w="2070" w:type="dxa"/>
          </w:tcPr>
          <w:p w14:paraId="55434C4D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2013-2014</w:t>
            </w:r>
          </w:p>
          <w:p w14:paraId="11D30702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67C093D1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ge not reported</w:t>
            </w:r>
          </w:p>
          <w:p w14:paraId="61F3ACB0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60% </w:t>
            </w:r>
            <w:r>
              <w:rPr>
                <w:sz w:val="20"/>
                <w:szCs w:val="20"/>
              </w:rPr>
              <w:t>f</w:t>
            </w:r>
            <w:r w:rsidRPr="00CE3336">
              <w:rPr>
                <w:sz w:val="20"/>
                <w:szCs w:val="20"/>
              </w:rPr>
              <w:t xml:space="preserve">emale </w:t>
            </w:r>
          </w:p>
          <w:p w14:paraId="5C34CE20" w14:textId="77777777" w:rsidR="00312C8D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81% </w:t>
            </w:r>
            <w:r w:rsidR="00877741">
              <w:rPr>
                <w:sz w:val="20"/>
                <w:szCs w:val="20"/>
              </w:rPr>
              <w:t>W</w:t>
            </w:r>
            <w:r w:rsidRPr="00CE3336">
              <w:rPr>
                <w:sz w:val="20"/>
                <w:szCs w:val="20"/>
              </w:rPr>
              <w:t xml:space="preserve">hite </w:t>
            </w:r>
          </w:p>
          <w:p w14:paraId="70D49AEE" w14:textId="77777777" w:rsidR="00877741" w:rsidRPr="00CE3336" w:rsidRDefault="00877741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6% Hispanic </w:t>
            </w:r>
          </w:p>
          <w:p w14:paraId="27489F96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281F128A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  <w:r w:rsidRPr="00CE3336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4B16F1D4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4A48269C" w14:textId="77777777" w:rsidR="00312C8D" w:rsidRPr="00CE3336" w:rsidRDefault="00312C8D" w:rsidP="00312C8D">
            <w:pPr>
              <w:ind w:hanging="17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Drinking behavior </w:t>
            </w:r>
          </w:p>
        </w:tc>
        <w:tc>
          <w:tcPr>
            <w:tcW w:w="3685" w:type="dxa"/>
          </w:tcPr>
          <w:p w14:paraId="4CFE0B48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>CSA</w:t>
            </w:r>
            <w:r w:rsidRPr="00CE3336">
              <w:rPr>
                <w:sz w:val="20"/>
                <w:szCs w:val="20"/>
              </w:rPr>
              <w:t xml:space="preserve"> was not associated with drinking behavior in adjusted models. </w:t>
            </w:r>
          </w:p>
        </w:tc>
      </w:tr>
      <w:tr w:rsidR="00312C8D" w:rsidRPr="00CE3336" w14:paraId="4E5E959D" w14:textId="77777777" w:rsidTr="00EC7B34">
        <w:tc>
          <w:tcPr>
            <w:tcW w:w="2245" w:type="dxa"/>
          </w:tcPr>
          <w:p w14:paraId="2E7C40AF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Ulibarri (2015)</w:t>
            </w:r>
            <w:r w:rsidR="00502F8E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VbGliYXJyaTwvQXV0aG9yPjxZZWFyPjIwMTU8L1llYXI+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</w:fldData>
              </w:fldChar>
            </w:r>
            <w:r w:rsidR="00502F8E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502F8E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VbGliYXJyaTwvQXV0aG9yPjxZZWFyPjIwMTU8L1llYXI+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</w:fldData>
              </w:fldChar>
            </w:r>
            <w:r w:rsidR="00502F8E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502F8E">
              <w:rPr>
                <w:color w:val="000000"/>
                <w:sz w:val="20"/>
                <w:szCs w:val="20"/>
              </w:rPr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  <w:r w:rsidR="00502F8E">
              <w:rPr>
                <w:color w:val="000000"/>
                <w:sz w:val="20"/>
                <w:szCs w:val="20"/>
              </w:rPr>
            </w:r>
            <w:r w:rsidR="00502F8E">
              <w:rPr>
                <w:color w:val="000000"/>
                <w:sz w:val="20"/>
                <w:szCs w:val="20"/>
              </w:rPr>
              <w:fldChar w:fldCharType="separate"/>
            </w:r>
            <w:r w:rsidR="00502F8E">
              <w:rPr>
                <w:noProof/>
                <w:color w:val="000000"/>
                <w:sz w:val="20"/>
                <w:szCs w:val="20"/>
              </w:rPr>
              <w:t>[52]</w:t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</w:p>
          <w:p w14:paraId="6FCA55A9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N=204</w:t>
            </w:r>
          </w:p>
          <w:p w14:paraId="4045174D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359BB5D2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Latina women recruited from a program providing nutrition and health education services for low-income women and children in San Diego, CA</w:t>
            </w:r>
          </w:p>
        </w:tc>
        <w:tc>
          <w:tcPr>
            <w:tcW w:w="2070" w:type="dxa"/>
          </w:tcPr>
          <w:p w14:paraId="319B12C1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Year not reported</w:t>
            </w:r>
          </w:p>
          <w:p w14:paraId="252B4B4F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08F4DD56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25.04 years (4.2) </w:t>
            </w:r>
          </w:p>
          <w:p w14:paraId="34DBD23B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CE3336">
              <w:rPr>
                <w:sz w:val="20"/>
                <w:szCs w:val="20"/>
              </w:rPr>
              <w:t>emale</w:t>
            </w:r>
          </w:p>
          <w:p w14:paraId="701CFECB" w14:textId="77777777" w:rsidR="00312C8D" w:rsidRPr="00CE3336" w:rsidRDefault="00312C8D" w:rsidP="00877741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100% </w:t>
            </w:r>
            <w:r w:rsidR="00877741">
              <w:rPr>
                <w:sz w:val="20"/>
                <w:szCs w:val="20"/>
              </w:rPr>
              <w:t xml:space="preserve">Hispanic </w:t>
            </w:r>
            <w:r w:rsidRPr="00CE3336">
              <w:rPr>
                <w:sz w:val="20"/>
                <w:szCs w:val="20"/>
              </w:rPr>
              <w:t xml:space="preserve">  </w:t>
            </w:r>
          </w:p>
        </w:tc>
        <w:tc>
          <w:tcPr>
            <w:tcW w:w="1440" w:type="dxa"/>
          </w:tcPr>
          <w:p w14:paraId="23679806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inear regressions; SEM </w:t>
            </w:r>
            <w:r w:rsidRPr="00CE3336">
              <w:rPr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583FF5C5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28C46D5F" w14:textId="77777777" w:rsidR="00312C8D" w:rsidRPr="00CE3336" w:rsidRDefault="00312C8D" w:rsidP="00312C8D">
            <w:pPr>
              <w:ind w:left="163" w:hanging="163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Alcohol abuse </w:t>
            </w:r>
          </w:p>
        </w:tc>
        <w:tc>
          <w:tcPr>
            <w:tcW w:w="3685" w:type="dxa"/>
          </w:tcPr>
          <w:p w14:paraId="12A49115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>CSA</w:t>
            </w:r>
            <w:r w:rsidRPr="00CE3336">
              <w:rPr>
                <w:sz w:val="20"/>
                <w:szCs w:val="20"/>
              </w:rPr>
              <w:t xml:space="preserve"> was not associated with alcohol abuse in adjusted models. </w:t>
            </w:r>
          </w:p>
        </w:tc>
      </w:tr>
      <w:tr w:rsidR="00312C8D" w:rsidRPr="00CE3336" w14:paraId="7F70D159" w14:textId="77777777" w:rsidTr="00EC7B34">
        <w:tc>
          <w:tcPr>
            <w:tcW w:w="2245" w:type="dxa"/>
          </w:tcPr>
          <w:p w14:paraId="1D9E90B6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lastRenderedPageBreak/>
              <w:t>Ullman (2015)</w:t>
            </w:r>
            <w:r w:rsidR="00502F8E">
              <w:rPr>
                <w:color w:val="000000"/>
                <w:sz w:val="20"/>
                <w:szCs w:val="20"/>
              </w:rPr>
              <w:fldChar w:fldCharType="begin"/>
            </w:r>
            <w:r w:rsidR="00502F8E">
              <w:rPr>
                <w:color w:val="000000"/>
                <w:sz w:val="20"/>
                <w:szCs w:val="20"/>
              </w:rPr>
              <w:instrText xml:space="preserve"> ADDIN EN.CITE &lt;EndNote&gt;&lt;Cite&gt;&lt;Author&gt;Ullman&lt;/Author&gt;&lt;Year&gt;2015&lt;/Year&gt;&lt;RecNum&gt;160&lt;/RecNum&gt;&lt;DisplayText&gt;[53]&lt;/DisplayText&gt;&lt;record&gt;&lt;rec-number&gt;160&lt;/rec-number&gt;&lt;foreign-keys&gt;&lt;key app="EN" db-id="p2wsz9rdmz90w8evpvmx9txyefzeatevvrxx" timestamp="1477320582"&gt;160&lt;/key&gt;&lt;key app="ENWeb" db-id=""&gt;0&lt;/key&gt;&lt;/foreign-keys&gt;&lt;ref-type name="Journal Article"&gt;17&lt;/ref-type&gt;&lt;contributors&gt;&lt;authors&gt;&lt;author&gt;Ullman, S. E.&lt;/author&gt;&lt;author&gt;Sigurvinsdottir, R.&lt;/author&gt;&lt;/authors&gt;&lt;/contributors&gt;&lt;auth-address&gt;University of Illinois at Chicago.&lt;/auth-address&gt;&lt;titles&gt;&lt;title&gt;Intimate Partner Violence and Drinking Among Victims of Adult Sexual Assault&lt;/title&gt;&lt;secondary-title&gt;J Aggress Maltreat Trauma&lt;/secondary-title&gt;&lt;/titles&gt;&lt;periodical&gt;&lt;full-title&gt;J Aggress Maltreat Trauma&lt;/full-title&gt;&lt;/periodical&gt;&lt;pages&gt;117-130&lt;/pages&gt;&lt;volume&gt;24&lt;/volume&gt;&lt;number&gt;2&lt;/number&gt;&lt;keywords&gt;&lt;keyword&gt;child sexual abuse&lt;/keyword&gt;&lt;keyword&gt;community&lt;/keyword&gt;&lt;keyword&gt;intimate partner violence&lt;/keyword&gt;&lt;keyword&gt;problem drinking&lt;/keyword&gt;&lt;keyword&gt;sexual assault&lt;/keyword&gt;&lt;/keywords&gt;&lt;dates&gt;&lt;year&gt;2015&lt;/year&gt;&lt;pub-dates&gt;&lt;date&gt;Feb 26&lt;/date&gt;&lt;/pub-dates&gt;&lt;/dates&gt;&lt;isbn&gt;1092-6771 (Print)&amp;#xD;1092-6771 (Linking)&lt;/isbn&gt;&lt;accession-num&gt;25750512&lt;/accession-num&gt;&lt;urls&gt;&lt;related-urls&gt;&lt;url&gt;http://www.ncbi.nlm.nih.gov/pubmed/25750512&lt;/url&gt;&lt;/related-urls&gt;&lt;/urls&gt;&lt;custom2&gt;PMC4350239&lt;/custom2&gt;&lt;electronic-resource-num&gt;10.1080/10926771.2015.996312&lt;/electronic-resource-num&gt;&lt;/record&gt;&lt;/Cite&gt;&lt;/EndNote&gt;</w:instrText>
            </w:r>
            <w:r w:rsidR="00502F8E">
              <w:rPr>
                <w:color w:val="000000"/>
                <w:sz w:val="20"/>
                <w:szCs w:val="20"/>
              </w:rPr>
              <w:fldChar w:fldCharType="separate"/>
            </w:r>
            <w:r w:rsidR="00502F8E">
              <w:rPr>
                <w:noProof/>
                <w:color w:val="000000"/>
                <w:sz w:val="20"/>
                <w:szCs w:val="20"/>
              </w:rPr>
              <w:t>[53]</w:t>
            </w:r>
            <w:r w:rsidR="00502F8E">
              <w:rPr>
                <w:color w:val="000000"/>
                <w:sz w:val="20"/>
                <w:szCs w:val="20"/>
              </w:rPr>
              <w:fldChar w:fldCharType="end"/>
            </w:r>
          </w:p>
          <w:p w14:paraId="67226670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>N=1,863</w:t>
            </w:r>
          </w:p>
          <w:p w14:paraId="2DC0CC1A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</w:p>
          <w:p w14:paraId="5862CD1F" w14:textId="77777777" w:rsidR="00312C8D" w:rsidRPr="00CE3336" w:rsidRDefault="00312C8D" w:rsidP="00312C8D">
            <w:pPr>
              <w:rPr>
                <w:color w:val="000000"/>
                <w:sz w:val="20"/>
                <w:szCs w:val="20"/>
              </w:rPr>
            </w:pPr>
            <w:r w:rsidRPr="00CE3336">
              <w:rPr>
                <w:color w:val="000000"/>
                <w:sz w:val="20"/>
                <w:szCs w:val="20"/>
              </w:rPr>
              <w:t xml:space="preserve">Women with sexual assault histories from a large Midwestern metropolitan area </w:t>
            </w:r>
          </w:p>
        </w:tc>
        <w:tc>
          <w:tcPr>
            <w:tcW w:w="2070" w:type="dxa"/>
          </w:tcPr>
          <w:p w14:paraId="616409A2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Year not reported</w:t>
            </w:r>
          </w:p>
          <w:p w14:paraId="55D270DB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054055B5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31.1 years (12.2) </w:t>
            </w:r>
          </w:p>
          <w:p w14:paraId="1024B38F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CE3336">
              <w:rPr>
                <w:sz w:val="20"/>
                <w:szCs w:val="20"/>
              </w:rPr>
              <w:t xml:space="preserve">emale </w:t>
            </w:r>
          </w:p>
          <w:p w14:paraId="6B092E44" w14:textId="77777777" w:rsidR="00312C8D" w:rsidRDefault="00312C8D" w:rsidP="0087774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CE3336">
              <w:rPr>
                <w:sz w:val="20"/>
                <w:szCs w:val="20"/>
              </w:rPr>
              <w:t xml:space="preserve">5% </w:t>
            </w:r>
            <w:r w:rsidR="00877741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  <w:r w:rsidRPr="00CE3336">
              <w:rPr>
                <w:sz w:val="20"/>
                <w:szCs w:val="20"/>
              </w:rPr>
              <w:t xml:space="preserve"> </w:t>
            </w:r>
          </w:p>
          <w:p w14:paraId="5A40E52E" w14:textId="77777777" w:rsidR="00877741" w:rsidRPr="00CE3336" w:rsidRDefault="00877741" w:rsidP="0087774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4% Hispanic </w:t>
            </w:r>
          </w:p>
        </w:tc>
        <w:tc>
          <w:tcPr>
            <w:tcW w:w="1440" w:type="dxa"/>
          </w:tcPr>
          <w:p w14:paraId="06A506EE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ivariate correlations; </w:t>
            </w:r>
            <w:r w:rsidRPr="00CE3336">
              <w:rPr>
                <w:sz w:val="20"/>
                <w:szCs w:val="20"/>
              </w:rPr>
              <w:t xml:space="preserve"> Multiple regression </w:t>
            </w:r>
          </w:p>
        </w:tc>
        <w:tc>
          <w:tcPr>
            <w:tcW w:w="2610" w:type="dxa"/>
          </w:tcPr>
          <w:p w14:paraId="04079D8C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Severity and exposure to CSA </w:t>
            </w:r>
          </w:p>
        </w:tc>
        <w:tc>
          <w:tcPr>
            <w:tcW w:w="1620" w:type="dxa"/>
          </w:tcPr>
          <w:p w14:paraId="3333C978" w14:textId="77777777" w:rsidR="00312C8D" w:rsidRPr="00CE3336" w:rsidRDefault="00312C8D" w:rsidP="00312C8D">
            <w:pPr>
              <w:pStyle w:val="ListParagraph"/>
              <w:numPr>
                <w:ilvl w:val="0"/>
                <w:numId w:val="76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Typical drinking frequency in previous year</w:t>
            </w:r>
          </w:p>
          <w:p w14:paraId="64C4D09E" w14:textId="77777777" w:rsidR="00312C8D" w:rsidRPr="00CE3336" w:rsidRDefault="00312C8D" w:rsidP="00312C8D">
            <w:pPr>
              <w:pStyle w:val="ListParagraph"/>
              <w:numPr>
                <w:ilvl w:val="0"/>
                <w:numId w:val="76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-related problems in previous year</w:t>
            </w:r>
          </w:p>
        </w:tc>
        <w:tc>
          <w:tcPr>
            <w:tcW w:w="3685" w:type="dxa"/>
          </w:tcPr>
          <w:p w14:paraId="6D8416EF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>CSA</w:t>
            </w:r>
            <w:r w:rsidRPr="00CE3336">
              <w:rPr>
                <w:sz w:val="20"/>
                <w:szCs w:val="20"/>
              </w:rPr>
              <w:t xml:space="preserve"> was not associated with drinking measures in adjusted models.</w:t>
            </w:r>
          </w:p>
        </w:tc>
      </w:tr>
      <w:tr w:rsidR="00312C8D" w:rsidRPr="00867072" w14:paraId="25EBD55B" w14:textId="77777777" w:rsidTr="00EC7B34">
        <w:tc>
          <w:tcPr>
            <w:tcW w:w="2245" w:type="dxa"/>
          </w:tcPr>
          <w:p w14:paraId="261C2D5C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Waldrop (2007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XYWxkcm9wPC9BdXRob3I+PFllYXI+MjAwNzwvWWVhcj48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</w:fldData>
              </w:fldChar>
            </w:r>
            <w:r w:rsidR="00502F8E">
              <w:rPr>
                <w:sz w:val="20"/>
                <w:szCs w:val="20"/>
              </w:rPr>
              <w:instrText xml:space="preserve"> ADDIN EN.CITE </w:instrTex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XYWxkcm9wPC9BdXRob3I+PFllYXI+MjAwNzwvWWVhcj48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</w:fldData>
              </w:fldChar>
            </w:r>
            <w:r w:rsidR="00502F8E">
              <w:rPr>
                <w:sz w:val="20"/>
                <w:szCs w:val="20"/>
              </w:rPr>
              <w:instrText xml:space="preserve"> ADDIN EN.CITE.DATA </w:instrText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54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2204D6CD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N=58 (sample for reported results)</w:t>
            </w:r>
          </w:p>
          <w:p w14:paraId="2EB128AD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5D724325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The study included individuals with comorbid alcohol dependence and PTSD (n = 28), PTSD only (n = 30), alcohol dependence only (n= 35), and neither PTSD nor alcohol dependence (n = 31)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0386DB88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Year not reported</w:t>
            </w:r>
          </w:p>
          <w:p w14:paraId="67A091E6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160A05D1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Range: 18-60 years </w:t>
            </w:r>
          </w:p>
          <w:p w14:paraId="198DCD90" w14:textId="77777777" w:rsidR="00312C8D" w:rsidRPr="009104AD" w:rsidRDefault="00312C8D" w:rsidP="00312C8D">
            <w:pPr>
              <w:rPr>
                <w:color w:val="000000"/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(</w:t>
            </w:r>
            <w:r w:rsidRPr="009104AD">
              <w:rPr>
                <w:color w:val="000000"/>
                <w:sz w:val="20"/>
                <w:szCs w:val="20"/>
              </w:rPr>
              <w:t>Mean age and SD not reported)</w:t>
            </w:r>
          </w:p>
          <w:p w14:paraId="7013CE5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52% </w:t>
            </w:r>
            <w:r>
              <w:rPr>
                <w:sz w:val="20"/>
                <w:szCs w:val="20"/>
              </w:rPr>
              <w:t>f</w:t>
            </w:r>
            <w:r w:rsidRPr="009104AD">
              <w:rPr>
                <w:sz w:val="20"/>
                <w:szCs w:val="20"/>
              </w:rPr>
              <w:t xml:space="preserve">emale </w:t>
            </w:r>
          </w:p>
          <w:p w14:paraId="42E01FA6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R/E not reported</w:t>
            </w:r>
          </w:p>
        </w:tc>
        <w:tc>
          <w:tcPr>
            <w:tcW w:w="1440" w:type="dxa"/>
          </w:tcPr>
          <w:p w14:paraId="2B2AEBC3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egression; </w:t>
            </w:r>
            <w:r w:rsidRPr="009104AD">
              <w:rPr>
                <w:sz w:val="20"/>
                <w:szCs w:val="20"/>
              </w:rPr>
              <w:t xml:space="preserve">ANCOVA </w:t>
            </w:r>
          </w:p>
        </w:tc>
        <w:tc>
          <w:tcPr>
            <w:tcW w:w="2610" w:type="dxa"/>
          </w:tcPr>
          <w:p w14:paraId="28A3641E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Summary adversity score based on the following:</w:t>
            </w:r>
          </w:p>
          <w:p w14:paraId="1F44A94B" w14:textId="77777777" w:rsidR="00312C8D" w:rsidRPr="009104AD" w:rsidRDefault="00312C8D" w:rsidP="00312C8D">
            <w:pPr>
              <w:pStyle w:val="ListParagraph"/>
              <w:numPr>
                <w:ilvl w:val="0"/>
                <w:numId w:val="231"/>
              </w:numPr>
              <w:spacing w:after="0" w:line="240" w:lineRule="auto"/>
              <w:ind w:left="342" w:hanging="180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CSA</w:t>
            </w:r>
          </w:p>
          <w:p w14:paraId="281F6648" w14:textId="77777777" w:rsidR="00312C8D" w:rsidRPr="009104AD" w:rsidRDefault="00312C8D" w:rsidP="00312C8D">
            <w:pPr>
              <w:pStyle w:val="ListParagraph"/>
              <w:numPr>
                <w:ilvl w:val="0"/>
                <w:numId w:val="231"/>
              </w:numPr>
              <w:spacing w:after="0" w:line="240" w:lineRule="auto"/>
              <w:ind w:left="342" w:hanging="180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CPA</w:t>
            </w:r>
          </w:p>
          <w:p w14:paraId="57A3AF4C" w14:textId="77777777" w:rsidR="00312C8D" w:rsidRPr="009104AD" w:rsidRDefault="00312C8D" w:rsidP="00312C8D">
            <w:pPr>
              <w:pStyle w:val="ListParagraph"/>
              <w:numPr>
                <w:ilvl w:val="0"/>
                <w:numId w:val="231"/>
              </w:numPr>
              <w:spacing w:after="0" w:line="240" w:lineRule="auto"/>
              <w:ind w:left="342" w:hanging="180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Witnessing violence</w:t>
            </w:r>
          </w:p>
          <w:p w14:paraId="3D88D9F7" w14:textId="77777777" w:rsidR="00312C8D" w:rsidRPr="009104AD" w:rsidRDefault="00312C8D" w:rsidP="00312C8D">
            <w:pPr>
              <w:pStyle w:val="ListParagraph"/>
              <w:numPr>
                <w:ilvl w:val="0"/>
                <w:numId w:val="231"/>
              </w:numPr>
              <w:spacing w:after="0" w:line="240" w:lineRule="auto"/>
              <w:ind w:left="342" w:hanging="180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Other traumas</w:t>
            </w:r>
          </w:p>
        </w:tc>
        <w:tc>
          <w:tcPr>
            <w:tcW w:w="1620" w:type="dxa"/>
          </w:tcPr>
          <w:p w14:paraId="461EAD06" w14:textId="77777777" w:rsidR="00312C8D" w:rsidRPr="009104AD" w:rsidRDefault="00312C8D" w:rsidP="00312C8D">
            <w:pPr>
              <w:pStyle w:val="ListParagraph"/>
              <w:numPr>
                <w:ilvl w:val="0"/>
                <w:numId w:val="5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Daily drinking in previous 90-day period</w:t>
            </w:r>
          </w:p>
          <w:p w14:paraId="21E0A648" w14:textId="77777777" w:rsidR="00312C8D" w:rsidRPr="009104AD" w:rsidRDefault="00312C8D" w:rsidP="00312C8D">
            <w:pPr>
              <w:pStyle w:val="ListParagraph"/>
              <w:numPr>
                <w:ilvl w:val="0"/>
                <w:numId w:val="5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Age at first drink</w:t>
            </w:r>
          </w:p>
          <w:p w14:paraId="4257EF99" w14:textId="77777777" w:rsidR="00312C8D" w:rsidRPr="009104AD" w:rsidRDefault="00312C8D" w:rsidP="00312C8D">
            <w:pPr>
              <w:pStyle w:val="ListParagraph"/>
              <w:numPr>
                <w:ilvl w:val="0"/>
                <w:numId w:val="5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Age at heaviest drink</w:t>
            </w:r>
          </w:p>
        </w:tc>
        <w:tc>
          <w:tcPr>
            <w:tcW w:w="3685" w:type="dxa"/>
          </w:tcPr>
          <w:p w14:paraId="428F9972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Experiencing </w:t>
            </w:r>
            <w:r w:rsidRPr="009104AD">
              <w:rPr>
                <w:sz w:val="20"/>
                <w:szCs w:val="20"/>
                <w:u w:val="single"/>
              </w:rPr>
              <w:t>childhood trauma</w:t>
            </w:r>
            <w:r w:rsidRPr="009104AD">
              <w:rPr>
                <w:sz w:val="20"/>
                <w:szCs w:val="20"/>
              </w:rPr>
              <w:t xml:space="preserve"> (compared to adult trauma) was associated with:</w:t>
            </w:r>
          </w:p>
          <w:p w14:paraId="19FE9497" w14:textId="77777777" w:rsidR="00312C8D" w:rsidRPr="009104AD" w:rsidRDefault="00312C8D" w:rsidP="00312C8D">
            <w:pPr>
              <w:pStyle w:val="ListParagraph"/>
              <w:numPr>
                <w:ilvl w:val="0"/>
                <w:numId w:val="208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Earlier age of first drink [F</w:t>
            </w:r>
            <w:r w:rsidRPr="009104AD">
              <w:rPr>
                <w:sz w:val="20"/>
                <w:szCs w:val="20"/>
                <w:vertAlign w:val="subscript"/>
              </w:rPr>
              <w:t xml:space="preserve">1,53 </w:t>
            </w:r>
            <w:r w:rsidRPr="009104AD">
              <w:rPr>
                <w:sz w:val="20"/>
                <w:szCs w:val="20"/>
              </w:rPr>
              <w:t xml:space="preserve">= 3.84, </w:t>
            </w:r>
            <w:r w:rsidRPr="009104AD">
              <w:rPr>
                <w:i/>
                <w:sz w:val="20"/>
                <w:szCs w:val="20"/>
              </w:rPr>
              <w:t>p</w:t>
            </w:r>
            <w:r w:rsidRPr="009104AD">
              <w:rPr>
                <w:sz w:val="20"/>
                <w:szCs w:val="20"/>
              </w:rPr>
              <w:t xml:space="preserve"> = .055,</w:t>
            </w:r>
            <w:r w:rsidRPr="009104AD">
              <w:rPr>
                <w:i/>
                <w:sz w:val="20"/>
                <w:szCs w:val="20"/>
              </w:rPr>
              <w:t xml:space="preserve"> M</w:t>
            </w:r>
            <w:r w:rsidRPr="009104AD">
              <w:rPr>
                <w:sz w:val="20"/>
                <w:szCs w:val="20"/>
              </w:rPr>
              <w:t xml:space="preserve"> = 14.74 (2.63) versus </w:t>
            </w:r>
          </w:p>
          <w:p w14:paraId="56972717" w14:textId="77777777" w:rsidR="00312C8D" w:rsidRPr="009104AD" w:rsidRDefault="00312C8D" w:rsidP="00312C8D">
            <w:pPr>
              <w:pStyle w:val="ListParagraph"/>
              <w:ind w:left="540"/>
              <w:rPr>
                <w:sz w:val="20"/>
                <w:szCs w:val="20"/>
              </w:rPr>
            </w:pPr>
            <w:r w:rsidRPr="009104AD">
              <w:rPr>
                <w:i/>
                <w:sz w:val="20"/>
                <w:szCs w:val="20"/>
              </w:rPr>
              <w:t>M</w:t>
            </w:r>
            <w:r w:rsidRPr="009104AD">
              <w:rPr>
                <w:sz w:val="20"/>
                <w:szCs w:val="20"/>
              </w:rPr>
              <w:t xml:space="preserve"> = 16.16 (2.65)]</w:t>
            </w:r>
          </w:p>
          <w:p w14:paraId="7FC38D12" w14:textId="77777777" w:rsidR="00312C8D" w:rsidRPr="009104AD" w:rsidRDefault="00312C8D" w:rsidP="00312C8D">
            <w:pPr>
              <w:pStyle w:val="ListParagraph"/>
              <w:numPr>
                <w:ilvl w:val="0"/>
                <w:numId w:val="208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Earlier age of heaviest drinking [F</w:t>
            </w:r>
            <w:r w:rsidRPr="009104AD">
              <w:rPr>
                <w:sz w:val="20"/>
                <w:szCs w:val="20"/>
                <w:vertAlign w:val="subscript"/>
              </w:rPr>
              <w:t xml:space="preserve">1,41 </w:t>
            </w:r>
            <w:r w:rsidRPr="009104AD">
              <w:rPr>
                <w:sz w:val="20"/>
                <w:szCs w:val="20"/>
              </w:rPr>
              <w:t xml:space="preserve">= 6.69, </w:t>
            </w:r>
            <w:r w:rsidRPr="009104AD">
              <w:rPr>
                <w:i/>
                <w:sz w:val="20"/>
                <w:szCs w:val="20"/>
              </w:rPr>
              <w:t xml:space="preserve">p </w:t>
            </w:r>
            <w:r w:rsidRPr="009104AD">
              <w:rPr>
                <w:sz w:val="20"/>
                <w:szCs w:val="20"/>
              </w:rPr>
              <w:t xml:space="preserve">= .01, </w:t>
            </w:r>
            <w:r w:rsidRPr="009104AD">
              <w:rPr>
                <w:i/>
                <w:sz w:val="20"/>
                <w:szCs w:val="20"/>
              </w:rPr>
              <w:t>M</w:t>
            </w:r>
            <w:r w:rsidRPr="009104AD">
              <w:rPr>
                <w:sz w:val="20"/>
                <w:szCs w:val="20"/>
              </w:rPr>
              <w:t xml:space="preserve"> = 22.22 (5.30) versus </w:t>
            </w:r>
            <w:r w:rsidRPr="009104AD">
              <w:rPr>
                <w:i/>
                <w:sz w:val="20"/>
                <w:szCs w:val="20"/>
              </w:rPr>
              <w:t>M</w:t>
            </w:r>
            <w:r w:rsidRPr="009104AD">
              <w:rPr>
                <w:sz w:val="20"/>
                <w:szCs w:val="20"/>
              </w:rPr>
              <w:t xml:space="preserve"> = 29.44 (10.93)] </w:t>
            </w:r>
          </w:p>
          <w:p w14:paraId="0C07E514" w14:textId="77777777" w:rsidR="00312C8D" w:rsidRPr="00867072" w:rsidRDefault="00312C8D" w:rsidP="00312C8D">
            <w:pPr>
              <w:pStyle w:val="ListParagraph"/>
              <w:numPr>
                <w:ilvl w:val="0"/>
                <w:numId w:val="208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Shorter delay from onset of alcohol use to heavy alcohol use [F</w:t>
            </w:r>
            <w:r w:rsidRPr="009104AD">
              <w:rPr>
                <w:sz w:val="20"/>
                <w:szCs w:val="20"/>
                <w:vertAlign w:val="subscript"/>
              </w:rPr>
              <w:t xml:space="preserve">1,40 </w:t>
            </w:r>
            <w:r w:rsidRPr="009104AD">
              <w:rPr>
                <w:sz w:val="20"/>
                <w:szCs w:val="20"/>
              </w:rPr>
              <w:t xml:space="preserve">= 3.03, </w:t>
            </w:r>
            <w:r w:rsidRPr="009104AD">
              <w:rPr>
                <w:i/>
                <w:sz w:val="20"/>
                <w:szCs w:val="20"/>
              </w:rPr>
              <w:t>p</w:t>
            </w:r>
            <w:r w:rsidRPr="009104AD">
              <w:rPr>
                <w:sz w:val="20"/>
                <w:szCs w:val="20"/>
              </w:rPr>
              <w:t xml:space="preserve"> = .09, </w:t>
            </w:r>
            <w:r w:rsidRPr="009104AD">
              <w:rPr>
                <w:i/>
                <w:sz w:val="20"/>
                <w:szCs w:val="20"/>
              </w:rPr>
              <w:t>M</w:t>
            </w:r>
            <w:r w:rsidRPr="009104AD">
              <w:rPr>
                <w:sz w:val="20"/>
                <w:szCs w:val="20"/>
              </w:rPr>
              <w:t xml:space="preserve"> = 7.94 years (5.96) versus </w:t>
            </w:r>
            <w:r w:rsidRPr="00867072">
              <w:rPr>
                <w:i/>
                <w:sz w:val="20"/>
                <w:szCs w:val="20"/>
              </w:rPr>
              <w:t>M</w:t>
            </w:r>
            <w:r w:rsidRPr="00867072">
              <w:rPr>
                <w:sz w:val="20"/>
                <w:szCs w:val="20"/>
              </w:rPr>
              <w:t xml:space="preserve"> = 13.88 years (10.63)</w:t>
            </w:r>
            <w:r>
              <w:rPr>
                <w:sz w:val="20"/>
                <w:szCs w:val="20"/>
              </w:rPr>
              <w:t>]</w:t>
            </w:r>
          </w:p>
        </w:tc>
      </w:tr>
      <w:tr w:rsidR="00312C8D" w:rsidRPr="009104AD" w14:paraId="54DF2077" w14:textId="77777777" w:rsidTr="00EC7B34">
        <w:tc>
          <w:tcPr>
            <w:tcW w:w="2245" w:type="dxa"/>
          </w:tcPr>
          <w:p w14:paraId="6364DA86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Walsh &amp; Latzman (2014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XYWxzaDwvQXV0aG9yPjxZZWFyPjIwMTQ8L1llYXI+PFJl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</w:fldData>
              </w:fldChar>
            </w:r>
            <w:r w:rsidR="00502F8E">
              <w:rPr>
                <w:sz w:val="20"/>
                <w:szCs w:val="20"/>
              </w:rPr>
              <w:instrText xml:space="preserve"> ADDIN EN.CITE </w:instrTex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XYWxzaDwvQXV0aG9yPjxZZWFyPjIwMTQ8L1llYXI+PFJl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</w:fldData>
              </w:fldChar>
            </w:r>
            <w:r w:rsidR="00502F8E">
              <w:rPr>
                <w:sz w:val="20"/>
                <w:szCs w:val="20"/>
              </w:rPr>
              <w:instrText xml:space="preserve"> ADDIN EN.CITE.DATA </w:instrText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55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2F20380C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N=1,169</w:t>
            </w:r>
          </w:p>
          <w:p w14:paraId="0212F762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2CA927F8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College students at a large, public urban Southeastern university </w:t>
            </w:r>
          </w:p>
        </w:tc>
        <w:tc>
          <w:tcPr>
            <w:tcW w:w="2070" w:type="dxa"/>
          </w:tcPr>
          <w:p w14:paraId="706F25DE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Year not reported</w:t>
            </w:r>
          </w:p>
          <w:p w14:paraId="730C9F25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4642450E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20.7 years (4.65) </w:t>
            </w:r>
          </w:p>
          <w:p w14:paraId="775FF23D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72.9% </w:t>
            </w:r>
            <w:r>
              <w:rPr>
                <w:sz w:val="20"/>
                <w:szCs w:val="20"/>
              </w:rPr>
              <w:t>f</w:t>
            </w:r>
            <w:r w:rsidRPr="009104AD">
              <w:rPr>
                <w:sz w:val="20"/>
                <w:szCs w:val="20"/>
              </w:rPr>
              <w:t>emale</w:t>
            </w:r>
          </w:p>
          <w:p w14:paraId="36DD0B4B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.6</w:t>
            </w:r>
            <w:r w:rsidRPr="009104AD">
              <w:rPr>
                <w:sz w:val="20"/>
                <w:szCs w:val="20"/>
              </w:rPr>
              <w:t xml:space="preserve">% </w:t>
            </w:r>
            <w:r w:rsidR="00C376E2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5906FCE8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Path analyses </w:t>
            </w:r>
          </w:p>
        </w:tc>
        <w:tc>
          <w:tcPr>
            <w:tcW w:w="2610" w:type="dxa"/>
          </w:tcPr>
          <w:p w14:paraId="7C21471D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Exposure to the following:</w:t>
            </w:r>
          </w:p>
          <w:p w14:paraId="23B226E3" w14:textId="77777777" w:rsidR="00312C8D" w:rsidRPr="009104AD" w:rsidRDefault="00312C8D" w:rsidP="00312C8D">
            <w:pPr>
              <w:pStyle w:val="ListParagraph"/>
              <w:numPr>
                <w:ilvl w:val="0"/>
                <w:numId w:val="112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CSA</w:t>
            </w:r>
          </w:p>
          <w:p w14:paraId="048A95FB" w14:textId="77777777" w:rsidR="00312C8D" w:rsidRPr="009104AD" w:rsidRDefault="00312C8D" w:rsidP="00312C8D">
            <w:pPr>
              <w:pStyle w:val="ListParagraph"/>
              <w:numPr>
                <w:ilvl w:val="0"/>
                <w:numId w:val="112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CPA </w:t>
            </w:r>
          </w:p>
        </w:tc>
        <w:tc>
          <w:tcPr>
            <w:tcW w:w="1620" w:type="dxa"/>
          </w:tcPr>
          <w:p w14:paraId="53A8648C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Alcohol-related problems in previous six months</w:t>
            </w:r>
          </w:p>
        </w:tc>
        <w:tc>
          <w:tcPr>
            <w:tcW w:w="3685" w:type="dxa"/>
          </w:tcPr>
          <w:p w14:paraId="7E2628B2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Among women:</w:t>
            </w:r>
          </w:p>
          <w:p w14:paraId="18F42CB4" w14:textId="77777777" w:rsidR="00312C8D" w:rsidRPr="009104AD" w:rsidRDefault="00312C8D" w:rsidP="00312C8D">
            <w:pPr>
              <w:pStyle w:val="ListParagraph"/>
              <w:numPr>
                <w:ilvl w:val="0"/>
                <w:numId w:val="20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CSA</w:t>
            </w:r>
            <w:r w:rsidRPr="009104AD">
              <w:rPr>
                <w:sz w:val="20"/>
                <w:szCs w:val="20"/>
              </w:rPr>
              <w:t xml:space="preserve"> was directly associated with alcohol problems (</w:t>
            </w:r>
            <w:r w:rsidRPr="009104AD">
              <w:rPr>
                <w:sz w:val="20"/>
                <w:szCs w:val="20"/>
                <w:lang w:val="el-GR"/>
              </w:rPr>
              <w:t>β</w:t>
            </w:r>
            <w:r w:rsidRPr="009104AD">
              <w:rPr>
                <w:sz w:val="20"/>
                <w:szCs w:val="20"/>
              </w:rPr>
              <w:t xml:space="preserve"> = 0.12, </w:t>
            </w:r>
            <w:r w:rsidRPr="009104AD">
              <w:rPr>
                <w:i/>
                <w:sz w:val="20"/>
                <w:szCs w:val="20"/>
              </w:rPr>
              <w:t>SE</w:t>
            </w:r>
            <w:r w:rsidRPr="009104AD">
              <w:rPr>
                <w:sz w:val="20"/>
                <w:szCs w:val="20"/>
              </w:rPr>
              <w:t xml:space="preserve"> = 0.04) </w:t>
            </w:r>
          </w:p>
          <w:p w14:paraId="6A63A890" w14:textId="77777777" w:rsidR="00312C8D" w:rsidRPr="009104AD" w:rsidRDefault="00312C8D" w:rsidP="00312C8D">
            <w:pPr>
              <w:pStyle w:val="ListParagraph"/>
              <w:numPr>
                <w:ilvl w:val="0"/>
                <w:numId w:val="20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CPA</w:t>
            </w:r>
            <w:r w:rsidRPr="009104AD">
              <w:rPr>
                <w:sz w:val="20"/>
                <w:szCs w:val="20"/>
              </w:rPr>
              <w:t xml:space="preserve"> was directly associated with alcohol problems (</w:t>
            </w:r>
            <w:r w:rsidRPr="009104AD">
              <w:rPr>
                <w:sz w:val="20"/>
                <w:szCs w:val="20"/>
                <w:lang w:val="el-GR"/>
              </w:rPr>
              <w:t>β</w:t>
            </w:r>
            <w:r w:rsidRPr="009104AD">
              <w:rPr>
                <w:sz w:val="20"/>
                <w:szCs w:val="20"/>
              </w:rPr>
              <w:t xml:space="preserve"> = 0.25, </w:t>
            </w:r>
            <w:r w:rsidRPr="009104AD">
              <w:rPr>
                <w:i/>
                <w:sz w:val="20"/>
                <w:szCs w:val="20"/>
              </w:rPr>
              <w:t>SE</w:t>
            </w:r>
            <w:r w:rsidRPr="009104AD">
              <w:rPr>
                <w:sz w:val="20"/>
                <w:szCs w:val="20"/>
              </w:rPr>
              <w:t xml:space="preserve"> = 0.04) </w:t>
            </w:r>
          </w:p>
          <w:p w14:paraId="0C469ED7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Among men:</w:t>
            </w:r>
          </w:p>
          <w:p w14:paraId="0C48619F" w14:textId="77777777" w:rsidR="00312C8D" w:rsidRPr="009104AD" w:rsidRDefault="00312C8D" w:rsidP="00312C8D">
            <w:pPr>
              <w:pStyle w:val="ListParagraph"/>
              <w:numPr>
                <w:ilvl w:val="0"/>
                <w:numId w:val="20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 xml:space="preserve">CSA </w:t>
            </w:r>
            <w:r w:rsidRPr="009104AD">
              <w:rPr>
                <w:sz w:val="20"/>
                <w:szCs w:val="20"/>
              </w:rPr>
              <w:t>was directly associated with alcohol problems (</w:t>
            </w:r>
            <w:r w:rsidRPr="009104AD">
              <w:rPr>
                <w:sz w:val="20"/>
                <w:szCs w:val="20"/>
                <w:lang w:val="el-GR"/>
              </w:rPr>
              <w:t>β</w:t>
            </w:r>
            <w:r w:rsidRPr="009104AD">
              <w:rPr>
                <w:sz w:val="20"/>
                <w:szCs w:val="20"/>
              </w:rPr>
              <w:t xml:space="preserve"> = 0.09, </w:t>
            </w:r>
            <w:r w:rsidRPr="009104AD">
              <w:rPr>
                <w:i/>
                <w:sz w:val="20"/>
                <w:szCs w:val="20"/>
              </w:rPr>
              <w:t>SE</w:t>
            </w:r>
            <w:r w:rsidRPr="009104AD">
              <w:rPr>
                <w:sz w:val="20"/>
                <w:szCs w:val="20"/>
              </w:rPr>
              <w:t xml:space="preserve"> = 0.03) </w:t>
            </w:r>
          </w:p>
          <w:p w14:paraId="4FD5B720" w14:textId="77777777" w:rsidR="00312C8D" w:rsidRPr="009104AD" w:rsidRDefault="00312C8D" w:rsidP="00312C8D">
            <w:pPr>
              <w:pStyle w:val="ListParagraph"/>
              <w:numPr>
                <w:ilvl w:val="0"/>
                <w:numId w:val="207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CPA</w:t>
            </w:r>
            <w:r w:rsidRPr="009104AD">
              <w:rPr>
                <w:sz w:val="20"/>
                <w:szCs w:val="20"/>
              </w:rPr>
              <w:t xml:space="preserve"> was directly associated with alcohol problems (</w:t>
            </w:r>
            <w:r w:rsidRPr="009104AD">
              <w:rPr>
                <w:sz w:val="20"/>
                <w:szCs w:val="20"/>
                <w:lang w:val="el-GR"/>
              </w:rPr>
              <w:t>β</w:t>
            </w:r>
            <w:r w:rsidRPr="009104AD">
              <w:rPr>
                <w:sz w:val="20"/>
                <w:szCs w:val="20"/>
              </w:rPr>
              <w:t xml:space="preserve"> = 0.22,  </w:t>
            </w:r>
            <w:r w:rsidRPr="009104AD">
              <w:rPr>
                <w:i/>
                <w:sz w:val="20"/>
                <w:szCs w:val="20"/>
              </w:rPr>
              <w:t>SE</w:t>
            </w:r>
            <w:r w:rsidRPr="009104AD">
              <w:rPr>
                <w:sz w:val="20"/>
                <w:szCs w:val="20"/>
              </w:rPr>
              <w:t xml:space="preserve"> = 0.03)  </w:t>
            </w:r>
          </w:p>
        </w:tc>
      </w:tr>
      <w:tr w:rsidR="00312C8D" w:rsidRPr="009104AD" w14:paraId="4CE50376" w14:textId="77777777" w:rsidTr="00EC7B34">
        <w:tc>
          <w:tcPr>
            <w:tcW w:w="2245" w:type="dxa"/>
          </w:tcPr>
          <w:p w14:paraId="0EED46E8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lastRenderedPageBreak/>
              <w:t>Wu (2010)</w:t>
            </w:r>
            <w:r w:rsidR="00502F8E">
              <w:rPr>
                <w:sz w:val="20"/>
                <w:szCs w:val="20"/>
              </w:rPr>
              <w:fldChar w:fldCharType="begin"/>
            </w:r>
            <w:r w:rsidR="00502F8E">
              <w:rPr>
                <w:sz w:val="20"/>
                <w:szCs w:val="20"/>
              </w:rPr>
              <w:instrText xml:space="preserve"> ADDIN EN.CITE &lt;EndNote&gt;&lt;Cite&gt;&lt;Author&gt;Wu&lt;/Author&gt;&lt;Year&gt;2010&lt;/Year&gt;&lt;RecNum&gt;174&lt;/RecNum&gt;&lt;DisplayText&gt;[56]&lt;/DisplayText&gt;&lt;record&gt;&lt;rec-number&gt;174&lt;/rec-number&gt;&lt;foreign-keys&gt;&lt;key app="EN" db-id="p2wsz9rdmz90w8evpvmx9txyefzeatevvrxx" timestamp="1477320622"&gt;174&lt;/key&gt;&lt;key app="ENWeb" db-id=""&gt;0&lt;/key&gt;&lt;/foreign-keys&gt;&lt;ref-type name="Journal Article"&gt;17&lt;/ref-type&gt;&lt;contributors&gt;&lt;authors&gt;&lt;author&gt;Wu, N. S.&lt;/author&gt;&lt;author&gt;Schairer, L. C.&lt;/author&gt;&lt;author&gt;Dellor, E.&lt;/author&gt;&lt;author&gt;Grella, C.&lt;/author&gt;&lt;/authors&gt;&lt;/contributors&gt;&lt;auth-address&gt;Center for Community Health, University of California, Los Angeles, CA 90024, USA. nswu@mednet.ucla.edu&lt;/auth-address&gt;&lt;titles&gt;&lt;title&gt;Childhood trauma and health outcomes in adults with comorbid substance abuse and mental health disorders&lt;/title&gt;&lt;secondary-title&gt;Addict Behav&lt;/secondary-title&gt;&lt;/titles&gt;&lt;periodical&gt;&lt;full-title&gt;Addict Behav&lt;/full-title&gt;&lt;/periodical&gt;&lt;pages&gt;68-71&lt;/pages&gt;&lt;volume&gt;35&lt;/volume&gt;&lt;number&gt;1&lt;/number&gt;&lt;keywords&gt;&lt;keyword&gt;Adult&lt;/keyword&gt;&lt;keyword&gt;Child&lt;/keyword&gt;&lt;keyword&gt;Child Abuse/psychology/*statistics &amp;amp; numerical data&lt;/keyword&gt;&lt;keyword&gt;Comorbidity&lt;/keyword&gt;&lt;keyword&gt;Family Relations&lt;/keyword&gt;&lt;keyword&gt;Female&lt;/keyword&gt;&lt;keyword&gt;Humans&lt;/keyword&gt;&lt;keyword&gt;*Life Change Events&lt;/keyword&gt;&lt;keyword&gt;Male&lt;/keyword&gt;&lt;keyword&gt;Mental Disorders/*epidemiology/psychology&lt;/keyword&gt;&lt;keyword&gt;Middle Aged&lt;/keyword&gt;&lt;keyword&gt;Prevalence&lt;/keyword&gt;&lt;keyword&gt;Regression Analysis&lt;/keyword&gt;&lt;keyword&gt;Stress Disorders, Post-Traumatic/epidemiology&lt;/keyword&gt;&lt;keyword&gt;Substance-Related Disorders/*epidemiology/psychology&lt;/keyword&gt;&lt;keyword&gt;United States/epidemiology&lt;/keyword&gt;&lt;/keywords&gt;&lt;dates&gt;&lt;year&gt;2010&lt;/year&gt;&lt;pub-dates&gt;&lt;date&gt;Jan&lt;/date&gt;&lt;/pub-dates&gt;&lt;/dates&gt;&lt;isbn&gt;1873-6327 (Electronic)&amp;#xD;0306-4603 (Linking)&lt;/isbn&gt;&lt;accession-num&gt;19775820&lt;/accession-num&gt;&lt;urls&gt;&lt;related-urls&gt;&lt;url&gt;http://www.ncbi.nlm.nih.gov/pubmed/19775820&lt;/url&gt;&lt;/related-urls&gt;&lt;/urls&gt;&lt;custom2&gt;PMC3666315&lt;/custom2&gt;&lt;electronic-resource-num&gt;10.1016/j.addbeh.2009.09.003&lt;/electronic-resource-num&gt;&lt;/record&gt;&lt;/Cite&gt;&lt;/EndNote&gt;</w:instrText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56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3FC5E54F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N=402</w:t>
            </w:r>
          </w:p>
          <w:p w14:paraId="25FAD5ED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22EDB0DA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Participants recruited from residential drug abuse treatment programs that provided publicly funded treatment to adults within Los Angeles, CA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13A6672D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1999-2002</w:t>
            </w:r>
          </w:p>
          <w:p w14:paraId="71D0E3DD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75C2902A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36.4 years (8.4) </w:t>
            </w:r>
          </w:p>
          <w:p w14:paraId="44219744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7</w:t>
            </w:r>
            <w:r w:rsidRPr="009104A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</w:t>
            </w:r>
            <w:r w:rsidRPr="009104AD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  <w:r w:rsidRPr="009104AD">
              <w:rPr>
                <w:sz w:val="20"/>
                <w:szCs w:val="20"/>
              </w:rPr>
              <w:t xml:space="preserve"> </w:t>
            </w:r>
          </w:p>
          <w:p w14:paraId="57B4D6DB" w14:textId="77777777" w:rsidR="00312C8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44% </w:t>
            </w:r>
            <w:r w:rsidR="00C376E2">
              <w:rPr>
                <w:sz w:val="20"/>
                <w:szCs w:val="20"/>
              </w:rPr>
              <w:t>W</w:t>
            </w:r>
            <w:r w:rsidRPr="009104AD">
              <w:rPr>
                <w:sz w:val="20"/>
                <w:szCs w:val="20"/>
              </w:rPr>
              <w:t xml:space="preserve">hite </w:t>
            </w:r>
          </w:p>
          <w:p w14:paraId="4FA37084" w14:textId="77777777" w:rsidR="00C376E2" w:rsidRPr="009104AD" w:rsidRDefault="00C376E2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3% Hispanic </w:t>
            </w:r>
          </w:p>
        </w:tc>
        <w:tc>
          <w:tcPr>
            <w:tcW w:w="1440" w:type="dxa"/>
          </w:tcPr>
          <w:p w14:paraId="4C205371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0F2DE793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Summary adversity score based on the following:  </w:t>
            </w:r>
          </w:p>
          <w:p w14:paraId="6F19BDDA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Emotional abuse</w:t>
            </w:r>
          </w:p>
          <w:p w14:paraId="49955107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Emotional neglect </w:t>
            </w:r>
          </w:p>
          <w:p w14:paraId="005244B3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Physical neglect </w:t>
            </w:r>
          </w:p>
          <w:p w14:paraId="6F22419E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CPA </w:t>
            </w:r>
          </w:p>
          <w:p w14:paraId="103C4C41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CSA </w:t>
            </w:r>
          </w:p>
          <w:p w14:paraId="7446133B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Witnessing family violence </w:t>
            </w:r>
          </w:p>
          <w:p w14:paraId="3F5CB26C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Parental separation/divorce </w:t>
            </w:r>
          </w:p>
          <w:p w14:paraId="6235B9F7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Incarcerated family member </w:t>
            </w:r>
          </w:p>
          <w:p w14:paraId="422C25AD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Out-of-home placement </w:t>
            </w:r>
          </w:p>
          <w:p w14:paraId="32AE3BBC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Death of someone close </w:t>
            </w:r>
          </w:p>
        </w:tc>
        <w:tc>
          <w:tcPr>
            <w:tcW w:w="1620" w:type="dxa"/>
          </w:tcPr>
          <w:p w14:paraId="613665A0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Lifetime alcohol dependence</w:t>
            </w:r>
          </w:p>
          <w:p w14:paraId="7EE58C27" w14:textId="77777777" w:rsidR="00312C8D" w:rsidRPr="009104AD" w:rsidRDefault="00312C8D" w:rsidP="00312C8D">
            <w:pPr>
              <w:pStyle w:val="ListParagraph"/>
              <w:numPr>
                <w:ilvl w:val="0"/>
                <w:numId w:val="5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Current alcohol dependence</w:t>
            </w:r>
          </w:p>
        </w:tc>
        <w:tc>
          <w:tcPr>
            <w:tcW w:w="3685" w:type="dxa"/>
          </w:tcPr>
          <w:p w14:paraId="473EBCFD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 xml:space="preserve">Adversity </w:t>
            </w:r>
            <w:r w:rsidRPr="009104AD">
              <w:rPr>
                <w:sz w:val="20"/>
                <w:szCs w:val="20"/>
              </w:rPr>
              <w:t xml:space="preserve">was associated with lifetime alcohol dependence (AOR = 1.16, 95% CI [1.02, 1.33]).  </w:t>
            </w:r>
          </w:p>
        </w:tc>
      </w:tr>
      <w:tr w:rsidR="00312C8D" w:rsidRPr="009104AD" w14:paraId="69E88DDD" w14:textId="77777777" w:rsidTr="00EC7B34">
        <w:tc>
          <w:tcPr>
            <w:tcW w:w="2245" w:type="dxa"/>
          </w:tcPr>
          <w:p w14:paraId="08C29FA3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Young (2006)</w:t>
            </w:r>
            <w:r w:rsidR="00502F8E">
              <w:rPr>
                <w:sz w:val="20"/>
                <w:szCs w:val="20"/>
              </w:rPr>
              <w:fldChar w:fldCharType="begin"/>
            </w:r>
            <w:r w:rsidR="00502F8E">
              <w:rPr>
                <w:sz w:val="20"/>
                <w:szCs w:val="20"/>
              </w:rPr>
              <w:instrText xml:space="preserve"> ADDIN EN.CITE &lt;EndNote&gt;&lt;Cite&gt;&lt;Author&gt;Young&lt;/Author&gt;&lt;Year&gt;2006&lt;/Year&gt;&lt;RecNum&gt;1113&lt;/RecNum&gt;&lt;DisplayText&gt;[57]&lt;/DisplayText&gt;&lt;record&gt;&lt;rec-number&gt;1113&lt;/rec-number&gt;&lt;foreign-keys&gt;&lt;key app="EN" db-id="p2wsz9rdmz90w8evpvmx9txyefzeatevvrxx" timestamp="1480608697"&gt;1113&lt;/key&gt;&lt;/foreign-keys&gt;&lt;ref-type name="Journal Article"&gt;17&lt;/ref-type&gt;&lt;contributors&gt;&lt;authors&gt;&lt;author&gt;Young, S. Y.&lt;/author&gt;&lt;author&gt;Hansen, C. J.&lt;/author&gt;&lt;author&gt;Gibson, R. L.&lt;/author&gt;&lt;author&gt;Ryan, M. A.&lt;/author&gt;&lt;/authors&gt;&lt;/contributors&gt;&lt;auth-address&gt;Department of Defense Center for Deployment Health Research, Naval Health Research Center, San Diego, CA 92186-5122, USA.&lt;/auth-address&gt;&lt;titles&gt;&lt;title&gt;Risky alcohol use, age at onset of drinking, and adverse childhood experiences in young men entering the US Marine Corps&lt;/title&gt;&lt;secondary-title&gt;Arch Pediatr Adolesc Med&lt;/secondary-title&gt;&lt;/titles&gt;&lt;periodical&gt;&lt;full-title&gt;Arch Pediatr Adolesc Med&lt;/full-title&gt;&lt;/periodical&gt;&lt;pages&gt;1207-14&lt;/pages&gt;&lt;volume&gt;160&lt;/volume&gt;&lt;number&gt;12&lt;/number&gt;&lt;keywords&gt;&lt;keyword&gt;Adolescent&lt;/keyword&gt;&lt;keyword&gt;*Adolescent Behavior&lt;/keyword&gt;&lt;keyword&gt;Adult&lt;/keyword&gt;&lt;keyword&gt;Age Distribution&lt;/keyword&gt;&lt;keyword&gt;Alcohol Drinking/*epidemiology&lt;/keyword&gt;&lt;keyword&gt;Child Abuse/statistics &amp;amp; numerical data&lt;/keyword&gt;&lt;keyword&gt;Humans&lt;/keyword&gt;&lt;keyword&gt;Logistic Models&lt;/keyword&gt;&lt;keyword&gt;Male&lt;/keyword&gt;&lt;keyword&gt;Military Personnel/*statistics &amp;amp; numerical data&lt;/keyword&gt;&lt;keyword&gt;Multivariate Analysis&lt;/keyword&gt;&lt;keyword&gt;Risk Factors&lt;/keyword&gt;&lt;keyword&gt;Risk-Taking&lt;/keyword&gt;&lt;keyword&gt;Surveys and Questionnaires&lt;/keyword&gt;&lt;keyword&gt;United States&lt;/keyword&gt;&lt;/keywords&gt;&lt;dates&gt;&lt;year&gt;2006&lt;/year&gt;&lt;pub-dates&gt;&lt;date&gt;Dec&lt;/date&gt;&lt;/pub-dates&gt;&lt;/dates&gt;&lt;isbn&gt;1072-4710 (Print)&amp;#xD;1072-4710 (Linking)&lt;/isbn&gt;&lt;accession-num&gt;17146017&lt;/accession-num&gt;&lt;urls&gt;&lt;related-urls&gt;&lt;url&gt;http://www.ncbi.nlm.nih.gov/pubmed/17146017&lt;/url&gt;&lt;/related-urls&gt;&lt;/urls&gt;&lt;electronic-resource-num&gt;10.1001/archpedi.160.12.1207&lt;/electronic-resource-num&gt;&lt;/record&gt;&lt;/Cite&gt;&lt;/EndNote&gt;</w:instrText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57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2D72D48E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N=41,482</w:t>
            </w:r>
          </w:p>
          <w:p w14:paraId="29512919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29A271EF" w14:textId="77777777" w:rsidR="00312C8D" w:rsidRPr="009104AD" w:rsidRDefault="00312C8D" w:rsidP="0085583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n from the </w:t>
            </w:r>
            <w:r w:rsidRPr="009104AD">
              <w:rPr>
                <w:sz w:val="20"/>
                <w:szCs w:val="20"/>
              </w:rPr>
              <w:t>Recruit Assessment Program study</w:t>
            </w:r>
          </w:p>
        </w:tc>
        <w:tc>
          <w:tcPr>
            <w:tcW w:w="2070" w:type="dxa"/>
          </w:tcPr>
          <w:p w14:paraId="57F9AD1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2002-2006</w:t>
            </w:r>
          </w:p>
          <w:p w14:paraId="207278AB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628BF0C4" w14:textId="77777777" w:rsidR="00312C8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color w:val="000000"/>
                <w:sz w:val="20"/>
                <w:szCs w:val="20"/>
              </w:rPr>
              <w:t>Mean age and SD not reported</w:t>
            </w:r>
            <w:r w:rsidRPr="009104AD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(</w:t>
            </w:r>
            <w:r w:rsidRPr="009104AD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 xml:space="preserve">aged 18 years; Age range: </w:t>
            </w:r>
            <w:r w:rsidRPr="009104AD">
              <w:rPr>
                <w:sz w:val="20"/>
                <w:szCs w:val="20"/>
              </w:rPr>
              <w:t>18-20</w:t>
            </w:r>
            <w:r>
              <w:rPr>
                <w:sz w:val="20"/>
                <w:szCs w:val="20"/>
              </w:rPr>
              <w:t xml:space="preserve"> years)</w:t>
            </w:r>
          </w:p>
          <w:p w14:paraId="2DA07555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7FC20774" w14:textId="77777777" w:rsidR="00312C8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66</w:t>
            </w:r>
            <w:r w:rsidR="00C376E2">
              <w:rPr>
                <w:sz w:val="20"/>
                <w:szCs w:val="20"/>
              </w:rPr>
              <w:t>.1</w:t>
            </w:r>
            <w:r w:rsidRPr="009104AD">
              <w:rPr>
                <w:sz w:val="20"/>
                <w:szCs w:val="20"/>
              </w:rPr>
              <w:t xml:space="preserve">% </w:t>
            </w:r>
            <w:r w:rsidR="00C376E2">
              <w:rPr>
                <w:sz w:val="20"/>
                <w:szCs w:val="20"/>
              </w:rPr>
              <w:t>W</w:t>
            </w:r>
            <w:r w:rsidRPr="009104AD">
              <w:rPr>
                <w:sz w:val="20"/>
                <w:szCs w:val="20"/>
              </w:rPr>
              <w:t>hite</w:t>
            </w:r>
          </w:p>
          <w:p w14:paraId="51A4FB94" w14:textId="77777777" w:rsidR="00C376E2" w:rsidRPr="009104AD" w:rsidRDefault="00C376E2" w:rsidP="00312C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1.2% Hispanic </w:t>
            </w:r>
          </w:p>
        </w:tc>
        <w:tc>
          <w:tcPr>
            <w:tcW w:w="1440" w:type="dxa"/>
          </w:tcPr>
          <w:p w14:paraId="41544225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587A5610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Exposure to the following:</w:t>
            </w:r>
          </w:p>
          <w:p w14:paraId="68448EBC" w14:textId="77777777" w:rsidR="00312C8D" w:rsidRPr="009104AD" w:rsidRDefault="00312C8D" w:rsidP="00312C8D">
            <w:pPr>
              <w:pStyle w:val="ListParagraph"/>
              <w:numPr>
                <w:ilvl w:val="0"/>
                <w:numId w:val="5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Physical neglect</w:t>
            </w:r>
          </w:p>
          <w:p w14:paraId="2924A3DB" w14:textId="77777777" w:rsidR="00312C8D" w:rsidRPr="009104AD" w:rsidRDefault="00312C8D" w:rsidP="00312C8D">
            <w:pPr>
              <w:pStyle w:val="ListParagraph"/>
              <w:numPr>
                <w:ilvl w:val="0"/>
                <w:numId w:val="5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Emotional abuse</w:t>
            </w:r>
          </w:p>
          <w:p w14:paraId="7DAECF10" w14:textId="77777777" w:rsidR="00312C8D" w:rsidRPr="009104AD" w:rsidRDefault="00312C8D" w:rsidP="00312C8D">
            <w:pPr>
              <w:pStyle w:val="ListParagraph"/>
              <w:numPr>
                <w:ilvl w:val="0"/>
                <w:numId w:val="5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Witnessing domestic violence</w:t>
            </w:r>
          </w:p>
          <w:p w14:paraId="364A9618" w14:textId="77777777" w:rsidR="00312C8D" w:rsidRPr="009104AD" w:rsidRDefault="00312C8D" w:rsidP="00312C8D">
            <w:pPr>
              <w:pStyle w:val="ListParagraph"/>
              <w:numPr>
                <w:ilvl w:val="0"/>
                <w:numId w:val="5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CPA</w:t>
            </w:r>
          </w:p>
          <w:p w14:paraId="666CE52B" w14:textId="77777777" w:rsidR="00312C8D" w:rsidRPr="009104AD" w:rsidRDefault="00312C8D" w:rsidP="00312C8D">
            <w:pPr>
              <w:pStyle w:val="ListParagraph"/>
              <w:numPr>
                <w:ilvl w:val="0"/>
                <w:numId w:val="5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CSA </w:t>
            </w:r>
          </w:p>
          <w:p w14:paraId="7AA08346" w14:textId="77777777" w:rsidR="00312C8D" w:rsidRPr="009104AD" w:rsidRDefault="00312C8D" w:rsidP="00312C8D">
            <w:pPr>
              <w:pStyle w:val="ListParagraph"/>
              <w:numPr>
                <w:ilvl w:val="0"/>
                <w:numId w:val="5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Household problem drinker </w:t>
            </w:r>
          </w:p>
          <w:p w14:paraId="7AD920C4" w14:textId="77777777" w:rsidR="00312C8D" w:rsidRPr="009104AD" w:rsidRDefault="00312C8D" w:rsidP="00312C8D">
            <w:pPr>
              <w:pStyle w:val="ListParagraph"/>
              <w:numPr>
                <w:ilvl w:val="0"/>
                <w:numId w:val="56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Household mental illness</w:t>
            </w:r>
          </w:p>
        </w:tc>
        <w:tc>
          <w:tcPr>
            <w:tcW w:w="1620" w:type="dxa"/>
          </w:tcPr>
          <w:p w14:paraId="76CB07A5" w14:textId="77777777" w:rsidR="00312C8D" w:rsidRPr="009104AD" w:rsidRDefault="00312C8D" w:rsidP="00312C8D">
            <w:pPr>
              <w:ind w:left="163" w:hanging="163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Risky drinking </w:t>
            </w:r>
          </w:p>
          <w:p w14:paraId="65F13C4D" w14:textId="77777777" w:rsidR="00312C8D" w:rsidRPr="009104AD" w:rsidRDefault="00312C8D" w:rsidP="00312C8D">
            <w:pPr>
              <w:ind w:left="163" w:hanging="163"/>
              <w:jc w:val="center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72A33D72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Emotional abuse</w:t>
            </w:r>
            <w:r w:rsidRPr="009104AD">
              <w:rPr>
                <w:sz w:val="20"/>
                <w:szCs w:val="20"/>
              </w:rPr>
              <w:t xml:space="preserve"> was associated with risky drinking (OR = 1.2, 95% CI [1.1, 1.3])</w:t>
            </w:r>
            <w:r>
              <w:rPr>
                <w:sz w:val="20"/>
                <w:szCs w:val="20"/>
              </w:rPr>
              <w:t>.</w:t>
            </w:r>
          </w:p>
          <w:p w14:paraId="7B7938B2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7480EF4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CPA</w:t>
            </w:r>
            <w:r w:rsidRPr="009104AD">
              <w:rPr>
                <w:sz w:val="20"/>
                <w:szCs w:val="20"/>
              </w:rPr>
              <w:t xml:space="preserve"> was associated with risky drinking (OR = 1.1, 95% CI [1.0, 1.4])</w:t>
            </w:r>
            <w:r>
              <w:rPr>
                <w:sz w:val="20"/>
                <w:szCs w:val="20"/>
              </w:rPr>
              <w:t>.</w:t>
            </w:r>
            <w:r w:rsidRPr="009104AD">
              <w:rPr>
                <w:sz w:val="20"/>
                <w:szCs w:val="20"/>
              </w:rPr>
              <w:t xml:space="preserve"> </w:t>
            </w:r>
          </w:p>
          <w:p w14:paraId="1168AFA5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7827049C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CSA</w:t>
            </w:r>
            <w:r w:rsidRPr="009104AD">
              <w:rPr>
                <w:sz w:val="20"/>
                <w:szCs w:val="20"/>
              </w:rPr>
              <w:t xml:space="preserve"> was associated with risky drinking (OR = 1.3, 95% CI [1.0, 1.6])</w:t>
            </w:r>
            <w:r>
              <w:rPr>
                <w:sz w:val="20"/>
                <w:szCs w:val="20"/>
              </w:rPr>
              <w:t>.</w:t>
            </w:r>
          </w:p>
          <w:p w14:paraId="0BE8D34E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7DFF09E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Household mental illness</w:t>
            </w:r>
            <w:r w:rsidRPr="009104AD">
              <w:rPr>
                <w:sz w:val="20"/>
                <w:szCs w:val="20"/>
              </w:rPr>
              <w:t xml:space="preserve"> was associated with risky drinking (OR = 1.3, 95% CI [1.2, 1.4])</w:t>
            </w:r>
            <w:r>
              <w:rPr>
                <w:sz w:val="20"/>
                <w:szCs w:val="20"/>
              </w:rPr>
              <w:t>.</w:t>
            </w:r>
          </w:p>
          <w:p w14:paraId="3C2C20C9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03F2A3A7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Household problem drinking</w:t>
            </w:r>
            <w:r w:rsidRPr="009104AD">
              <w:rPr>
                <w:sz w:val="20"/>
                <w:szCs w:val="20"/>
              </w:rPr>
              <w:t xml:space="preserve"> was associated with risky drinking </w:t>
            </w:r>
          </w:p>
          <w:p w14:paraId="0E7CEEF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(</w:t>
            </w:r>
            <w:proofErr w:type="gramStart"/>
            <w:r w:rsidRPr="009104AD">
              <w:rPr>
                <w:sz w:val="20"/>
                <w:szCs w:val="20"/>
              </w:rPr>
              <w:t>OR</w:t>
            </w:r>
            <w:proofErr w:type="gramEnd"/>
            <w:r w:rsidRPr="009104AD">
              <w:rPr>
                <w:sz w:val="20"/>
                <w:szCs w:val="20"/>
              </w:rPr>
              <w:t xml:space="preserve"> = 1.3, 95% CI [1.2, 1.5])</w:t>
            </w:r>
            <w:r>
              <w:rPr>
                <w:sz w:val="20"/>
                <w:szCs w:val="20"/>
              </w:rPr>
              <w:t>.</w:t>
            </w:r>
          </w:p>
        </w:tc>
      </w:tr>
      <w:tr w:rsidR="00312C8D" w:rsidRPr="009104AD" w14:paraId="3485D9DA" w14:textId="77777777" w:rsidTr="00EC7B34">
        <w:tc>
          <w:tcPr>
            <w:tcW w:w="2245" w:type="dxa"/>
          </w:tcPr>
          <w:p w14:paraId="1997351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Young-Wolff (2011)</w:t>
            </w:r>
            <w:r w:rsidR="00502F8E">
              <w:rPr>
                <w:sz w:val="20"/>
                <w:szCs w:val="20"/>
              </w:rPr>
              <w:fldChar w:fldCharType="begin"/>
            </w:r>
            <w:r w:rsidR="00502F8E">
              <w:rPr>
                <w:sz w:val="20"/>
                <w:szCs w:val="20"/>
              </w:rPr>
              <w:instrText xml:space="preserve"> ADDIN EN.CITE &lt;EndNote&gt;&lt;Cite&gt;&lt;Author&gt;Young-Wolff&lt;/Author&gt;&lt;Year&gt;2011&lt;/Year&gt;&lt;RecNum&gt;176&lt;/RecNum&gt;&lt;DisplayText&gt;[58]&lt;/DisplayText&gt;&lt;record&gt;&lt;rec-number&gt;176&lt;/rec-number&gt;&lt;foreign-keys&gt;&lt;key app="EN" db-id="p2wsz9rdmz90w8evpvmx9txyefzeatevvrxx" timestamp="1477320628"&gt;176&lt;/key&gt;&lt;key app="ENWeb" db-id=""&gt;0&lt;/key&gt;&lt;/foreign-keys&gt;&lt;ref-type name="Journal Article"&gt;17&lt;/ref-type&gt;&lt;contributors&gt;&lt;authors&gt;&lt;author&gt;Young-Wolff, K. C.&lt;/author&gt;&lt;author&gt;Kendler, K. S.&lt;/author&gt;&lt;author&gt;Ericson, M. L.&lt;/author&gt;&lt;author&gt;Prescott, C. A.&lt;/author&gt;&lt;/authors&gt;&lt;/contributors&gt;&lt;auth-address&gt;Department of Psychology, University of Southern California, Los Angeles, CA 90089-1061, USA. kellyyw@gmail.com&lt;/auth-address&gt;&lt;titles&gt;&lt;title&gt;Accounting for the association between childhood maltreatment and alcohol-use disorders in males: a twin study&lt;/title&gt;&lt;secondary-title&gt;Psychol Med&lt;/secondary-title&gt;&lt;/titles&gt;&lt;periodical&gt;&lt;full-title&gt;Psychol Med&lt;/full-title&gt;&lt;/periodical&gt;&lt;pages&gt;59-70&lt;/pages&gt;&lt;volume&gt;41&lt;/volume&gt;&lt;number&gt;1&lt;/number&gt;&lt;keywords&gt;&lt;keyword&gt;Adult&lt;/keyword&gt;&lt;keyword&gt;Adult Survivors of Child Abuse/*psychology&lt;/keyword&gt;&lt;keyword&gt;Alcoholism/*etiology/psychology&lt;/keyword&gt;&lt;keyword&gt;Child&lt;/keyword&gt;&lt;keyword&gt;Child Abuse/*psychology&lt;/keyword&gt;&lt;keyword&gt;Child Abuse, Sexual/psychology&lt;/keyword&gt;&lt;keyword&gt;Humans&lt;/keyword&gt;&lt;keyword&gt;Logistic Models&lt;/keyword&gt;&lt;keyword&gt;Male&lt;/keyword&gt;&lt;keyword&gt;Middle Aged&lt;/keyword&gt;&lt;keyword&gt;Odds Ratio&lt;/keyword&gt;&lt;keyword&gt;Psychiatric Status Rating Scales&lt;/keyword&gt;&lt;keyword&gt;Risk Factors&lt;/keyword&gt;&lt;keyword&gt;Twins, Dizygotic/psychology&lt;/keyword&gt;&lt;keyword&gt;Twins, Monozygotic/psychology&lt;/keyword&gt;&lt;/keywords&gt;&lt;dates&gt;&lt;year&gt;2011&lt;/year&gt;&lt;pub-dates&gt;&lt;date&gt;Jan&lt;/date&gt;&lt;/pub-dates&gt;&lt;/dates&gt;&lt;isbn&gt;1469-8978 (Electronic)&amp;#xD;0033-2917 (Linking)&lt;/isbn&gt;&lt;accession-num&gt;20346194&lt;/accession-num&gt;&lt;urls&gt;&lt;related-urls&gt;&lt;url&gt;http://www.ncbi.nlm.nih.gov/pubmed/20346194&lt;/url&gt;&lt;/related-urls&gt;&lt;/urls&gt;&lt;custom2&gt;PMC3010204&lt;/custom2&gt;&lt;electronic-resource-num&gt;10.1017/S0033291710000425&lt;/electronic-resource-num&gt;&lt;/record&gt;&lt;/Cite&gt;&lt;/EndNote&gt;</w:instrText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58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58DCC371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N=3,527</w:t>
            </w:r>
          </w:p>
          <w:p w14:paraId="2842AB35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20AECBF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lastRenderedPageBreak/>
              <w:t>Virginia Adult Twin Study of Psychiatric and Substance Use Disorders</w:t>
            </w:r>
          </w:p>
        </w:tc>
        <w:tc>
          <w:tcPr>
            <w:tcW w:w="2070" w:type="dxa"/>
          </w:tcPr>
          <w:p w14:paraId="6CD3E061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lastRenderedPageBreak/>
              <w:t>1993-1996</w:t>
            </w:r>
          </w:p>
          <w:p w14:paraId="1753C9AC" w14:textId="77777777" w:rsidR="00312C8D" w:rsidRPr="009104AD" w:rsidRDefault="00312C8D" w:rsidP="00312C8D">
            <w:pPr>
              <w:ind w:firstLine="720"/>
              <w:rPr>
                <w:sz w:val="20"/>
                <w:szCs w:val="20"/>
              </w:rPr>
            </w:pPr>
          </w:p>
          <w:p w14:paraId="046C9CA3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lastRenderedPageBreak/>
              <w:t xml:space="preserve">35 years </w:t>
            </w:r>
            <w:r>
              <w:rPr>
                <w:sz w:val="20"/>
                <w:szCs w:val="20"/>
              </w:rPr>
              <w:t>(</w:t>
            </w:r>
            <w:r w:rsidRPr="009104AD">
              <w:rPr>
                <w:sz w:val="20"/>
                <w:szCs w:val="20"/>
              </w:rPr>
              <w:t>SD not reported</w:t>
            </w:r>
            <w:r>
              <w:rPr>
                <w:sz w:val="20"/>
                <w:szCs w:val="20"/>
              </w:rPr>
              <w:t>; Age r</w:t>
            </w:r>
            <w:r w:rsidRPr="009104AD">
              <w:rPr>
                <w:sz w:val="20"/>
                <w:szCs w:val="20"/>
              </w:rPr>
              <w:t>ange: 19-56</w:t>
            </w:r>
            <w:r>
              <w:rPr>
                <w:sz w:val="20"/>
                <w:szCs w:val="20"/>
              </w:rPr>
              <w:t xml:space="preserve"> years)</w:t>
            </w:r>
          </w:p>
          <w:p w14:paraId="55C1C1D3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0% </w:t>
            </w:r>
            <w:r>
              <w:rPr>
                <w:sz w:val="20"/>
                <w:szCs w:val="20"/>
              </w:rPr>
              <w:t>female</w:t>
            </w:r>
          </w:p>
          <w:p w14:paraId="0535A6BB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R/E not reported</w:t>
            </w:r>
          </w:p>
        </w:tc>
        <w:tc>
          <w:tcPr>
            <w:tcW w:w="1440" w:type="dxa"/>
          </w:tcPr>
          <w:p w14:paraId="7649F6B3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lastRenderedPageBreak/>
              <w:t>Logistic regression</w:t>
            </w:r>
          </w:p>
        </w:tc>
        <w:tc>
          <w:tcPr>
            <w:tcW w:w="2610" w:type="dxa"/>
          </w:tcPr>
          <w:p w14:paraId="0E8A15A9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Summary CM score based on the following:</w:t>
            </w:r>
          </w:p>
          <w:p w14:paraId="626DA5C5" w14:textId="77777777" w:rsidR="00312C8D" w:rsidRPr="009104AD" w:rsidRDefault="00312C8D" w:rsidP="00312C8D">
            <w:pPr>
              <w:pStyle w:val="ListParagraph"/>
              <w:numPr>
                <w:ilvl w:val="0"/>
                <w:numId w:val="57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>CPA</w:t>
            </w:r>
          </w:p>
          <w:p w14:paraId="237D6B4F" w14:textId="77777777" w:rsidR="00312C8D" w:rsidRPr="009104AD" w:rsidRDefault="00312C8D" w:rsidP="00312C8D">
            <w:pPr>
              <w:pStyle w:val="ListParagraph"/>
              <w:numPr>
                <w:ilvl w:val="0"/>
                <w:numId w:val="57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t xml:space="preserve">CSA or molestation </w:t>
            </w:r>
          </w:p>
          <w:p w14:paraId="1D8A6907" w14:textId="77777777" w:rsidR="00312C8D" w:rsidRPr="009104AD" w:rsidRDefault="00312C8D" w:rsidP="00312C8D">
            <w:pPr>
              <w:pStyle w:val="ListParagraph"/>
              <w:numPr>
                <w:ilvl w:val="0"/>
                <w:numId w:val="57"/>
              </w:numPr>
              <w:spacing w:after="0" w:line="240" w:lineRule="auto"/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lastRenderedPageBreak/>
              <w:t xml:space="preserve">Serious neglect </w:t>
            </w:r>
          </w:p>
        </w:tc>
        <w:tc>
          <w:tcPr>
            <w:tcW w:w="1620" w:type="dxa"/>
          </w:tcPr>
          <w:p w14:paraId="61EBF547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</w:rPr>
              <w:lastRenderedPageBreak/>
              <w:t xml:space="preserve">Lifetime alcohol dependence </w:t>
            </w:r>
          </w:p>
        </w:tc>
        <w:tc>
          <w:tcPr>
            <w:tcW w:w="3685" w:type="dxa"/>
          </w:tcPr>
          <w:p w14:paraId="342D866D" w14:textId="77777777" w:rsidR="00312C8D" w:rsidRPr="009104AD" w:rsidRDefault="00312C8D" w:rsidP="00312C8D">
            <w:pPr>
              <w:rPr>
                <w:sz w:val="20"/>
                <w:szCs w:val="20"/>
              </w:rPr>
            </w:pPr>
            <w:r w:rsidRPr="009104AD">
              <w:rPr>
                <w:sz w:val="20"/>
                <w:szCs w:val="20"/>
                <w:u w:val="single"/>
              </w:rPr>
              <w:t>CM</w:t>
            </w:r>
            <w:r w:rsidRPr="009104AD">
              <w:rPr>
                <w:sz w:val="20"/>
                <w:szCs w:val="20"/>
              </w:rPr>
              <w:t xml:space="preserve"> (vs. no CM) was associated with criteria for lifetime alcohol dependence (OR = 1.74, 95% CI [1.38, 2.19])</w:t>
            </w:r>
            <w:r>
              <w:rPr>
                <w:sz w:val="20"/>
                <w:szCs w:val="20"/>
              </w:rPr>
              <w:t>.</w:t>
            </w:r>
            <w:r w:rsidRPr="009104AD">
              <w:rPr>
                <w:sz w:val="20"/>
                <w:szCs w:val="20"/>
              </w:rPr>
              <w:t xml:space="preserve"> </w:t>
            </w:r>
          </w:p>
          <w:p w14:paraId="518AD113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  <w:p w14:paraId="558398B2" w14:textId="77777777" w:rsidR="00312C8D" w:rsidRPr="009104AD" w:rsidRDefault="00312C8D" w:rsidP="00312C8D">
            <w:pPr>
              <w:rPr>
                <w:sz w:val="20"/>
                <w:szCs w:val="20"/>
              </w:rPr>
            </w:pPr>
          </w:p>
        </w:tc>
      </w:tr>
      <w:tr w:rsidR="00312C8D" w:rsidRPr="00CE3336" w14:paraId="10EE2353" w14:textId="77777777" w:rsidTr="00EC7B34">
        <w:tc>
          <w:tcPr>
            <w:tcW w:w="2245" w:type="dxa"/>
          </w:tcPr>
          <w:p w14:paraId="0E035D56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lastRenderedPageBreak/>
              <w:t>Yuan (2014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ZdWFuPC9BdXRob3I+PFllYXI+MjAxNDwvWWVhcj48UmVj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</w:fldData>
              </w:fldChar>
            </w:r>
            <w:r w:rsidR="00502F8E">
              <w:rPr>
                <w:sz w:val="20"/>
                <w:szCs w:val="20"/>
              </w:rPr>
              <w:instrText xml:space="preserve"> ADDIN EN.CITE </w:instrTex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ZdWFuPC9BdXRob3I+PFllYXI+MjAxNDwvWWVhcj48UmVj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</w:fldData>
              </w:fldChar>
            </w:r>
            <w:r w:rsidR="00502F8E">
              <w:rPr>
                <w:sz w:val="20"/>
                <w:szCs w:val="20"/>
              </w:rPr>
              <w:instrText xml:space="preserve"> ADDIN EN.CITE.DATA </w:instrText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59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32205741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N=294</w:t>
            </w:r>
          </w:p>
          <w:p w14:paraId="1DC01622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6D1DCEB2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Urban, lesbian, gay, and bisexual American Indian and Alaska Native adults</w:t>
            </w:r>
          </w:p>
        </w:tc>
        <w:tc>
          <w:tcPr>
            <w:tcW w:w="2070" w:type="dxa"/>
          </w:tcPr>
          <w:p w14:paraId="2B8F7348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2005-2007</w:t>
            </w:r>
          </w:p>
          <w:p w14:paraId="39466B4C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5D8F09CA" w14:textId="77777777" w:rsidR="00312C8D" w:rsidRPr="00CE3336" w:rsidRDefault="00312C8D" w:rsidP="00312C8D">
            <w:pPr>
              <w:rPr>
                <w:sz w:val="20"/>
                <w:szCs w:val="20"/>
                <w:u w:val="single"/>
              </w:rPr>
            </w:pPr>
            <w:r w:rsidRPr="00CE3336">
              <w:rPr>
                <w:sz w:val="20"/>
                <w:szCs w:val="20"/>
                <w:u w:val="single"/>
              </w:rPr>
              <w:t>Female (</w:t>
            </w:r>
            <w:r>
              <w:rPr>
                <w:sz w:val="20"/>
                <w:szCs w:val="20"/>
                <w:u w:val="single"/>
              </w:rPr>
              <w:t>n</w:t>
            </w:r>
            <w:r w:rsidRPr="00CE3336">
              <w:rPr>
                <w:sz w:val="20"/>
                <w:szCs w:val="20"/>
                <w:u w:val="single"/>
              </w:rPr>
              <w:t xml:space="preserve">=117) </w:t>
            </w:r>
          </w:p>
          <w:p w14:paraId="537779A7" w14:textId="77777777" w:rsidR="00312C8D" w:rsidRPr="00CE3336" w:rsidRDefault="00312C8D" w:rsidP="00312C8D">
            <w:pPr>
              <w:ind w:left="72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38.9 years (10.4)</w:t>
            </w:r>
          </w:p>
          <w:p w14:paraId="2982CB65" w14:textId="77777777" w:rsidR="00312C8D" w:rsidRPr="00CE3336" w:rsidRDefault="00312C8D" w:rsidP="00312C8D">
            <w:pPr>
              <w:rPr>
                <w:sz w:val="20"/>
                <w:szCs w:val="20"/>
                <w:u w:val="single"/>
              </w:rPr>
            </w:pPr>
            <w:r w:rsidRPr="00CE3336">
              <w:rPr>
                <w:sz w:val="20"/>
                <w:szCs w:val="20"/>
                <w:u w:val="single"/>
              </w:rPr>
              <w:t>Male (</w:t>
            </w:r>
            <w:r>
              <w:rPr>
                <w:sz w:val="20"/>
                <w:szCs w:val="20"/>
                <w:u w:val="single"/>
              </w:rPr>
              <w:t>n</w:t>
            </w:r>
            <w:r w:rsidRPr="00CE3336">
              <w:rPr>
                <w:sz w:val="20"/>
                <w:szCs w:val="20"/>
                <w:u w:val="single"/>
              </w:rPr>
              <w:t>=177)</w:t>
            </w:r>
          </w:p>
          <w:p w14:paraId="19C19F5C" w14:textId="77777777" w:rsidR="00312C8D" w:rsidRPr="00CE3336" w:rsidRDefault="00312C8D" w:rsidP="00312C8D">
            <w:pPr>
              <w:ind w:left="49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37.9 (10.2)</w:t>
            </w:r>
          </w:p>
          <w:p w14:paraId="340B52B5" w14:textId="77777777" w:rsidR="00312C8D" w:rsidRDefault="00312C8D" w:rsidP="00312C8D">
            <w:pPr>
              <w:rPr>
                <w:sz w:val="20"/>
                <w:szCs w:val="20"/>
                <w:u w:val="single"/>
              </w:rPr>
            </w:pPr>
          </w:p>
          <w:p w14:paraId="3170ABC4" w14:textId="77777777" w:rsidR="00312C8D" w:rsidRPr="00B86E55" w:rsidRDefault="00312C8D" w:rsidP="00312C8D">
            <w:pPr>
              <w:rPr>
                <w:sz w:val="20"/>
                <w:szCs w:val="20"/>
              </w:rPr>
            </w:pPr>
            <w:r w:rsidRPr="009E4AEE">
              <w:rPr>
                <w:sz w:val="20"/>
                <w:szCs w:val="20"/>
              </w:rPr>
              <w:t xml:space="preserve">39.8% </w:t>
            </w:r>
            <w:r>
              <w:rPr>
                <w:sz w:val="20"/>
                <w:szCs w:val="20"/>
              </w:rPr>
              <w:t>f</w:t>
            </w:r>
            <w:r w:rsidRPr="009E4AEE">
              <w:rPr>
                <w:sz w:val="20"/>
                <w:szCs w:val="20"/>
              </w:rPr>
              <w:t>emale</w:t>
            </w:r>
          </w:p>
          <w:p w14:paraId="4A7A5904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0% </w:t>
            </w:r>
            <w:r w:rsidR="00C376E2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52B5CDFC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23AC2D17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Summary CM score and individual exposure to the following:</w:t>
            </w:r>
          </w:p>
          <w:p w14:paraId="1F4A9E74" w14:textId="77777777" w:rsidR="00312C8D" w:rsidRPr="00CE3336" w:rsidRDefault="00312C8D" w:rsidP="00312C8D">
            <w:pPr>
              <w:pStyle w:val="ListParagraph"/>
              <w:numPr>
                <w:ilvl w:val="0"/>
                <w:numId w:val="213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CPA</w:t>
            </w:r>
          </w:p>
          <w:p w14:paraId="0CAD8C7B" w14:textId="77777777" w:rsidR="00312C8D" w:rsidRPr="00CE3336" w:rsidRDefault="00312C8D" w:rsidP="00312C8D">
            <w:pPr>
              <w:pStyle w:val="ListParagraph"/>
              <w:numPr>
                <w:ilvl w:val="0"/>
                <w:numId w:val="213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Physical neglect</w:t>
            </w:r>
          </w:p>
          <w:p w14:paraId="78F2F0F8" w14:textId="77777777" w:rsidR="00312C8D" w:rsidRPr="00CE3336" w:rsidRDefault="00312C8D" w:rsidP="00312C8D">
            <w:pPr>
              <w:pStyle w:val="ListParagraph"/>
              <w:numPr>
                <w:ilvl w:val="0"/>
                <w:numId w:val="213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CSA</w:t>
            </w:r>
          </w:p>
          <w:p w14:paraId="1B135355" w14:textId="77777777" w:rsidR="00312C8D" w:rsidRPr="00CE3336" w:rsidRDefault="00312C8D" w:rsidP="00312C8D">
            <w:pPr>
              <w:pStyle w:val="ListParagraph"/>
              <w:numPr>
                <w:ilvl w:val="0"/>
                <w:numId w:val="213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Emotional abuse</w:t>
            </w:r>
          </w:p>
          <w:p w14:paraId="4F709375" w14:textId="77777777" w:rsidR="00312C8D" w:rsidRPr="00CE3336" w:rsidRDefault="00312C8D" w:rsidP="00312C8D">
            <w:pPr>
              <w:pStyle w:val="ListParagraph"/>
              <w:numPr>
                <w:ilvl w:val="0"/>
                <w:numId w:val="213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Emotional neglect </w:t>
            </w:r>
          </w:p>
          <w:p w14:paraId="2CD5D675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22911003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Out</w:t>
            </w:r>
            <w:r>
              <w:rPr>
                <w:sz w:val="20"/>
                <w:szCs w:val="20"/>
              </w:rPr>
              <w:t>-</w:t>
            </w:r>
            <w:r w:rsidRPr="00CE3336">
              <w:rPr>
                <w:sz w:val="20"/>
                <w:szCs w:val="20"/>
              </w:rPr>
              <w:t>of</w:t>
            </w:r>
            <w:r>
              <w:rPr>
                <w:sz w:val="20"/>
                <w:szCs w:val="20"/>
              </w:rPr>
              <w:t>-</w:t>
            </w:r>
            <w:r w:rsidRPr="00CE3336">
              <w:rPr>
                <w:sz w:val="20"/>
                <w:szCs w:val="20"/>
              </w:rPr>
              <w:t>home placement:</w:t>
            </w:r>
          </w:p>
          <w:p w14:paraId="321FFDD6" w14:textId="77777777" w:rsidR="00312C8D" w:rsidRPr="00CE3336" w:rsidRDefault="00312C8D" w:rsidP="00312C8D">
            <w:pPr>
              <w:pStyle w:val="ListParagraph"/>
              <w:numPr>
                <w:ilvl w:val="0"/>
                <w:numId w:val="213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Boarding school  </w:t>
            </w:r>
          </w:p>
          <w:p w14:paraId="1059BDCE" w14:textId="77777777" w:rsidR="00312C8D" w:rsidRPr="00CE3336" w:rsidRDefault="00312C8D" w:rsidP="00312C8D">
            <w:pPr>
              <w:pStyle w:val="ListParagraph"/>
              <w:numPr>
                <w:ilvl w:val="0"/>
                <w:numId w:val="213"/>
              </w:num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Being adopted</w:t>
            </w:r>
          </w:p>
          <w:p w14:paraId="5DD3511D" w14:textId="77777777" w:rsidR="00312C8D" w:rsidRPr="009E4AEE" w:rsidRDefault="00312C8D" w:rsidP="00312C8D">
            <w:pPr>
              <w:pStyle w:val="ListParagraph"/>
              <w:numPr>
                <w:ilvl w:val="0"/>
                <w:numId w:val="213"/>
              </w:numPr>
              <w:rPr>
                <w:sz w:val="20"/>
                <w:szCs w:val="20"/>
              </w:rPr>
            </w:pPr>
            <w:r w:rsidRPr="009E4AEE">
              <w:rPr>
                <w:sz w:val="20"/>
                <w:szCs w:val="20"/>
              </w:rPr>
              <w:t>Foster care</w:t>
            </w:r>
          </w:p>
        </w:tc>
        <w:tc>
          <w:tcPr>
            <w:tcW w:w="1620" w:type="dxa"/>
          </w:tcPr>
          <w:p w14:paraId="0EDBB81B" w14:textId="77777777" w:rsidR="00312C8D" w:rsidRPr="00CE3336" w:rsidRDefault="00312C8D" w:rsidP="00312C8D">
            <w:pPr>
              <w:pStyle w:val="ListParagraph"/>
              <w:numPr>
                <w:ilvl w:val="0"/>
                <w:numId w:val="5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Diagnosis of alcohol disorders</w:t>
            </w:r>
          </w:p>
          <w:p w14:paraId="1E328CDF" w14:textId="77777777" w:rsidR="00312C8D" w:rsidRPr="00CE3336" w:rsidRDefault="00312C8D" w:rsidP="00312C8D">
            <w:pPr>
              <w:pStyle w:val="ListParagraph"/>
              <w:numPr>
                <w:ilvl w:val="0"/>
                <w:numId w:val="5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Past-year alcohol dependence</w:t>
            </w:r>
          </w:p>
          <w:p w14:paraId="14530F2C" w14:textId="77777777" w:rsidR="00312C8D" w:rsidRPr="00CE3336" w:rsidRDefault="00312C8D" w:rsidP="00312C8D">
            <w:pPr>
              <w:pStyle w:val="ListParagraph"/>
              <w:numPr>
                <w:ilvl w:val="0"/>
                <w:numId w:val="5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Hazardous and harmful</w:t>
            </w:r>
            <w:r>
              <w:rPr>
                <w:sz w:val="20"/>
                <w:szCs w:val="20"/>
              </w:rPr>
              <w:t xml:space="preserve"> </w:t>
            </w:r>
            <w:r w:rsidRPr="00CE3336">
              <w:rPr>
                <w:sz w:val="20"/>
                <w:szCs w:val="20"/>
              </w:rPr>
              <w:t>alcohol consumption</w:t>
            </w:r>
          </w:p>
          <w:p w14:paraId="5179BB63" w14:textId="77777777" w:rsidR="00312C8D" w:rsidRPr="00CE3336" w:rsidRDefault="00312C8D" w:rsidP="00312C8D">
            <w:pPr>
              <w:pStyle w:val="ListParagraph"/>
              <w:numPr>
                <w:ilvl w:val="0"/>
                <w:numId w:val="5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Binge drinking </w:t>
            </w:r>
          </w:p>
        </w:tc>
        <w:tc>
          <w:tcPr>
            <w:tcW w:w="3685" w:type="dxa"/>
          </w:tcPr>
          <w:p w14:paraId="4616ABD7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Among women: </w:t>
            </w:r>
          </w:p>
          <w:p w14:paraId="6ECB4001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A13FE6">
              <w:rPr>
                <w:sz w:val="20"/>
                <w:szCs w:val="20"/>
                <w:u w:val="single"/>
              </w:rPr>
              <w:t>Out-of-home placement</w:t>
            </w:r>
            <w:r w:rsidRPr="00CE3336">
              <w:rPr>
                <w:sz w:val="20"/>
                <w:szCs w:val="20"/>
              </w:rPr>
              <w:t xml:space="preserve"> </w:t>
            </w:r>
            <w:r w:rsidRPr="009E4AEE">
              <w:rPr>
                <w:sz w:val="20"/>
                <w:szCs w:val="20"/>
              </w:rPr>
              <w:t>(being adopted)</w:t>
            </w:r>
            <w:r w:rsidRPr="00CE3336">
              <w:rPr>
                <w:sz w:val="20"/>
                <w:szCs w:val="20"/>
              </w:rPr>
              <w:t xml:space="preserve"> was associated with:</w:t>
            </w:r>
          </w:p>
          <w:p w14:paraId="06634B98" w14:textId="77777777" w:rsidR="00312C8D" w:rsidRPr="00CE3336" w:rsidRDefault="00312C8D" w:rsidP="00312C8D">
            <w:pPr>
              <w:pStyle w:val="ListParagraph"/>
              <w:numPr>
                <w:ilvl w:val="0"/>
                <w:numId w:val="212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Decreased risk of binge drinking (OR = 0.12, 95% CI [0.002, 0.60]) in fully adjusted models</w:t>
            </w:r>
          </w:p>
          <w:p w14:paraId="2A57C8FB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mong men:</w:t>
            </w:r>
          </w:p>
          <w:p w14:paraId="04C618F5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  <w:u w:val="single"/>
              </w:rPr>
              <w:t>Out</w:t>
            </w:r>
            <w:r>
              <w:rPr>
                <w:sz w:val="20"/>
                <w:szCs w:val="20"/>
                <w:u w:val="single"/>
              </w:rPr>
              <w:t>-</w:t>
            </w:r>
            <w:r w:rsidRPr="00CE3336">
              <w:rPr>
                <w:sz w:val="20"/>
                <w:szCs w:val="20"/>
                <w:u w:val="single"/>
              </w:rPr>
              <w:t>of</w:t>
            </w:r>
            <w:r>
              <w:rPr>
                <w:sz w:val="20"/>
                <w:szCs w:val="20"/>
                <w:u w:val="single"/>
              </w:rPr>
              <w:t>-</w:t>
            </w:r>
            <w:r w:rsidRPr="00CE3336">
              <w:rPr>
                <w:sz w:val="20"/>
                <w:szCs w:val="20"/>
                <w:u w:val="single"/>
              </w:rPr>
              <w:t>home placement</w:t>
            </w:r>
            <w:r w:rsidRPr="00CE3336">
              <w:rPr>
                <w:sz w:val="20"/>
                <w:szCs w:val="20"/>
              </w:rPr>
              <w:t xml:space="preserve"> (boarding school) was associated with:</w:t>
            </w:r>
          </w:p>
          <w:p w14:paraId="3EB82554" w14:textId="77777777" w:rsidR="00312C8D" w:rsidRPr="00CE3336" w:rsidRDefault="00312C8D" w:rsidP="00312C8D">
            <w:pPr>
              <w:pStyle w:val="ListParagraph"/>
              <w:numPr>
                <w:ilvl w:val="0"/>
                <w:numId w:val="212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 dependence (OR = 3.34, 95% CI [1.28, 8.75]) in fully adjusted models</w:t>
            </w:r>
          </w:p>
          <w:p w14:paraId="397CD571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proofErr w:type="spellStart"/>
            <w:r w:rsidRPr="00CE3336">
              <w:rPr>
                <w:sz w:val="20"/>
                <w:szCs w:val="20"/>
                <w:u w:val="single"/>
              </w:rPr>
              <w:t>Out</w:t>
            </w:r>
            <w:r>
              <w:rPr>
                <w:sz w:val="20"/>
                <w:szCs w:val="20"/>
                <w:u w:val="single"/>
              </w:rPr>
              <w:t>-</w:t>
            </w:r>
            <w:r w:rsidRPr="00CE3336">
              <w:rPr>
                <w:sz w:val="20"/>
                <w:szCs w:val="20"/>
                <w:u w:val="single"/>
              </w:rPr>
              <w:t>of</w:t>
            </w:r>
            <w:proofErr w:type="spellEnd"/>
            <w:r w:rsidRPr="00CE3336">
              <w:rPr>
                <w:sz w:val="20"/>
                <w:szCs w:val="20"/>
                <w:u w:val="single"/>
              </w:rPr>
              <w:t xml:space="preserve"> home placement</w:t>
            </w:r>
            <w:r w:rsidRPr="00CE3336">
              <w:rPr>
                <w:sz w:val="20"/>
                <w:szCs w:val="20"/>
              </w:rPr>
              <w:t xml:space="preserve"> (foster care) was associated with:</w:t>
            </w:r>
          </w:p>
          <w:p w14:paraId="0515264C" w14:textId="77777777" w:rsidR="00312C8D" w:rsidRPr="00CE3336" w:rsidRDefault="00312C8D" w:rsidP="00312C8D">
            <w:pPr>
              <w:pStyle w:val="ListParagraph"/>
              <w:numPr>
                <w:ilvl w:val="0"/>
                <w:numId w:val="212"/>
              </w:numPr>
              <w:spacing w:after="0" w:line="240" w:lineRule="auto"/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>Alcohol dependence (OR = 2.99, 95% CI [1.19,7.53]) in fully adjusted models</w:t>
            </w:r>
          </w:p>
          <w:p w14:paraId="176AE7B6" w14:textId="77777777" w:rsidR="00312C8D" w:rsidRPr="00CE3336" w:rsidRDefault="00312C8D" w:rsidP="00312C8D">
            <w:pPr>
              <w:rPr>
                <w:sz w:val="20"/>
                <w:szCs w:val="20"/>
              </w:rPr>
            </w:pPr>
          </w:p>
          <w:p w14:paraId="7B47EA22" w14:textId="77777777" w:rsidR="00312C8D" w:rsidRPr="00CE3336" w:rsidRDefault="00312C8D" w:rsidP="00312C8D">
            <w:pPr>
              <w:rPr>
                <w:sz w:val="20"/>
                <w:szCs w:val="20"/>
              </w:rPr>
            </w:pPr>
            <w:r w:rsidRPr="00CE3336">
              <w:rPr>
                <w:sz w:val="20"/>
                <w:szCs w:val="20"/>
              </w:rPr>
              <w:t xml:space="preserve">For men and women, </w:t>
            </w:r>
            <w:r w:rsidRPr="009E4AEE">
              <w:rPr>
                <w:sz w:val="20"/>
                <w:szCs w:val="20"/>
                <w:u w:val="single"/>
              </w:rPr>
              <w:t>CM score</w:t>
            </w:r>
            <w:r w:rsidRPr="00CE3336">
              <w:rPr>
                <w:sz w:val="20"/>
                <w:szCs w:val="20"/>
              </w:rPr>
              <w:t xml:space="preserve"> was not associated with alcohol dependence. </w:t>
            </w:r>
          </w:p>
        </w:tc>
      </w:tr>
    </w:tbl>
    <w:tbl>
      <w:tblPr>
        <w:tblStyle w:val="TableGrid2"/>
        <w:tblW w:w="13670" w:type="dxa"/>
        <w:tblLayout w:type="fixed"/>
        <w:tblLook w:val="04A0" w:firstRow="1" w:lastRow="0" w:firstColumn="1" w:lastColumn="0" w:noHBand="0" w:noVBand="1"/>
      </w:tblPr>
      <w:tblGrid>
        <w:gridCol w:w="2245"/>
        <w:gridCol w:w="2070"/>
        <w:gridCol w:w="1440"/>
        <w:gridCol w:w="2610"/>
        <w:gridCol w:w="1620"/>
        <w:gridCol w:w="3685"/>
      </w:tblGrid>
      <w:tr w:rsidR="0043200A" w:rsidRPr="0065734A" w14:paraId="0AD43510" w14:textId="77777777" w:rsidTr="0043200A">
        <w:tc>
          <w:tcPr>
            <w:tcW w:w="2245" w:type="dxa"/>
          </w:tcPr>
          <w:p w14:paraId="1ACDDC21" w14:textId="362DA817" w:rsidR="0043200A" w:rsidRPr="0065734A" w:rsidRDefault="0043200A" w:rsidP="00EC7B34">
            <w:pPr>
              <w:rPr>
                <w:b/>
                <w:sz w:val="20"/>
                <w:szCs w:val="20"/>
              </w:rPr>
            </w:pPr>
            <w:r w:rsidRPr="0065734A">
              <w:rPr>
                <w:b/>
                <w:sz w:val="20"/>
                <w:szCs w:val="20"/>
              </w:rPr>
              <w:t>Inflammation</w:t>
            </w:r>
            <w:r>
              <w:rPr>
                <w:b/>
                <w:sz w:val="20"/>
                <w:szCs w:val="20"/>
              </w:rPr>
              <w:t xml:space="preserve"> (22</w:t>
            </w:r>
            <w:r w:rsidR="008A4BE6">
              <w:rPr>
                <w:b/>
                <w:sz w:val="20"/>
                <w:szCs w:val="20"/>
              </w:rPr>
              <w:t xml:space="preserve"> studies</w:t>
            </w:r>
            <w:r w:rsidRPr="0065734A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6682A192" w14:textId="77777777" w:rsidR="0043200A" w:rsidRPr="0065734A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1440" w:type="dxa"/>
          </w:tcPr>
          <w:p w14:paraId="3C7D5819" w14:textId="77777777" w:rsidR="0043200A" w:rsidRPr="0065734A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2610" w:type="dxa"/>
          </w:tcPr>
          <w:p w14:paraId="2FA98CCD" w14:textId="77777777" w:rsidR="0043200A" w:rsidRPr="0065734A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1620" w:type="dxa"/>
          </w:tcPr>
          <w:p w14:paraId="168B6686" w14:textId="77777777" w:rsidR="0043200A" w:rsidRPr="0065734A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3685" w:type="dxa"/>
          </w:tcPr>
          <w:p w14:paraId="7CE8D22E" w14:textId="77777777" w:rsidR="0043200A" w:rsidRPr="0065734A" w:rsidRDefault="0043200A" w:rsidP="00EC7B34">
            <w:pPr>
              <w:rPr>
                <w:b/>
                <w:sz w:val="20"/>
                <w:szCs w:val="20"/>
              </w:rPr>
            </w:pPr>
          </w:p>
        </w:tc>
      </w:tr>
      <w:tr w:rsidR="0043200A" w:rsidRPr="009F489F" w14:paraId="4F491699" w14:textId="77777777" w:rsidTr="0043200A">
        <w:tc>
          <w:tcPr>
            <w:tcW w:w="2245" w:type="dxa"/>
          </w:tcPr>
          <w:p w14:paraId="368F52FC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Appleton (2012)</w:t>
            </w:r>
            <w:r w:rsidR="00502F8E">
              <w:rPr>
                <w:sz w:val="20"/>
                <w:szCs w:val="20"/>
              </w:rPr>
              <w:fldChar w:fldCharType="begin"/>
            </w:r>
            <w:r w:rsidR="00502F8E">
              <w:rPr>
                <w:sz w:val="20"/>
                <w:szCs w:val="20"/>
              </w:rPr>
              <w:instrText xml:space="preserve"> ADDIN EN.CITE &lt;EndNote&gt;&lt;Cite&gt;&lt;Author&gt;Appleton&lt;/Author&gt;&lt;Year&gt;2012&lt;/Year&gt;&lt;RecNum&gt;274&lt;/RecNum&gt;&lt;DisplayText&gt;[60]&lt;/DisplayText&gt;&lt;record&gt;&lt;rec-number&gt;274&lt;/rec-number&gt;&lt;foreign-keys&gt;&lt;key app="EN" db-id="p2wsz9rdmz90w8evpvmx9txyefzeatevvrxx" timestamp="1477600021"&gt;274&lt;/key&gt;&lt;key app="ENWeb" db-id=""&gt;0&lt;/key&gt;&lt;/foreign-keys&gt;&lt;ref-type name="Journal Article"&gt;17&lt;/ref-type&gt;&lt;contributors&gt;&lt;authors&gt;&lt;author&gt;Appleton, A. A.&lt;/author&gt;&lt;author&gt;Buka, S. L.&lt;/author&gt;&lt;author&gt;McCormick, M. C.&lt;/author&gt;&lt;author&gt;Koenen, K. C.&lt;/author&gt;&lt;author&gt;Loucks, E. B.&lt;/author&gt;&lt;author&gt;Kubzansky, L. D.&lt;/author&gt;&lt;/authors&gt;&lt;/contributors&gt;&lt;auth-address&gt;Department of Epidemiology, Harvard School of Public Health, Boston, MA 02115, USA. appleton@hsph.harvard.edu&lt;/auth-address&gt;&lt;titles&gt;&lt;title&gt;The association between childhood emotional functioning and adulthood inflammation is modified by early-life socioeconomic status&lt;/title&gt;&lt;secondary-title&gt;Health Psychol&lt;/secondary-title&gt;&lt;/titles&gt;&lt;periodical&gt;&lt;full-title&gt;Health Psychol&lt;/full-title&gt;&lt;/periodical&gt;&lt;pages&gt;413-22&lt;/pages&gt;&lt;volume&gt;31&lt;/volume&gt;&lt;number&gt;4&lt;/number&gt;&lt;keywords&gt;&lt;keyword&gt;Adult&lt;/keyword&gt;&lt;keyword&gt;Biomarkers&lt;/keyword&gt;&lt;keyword&gt;C-Reactive Protein/analysis&lt;/keyword&gt;&lt;keyword&gt;Child&lt;/keyword&gt;&lt;keyword&gt;Cohort Studies&lt;/keyword&gt;&lt;keyword&gt;Educational Status&lt;/keyword&gt;&lt;keyword&gt;*Emotions&lt;/keyword&gt;&lt;keyword&gt;Family&lt;/keyword&gt;&lt;keyword&gt;Female&lt;/keyword&gt;&lt;keyword&gt;Health Status Disparities&lt;/keyword&gt;&lt;keyword&gt;Humans&lt;/keyword&gt;&lt;keyword&gt;Income&lt;/keyword&gt;&lt;keyword&gt;*Inflammation&lt;/keyword&gt;&lt;keyword&gt;New England&lt;/keyword&gt;&lt;keyword&gt;Occupations&lt;/keyword&gt;&lt;keyword&gt;Pregnancy&lt;/keyword&gt;&lt;keyword&gt;Risk&lt;/keyword&gt;&lt;keyword&gt;*Social Class&lt;/keyword&gt;&lt;keyword&gt;Stress, Psychological&lt;/keyword&gt;&lt;/keywords&gt;&lt;dates&gt;&lt;year&gt;2012&lt;/year&gt;&lt;pub-dates&gt;&lt;date&gt;Jul&lt;/date&gt;&lt;/pub-dates&gt;&lt;/dates&gt;&lt;isbn&gt;1930-7810 (Electronic)&amp;#xD;0278-6133 (Linking)&lt;/isbn&gt;&lt;accession-num&gt;22329424&lt;/accession-num&gt;&lt;urls&gt;&lt;related-urls&gt;&lt;url&gt;http://www.ncbi.nlm.nih.gov/pubmed/22329424&lt;/url&gt;&lt;/related-urls&gt;&lt;/urls&gt;&lt;custom2&gt;PMC3810389&lt;/custom2&gt;&lt;electronic-resource-num&gt;10.1037/a0027300&lt;/electronic-resource-num&gt;&lt;/record&gt;&lt;/Cite&gt;&lt;/EndNote&gt;</w:instrText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60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336F6D62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430</w:t>
            </w:r>
          </w:p>
          <w:p w14:paraId="54C4084A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7F7EE7D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The New England Family Study</w:t>
            </w:r>
            <w:r w:rsidR="0085583D">
              <w:rPr>
                <w:sz w:val="20"/>
                <w:szCs w:val="20"/>
              </w:rPr>
              <w:t xml:space="preserve"> (NEFS)</w:t>
            </w:r>
          </w:p>
        </w:tc>
        <w:tc>
          <w:tcPr>
            <w:tcW w:w="2070" w:type="dxa"/>
          </w:tcPr>
          <w:p w14:paraId="4291A8C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Year not reported</w:t>
            </w:r>
          </w:p>
          <w:p w14:paraId="6903D90A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53AA482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2 years (SD not reported)</w:t>
            </w:r>
          </w:p>
          <w:p w14:paraId="469F9D4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9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74613F5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80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51C92183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Linear regression </w:t>
            </w:r>
          </w:p>
        </w:tc>
        <w:tc>
          <w:tcPr>
            <w:tcW w:w="2610" w:type="dxa"/>
          </w:tcPr>
          <w:p w14:paraId="2C177E20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xposure to the following variables:</w:t>
            </w:r>
          </w:p>
          <w:p w14:paraId="1C4E5BCE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hildhood socioeconomic status</w:t>
            </w:r>
          </w:p>
          <w:p w14:paraId="0524C0EF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Parental occupation</w:t>
            </w:r>
          </w:p>
          <w:p w14:paraId="6E0A5528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Parental education at age 7 </w:t>
            </w:r>
          </w:p>
        </w:tc>
        <w:tc>
          <w:tcPr>
            <w:tcW w:w="1620" w:type="dxa"/>
          </w:tcPr>
          <w:p w14:paraId="1D71D28C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-reactive protein (CRP)</w:t>
            </w:r>
          </w:p>
        </w:tc>
        <w:tc>
          <w:tcPr>
            <w:tcW w:w="3685" w:type="dxa"/>
          </w:tcPr>
          <w:p w14:paraId="32A717CE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No significant associations found in adjusted models</w:t>
            </w:r>
          </w:p>
        </w:tc>
      </w:tr>
      <w:tr w:rsidR="0043200A" w:rsidRPr="0065734A" w14:paraId="1ABA05A5" w14:textId="77777777" w:rsidTr="0043200A">
        <w:tc>
          <w:tcPr>
            <w:tcW w:w="2245" w:type="dxa"/>
          </w:tcPr>
          <w:p w14:paraId="41F4C07A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Bertone-Johnson (2012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CZXJ0b25lLUpvaG5zb248L0F1dGhvcj48WWVhcj4yMDEy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</w:fldData>
              </w:fldChar>
            </w:r>
            <w:r w:rsidR="00502F8E">
              <w:rPr>
                <w:sz w:val="20"/>
                <w:szCs w:val="20"/>
              </w:rPr>
              <w:instrText xml:space="preserve"> ADDIN EN.CITE </w:instrTex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CZXJ0b25lLUpvaG5zb248L0F1dGhvcj48WWVhcj4yMDEy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</w:fldData>
              </w:fldChar>
            </w:r>
            <w:r w:rsidR="00502F8E">
              <w:rPr>
                <w:sz w:val="20"/>
                <w:szCs w:val="20"/>
              </w:rPr>
              <w:instrText xml:space="preserve"> ADDIN EN.CITE.DATA </w:instrText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61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6588DA71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702</w:t>
            </w:r>
          </w:p>
          <w:p w14:paraId="4E30FDE3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4888C95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Nurses’ Health Study II</w:t>
            </w:r>
          </w:p>
          <w:p w14:paraId="42A0698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1EFCCA2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>1989 (baseline);  1996-1999 (blood sample);</w:t>
            </w:r>
          </w:p>
          <w:p w14:paraId="62E4859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>2001 (violence questions asked)</w:t>
            </w:r>
          </w:p>
          <w:p w14:paraId="73E61E56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5E26CEB0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3.9 years (SD not reported) at time of blood sample</w:t>
            </w:r>
          </w:p>
          <w:p w14:paraId="11D4231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1253B59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&gt;90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306A92EA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lastRenderedPageBreak/>
              <w:t>General linear models</w:t>
            </w:r>
          </w:p>
        </w:tc>
        <w:tc>
          <w:tcPr>
            <w:tcW w:w="2610" w:type="dxa"/>
          </w:tcPr>
          <w:p w14:paraId="0392D6CE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Summary abuse score and severity of individual </w:t>
            </w:r>
            <w:r w:rsidRPr="009F489F">
              <w:rPr>
                <w:sz w:val="20"/>
                <w:szCs w:val="20"/>
              </w:rPr>
              <w:lastRenderedPageBreak/>
              <w:t xml:space="preserve">exposure to the following variables: </w:t>
            </w:r>
          </w:p>
          <w:p w14:paraId="33474E5D" w14:textId="1B708635" w:rsidR="0043200A" w:rsidRPr="005A727B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PA</w:t>
            </w:r>
          </w:p>
          <w:p w14:paraId="51962219" w14:textId="1DC2B984" w:rsidR="0043200A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SA</w:t>
            </w:r>
          </w:p>
          <w:p w14:paraId="07A6EA88" w14:textId="77777777" w:rsidR="0043200A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olescent physical abuse (ages 11-17 years)</w:t>
            </w:r>
          </w:p>
          <w:p w14:paraId="298027E4" w14:textId="77777777" w:rsidR="0043200A" w:rsidRPr="004D578B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olescent sexual abuse (ages 11-17 years)</w:t>
            </w:r>
          </w:p>
          <w:p w14:paraId="3487306B" w14:textId="77777777" w:rsidR="0043200A" w:rsidRPr="004D578B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41594380" w14:textId="77777777" w:rsidR="0043200A" w:rsidRPr="004D578B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>CRP</w:t>
            </w:r>
          </w:p>
          <w:p w14:paraId="187F5C0B" w14:textId="77777777" w:rsidR="0043200A" w:rsidRPr="004D578B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nterleukin-6</w:t>
            </w:r>
            <w:r>
              <w:rPr>
                <w:sz w:val="20"/>
                <w:szCs w:val="20"/>
              </w:rPr>
              <w:t xml:space="preserve"> (IL-6)</w:t>
            </w:r>
          </w:p>
          <w:p w14:paraId="68FAE3F7" w14:textId="77777777" w:rsidR="0043200A" w:rsidRPr="004D578B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 xml:space="preserve">Soluble fraction of tumor necrosis for factor alpha receptor 2 </w:t>
            </w:r>
          </w:p>
        </w:tc>
        <w:tc>
          <w:tcPr>
            <w:tcW w:w="3685" w:type="dxa"/>
          </w:tcPr>
          <w:p w14:paraId="7C086FFD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lastRenderedPageBreak/>
              <w:t>Sexual abuse</w:t>
            </w:r>
            <w:r w:rsidRPr="004D578B">
              <w:rPr>
                <w:sz w:val="20"/>
                <w:szCs w:val="20"/>
              </w:rPr>
              <w:t xml:space="preserve">: No significant associations found in </w:t>
            </w:r>
            <w:r>
              <w:rPr>
                <w:sz w:val="20"/>
                <w:szCs w:val="20"/>
              </w:rPr>
              <w:t xml:space="preserve">fully </w:t>
            </w:r>
            <w:r w:rsidRPr="004D578B">
              <w:rPr>
                <w:sz w:val="20"/>
                <w:szCs w:val="20"/>
              </w:rPr>
              <w:t xml:space="preserve">adjusted models </w:t>
            </w:r>
          </w:p>
          <w:p w14:paraId="6ABD4760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  <w:p w14:paraId="7A68217C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lastRenderedPageBreak/>
              <w:t>Physical abuse</w:t>
            </w:r>
            <w:r w:rsidRPr="005F3FB6">
              <w:rPr>
                <w:sz w:val="20"/>
                <w:szCs w:val="20"/>
              </w:rPr>
              <w:t xml:space="preserve">: No significant associations found in </w:t>
            </w:r>
            <w:r>
              <w:rPr>
                <w:sz w:val="20"/>
                <w:szCs w:val="20"/>
              </w:rPr>
              <w:t xml:space="preserve">fully </w:t>
            </w:r>
            <w:r w:rsidRPr="005F3FB6">
              <w:rPr>
                <w:sz w:val="20"/>
                <w:szCs w:val="20"/>
              </w:rPr>
              <w:t xml:space="preserve">adjusted models </w:t>
            </w:r>
          </w:p>
          <w:p w14:paraId="07D99CAB" w14:textId="77777777" w:rsidR="0043200A" w:rsidRPr="005F3FB6" w:rsidRDefault="0043200A" w:rsidP="00EC7B34">
            <w:pPr>
              <w:rPr>
                <w:sz w:val="20"/>
                <w:szCs w:val="20"/>
              </w:rPr>
            </w:pPr>
          </w:p>
          <w:p w14:paraId="425C0118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  <w:u w:val="single"/>
              </w:rPr>
              <w:t>Summary abuse in adolescence</w:t>
            </w:r>
            <w:r>
              <w:rPr>
                <w:sz w:val="20"/>
                <w:szCs w:val="20"/>
                <w:u w:val="single"/>
              </w:rPr>
              <w:t xml:space="preserve">: </w:t>
            </w:r>
            <w:r w:rsidRPr="005F3FB6">
              <w:rPr>
                <w:sz w:val="20"/>
                <w:szCs w:val="20"/>
                <w:u w:val="single"/>
              </w:rPr>
              <w:t xml:space="preserve"> </w:t>
            </w:r>
            <w:r w:rsidRPr="005F3FB6">
              <w:rPr>
                <w:sz w:val="20"/>
                <w:szCs w:val="20"/>
              </w:rPr>
              <w:t xml:space="preserve">No significant associations found in </w:t>
            </w:r>
            <w:r>
              <w:rPr>
                <w:sz w:val="20"/>
                <w:szCs w:val="20"/>
              </w:rPr>
              <w:t xml:space="preserve">fully </w:t>
            </w:r>
            <w:r w:rsidRPr="005F3FB6">
              <w:rPr>
                <w:sz w:val="20"/>
                <w:szCs w:val="20"/>
              </w:rPr>
              <w:t xml:space="preserve">adjusted models </w:t>
            </w:r>
          </w:p>
          <w:p w14:paraId="5EA2DFAA" w14:textId="77777777" w:rsidR="0043200A" w:rsidRPr="0065734A" w:rsidRDefault="0043200A" w:rsidP="00EC7B34">
            <w:pPr>
              <w:rPr>
                <w:sz w:val="20"/>
                <w:szCs w:val="20"/>
              </w:rPr>
            </w:pPr>
          </w:p>
          <w:p w14:paraId="296B76D1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  <w:u w:val="single"/>
              </w:rPr>
              <w:t>Summary abuse in childhood</w:t>
            </w:r>
            <w:r w:rsidRPr="0065734A">
              <w:rPr>
                <w:sz w:val="20"/>
                <w:szCs w:val="20"/>
              </w:rPr>
              <w:t xml:space="preserve">: </w:t>
            </w:r>
            <w:r w:rsidRPr="005F3FB6">
              <w:rPr>
                <w:sz w:val="20"/>
                <w:szCs w:val="20"/>
              </w:rPr>
              <w:t xml:space="preserve">No significant associations found in </w:t>
            </w:r>
            <w:r>
              <w:rPr>
                <w:sz w:val="20"/>
                <w:szCs w:val="20"/>
              </w:rPr>
              <w:t xml:space="preserve">fully adjusted models </w:t>
            </w:r>
          </w:p>
        </w:tc>
      </w:tr>
      <w:tr w:rsidR="0043200A" w:rsidRPr="0065734A" w14:paraId="20937AAE" w14:textId="77777777" w:rsidTr="0043200A">
        <w:tc>
          <w:tcPr>
            <w:tcW w:w="2245" w:type="dxa"/>
          </w:tcPr>
          <w:p w14:paraId="6D775CFC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lastRenderedPageBreak/>
              <w:t>Carpenter (2010)</w:t>
            </w:r>
            <w:r w:rsidR="00502F8E">
              <w:rPr>
                <w:sz w:val="20"/>
                <w:szCs w:val="20"/>
              </w:rPr>
              <w:fldChar w:fldCharType="begin"/>
            </w:r>
            <w:r w:rsidR="00502F8E">
              <w:rPr>
                <w:sz w:val="20"/>
                <w:szCs w:val="20"/>
              </w:rPr>
              <w:instrText xml:space="preserve"> ADDIN EN.CITE &lt;EndNote&gt;&lt;Cite&gt;&lt;Author&gt;Carpenter&lt;/Author&gt;&lt;Year&gt;2010&lt;/Year&gt;&lt;RecNum&gt;276&lt;/RecNum&gt;&lt;DisplayText&gt;[62]&lt;/DisplayText&gt;&lt;record&gt;&lt;rec-number&gt;276&lt;/rec-number&gt;&lt;foreign-keys&gt;&lt;key app="EN" db-id="p2wsz9rdmz90w8evpvmx9txyefzeatevvrxx" timestamp="1477600030"&gt;276&lt;/key&gt;&lt;key app="ENWeb" db-id=""&gt;0&lt;/key&gt;&lt;/foreign-keys&gt;&lt;ref-type name="Journal Article"&gt;17&lt;/ref-type&gt;&lt;contributors&gt;&lt;authors&gt;&lt;author&gt;Carpenter, L. L.&lt;/author&gt;&lt;author&gt;Gawuga, C. E.&lt;/author&gt;&lt;author&gt;Tyrka, A. R.&lt;/author&gt;&lt;author&gt;Lee, J. K.&lt;/author&gt;&lt;author&gt;Anderson, G. M.&lt;/author&gt;&lt;author&gt;Price, L. H.&lt;/author&gt;&lt;/authors&gt;&lt;/contributors&gt;&lt;auth-address&gt;Mood Disorders Research Program and Laboratory for Clinical Neuroscience, Butler Hospital, Providence, RI 02906, USA. Linda_Carpenter_MD@Brown.EDU&lt;/auth-address&gt;&lt;titles&gt;&lt;title&gt;Association between plasma IL-6 response to acute stress and early-life adversity in healthy adults&lt;/title&gt;&lt;secondary-title&gt;Neuropsychopharmacology&lt;/secondary-title&gt;&lt;/titles&gt;&lt;periodical&gt;&lt;full-title&gt;Neuropsychopharmacology&lt;/full-title&gt;&lt;/periodical&gt;&lt;pages&gt;2617-23&lt;/pages&gt;&lt;volume&gt;35&lt;/volume&gt;&lt;number&gt;13&lt;/number&gt;&lt;keywords&gt;&lt;keyword&gt;Adolescent&lt;/keyword&gt;&lt;keyword&gt;Adult&lt;/keyword&gt;&lt;keyword&gt;Adult Survivors of Child Abuse/*psychology&lt;/keyword&gt;&lt;keyword&gt;Anxiety/blood&lt;/keyword&gt;&lt;keyword&gt;Depression/blood&lt;/keyword&gt;&lt;keyword&gt;Female&lt;/keyword&gt;&lt;keyword&gt;Humans&lt;/keyword&gt;&lt;keyword&gt;Interleukin-6/*blood&lt;/keyword&gt;&lt;keyword&gt;Male&lt;/keyword&gt;&lt;keyword&gt;Middle Aged&lt;/keyword&gt;&lt;keyword&gt;Self Report&lt;/keyword&gt;&lt;keyword&gt;Stress, Psychological/*blood&lt;/keyword&gt;&lt;/keywords&gt;&lt;dates&gt;&lt;year&gt;2010&lt;/year&gt;&lt;pub-dates&gt;&lt;date&gt;Dec&lt;/date&gt;&lt;/pub-dates&gt;&lt;/dates&gt;&lt;isbn&gt;1740-634X (Electronic)&amp;#xD;0893-133X (Linking)&lt;/isbn&gt;&lt;accession-num&gt;20881945&lt;/accession-num&gt;&lt;urls&gt;&lt;related-urls&gt;&lt;url&gt;http://www.ncbi.nlm.nih.gov/pubmed/20881945&lt;/url&gt;&lt;/related-urls&gt;&lt;/urls&gt;&lt;custom2&gt;PMC2978751&lt;/custom2&gt;&lt;electronic-resource-num&gt;10.1038/npp.2010.159&lt;/electronic-resource-num&gt;&lt;/record&gt;&lt;/Cite&gt;&lt;/EndNote&gt;</w:instrText>
            </w:r>
            <w:r w:rsidR="00502F8E">
              <w:rPr>
                <w:sz w:val="20"/>
                <w:szCs w:val="20"/>
              </w:rPr>
              <w:fldChar w:fldCharType="separate"/>
            </w:r>
            <w:r w:rsidR="00502F8E">
              <w:rPr>
                <w:noProof/>
                <w:sz w:val="20"/>
                <w:szCs w:val="20"/>
              </w:rPr>
              <w:t>[62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17372BC8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69</w:t>
            </w:r>
          </w:p>
          <w:p w14:paraId="3A97516D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5A1B9E2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Community sample who experienced </w:t>
            </w:r>
            <w:r>
              <w:rPr>
                <w:sz w:val="20"/>
                <w:szCs w:val="20"/>
              </w:rPr>
              <w:t xml:space="preserve">Child Maltreatment (CM) </w:t>
            </w:r>
            <w:r w:rsidRPr="00020DB8">
              <w:rPr>
                <w:sz w:val="20"/>
                <w:szCs w:val="20"/>
              </w:rPr>
              <w:t xml:space="preserve">and healthy controls </w:t>
            </w:r>
          </w:p>
          <w:p w14:paraId="708F6362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47E4944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Year not reported</w:t>
            </w:r>
          </w:p>
          <w:p w14:paraId="2719FE7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2B436FA0" w14:textId="77777777" w:rsidR="0043200A" w:rsidRPr="00020DB8" w:rsidRDefault="0043200A" w:rsidP="00EC7B34">
            <w:pPr>
              <w:rPr>
                <w:sz w:val="20"/>
                <w:szCs w:val="20"/>
                <w:u w:val="single"/>
              </w:rPr>
            </w:pPr>
            <w:r w:rsidRPr="00020DB8">
              <w:rPr>
                <w:sz w:val="20"/>
                <w:szCs w:val="20"/>
                <w:u w:val="single"/>
              </w:rPr>
              <w:t>Controls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50):</w:t>
            </w:r>
          </w:p>
          <w:p w14:paraId="551E0B8A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4.5 years (8.8)</w:t>
            </w:r>
          </w:p>
          <w:p w14:paraId="7CAD92BB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s </w:t>
            </w:r>
          </w:p>
          <w:p w14:paraId="29E31BD4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/E</w:t>
            </w:r>
            <w:r w:rsidRPr="00020DB8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n</w:t>
            </w:r>
            <w:r w:rsidRPr="00020DB8">
              <w:rPr>
                <w:sz w:val="20"/>
                <w:szCs w:val="20"/>
              </w:rPr>
              <w:t>ot reported</w:t>
            </w:r>
          </w:p>
          <w:p w14:paraId="08AF4C4A" w14:textId="77777777" w:rsidR="0043200A" w:rsidRPr="00020DB8" w:rsidRDefault="0043200A" w:rsidP="00EC7B34">
            <w:pPr>
              <w:rPr>
                <w:sz w:val="20"/>
                <w:szCs w:val="20"/>
                <w:u w:val="single"/>
              </w:rPr>
            </w:pPr>
            <w:r w:rsidRPr="00020DB8">
              <w:rPr>
                <w:sz w:val="20"/>
                <w:szCs w:val="20"/>
                <w:u w:val="single"/>
              </w:rPr>
              <w:t>Cases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19):</w:t>
            </w:r>
          </w:p>
          <w:p w14:paraId="480E762B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32.8 years (13.</w:t>
            </w:r>
            <w:r>
              <w:rPr>
                <w:sz w:val="20"/>
                <w:szCs w:val="20"/>
              </w:rPr>
              <w:t>9</w:t>
            </w:r>
            <w:r w:rsidRPr="00020DB8">
              <w:rPr>
                <w:sz w:val="20"/>
                <w:szCs w:val="20"/>
              </w:rPr>
              <w:t>)</w:t>
            </w:r>
          </w:p>
          <w:p w14:paraId="6DD82DCE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3.7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s </w:t>
            </w:r>
          </w:p>
          <w:p w14:paraId="19621E0A" w14:textId="77777777" w:rsidR="0043200A" w:rsidRPr="00C673A0" w:rsidRDefault="0043200A" w:rsidP="006215F1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/E</w:t>
            </w:r>
            <w:r w:rsidRPr="00C673A0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n</w:t>
            </w:r>
            <w:r w:rsidRPr="00C673A0">
              <w:rPr>
                <w:sz w:val="20"/>
                <w:szCs w:val="20"/>
              </w:rPr>
              <w:t>ot reported</w:t>
            </w:r>
          </w:p>
        </w:tc>
        <w:tc>
          <w:tcPr>
            <w:tcW w:w="1440" w:type="dxa"/>
          </w:tcPr>
          <w:p w14:paraId="6427362E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General linear models</w:t>
            </w:r>
          </w:p>
        </w:tc>
        <w:tc>
          <w:tcPr>
            <w:tcW w:w="2610" w:type="dxa"/>
          </w:tcPr>
          <w:p w14:paraId="4F5666AA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 xml:space="preserve">Summary CM </w:t>
            </w:r>
            <w:r w:rsidRPr="004D578B">
              <w:rPr>
                <w:sz w:val="20"/>
                <w:szCs w:val="20"/>
              </w:rPr>
              <w:t xml:space="preserve">score  based of the following variables: </w:t>
            </w:r>
          </w:p>
          <w:p w14:paraId="40AD6D70" w14:textId="77777777" w:rsidR="0043200A" w:rsidRPr="004D578B" w:rsidRDefault="0043200A" w:rsidP="0043200A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motional abuse</w:t>
            </w:r>
          </w:p>
          <w:p w14:paraId="584C27D2" w14:textId="77777777" w:rsidR="0043200A" w:rsidRPr="004D578B" w:rsidRDefault="0043200A" w:rsidP="0043200A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PA</w:t>
            </w:r>
          </w:p>
          <w:p w14:paraId="7CA07DB9" w14:textId="77777777" w:rsidR="0043200A" w:rsidRPr="004D578B" w:rsidRDefault="0043200A" w:rsidP="0043200A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SA</w:t>
            </w:r>
          </w:p>
          <w:p w14:paraId="34042BA0" w14:textId="77777777" w:rsidR="0043200A" w:rsidRPr="004D578B" w:rsidRDefault="0043200A" w:rsidP="0043200A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motional neglect</w:t>
            </w:r>
          </w:p>
          <w:p w14:paraId="1F0A7810" w14:textId="77777777" w:rsidR="0043200A" w:rsidRPr="004D578B" w:rsidRDefault="0043200A" w:rsidP="0043200A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Physical neglect </w:t>
            </w:r>
          </w:p>
        </w:tc>
        <w:tc>
          <w:tcPr>
            <w:tcW w:w="1620" w:type="dxa"/>
          </w:tcPr>
          <w:p w14:paraId="6FACB69B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Plasma IL-6 response to the Trier Social Stress Test </w:t>
            </w:r>
          </w:p>
        </w:tc>
        <w:tc>
          <w:tcPr>
            <w:tcW w:w="3685" w:type="dxa"/>
          </w:tcPr>
          <w:p w14:paraId="4FE64C5F" w14:textId="210B5556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 xml:space="preserve">CM </w:t>
            </w:r>
            <w:r w:rsidRPr="004D578B">
              <w:rPr>
                <w:sz w:val="20"/>
                <w:szCs w:val="20"/>
              </w:rPr>
              <w:t>(versus never)</w:t>
            </w:r>
            <w:r w:rsidR="009F3798">
              <w:rPr>
                <w:sz w:val="20"/>
                <w:szCs w:val="20"/>
              </w:rPr>
              <w:t xml:space="preserve"> was associated with</w:t>
            </w:r>
            <w:r w:rsidRPr="004D578B">
              <w:rPr>
                <w:sz w:val="20"/>
                <w:szCs w:val="20"/>
              </w:rPr>
              <w:t xml:space="preserve">: </w:t>
            </w:r>
          </w:p>
          <w:p w14:paraId="7139A04F" w14:textId="5B4C5B73" w:rsidR="0043200A" w:rsidRPr="009F3798" w:rsidRDefault="0043200A" w:rsidP="009F3798">
            <w:pPr>
              <w:pStyle w:val="ListParagraph"/>
              <w:numPr>
                <w:ilvl w:val="0"/>
                <w:numId w:val="235"/>
              </w:numPr>
              <w:spacing w:after="0" w:line="240" w:lineRule="auto"/>
              <w:rPr>
                <w:sz w:val="20"/>
                <w:szCs w:val="20"/>
              </w:rPr>
            </w:pPr>
            <w:r w:rsidRPr="009F3798">
              <w:rPr>
                <w:sz w:val="20"/>
                <w:szCs w:val="20"/>
              </w:rPr>
              <w:t>Greater acute IL-6 release (</w:t>
            </w:r>
            <w:r w:rsidRPr="009F3798">
              <w:rPr>
                <w:i/>
                <w:sz w:val="20"/>
                <w:szCs w:val="20"/>
              </w:rPr>
              <w:t xml:space="preserve">F </w:t>
            </w:r>
            <w:r w:rsidRPr="009F3798">
              <w:rPr>
                <w:sz w:val="20"/>
                <w:szCs w:val="20"/>
              </w:rPr>
              <w:t xml:space="preserve">= 8.5, </w:t>
            </w:r>
            <w:r w:rsidRPr="009F3798">
              <w:rPr>
                <w:i/>
                <w:sz w:val="20"/>
                <w:szCs w:val="20"/>
              </w:rPr>
              <w:t xml:space="preserve">p </w:t>
            </w:r>
            <w:r w:rsidRPr="009F3798">
              <w:rPr>
                <w:sz w:val="20"/>
                <w:szCs w:val="20"/>
              </w:rPr>
              <w:t xml:space="preserve">= .005) </w:t>
            </w:r>
          </w:p>
          <w:p w14:paraId="74634D25" w14:textId="4524026E" w:rsidR="0043200A" w:rsidRPr="0065734A" w:rsidRDefault="0043200A" w:rsidP="009F3798">
            <w:pPr>
              <w:pStyle w:val="ListParagraph"/>
              <w:numPr>
                <w:ilvl w:val="0"/>
                <w:numId w:val="235"/>
              </w:num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Higher IL-6 concentrations over time (</w:t>
            </w:r>
            <w:r w:rsidRPr="000C6738">
              <w:rPr>
                <w:i/>
                <w:sz w:val="20"/>
                <w:szCs w:val="20"/>
              </w:rPr>
              <w:t>F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 xml:space="preserve">= 4.6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 xml:space="preserve">= 0.03) </w:t>
            </w:r>
          </w:p>
        </w:tc>
      </w:tr>
      <w:tr w:rsidR="0043200A" w:rsidRPr="0065734A" w14:paraId="0BA75C14" w14:textId="77777777" w:rsidTr="0043200A">
        <w:tc>
          <w:tcPr>
            <w:tcW w:w="2245" w:type="dxa"/>
          </w:tcPr>
          <w:p w14:paraId="54D630F6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Cho (2012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DaG88L0F1dGhvcj48WWVhcj4yMDEyPC9ZZWFyPjxSZWNO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DaG88L0F1dGhvcj48WWVhcj4yMDEyPC9ZZWFyPjxSZWNO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63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38213FB5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N=2716</w:t>
            </w:r>
          </w:p>
          <w:p w14:paraId="6E95E3A2" w14:textId="77777777" w:rsidR="0043200A" w:rsidRPr="0065734A" w:rsidRDefault="0043200A" w:rsidP="00EC7B34">
            <w:pPr>
              <w:rPr>
                <w:sz w:val="20"/>
                <w:szCs w:val="20"/>
              </w:rPr>
            </w:pPr>
          </w:p>
          <w:p w14:paraId="074AB8BD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Coronary Artery Risk Development in Young Adults (CARDIA) study</w:t>
            </w:r>
          </w:p>
          <w:p w14:paraId="589DD9F0" w14:textId="77777777" w:rsidR="0043200A" w:rsidRPr="0065734A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3ABEBDA1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1985-1986 (study inception); 2000-2001 (Year 15 exam - baseline); 2005-2006 (Year 20 exam - follow-up)</w:t>
            </w:r>
          </w:p>
          <w:p w14:paraId="427DA37A" w14:textId="77777777" w:rsidR="0043200A" w:rsidRPr="0065734A" w:rsidRDefault="0043200A" w:rsidP="00EC7B34">
            <w:pPr>
              <w:rPr>
                <w:sz w:val="20"/>
                <w:szCs w:val="20"/>
              </w:rPr>
            </w:pPr>
          </w:p>
          <w:p w14:paraId="68F55EED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40.3 years (3.6)</w:t>
            </w:r>
          </w:p>
          <w:p w14:paraId="2847A19C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54.6% </w:t>
            </w:r>
            <w:r>
              <w:rPr>
                <w:sz w:val="20"/>
                <w:szCs w:val="20"/>
              </w:rPr>
              <w:t>f</w:t>
            </w:r>
            <w:r w:rsidRPr="0065734A">
              <w:rPr>
                <w:sz w:val="20"/>
                <w:szCs w:val="20"/>
              </w:rPr>
              <w:t>emale</w:t>
            </w:r>
          </w:p>
          <w:p w14:paraId="5F0FACA5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57.3 </w:t>
            </w:r>
            <w:r w:rsidR="005257C4">
              <w:rPr>
                <w:sz w:val="20"/>
                <w:szCs w:val="20"/>
              </w:rPr>
              <w:t>W</w:t>
            </w:r>
            <w:r w:rsidRPr="0065734A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75F2103" w14:textId="5B8F9EC8" w:rsidR="0043200A" w:rsidRPr="0065734A" w:rsidRDefault="0043200A" w:rsidP="00BF5EB9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Linear regression with Sobel–Goodman mediation test</w:t>
            </w:r>
          </w:p>
        </w:tc>
        <w:tc>
          <w:tcPr>
            <w:tcW w:w="2610" w:type="dxa"/>
          </w:tcPr>
          <w:p w14:paraId="17825F96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Summary early life stress score based on the following variables: </w:t>
            </w:r>
          </w:p>
          <w:p w14:paraId="7F99BBC1" w14:textId="77777777" w:rsidR="0043200A" w:rsidRPr="0065734A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Neglect</w:t>
            </w:r>
          </w:p>
          <w:p w14:paraId="47C4D924" w14:textId="77777777" w:rsidR="0043200A" w:rsidRPr="0065734A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Abuse</w:t>
            </w:r>
          </w:p>
          <w:p w14:paraId="65CB27FF" w14:textId="77777777" w:rsidR="0043200A" w:rsidRPr="0065734A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ousehold</w:t>
            </w:r>
            <w:r w:rsidRPr="0065734A">
              <w:rPr>
                <w:sz w:val="20"/>
                <w:szCs w:val="20"/>
              </w:rPr>
              <w:t xml:space="preserve"> substance abuse</w:t>
            </w:r>
          </w:p>
          <w:p w14:paraId="3DCA4D62" w14:textId="77777777" w:rsidR="0043200A" w:rsidRPr="0065734A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Family environment</w:t>
            </w:r>
          </w:p>
        </w:tc>
        <w:tc>
          <w:tcPr>
            <w:tcW w:w="1620" w:type="dxa"/>
          </w:tcPr>
          <w:p w14:paraId="15078A16" w14:textId="77777777" w:rsidR="0043200A" w:rsidRPr="0065734A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CRP</w:t>
            </w:r>
          </w:p>
          <w:p w14:paraId="5D492D88" w14:textId="77777777" w:rsidR="0043200A" w:rsidRPr="0065734A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IL-6</w:t>
            </w:r>
          </w:p>
        </w:tc>
        <w:tc>
          <w:tcPr>
            <w:tcW w:w="3685" w:type="dxa"/>
          </w:tcPr>
          <w:p w14:paraId="5B649571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No significant associations found in adjusted models for early life stress and CRP. </w:t>
            </w:r>
          </w:p>
          <w:p w14:paraId="3CC6047D" w14:textId="77777777" w:rsidR="0043200A" w:rsidRPr="0065734A" w:rsidRDefault="0043200A" w:rsidP="00EC7B34">
            <w:pPr>
              <w:rPr>
                <w:sz w:val="20"/>
                <w:szCs w:val="20"/>
              </w:rPr>
            </w:pPr>
          </w:p>
          <w:p w14:paraId="13A71398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Early life stress </w:t>
            </w:r>
            <w:r>
              <w:rPr>
                <w:sz w:val="20"/>
                <w:szCs w:val="20"/>
              </w:rPr>
              <w:t>accounted for variation in</w:t>
            </w:r>
            <w:r w:rsidRPr="0065734A">
              <w:rPr>
                <w:sz w:val="20"/>
                <w:szCs w:val="20"/>
              </w:rPr>
              <w:t xml:space="preserve"> IL-6 (β = 0.062, </w:t>
            </w:r>
            <w:r w:rsidRPr="000C6738">
              <w:rPr>
                <w:i/>
                <w:sz w:val="20"/>
                <w:szCs w:val="20"/>
              </w:rPr>
              <w:t>p</w:t>
            </w:r>
            <w:r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01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65734A" w14:paraId="5E323320" w14:textId="77777777" w:rsidTr="0043200A">
        <w:tc>
          <w:tcPr>
            <w:tcW w:w="2245" w:type="dxa"/>
          </w:tcPr>
          <w:p w14:paraId="2E842509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Copeland (2014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Db3BlbGFuZDwvQXV0aG9yPjxZZWFyPjIwMTQ8L1llYXI+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Db3BlbGFuZDwvQXV0aG9yPjxZZWFyPjIwMTQ8L1llYXI+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64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1E8DA5D6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420</w:t>
            </w:r>
          </w:p>
          <w:p w14:paraId="3B1FB4DF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4A6A965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Great Smoky Mountains Study</w:t>
            </w:r>
          </w:p>
        </w:tc>
        <w:tc>
          <w:tcPr>
            <w:tcW w:w="2070" w:type="dxa"/>
          </w:tcPr>
          <w:p w14:paraId="761684C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2-2003</w:t>
            </w:r>
          </w:p>
          <w:p w14:paraId="58F1E70B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533975E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and SD not reported</w:t>
            </w:r>
            <w:r w:rsidRPr="00020DB8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(</w:t>
            </w:r>
            <w:r w:rsidRPr="00020DB8">
              <w:rPr>
                <w:sz w:val="20"/>
                <w:szCs w:val="20"/>
              </w:rPr>
              <w:t>Aged 9, 11, and 13 at baseline</w:t>
            </w:r>
            <w:r>
              <w:rPr>
                <w:sz w:val="20"/>
                <w:szCs w:val="20"/>
              </w:rPr>
              <w:t>)</w:t>
            </w:r>
          </w:p>
          <w:p w14:paraId="5E6DD24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4.6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 </w:t>
            </w:r>
          </w:p>
          <w:p w14:paraId="3628A4B7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 xml:space="preserve">89.7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 xml:space="preserve">hite </w:t>
            </w:r>
          </w:p>
          <w:p w14:paraId="5043DFCA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&lt;1% Hispanic </w:t>
            </w:r>
          </w:p>
          <w:p w14:paraId="56ED2405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628BB34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 xml:space="preserve">Linear regression </w:t>
            </w:r>
          </w:p>
        </w:tc>
        <w:tc>
          <w:tcPr>
            <w:tcW w:w="2610" w:type="dxa"/>
          </w:tcPr>
          <w:p w14:paraId="24696E0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osure to b</w:t>
            </w:r>
            <w:r w:rsidRPr="00020DB8">
              <w:rPr>
                <w:sz w:val="20"/>
                <w:szCs w:val="20"/>
              </w:rPr>
              <w:t xml:space="preserve">ullying in school </w:t>
            </w:r>
          </w:p>
        </w:tc>
        <w:tc>
          <w:tcPr>
            <w:tcW w:w="1620" w:type="dxa"/>
          </w:tcPr>
          <w:p w14:paraId="7BADF39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RP at age 19 and 21</w:t>
            </w:r>
          </w:p>
        </w:tc>
        <w:tc>
          <w:tcPr>
            <w:tcW w:w="3685" w:type="dxa"/>
          </w:tcPr>
          <w:p w14:paraId="5B665F1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ompared to those uninvolved in bullying:</w:t>
            </w:r>
          </w:p>
          <w:p w14:paraId="015AC59C" w14:textId="4AD57E03" w:rsidR="0043200A" w:rsidRPr="00E7366F" w:rsidRDefault="0043200A" w:rsidP="0043200A">
            <w:pPr>
              <w:pStyle w:val="ListParagraph"/>
              <w:numPr>
                <w:ilvl w:val="0"/>
                <w:numId w:val="59"/>
              </w:numPr>
              <w:spacing w:after="0" w:line="240" w:lineRule="auto"/>
              <w:rPr>
                <w:sz w:val="20"/>
                <w:szCs w:val="20"/>
              </w:rPr>
            </w:pPr>
            <w:r w:rsidRPr="00E7366F">
              <w:rPr>
                <w:sz w:val="20"/>
                <w:szCs w:val="20"/>
              </w:rPr>
              <w:t xml:space="preserve">Being a bully </w:t>
            </w:r>
            <w:r w:rsidR="00BF5EB9">
              <w:rPr>
                <w:sz w:val="20"/>
                <w:szCs w:val="20"/>
              </w:rPr>
              <w:t>predicted</w:t>
            </w:r>
            <w:r w:rsidR="00BF5EB9" w:rsidRPr="00E7366F">
              <w:rPr>
                <w:sz w:val="20"/>
                <w:szCs w:val="20"/>
              </w:rPr>
              <w:t xml:space="preserve"> </w:t>
            </w:r>
            <w:r w:rsidRPr="00E7366F">
              <w:rPr>
                <w:sz w:val="20"/>
                <w:szCs w:val="20"/>
              </w:rPr>
              <w:t xml:space="preserve">lower levels of CRP: </w:t>
            </w:r>
            <w:r w:rsidRPr="000C6738">
              <w:rPr>
                <w:sz w:val="20"/>
                <w:szCs w:val="20"/>
              </w:rPr>
              <w:t>(</w:t>
            </w:r>
            <w:proofErr w:type="gramStart"/>
            <w:r w:rsidRPr="000C6738">
              <w:rPr>
                <w:sz w:val="20"/>
                <w:szCs w:val="20"/>
              </w:rPr>
              <w:t>β(</w:t>
            </w:r>
            <w:proofErr w:type="gramEnd"/>
            <w:r w:rsidRPr="000C6738">
              <w:rPr>
                <w:sz w:val="20"/>
                <w:szCs w:val="20"/>
              </w:rPr>
              <w:t xml:space="preserve">SE) = -0.09 (0.04), </w:t>
            </w:r>
            <w:r w:rsidRPr="000C6738">
              <w:rPr>
                <w:i/>
                <w:sz w:val="20"/>
                <w:szCs w:val="20"/>
              </w:rPr>
              <w:t xml:space="preserve">p </w:t>
            </w:r>
            <w:r w:rsidRPr="000C6738">
              <w:rPr>
                <w:sz w:val="20"/>
                <w:szCs w:val="20"/>
              </w:rPr>
              <w:t xml:space="preserve">= </w:t>
            </w:r>
            <w:r w:rsidRPr="00E7366F">
              <w:rPr>
                <w:sz w:val="20"/>
                <w:szCs w:val="20"/>
              </w:rPr>
              <w:t>.01</w:t>
            </w:r>
            <w:r>
              <w:rPr>
                <w:sz w:val="20"/>
                <w:szCs w:val="20"/>
              </w:rPr>
              <w:t>).</w:t>
            </w:r>
            <w:r w:rsidRPr="00E7366F">
              <w:rPr>
                <w:sz w:val="20"/>
                <w:szCs w:val="20"/>
              </w:rPr>
              <w:t xml:space="preserve"> </w:t>
            </w:r>
          </w:p>
          <w:p w14:paraId="125B9365" w14:textId="77777777" w:rsidR="0043200A" w:rsidRPr="0065734A" w:rsidRDefault="0043200A" w:rsidP="0043200A">
            <w:pPr>
              <w:pStyle w:val="ListParagraph"/>
              <w:numPr>
                <w:ilvl w:val="0"/>
                <w:numId w:val="59"/>
              </w:numPr>
              <w:spacing w:after="0" w:line="240" w:lineRule="auto"/>
              <w:rPr>
                <w:sz w:val="20"/>
                <w:szCs w:val="20"/>
              </w:rPr>
            </w:pPr>
            <w:r w:rsidRPr="00E7366F">
              <w:rPr>
                <w:sz w:val="20"/>
                <w:szCs w:val="20"/>
              </w:rPr>
              <w:lastRenderedPageBreak/>
              <w:t>Being a victim predicted higher levels of CRP (</w:t>
            </w:r>
            <w:proofErr w:type="gramStart"/>
            <w:r w:rsidRPr="00E7366F">
              <w:rPr>
                <w:sz w:val="20"/>
                <w:szCs w:val="20"/>
              </w:rPr>
              <w:t>β(</w:t>
            </w:r>
            <w:proofErr w:type="gramEnd"/>
            <w:r w:rsidRPr="00E7366F">
              <w:rPr>
                <w:sz w:val="20"/>
                <w:szCs w:val="20"/>
              </w:rPr>
              <w:t xml:space="preserve">SE) = 0.09 (0.04), </w:t>
            </w:r>
            <w:r w:rsidRPr="000C6738">
              <w:rPr>
                <w:i/>
                <w:sz w:val="20"/>
                <w:szCs w:val="20"/>
              </w:rPr>
              <w:t xml:space="preserve">p </w:t>
            </w:r>
            <w:r w:rsidRPr="000C6738">
              <w:rPr>
                <w:sz w:val="20"/>
                <w:szCs w:val="20"/>
              </w:rPr>
              <w:t>= .02</w:t>
            </w:r>
            <w:r>
              <w:rPr>
                <w:sz w:val="20"/>
                <w:szCs w:val="20"/>
              </w:rPr>
              <w:t>).</w:t>
            </w:r>
          </w:p>
        </w:tc>
      </w:tr>
      <w:tr w:rsidR="0043200A" w:rsidRPr="0065734A" w14:paraId="5B651B27" w14:textId="77777777" w:rsidTr="0043200A">
        <w:tc>
          <w:tcPr>
            <w:tcW w:w="2245" w:type="dxa"/>
          </w:tcPr>
          <w:p w14:paraId="46E04920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lastRenderedPageBreak/>
              <w:t>Crosswell</w:t>
            </w:r>
            <w:proofErr w:type="spellEnd"/>
            <w:r w:rsidRPr="0065734A">
              <w:rPr>
                <w:sz w:val="20"/>
                <w:szCs w:val="20"/>
              </w:rPr>
              <w:t xml:space="preserve"> (2014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Dcm9zc3dlbGw8L0F1dGhvcj48WWVhcj4yMDE0PC9ZZWFy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Dcm9zc3dlbGw8L0F1dGhvcj48WWVhcj4yMDE0PC9ZZWFy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65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25622166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52</w:t>
            </w:r>
          </w:p>
          <w:p w14:paraId="40A8188D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0BC2B28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Breast cancer survivors</w:t>
            </w:r>
          </w:p>
          <w:p w14:paraId="47481F6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34E90F3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7-2012</w:t>
            </w:r>
          </w:p>
          <w:p w14:paraId="6BF9097E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4BEE0B2D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1.7 years (7.8)</w:t>
            </w:r>
          </w:p>
          <w:p w14:paraId="062FA67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6D1243B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83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0BD134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209898F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adversity score, and exposure to individual categories based on the following variables: </w:t>
            </w:r>
          </w:p>
          <w:p w14:paraId="19318C1C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hildhood abuse (physical and verbal)</w:t>
            </w:r>
          </w:p>
          <w:p w14:paraId="1CD8C71F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Neglect</w:t>
            </w:r>
          </w:p>
          <w:p w14:paraId="435BA589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Chaotic home environment </w:t>
            </w:r>
          </w:p>
        </w:tc>
        <w:tc>
          <w:tcPr>
            <w:tcW w:w="1620" w:type="dxa"/>
          </w:tcPr>
          <w:p w14:paraId="2DEA583B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IL-6</w:t>
            </w:r>
          </w:p>
          <w:p w14:paraId="124792A6" w14:textId="77777777" w:rsidR="0043200A" w:rsidRPr="00C673A0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IL-1B</w:t>
            </w:r>
          </w:p>
          <w:p w14:paraId="5ED19B28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Soluble tumor </w:t>
            </w:r>
            <w:r w:rsidRPr="005A727B">
              <w:rPr>
                <w:sz w:val="20"/>
                <w:szCs w:val="20"/>
              </w:rPr>
              <w:t>necrosis</w:t>
            </w:r>
            <w:r w:rsidRPr="004D578B">
              <w:rPr>
                <w:sz w:val="20"/>
                <w:szCs w:val="20"/>
              </w:rPr>
              <w:t xml:space="preserve"> factor (TNF-</w:t>
            </w:r>
            <w:r>
              <w:rPr>
                <w:sz w:val="20"/>
                <w:szCs w:val="20"/>
              </w:rPr>
              <w:t>α</w:t>
            </w:r>
            <w:r w:rsidRPr="004D578B">
              <w:rPr>
                <w:sz w:val="20"/>
                <w:szCs w:val="20"/>
              </w:rPr>
              <w:t xml:space="preserve">) </w:t>
            </w:r>
          </w:p>
          <w:p w14:paraId="2A3A37DB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CRP</w:t>
            </w:r>
          </w:p>
        </w:tc>
        <w:tc>
          <w:tcPr>
            <w:tcW w:w="3685" w:type="dxa"/>
          </w:tcPr>
          <w:p w14:paraId="167D9CBC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Total adversity score</w:t>
            </w:r>
            <w:r>
              <w:rPr>
                <w:sz w:val="20"/>
                <w:szCs w:val="20"/>
              </w:rPr>
              <w:t xml:space="preserve"> associated with</w:t>
            </w:r>
            <w:r w:rsidRPr="004D578B">
              <w:rPr>
                <w:sz w:val="20"/>
                <w:szCs w:val="20"/>
              </w:rPr>
              <w:t>:</w:t>
            </w:r>
          </w:p>
          <w:p w14:paraId="6BF29968" w14:textId="77777777" w:rsidR="0043200A" w:rsidRPr="0065734A" w:rsidRDefault="0043200A" w:rsidP="0043200A">
            <w:pPr>
              <w:pStyle w:val="ListParagraph"/>
              <w:numPr>
                <w:ilvl w:val="0"/>
                <w:numId w:val="71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levated IL-6 (β =</w:t>
            </w:r>
            <w:r w:rsidRPr="005F3FB6">
              <w:rPr>
                <w:sz w:val="20"/>
                <w:szCs w:val="20"/>
              </w:rPr>
              <w:t xml:space="preserve"> 0.009,</w:t>
            </w:r>
            <w:r w:rsidRPr="000C6738">
              <w:rPr>
                <w:i/>
                <w:sz w:val="20"/>
                <w:szCs w:val="20"/>
              </w:rPr>
              <w:t xml:space="preserve"> 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27,</w:t>
            </w:r>
          </w:p>
          <w:p w14:paraId="54F42510" w14:textId="77777777" w:rsidR="0043200A" w:rsidRPr="0065734A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η</w:t>
            </w:r>
            <w:r w:rsidRPr="0065734A">
              <w:rPr>
                <w:sz w:val="20"/>
                <w:szCs w:val="20"/>
                <w:vertAlign w:val="superscript"/>
              </w:rPr>
              <w:t xml:space="preserve">2 </w:t>
            </w:r>
            <w:r w:rsidRPr="0065734A">
              <w:rPr>
                <w:sz w:val="20"/>
                <w:szCs w:val="20"/>
              </w:rPr>
              <w:t>= 0.027)</w:t>
            </w:r>
          </w:p>
          <w:p w14:paraId="353EC170" w14:textId="77777777" w:rsidR="0043200A" w:rsidRPr="0065734A" w:rsidRDefault="0043200A" w:rsidP="0043200A">
            <w:pPr>
              <w:pStyle w:val="ListParagraph"/>
              <w:numPr>
                <w:ilvl w:val="0"/>
                <w:numId w:val="61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Relationships with the other inflammatory markers were </w:t>
            </w:r>
            <w:proofErr w:type="spellStart"/>
            <w:r w:rsidRPr="0065734A">
              <w:rPr>
                <w:sz w:val="20"/>
                <w:szCs w:val="20"/>
              </w:rPr>
              <w:t>nonsignificant</w:t>
            </w:r>
            <w:proofErr w:type="spellEnd"/>
            <w:r w:rsidRPr="0065734A">
              <w:rPr>
                <w:sz w:val="20"/>
                <w:szCs w:val="20"/>
              </w:rPr>
              <w:t>.</w:t>
            </w:r>
          </w:p>
          <w:p w14:paraId="438FAB5F" w14:textId="77777777" w:rsidR="0043200A" w:rsidRPr="0065734A" w:rsidRDefault="0043200A" w:rsidP="00EC7B34">
            <w:pPr>
              <w:rPr>
                <w:sz w:val="20"/>
                <w:szCs w:val="20"/>
                <w:u w:val="single"/>
              </w:rPr>
            </w:pPr>
            <w:r w:rsidRPr="0065734A">
              <w:rPr>
                <w:sz w:val="20"/>
                <w:szCs w:val="20"/>
                <w:u w:val="single"/>
              </w:rPr>
              <w:t>Individual adversity categories:</w:t>
            </w:r>
          </w:p>
          <w:p w14:paraId="79AE3280" w14:textId="77777777" w:rsidR="0043200A" w:rsidRPr="0065734A" w:rsidRDefault="0043200A" w:rsidP="0043200A">
            <w:pPr>
              <w:pStyle w:val="ListParagraph"/>
              <w:numPr>
                <w:ilvl w:val="0"/>
                <w:numId w:val="60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Abuse and IL-6 (β = 0.043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30, η</w:t>
            </w:r>
            <w:r w:rsidRPr="0065734A">
              <w:rPr>
                <w:sz w:val="20"/>
                <w:szCs w:val="20"/>
                <w:vertAlign w:val="superscript"/>
              </w:rPr>
              <w:t xml:space="preserve">2 </w:t>
            </w:r>
            <w:r w:rsidRPr="0065734A">
              <w:rPr>
                <w:sz w:val="20"/>
                <w:szCs w:val="20"/>
              </w:rPr>
              <w:t>= 0.026)</w:t>
            </w:r>
          </w:p>
          <w:p w14:paraId="2AD45448" w14:textId="77777777" w:rsidR="0043200A" w:rsidRDefault="0043200A" w:rsidP="0043200A">
            <w:pPr>
              <w:pStyle w:val="ListParagraph"/>
              <w:numPr>
                <w:ilvl w:val="0"/>
                <w:numId w:val="60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Chaotic home environment and IL-6 </w:t>
            </w:r>
          </w:p>
          <w:p w14:paraId="2EB22AB2" w14:textId="77777777" w:rsidR="0043200A" w:rsidRPr="0065734A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(β = 0.031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05, η</w:t>
            </w:r>
            <w:r w:rsidRPr="0065734A">
              <w:rPr>
                <w:sz w:val="20"/>
                <w:szCs w:val="20"/>
                <w:vertAlign w:val="superscript"/>
              </w:rPr>
              <w:t>2</w:t>
            </w:r>
            <w:r w:rsidRPr="0065734A">
              <w:rPr>
                <w:sz w:val="20"/>
                <w:szCs w:val="20"/>
              </w:rPr>
              <w:t xml:space="preserve"> = 0.043)</w:t>
            </w:r>
          </w:p>
          <w:p w14:paraId="041CAEA8" w14:textId="77777777" w:rsidR="0043200A" w:rsidRPr="0065734A" w:rsidRDefault="0043200A" w:rsidP="0043200A">
            <w:pPr>
              <w:pStyle w:val="ListParagraph"/>
              <w:numPr>
                <w:ilvl w:val="0"/>
                <w:numId w:val="60"/>
              </w:numPr>
              <w:spacing w:after="0" w:line="240" w:lineRule="auto"/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Chaotic home environment and TNF</w:t>
            </w:r>
            <w:r>
              <w:rPr>
                <w:sz w:val="20"/>
                <w:szCs w:val="20"/>
              </w:rPr>
              <w:t>-α</w:t>
            </w:r>
            <w:r w:rsidRPr="00130653">
              <w:rPr>
                <w:sz w:val="20"/>
                <w:szCs w:val="20"/>
              </w:rPr>
              <w:t xml:space="preserve"> (β = 0.012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09, η</w:t>
            </w:r>
            <w:r w:rsidRPr="0065734A">
              <w:rPr>
                <w:sz w:val="20"/>
                <w:szCs w:val="20"/>
                <w:vertAlign w:val="superscript"/>
              </w:rPr>
              <w:t>2</w:t>
            </w:r>
            <w:r w:rsidRPr="0065734A">
              <w:rPr>
                <w:sz w:val="20"/>
                <w:szCs w:val="20"/>
              </w:rPr>
              <w:t xml:space="preserve"> = 0.037)</w:t>
            </w:r>
          </w:p>
        </w:tc>
      </w:tr>
      <w:tr w:rsidR="0043200A" w:rsidRPr="0065734A" w14:paraId="00C48367" w14:textId="77777777" w:rsidTr="0043200A">
        <w:tc>
          <w:tcPr>
            <w:tcW w:w="2245" w:type="dxa"/>
          </w:tcPr>
          <w:p w14:paraId="50CF82E1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Dube</w:t>
            </w:r>
            <w:proofErr w:type="spellEnd"/>
            <w:r w:rsidRPr="0065734A">
              <w:rPr>
                <w:sz w:val="20"/>
                <w:szCs w:val="20"/>
              </w:rPr>
              <w:t xml:space="preserve"> (2009)</w:t>
            </w:r>
            <w:r w:rsidR="00502F8E">
              <w:rPr>
                <w:sz w:val="20"/>
                <w:szCs w:val="20"/>
              </w:rPr>
              <w:fldChar w:fldCharType="begin">
                <w:fldData xml:space="preserve">PEVuZE5vdGU+PENpdGU+PEF1dGhvcj5EdWJlPC9BdXRob3I+PFllYXI+MjAwOTwvWWVhcj48UmVj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EdWJlPC9BdXRob3I+PFllYXI+MjAwOTwvWWVhcj48UmVj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502F8E">
              <w:rPr>
                <w:sz w:val="20"/>
                <w:szCs w:val="20"/>
              </w:rPr>
            </w:r>
            <w:r w:rsidR="00502F8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66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43DCD82A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5,357</w:t>
            </w:r>
          </w:p>
          <w:p w14:paraId="0A5DA8B7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461E25B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ACE Study</w:t>
            </w:r>
          </w:p>
          <w:p w14:paraId="0D99778F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538C648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5-1997; 2005 (follow-up of medical charts)</w:t>
            </w:r>
          </w:p>
          <w:p w14:paraId="4BF9054D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2B4D43A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6 years (15)</w:t>
            </w:r>
          </w:p>
          <w:p w14:paraId="4E2907A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4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17167A8A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6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5467CBC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1% Hispanic </w:t>
            </w:r>
          </w:p>
          <w:p w14:paraId="2D02AF93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5B16590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Cox proportional hazards regression </w:t>
            </w:r>
          </w:p>
        </w:tc>
        <w:tc>
          <w:tcPr>
            <w:tcW w:w="2610" w:type="dxa"/>
          </w:tcPr>
          <w:p w14:paraId="0362CF25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ACE score based </w:t>
            </w:r>
            <w:r w:rsidRPr="0065734A">
              <w:rPr>
                <w:sz w:val="20"/>
                <w:szCs w:val="20"/>
              </w:rPr>
              <w:t>the following variables:</w:t>
            </w:r>
          </w:p>
          <w:p w14:paraId="00B1713F" w14:textId="77777777" w:rsidR="0043200A" w:rsidRPr="00130653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CPA</w:t>
            </w:r>
          </w:p>
          <w:p w14:paraId="32523735" w14:textId="77777777" w:rsidR="0043200A" w:rsidRPr="001355C6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>Emotional abuse</w:t>
            </w:r>
          </w:p>
          <w:p w14:paraId="171CC460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SA</w:t>
            </w:r>
          </w:p>
          <w:p w14:paraId="45A646DE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Witnessing domestic violence</w:t>
            </w:r>
          </w:p>
          <w:p w14:paraId="16F98662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020DB8">
              <w:rPr>
                <w:sz w:val="20"/>
                <w:szCs w:val="20"/>
              </w:rPr>
              <w:t>ousehold substance abuse</w:t>
            </w:r>
          </w:p>
          <w:p w14:paraId="7DA52395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Household mental illness</w:t>
            </w:r>
          </w:p>
          <w:p w14:paraId="4352FDFE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Parental divorce</w:t>
            </w:r>
          </w:p>
          <w:p w14:paraId="61E6E4A5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Incarcerated household member</w:t>
            </w:r>
          </w:p>
          <w:p w14:paraId="71DE72F1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7DEC820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Hospitalizations for 21 selected autoimmune diseases and 4 immunopathology groupings: </w:t>
            </w:r>
          </w:p>
          <w:p w14:paraId="754652B0" w14:textId="77777777" w:rsidR="0043200A" w:rsidRPr="00020DB8" w:rsidRDefault="0043200A" w:rsidP="0043200A">
            <w:pPr>
              <w:pStyle w:val="ListParagraph"/>
              <w:numPr>
                <w:ilvl w:val="0"/>
                <w:numId w:val="6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T- helper 1 (Th1) (e.g., idiopathic myocarditis)</w:t>
            </w:r>
          </w:p>
          <w:p w14:paraId="25DF10AB" w14:textId="77777777" w:rsidR="0043200A" w:rsidRPr="00020DB8" w:rsidRDefault="0043200A" w:rsidP="0043200A">
            <w:pPr>
              <w:pStyle w:val="ListParagraph"/>
              <w:numPr>
                <w:ilvl w:val="0"/>
                <w:numId w:val="6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T-helper 2 (Th2) (e.g., myasthenia gravis)</w:t>
            </w:r>
          </w:p>
          <w:p w14:paraId="798F24CB" w14:textId="77777777" w:rsidR="0043200A" w:rsidRPr="00020DB8" w:rsidRDefault="0043200A" w:rsidP="0043200A">
            <w:pPr>
              <w:pStyle w:val="ListParagraph"/>
              <w:numPr>
                <w:ilvl w:val="0"/>
                <w:numId w:val="6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T</w:t>
            </w:r>
            <w:r>
              <w:rPr>
                <w:sz w:val="20"/>
                <w:szCs w:val="20"/>
              </w:rPr>
              <w:t xml:space="preserve">- </w:t>
            </w:r>
            <w:r w:rsidRPr="00020DB8">
              <w:rPr>
                <w:sz w:val="20"/>
                <w:szCs w:val="20"/>
              </w:rPr>
              <w:t>h</w:t>
            </w:r>
            <w:r>
              <w:rPr>
                <w:sz w:val="20"/>
                <w:szCs w:val="20"/>
              </w:rPr>
              <w:t xml:space="preserve">elper </w:t>
            </w:r>
            <w:r w:rsidRPr="00020DB8">
              <w:rPr>
                <w:sz w:val="20"/>
                <w:szCs w:val="20"/>
              </w:rPr>
              <w:t>2 rheumatic (e.g., rheumatoid arthritis)</w:t>
            </w:r>
          </w:p>
          <w:p w14:paraId="03837430" w14:textId="77777777" w:rsidR="0043200A" w:rsidRPr="00020DB8" w:rsidRDefault="0043200A" w:rsidP="0043200A">
            <w:pPr>
              <w:pStyle w:val="ListParagraph"/>
              <w:numPr>
                <w:ilvl w:val="0"/>
                <w:numId w:val="6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>Th1/Th2 (e.g., autoimmune hemolytic anemia)</w:t>
            </w:r>
          </w:p>
        </w:tc>
        <w:tc>
          <w:tcPr>
            <w:tcW w:w="3685" w:type="dxa"/>
          </w:tcPr>
          <w:p w14:paraId="650D1367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  <w:u w:val="single"/>
              </w:rPr>
              <w:lastRenderedPageBreak/>
              <w:t>≥2 ACEs</w:t>
            </w:r>
            <w:r w:rsidRPr="00020DB8">
              <w:rPr>
                <w:sz w:val="20"/>
                <w:szCs w:val="20"/>
              </w:rPr>
              <w:t xml:space="preserve"> (compared to 0 ACEs) were at increased risk</w:t>
            </w:r>
            <w:r w:rsidRPr="00C673A0">
              <w:rPr>
                <w:sz w:val="20"/>
                <w:szCs w:val="20"/>
              </w:rPr>
              <w:t xml:space="preserve"> for hospitalization with:</w:t>
            </w:r>
          </w:p>
          <w:p w14:paraId="41AE3893" w14:textId="77777777" w:rsidR="0043200A" w:rsidRPr="0065734A" w:rsidRDefault="0043200A" w:rsidP="0043200A">
            <w:pPr>
              <w:pStyle w:val="ListParagraph"/>
              <w:numPr>
                <w:ilvl w:val="0"/>
                <w:numId w:val="63"/>
              </w:num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Th1-types (HR = 1.7, 95% CI [1.2-2.5])</w:t>
            </w:r>
          </w:p>
          <w:p w14:paraId="53BD374B" w14:textId="77777777" w:rsidR="0043200A" w:rsidRPr="00130653" w:rsidRDefault="0043200A" w:rsidP="0043200A">
            <w:pPr>
              <w:pStyle w:val="ListParagraph"/>
              <w:numPr>
                <w:ilvl w:val="0"/>
                <w:numId w:val="63"/>
              </w:num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Th2 type</w:t>
            </w:r>
            <w:r>
              <w:rPr>
                <w:sz w:val="20"/>
                <w:szCs w:val="20"/>
              </w:rPr>
              <w:t xml:space="preserve">s </w:t>
            </w:r>
            <w:r w:rsidRPr="00130653">
              <w:rPr>
                <w:sz w:val="20"/>
                <w:szCs w:val="20"/>
              </w:rPr>
              <w:t>(HR = 1.8, 95% CI [1.3-2.4])</w:t>
            </w:r>
          </w:p>
          <w:p w14:paraId="1CFF148F" w14:textId="77777777" w:rsidR="0043200A" w:rsidRPr="0065734A" w:rsidRDefault="0043200A" w:rsidP="0043200A">
            <w:pPr>
              <w:pStyle w:val="ListParagraph"/>
              <w:numPr>
                <w:ilvl w:val="0"/>
                <w:numId w:val="63"/>
              </w:num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 xml:space="preserve">Th2 rheumatic diseases (HR = 2.0, </w:t>
            </w:r>
            <w:r w:rsidRPr="0065734A">
              <w:rPr>
                <w:sz w:val="20"/>
                <w:szCs w:val="20"/>
              </w:rPr>
              <w:t>95% CI [1.3-2.4])</w:t>
            </w:r>
          </w:p>
        </w:tc>
      </w:tr>
      <w:tr w:rsidR="0043200A" w:rsidRPr="0065734A" w14:paraId="794F6951" w14:textId="77777777" w:rsidTr="0043200A">
        <w:tc>
          <w:tcPr>
            <w:tcW w:w="2245" w:type="dxa"/>
          </w:tcPr>
          <w:p w14:paraId="0DF1A48B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Friedman (2015)</w:t>
            </w:r>
            <w:r w:rsidR="00502F8E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Friedman&lt;/Author&gt;&lt;Year&gt;2015&lt;/Year&gt;&lt;RecNum&gt;286&lt;/RecNum&gt;&lt;DisplayText&gt;[67]&lt;/DisplayText&gt;&lt;record&gt;&lt;rec-number&gt;286&lt;/rec-number&gt;&lt;foreign-keys&gt;&lt;key app="EN" db-id="p2wsz9rdmz90w8evpvmx9txyefzeatevvrxx" timestamp="1477600064"&gt;286&lt;/key&gt;&lt;key app="ENWeb" db-id=""&gt;0&lt;/key&gt;&lt;/foreign-keys&gt;&lt;ref-type name="Journal Article"&gt;17&lt;/ref-type&gt;&lt;contributors&gt;&lt;authors&gt;&lt;author&gt;Friedman, E. M.&lt;/author&gt;&lt;author&gt;Karlamangla, A. S.&lt;/author&gt;&lt;author&gt;Gruenewald, T. L.&lt;/author&gt;&lt;author&gt;Koretz, B.&lt;/author&gt;&lt;author&gt;Seeman, T. E.&lt;/author&gt;&lt;/authors&gt;&lt;/contributors&gt;&lt;auth-address&gt;From the RAND Corporation (Friedman), Santa Monica, California; Department of Medicine/Geriatrics (Karlamangla, Koretz, Seeman), Geffen School of Medicine, University of California, Los Angeles; and Davis School of Gerontology (Gruenewald), University of Southern California, Los Angeles.&lt;/auth-address&gt;&lt;titles&gt;&lt;title&gt;Early life adversity and adult biological risk profiles&lt;/title&gt;&lt;secondary-title&gt;Psychosom Med&lt;/secondary-title&gt;&lt;/titles&gt;&lt;periodical&gt;&lt;full-title&gt;Psychosom Med&lt;/full-title&gt;&lt;/periodical&gt;&lt;pages&gt;176-85&lt;/pages&gt;&lt;volume&gt;77&lt;/volume&gt;&lt;number&gt;2&lt;/number&gt;&lt;keywords&gt;&lt;keyword&gt;Adult Survivors of Child Abuse&lt;/keyword&gt;&lt;keyword&gt;*Allostasis&lt;/keyword&gt;&lt;keyword&gt;Female&lt;/keyword&gt;&lt;keyword&gt;Health Status&lt;/keyword&gt;&lt;keyword&gt;Humans&lt;/keyword&gt;&lt;keyword&gt;*Life Change Events&lt;/keyword&gt;&lt;keyword&gt;Male&lt;/keyword&gt;&lt;keyword&gt;Middle Aged&lt;/keyword&gt;&lt;keyword&gt;Poverty/statistics &amp;amp; numerical data&lt;/keyword&gt;&lt;keyword&gt;Risk Factors&lt;/keyword&gt;&lt;keyword&gt;Socioeconomic Factors&lt;/keyword&gt;&lt;keyword&gt;United States&lt;/keyword&gt;&lt;/keywords&gt;&lt;dates&gt;&lt;year&gt;2015&lt;/year&gt;&lt;pub-dates&gt;&lt;date&gt;Feb-Mar&lt;/date&gt;&lt;/pub-dates&gt;&lt;/dates&gt;&lt;isbn&gt;1534-7796 (Electronic)&amp;#xD;0033-3174 (Linking)&lt;/isbn&gt;&lt;accession-num&gt;25650548&lt;/accession-num&gt;&lt;urls&gt;&lt;related-urls&gt;&lt;url&gt;http://www.ncbi.nlm.nih.gov/pubmed/25650548&lt;/url&gt;&lt;/related-urls&gt;&lt;/urls&gt;&lt;custom2&gt;PMC4396808&lt;/custom2&gt;&lt;electronic-resource-num&gt;10.1097/PSY.0000000000000147&lt;/electronic-resource-num&gt;&lt;/record&gt;&lt;/Cite&gt;&lt;/EndNote&gt;</w:instrText>
            </w:r>
            <w:r w:rsidR="00502F8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67]</w:t>
            </w:r>
            <w:r w:rsidR="00502F8E">
              <w:rPr>
                <w:sz w:val="20"/>
                <w:szCs w:val="20"/>
              </w:rPr>
              <w:fldChar w:fldCharType="end"/>
            </w:r>
          </w:p>
          <w:p w14:paraId="0A421CBA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180</w:t>
            </w:r>
          </w:p>
          <w:p w14:paraId="2554BB57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3EA3B76F" w14:textId="77777777" w:rsidR="0043200A" w:rsidRPr="00020DB8" w:rsidRDefault="0043200A" w:rsidP="0085583D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MIDUS II study</w:t>
            </w:r>
          </w:p>
        </w:tc>
        <w:tc>
          <w:tcPr>
            <w:tcW w:w="2070" w:type="dxa"/>
          </w:tcPr>
          <w:p w14:paraId="29C0EFB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5-1996 (MIDUS); 2004-2005 (MIDUS II)</w:t>
            </w:r>
          </w:p>
          <w:p w14:paraId="69B8D4C2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72C706C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4.5 years (11.</w:t>
            </w:r>
            <w:r>
              <w:rPr>
                <w:sz w:val="20"/>
                <w:szCs w:val="20"/>
              </w:rPr>
              <w:t>7</w:t>
            </w:r>
            <w:r w:rsidRPr="00020DB8">
              <w:rPr>
                <w:sz w:val="20"/>
                <w:szCs w:val="20"/>
              </w:rPr>
              <w:t>)</w:t>
            </w:r>
          </w:p>
          <w:p w14:paraId="585C7E4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7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6F6620D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8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3C05F1C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Linear </w:t>
            </w:r>
            <w:r>
              <w:rPr>
                <w:sz w:val="20"/>
                <w:szCs w:val="20"/>
              </w:rPr>
              <w:t>r</w:t>
            </w:r>
            <w:r w:rsidRPr="00020DB8">
              <w:rPr>
                <w:sz w:val="20"/>
                <w:szCs w:val="20"/>
              </w:rPr>
              <w:t xml:space="preserve">egression </w:t>
            </w:r>
          </w:p>
        </w:tc>
        <w:tc>
          <w:tcPr>
            <w:tcW w:w="2610" w:type="dxa"/>
          </w:tcPr>
          <w:p w14:paraId="4B184E7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adversity score based the following variables: </w:t>
            </w:r>
          </w:p>
          <w:p w14:paraId="7E86B412" w14:textId="77777777" w:rsidR="0043200A" w:rsidRPr="00020DB8" w:rsidRDefault="0043200A" w:rsidP="0043200A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Childhood socioeconomic disadvantage (i.e. on welfare, perceived low income, less-educated parents) </w:t>
            </w:r>
          </w:p>
          <w:p w14:paraId="10B70104" w14:textId="77777777" w:rsidR="0043200A" w:rsidRPr="00020DB8" w:rsidRDefault="0043200A" w:rsidP="0043200A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Other stressors (e.g., parental death, divorce, and CPA)</w:t>
            </w:r>
          </w:p>
        </w:tc>
        <w:tc>
          <w:tcPr>
            <w:tcW w:w="1620" w:type="dxa"/>
          </w:tcPr>
          <w:p w14:paraId="57AEAE46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Summary Inflammation score based on the following variables:</w:t>
            </w:r>
          </w:p>
          <w:p w14:paraId="636099A1" w14:textId="77777777" w:rsidR="0043200A" w:rsidRPr="009F489F" w:rsidRDefault="0043200A" w:rsidP="0043200A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CRP</w:t>
            </w:r>
          </w:p>
          <w:p w14:paraId="0BF2AC67" w14:textId="77777777" w:rsidR="0043200A" w:rsidRPr="005A727B" w:rsidRDefault="0043200A" w:rsidP="0043200A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Fibrinogen</w:t>
            </w:r>
          </w:p>
          <w:p w14:paraId="77CCA902" w14:textId="77777777" w:rsidR="0043200A" w:rsidRPr="004D578B" w:rsidRDefault="0043200A" w:rsidP="0043200A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L-6</w:t>
            </w:r>
          </w:p>
          <w:p w14:paraId="017C9769" w14:textId="77777777" w:rsidR="0043200A" w:rsidRPr="004D578B" w:rsidRDefault="0043200A" w:rsidP="0043200A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Soluble adhesion molecule-1 (ICAM-1)</w:t>
            </w:r>
          </w:p>
        </w:tc>
        <w:tc>
          <w:tcPr>
            <w:tcW w:w="3685" w:type="dxa"/>
          </w:tcPr>
          <w:p w14:paraId="23C936FE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Early adversity</w:t>
            </w:r>
            <w:r w:rsidRPr="004D578B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was associated </w:t>
            </w:r>
            <w:proofErr w:type="gramStart"/>
            <w:r>
              <w:rPr>
                <w:sz w:val="20"/>
                <w:szCs w:val="20"/>
              </w:rPr>
              <w:t xml:space="preserve">with </w:t>
            </w:r>
            <w:r w:rsidRPr="004D578B">
              <w:rPr>
                <w:sz w:val="20"/>
                <w:szCs w:val="20"/>
              </w:rPr>
              <w:t xml:space="preserve"> inflammation</w:t>
            </w:r>
            <w:proofErr w:type="gramEnd"/>
            <w:r w:rsidRPr="004D578B">
              <w:rPr>
                <w:sz w:val="20"/>
                <w:szCs w:val="20"/>
              </w:rPr>
              <w:t>: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β</w:t>
            </w:r>
            <w:r w:rsidRPr="004D578B">
              <w:rPr>
                <w:sz w:val="20"/>
                <w:szCs w:val="20"/>
              </w:rPr>
              <w:t xml:space="preserve"> = 0.023, </w:t>
            </w:r>
            <w:r w:rsidRPr="000C6738">
              <w:rPr>
                <w:i/>
                <w:sz w:val="20"/>
                <w:szCs w:val="20"/>
              </w:rPr>
              <w:t>SE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 xml:space="preserve">= 0.007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&lt; .001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130653" w14:paraId="13549113" w14:textId="77777777" w:rsidTr="0043200A">
        <w:tc>
          <w:tcPr>
            <w:tcW w:w="2245" w:type="dxa"/>
          </w:tcPr>
          <w:p w14:paraId="768832DC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Gouin</w:t>
            </w:r>
            <w:proofErr w:type="spellEnd"/>
            <w:r w:rsidRPr="0065734A">
              <w:rPr>
                <w:sz w:val="20"/>
                <w:szCs w:val="20"/>
              </w:rPr>
              <w:t xml:space="preserve"> (2012)</w:t>
            </w:r>
            <w:r w:rsidR="00C639FE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Gouin&lt;/Author&gt;&lt;Year&gt;2012&lt;/Year&gt;&lt;RecNum&gt;288&lt;/RecNum&gt;&lt;DisplayText&gt;[68]&lt;/DisplayText&gt;&lt;record&gt;&lt;rec-number&gt;288&lt;/rec-number&gt;&lt;foreign-keys&gt;&lt;key app="EN" db-id="p2wsz9rdmz90w8evpvmx9txyefzeatevvrxx" timestamp="1477600070"&gt;288&lt;/key&gt;&lt;key app="ENWeb" db-id=""&gt;0&lt;/key&gt;&lt;/foreign-keys&gt;&lt;ref-type name="Journal Article"&gt;17&lt;/ref-type&gt;&lt;contributors&gt;&lt;authors&gt;&lt;author&gt;Gouin, J. P.&lt;/author&gt;&lt;author&gt;Glaser, R.&lt;/author&gt;&lt;author&gt;Malarkey, W. B.&lt;/author&gt;&lt;author&gt;Beversdorf, D.&lt;/author&gt;&lt;author&gt;Kiecolt-Glaser, J. K.&lt;/author&gt;&lt;/authors&gt;&lt;/contributors&gt;&lt;auth-address&gt;Department of Psychology, Concordia University, Montreal, Quebec, Canada. jp.gouin@concordia.ca&lt;/auth-address&gt;&lt;titles&gt;&lt;title&gt;Childhood abuse and inflammatory responses to daily stressors&lt;/title&gt;&lt;secondary-title&gt;Ann Behav Med&lt;/secondary-title&gt;&lt;/titles&gt;&lt;periodical&gt;&lt;full-title&gt;Ann Behav Med&lt;/full-title&gt;&lt;/periodical&gt;&lt;pages&gt;287-92&lt;/pages&gt;&lt;volume&gt;44&lt;/volume&gt;&lt;number&gt;2&lt;/number&gt;&lt;keywords&gt;&lt;keyword&gt;Adult Survivors of Child Abuse/*psychology&lt;/keyword&gt;&lt;keyword&gt;Aged&lt;/keyword&gt;&lt;keyword&gt;Aged, 80 and over&lt;/keyword&gt;&lt;keyword&gt;C-Reactive Protein/*metabolism&lt;/keyword&gt;&lt;keyword&gt;Cross-Sectional Studies&lt;/keyword&gt;&lt;keyword&gt;Female&lt;/keyword&gt;&lt;keyword&gt;Humans&lt;/keyword&gt;&lt;keyword&gt;Interleukin-6/*blood&lt;/keyword&gt;&lt;keyword&gt;Male&lt;/keyword&gt;&lt;keyword&gt;Middle Aged&lt;/keyword&gt;&lt;keyword&gt;Stress, Psychological/*blood/psychology&lt;/keyword&gt;&lt;keyword&gt;Surveys and Questionnaires&lt;/keyword&gt;&lt;keyword&gt;Tumor Necrosis Factor-alpha/*blood&lt;/keyword&gt;&lt;/keywords&gt;&lt;dates&gt;&lt;year&gt;2012&lt;/year&gt;&lt;pub-dates&gt;&lt;date&gt;Oct&lt;/date&gt;&lt;/pub-dates&gt;&lt;/dates&gt;&lt;isbn&gt;1532-4796 (Electronic)&amp;#xD;0883-6612 (Linking)&lt;/isbn&gt;&lt;accession-num&gt;22714139&lt;/accession-num&gt;&lt;urls&gt;&lt;related-urls&gt;&lt;url&gt;http://www.ncbi.nlm.nih.gov/pubmed/22714139&lt;/url&gt;&lt;/related-urls&gt;&lt;/urls&gt;&lt;custom2&gt;PMC3699690&lt;/custom2&gt;&lt;electronic-resource-num&gt;10.1007/s12160-012-9386-1&lt;/electronic-resource-num&gt;&lt;/record&gt;&lt;/Cite&gt;&lt;/EndNote&gt;</w:instrText>
            </w:r>
            <w:r w:rsidR="00C639F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68]</w:t>
            </w:r>
            <w:r w:rsidR="00C639FE">
              <w:rPr>
                <w:sz w:val="20"/>
                <w:szCs w:val="20"/>
              </w:rPr>
              <w:fldChar w:fldCharType="end"/>
            </w:r>
          </w:p>
          <w:p w14:paraId="62140FD7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30</w:t>
            </w:r>
          </w:p>
          <w:p w14:paraId="36B096EE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2F9AEA8D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Family dementia caregivers and non-caregiving controls </w:t>
            </w:r>
          </w:p>
          <w:p w14:paraId="6524DEA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527E14FD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4-2009</w:t>
            </w:r>
          </w:p>
          <w:p w14:paraId="49F81ED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4EC37A9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  <w:u w:val="single"/>
              </w:rPr>
              <w:t>Non-Abused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73</w:t>
            </w:r>
            <w:r w:rsidRPr="00020DB8">
              <w:rPr>
                <w:sz w:val="20"/>
                <w:szCs w:val="20"/>
              </w:rPr>
              <w:t>):</w:t>
            </w:r>
          </w:p>
          <w:p w14:paraId="3C42C8F3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67.2 years (13.7)</w:t>
            </w:r>
          </w:p>
          <w:p w14:paraId="6923E0CD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83.5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s </w:t>
            </w:r>
          </w:p>
          <w:p w14:paraId="2074001A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R/E </w:t>
            </w:r>
            <w:r>
              <w:rPr>
                <w:sz w:val="20"/>
                <w:szCs w:val="20"/>
              </w:rPr>
              <w:t>n</w:t>
            </w:r>
            <w:r w:rsidRPr="00020DB8">
              <w:rPr>
                <w:sz w:val="20"/>
                <w:szCs w:val="20"/>
              </w:rPr>
              <w:t>ot reported</w:t>
            </w:r>
          </w:p>
          <w:p w14:paraId="1D34A0F1" w14:textId="77777777" w:rsidR="0043200A" w:rsidRPr="00020DB8" w:rsidRDefault="0043200A" w:rsidP="00EC7B34">
            <w:pPr>
              <w:rPr>
                <w:sz w:val="20"/>
                <w:szCs w:val="20"/>
                <w:u w:val="single"/>
              </w:rPr>
            </w:pPr>
            <w:r w:rsidRPr="00020DB8">
              <w:rPr>
                <w:sz w:val="20"/>
                <w:szCs w:val="20"/>
                <w:u w:val="single"/>
              </w:rPr>
              <w:t>Abused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77):</w:t>
            </w:r>
          </w:p>
          <w:p w14:paraId="070EF992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62.</w:t>
            </w:r>
            <w:r>
              <w:rPr>
                <w:sz w:val="20"/>
                <w:szCs w:val="20"/>
              </w:rPr>
              <w:t>5</w:t>
            </w:r>
            <w:r w:rsidRPr="00020DB8">
              <w:rPr>
                <w:sz w:val="20"/>
                <w:szCs w:val="20"/>
              </w:rPr>
              <w:t xml:space="preserve"> years (12.</w:t>
            </w:r>
            <w:r>
              <w:rPr>
                <w:sz w:val="20"/>
                <w:szCs w:val="20"/>
              </w:rPr>
              <w:t>1</w:t>
            </w:r>
            <w:r w:rsidRPr="00020DB8">
              <w:rPr>
                <w:sz w:val="20"/>
                <w:szCs w:val="20"/>
              </w:rPr>
              <w:t>)</w:t>
            </w:r>
          </w:p>
          <w:p w14:paraId="64891C78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80.7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s </w:t>
            </w:r>
          </w:p>
          <w:p w14:paraId="7B161DE7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R/E </w:t>
            </w:r>
            <w:r>
              <w:rPr>
                <w:sz w:val="20"/>
                <w:szCs w:val="20"/>
              </w:rPr>
              <w:t>n</w:t>
            </w:r>
            <w:r w:rsidRPr="00020DB8">
              <w:rPr>
                <w:sz w:val="20"/>
                <w:szCs w:val="20"/>
              </w:rPr>
              <w:t>ot reported</w:t>
            </w:r>
          </w:p>
        </w:tc>
        <w:tc>
          <w:tcPr>
            <w:tcW w:w="1440" w:type="dxa"/>
          </w:tcPr>
          <w:p w14:paraId="1A861FD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Hierarchical linear regression </w:t>
            </w:r>
          </w:p>
        </w:tc>
        <w:tc>
          <w:tcPr>
            <w:tcW w:w="2610" w:type="dxa"/>
          </w:tcPr>
          <w:p w14:paraId="2680CEA1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Summary abuse score based on the following variables: </w:t>
            </w:r>
          </w:p>
          <w:p w14:paraId="3683C790" w14:textId="77777777" w:rsidR="0043200A" w:rsidRPr="009F489F" w:rsidRDefault="0043200A" w:rsidP="0043200A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CPA</w:t>
            </w:r>
          </w:p>
          <w:p w14:paraId="788BA751" w14:textId="77777777" w:rsidR="0043200A" w:rsidRPr="004D578B" w:rsidRDefault="0043200A" w:rsidP="0043200A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CSA</w:t>
            </w:r>
          </w:p>
          <w:p w14:paraId="209EBD9F" w14:textId="77777777" w:rsidR="0043200A" w:rsidRPr="004D578B" w:rsidRDefault="0043200A" w:rsidP="0043200A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motional abuse</w:t>
            </w:r>
          </w:p>
        </w:tc>
        <w:tc>
          <w:tcPr>
            <w:tcW w:w="1620" w:type="dxa"/>
          </w:tcPr>
          <w:p w14:paraId="04DD4585" w14:textId="77777777" w:rsidR="0043200A" w:rsidRPr="004D578B" w:rsidRDefault="0043200A" w:rsidP="0043200A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L-6</w:t>
            </w:r>
          </w:p>
          <w:p w14:paraId="37C0C11B" w14:textId="77777777" w:rsidR="0043200A" w:rsidRPr="004D578B" w:rsidRDefault="0043200A" w:rsidP="0043200A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Tumor necrosis factor-α (TNF-α)</w:t>
            </w:r>
          </w:p>
          <w:p w14:paraId="78BCEEB7" w14:textId="77777777" w:rsidR="0043200A" w:rsidRPr="004D578B" w:rsidRDefault="0043200A" w:rsidP="0043200A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CRP </w:t>
            </w:r>
          </w:p>
        </w:tc>
        <w:tc>
          <w:tcPr>
            <w:tcW w:w="3685" w:type="dxa"/>
          </w:tcPr>
          <w:p w14:paraId="031ECE62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Summary abuse score</w:t>
            </w:r>
            <w:r w:rsidRPr="004D578B">
              <w:rPr>
                <w:sz w:val="20"/>
                <w:szCs w:val="20"/>
              </w:rPr>
              <w:t>:</w:t>
            </w:r>
          </w:p>
          <w:p w14:paraId="4FE0284B" w14:textId="77777777" w:rsidR="0043200A" w:rsidRPr="005D1DBA" w:rsidRDefault="0043200A" w:rsidP="0043200A">
            <w:pPr>
              <w:pStyle w:val="ListParagraph"/>
              <w:numPr>
                <w:ilvl w:val="0"/>
                <w:numId w:val="230"/>
              </w:numPr>
              <w:spacing w:after="0" w:line="240" w:lineRule="auto"/>
              <w:ind w:left="522"/>
              <w:rPr>
                <w:sz w:val="20"/>
                <w:szCs w:val="20"/>
              </w:rPr>
            </w:pPr>
            <w:r w:rsidRPr="005D1DBA">
              <w:rPr>
                <w:sz w:val="20"/>
                <w:szCs w:val="20"/>
              </w:rPr>
              <w:t>Associated with greater IL-6 levels (β = 0.09 (</w:t>
            </w:r>
            <w:r w:rsidRPr="005D1DBA">
              <w:rPr>
                <w:i/>
                <w:sz w:val="20"/>
                <w:szCs w:val="20"/>
              </w:rPr>
              <w:t xml:space="preserve">SE </w:t>
            </w:r>
            <w:r w:rsidRPr="005D1DBA">
              <w:rPr>
                <w:sz w:val="20"/>
                <w:szCs w:val="20"/>
              </w:rPr>
              <w:t>= 0.03),</w:t>
            </w:r>
            <w:r w:rsidRPr="005D1DBA">
              <w:rPr>
                <w:i/>
                <w:sz w:val="20"/>
                <w:szCs w:val="20"/>
              </w:rPr>
              <w:t xml:space="preserve"> p</w:t>
            </w:r>
            <w:r w:rsidRPr="005D1DBA">
              <w:rPr>
                <w:sz w:val="20"/>
                <w:szCs w:val="20"/>
              </w:rPr>
              <w:t xml:space="preserve"> = .01, </w:t>
            </w:r>
            <w:r w:rsidRPr="005D1DBA">
              <w:rPr>
                <w:i/>
                <w:sz w:val="20"/>
                <w:szCs w:val="20"/>
              </w:rPr>
              <w:t>R</w:t>
            </w:r>
            <w:r w:rsidRPr="005D1DBA">
              <w:rPr>
                <w:i/>
                <w:sz w:val="20"/>
                <w:szCs w:val="20"/>
                <w:vertAlign w:val="superscript"/>
              </w:rPr>
              <w:t>2</w:t>
            </w:r>
            <w:r w:rsidRPr="005D1DBA">
              <w:rPr>
                <w:sz w:val="20"/>
                <w:szCs w:val="20"/>
              </w:rPr>
              <w:t xml:space="preserve"> = 0.055)</w:t>
            </w:r>
          </w:p>
          <w:p w14:paraId="6576A2E8" w14:textId="77777777" w:rsidR="0043200A" w:rsidRPr="00130653" w:rsidRDefault="0043200A" w:rsidP="0043200A">
            <w:pPr>
              <w:pStyle w:val="ListParagraph"/>
              <w:numPr>
                <w:ilvl w:val="0"/>
                <w:numId w:val="64"/>
              </w:numPr>
              <w:spacing w:after="0" w:line="240" w:lineRule="auto"/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 xml:space="preserve">Was not significantly associated with TNF-α and CRP </w:t>
            </w:r>
          </w:p>
        </w:tc>
      </w:tr>
      <w:tr w:rsidR="0043200A" w:rsidRPr="001355C6" w14:paraId="63434E90" w14:textId="77777777" w:rsidTr="0043200A">
        <w:tc>
          <w:tcPr>
            <w:tcW w:w="2245" w:type="dxa"/>
          </w:tcPr>
          <w:p w14:paraId="2E4E43DF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Hartwell (2013)</w:t>
            </w:r>
            <w:r w:rsidR="00C639FE">
              <w:rPr>
                <w:sz w:val="20"/>
                <w:szCs w:val="20"/>
              </w:rPr>
              <w:fldChar w:fldCharType="begin">
                <w:fldData xml:space="preserve">PEVuZE5vdGU+PENpdGU+PEF1dGhvcj5IYXJ0d2VsbDwvQXV0aG9yPjxZZWFyPjIwMTM8L1llYXI+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IYXJ0d2VsbDwvQXV0aG9yPjxZZWFyPjIwMTM8L1llYXI+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639FE">
              <w:rPr>
                <w:sz w:val="20"/>
                <w:szCs w:val="20"/>
              </w:rPr>
            </w:r>
            <w:r w:rsidR="00C639F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69]</w:t>
            </w:r>
            <w:r w:rsidR="00C639FE">
              <w:rPr>
                <w:sz w:val="20"/>
                <w:szCs w:val="20"/>
              </w:rPr>
              <w:fldChar w:fldCharType="end"/>
            </w:r>
          </w:p>
          <w:p w14:paraId="0B8E7DCF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38</w:t>
            </w:r>
          </w:p>
          <w:p w14:paraId="747D1FB9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7F36FEE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Healthy adults from Charleston, NC</w:t>
            </w:r>
          </w:p>
        </w:tc>
        <w:tc>
          <w:tcPr>
            <w:tcW w:w="2070" w:type="dxa"/>
          </w:tcPr>
          <w:p w14:paraId="7BDCF58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Year not reported</w:t>
            </w:r>
          </w:p>
          <w:p w14:paraId="66C4E6C8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2AD6684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35.</w:t>
            </w:r>
            <w:r>
              <w:rPr>
                <w:sz w:val="20"/>
                <w:szCs w:val="20"/>
              </w:rPr>
              <w:t>7</w:t>
            </w:r>
            <w:r w:rsidRPr="00020DB8">
              <w:rPr>
                <w:sz w:val="20"/>
                <w:szCs w:val="20"/>
              </w:rPr>
              <w:t xml:space="preserve"> years (12.0)</w:t>
            </w:r>
          </w:p>
          <w:p w14:paraId="7E6BAC5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2.6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03C0183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69.2 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B6DEB3D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Linear regression </w:t>
            </w:r>
          </w:p>
        </w:tc>
        <w:tc>
          <w:tcPr>
            <w:tcW w:w="2610" w:type="dxa"/>
          </w:tcPr>
          <w:p w14:paraId="42E68DA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trauma score, and exposure to individual categories based on the following variables: </w:t>
            </w:r>
          </w:p>
          <w:p w14:paraId="21D426BE" w14:textId="77777777" w:rsidR="0043200A" w:rsidRPr="00020DB8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SA</w:t>
            </w:r>
          </w:p>
          <w:p w14:paraId="62DF04EA" w14:textId="77777777" w:rsidR="0043200A" w:rsidRPr="00020DB8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PA</w:t>
            </w:r>
          </w:p>
          <w:p w14:paraId="20CC6033" w14:textId="77777777" w:rsidR="0043200A" w:rsidRPr="00020DB8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motional abuse</w:t>
            </w:r>
          </w:p>
          <w:p w14:paraId="5B933A2D" w14:textId="77777777" w:rsidR="0043200A" w:rsidRPr="00C673A0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General forms of trauma</w:t>
            </w:r>
          </w:p>
        </w:tc>
        <w:tc>
          <w:tcPr>
            <w:tcW w:w="1620" w:type="dxa"/>
          </w:tcPr>
          <w:p w14:paraId="3A2BAC49" w14:textId="77777777" w:rsidR="0043200A" w:rsidRPr="009F489F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IL-6</w:t>
            </w:r>
          </w:p>
          <w:p w14:paraId="387D417D" w14:textId="77777777" w:rsidR="0043200A" w:rsidRPr="005A727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TNF-α</w:t>
            </w:r>
          </w:p>
          <w:p w14:paraId="38463180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nterleukin-1β (IL1-β)</w:t>
            </w:r>
          </w:p>
          <w:p w14:paraId="77E5D436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CRP </w:t>
            </w:r>
          </w:p>
        </w:tc>
        <w:tc>
          <w:tcPr>
            <w:tcW w:w="3685" w:type="dxa"/>
          </w:tcPr>
          <w:p w14:paraId="470B1E38" w14:textId="77777777" w:rsidR="0043200A" w:rsidRPr="004D578B" w:rsidRDefault="0043200A" w:rsidP="00EC7B34">
            <w:pPr>
              <w:rPr>
                <w:sz w:val="20"/>
                <w:szCs w:val="20"/>
                <w:u w:val="single"/>
              </w:rPr>
            </w:pPr>
            <w:r w:rsidRPr="004D578B">
              <w:rPr>
                <w:sz w:val="20"/>
                <w:szCs w:val="20"/>
                <w:u w:val="single"/>
              </w:rPr>
              <w:t>Total trauma score</w:t>
            </w:r>
            <w:r w:rsidRPr="004D578B">
              <w:rPr>
                <w:sz w:val="20"/>
                <w:szCs w:val="20"/>
              </w:rPr>
              <w:t xml:space="preserve"> was associated with elevated:</w:t>
            </w:r>
          </w:p>
          <w:p w14:paraId="109314E7" w14:textId="77777777" w:rsidR="0043200A" w:rsidRPr="0065734A" w:rsidRDefault="0043200A" w:rsidP="0043200A">
            <w:pPr>
              <w:pStyle w:val="ListParagraph"/>
              <w:numPr>
                <w:ilvl w:val="0"/>
                <w:numId w:val="6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L-6 (F</w:t>
            </w:r>
            <w:r w:rsidRPr="004D578B">
              <w:rPr>
                <w:sz w:val="20"/>
                <w:szCs w:val="20"/>
                <w:vertAlign w:val="subscript"/>
              </w:rPr>
              <w:t xml:space="preserve">1,30 </w:t>
            </w:r>
            <w:r w:rsidRPr="004D578B">
              <w:rPr>
                <w:sz w:val="20"/>
                <w:szCs w:val="20"/>
              </w:rPr>
              <w:t xml:space="preserve">= 4.05;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= .05)</w:t>
            </w:r>
          </w:p>
          <w:p w14:paraId="75958B20" w14:textId="77777777" w:rsidR="0043200A" w:rsidRPr="0065734A" w:rsidRDefault="0043200A" w:rsidP="0043200A">
            <w:pPr>
              <w:pStyle w:val="ListParagraph"/>
              <w:numPr>
                <w:ilvl w:val="0"/>
                <w:numId w:val="65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IL1-β (F</w:t>
            </w:r>
            <w:r w:rsidRPr="0065734A">
              <w:rPr>
                <w:sz w:val="20"/>
                <w:szCs w:val="20"/>
                <w:vertAlign w:val="subscript"/>
              </w:rPr>
              <w:t xml:space="preserve">1,29 </w:t>
            </w:r>
            <w:r w:rsidRPr="0065734A">
              <w:rPr>
                <w:sz w:val="20"/>
                <w:szCs w:val="20"/>
              </w:rPr>
              <w:t xml:space="preserve">= 5.24;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&lt; .05)</w:t>
            </w:r>
          </w:p>
          <w:p w14:paraId="05074716" w14:textId="77777777" w:rsidR="0043200A" w:rsidRPr="0065734A" w:rsidRDefault="0043200A" w:rsidP="0043200A">
            <w:pPr>
              <w:pStyle w:val="ListParagraph"/>
              <w:numPr>
                <w:ilvl w:val="0"/>
                <w:numId w:val="65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TNF-α (F</w:t>
            </w:r>
            <w:r w:rsidRPr="0065734A">
              <w:rPr>
                <w:sz w:val="20"/>
                <w:szCs w:val="20"/>
                <w:vertAlign w:val="subscript"/>
              </w:rPr>
              <w:t xml:space="preserve">1,25 </w:t>
            </w:r>
            <w:r w:rsidRPr="0065734A">
              <w:rPr>
                <w:sz w:val="20"/>
                <w:szCs w:val="20"/>
              </w:rPr>
              <w:t xml:space="preserve">= 7.86;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= .01)</w:t>
            </w:r>
          </w:p>
          <w:p w14:paraId="033EBF3C" w14:textId="77777777" w:rsidR="0043200A" w:rsidRPr="00130653" w:rsidRDefault="0043200A" w:rsidP="00EC7B34">
            <w:pPr>
              <w:rPr>
                <w:sz w:val="20"/>
                <w:szCs w:val="20"/>
                <w:u w:val="single"/>
              </w:rPr>
            </w:pPr>
            <w:r w:rsidRPr="00130653">
              <w:rPr>
                <w:sz w:val="20"/>
                <w:szCs w:val="20"/>
                <w:u w:val="single"/>
              </w:rPr>
              <w:t>Individual  trauma categories:</w:t>
            </w:r>
          </w:p>
          <w:p w14:paraId="193B02AB" w14:textId="77777777" w:rsidR="0043200A" w:rsidRPr="0065734A" w:rsidRDefault="0043200A" w:rsidP="0043200A">
            <w:pPr>
              <w:pStyle w:val="ListParagraph"/>
              <w:numPr>
                <w:ilvl w:val="0"/>
                <w:numId w:val="72"/>
              </w:numPr>
              <w:spacing w:after="0" w:line="240" w:lineRule="auto"/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General trauma and IL-6 (F</w:t>
            </w:r>
            <w:r w:rsidRPr="00130653">
              <w:rPr>
                <w:sz w:val="20"/>
                <w:szCs w:val="20"/>
                <w:vertAlign w:val="subscript"/>
              </w:rPr>
              <w:t xml:space="preserve">1, 30 </w:t>
            </w:r>
            <w:r w:rsidRPr="00130653">
              <w:rPr>
                <w:sz w:val="20"/>
                <w:szCs w:val="20"/>
              </w:rPr>
              <w:t xml:space="preserve">= 13.65;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&lt; .01. </w:t>
            </w:r>
          </w:p>
          <w:p w14:paraId="07E21180" w14:textId="77777777" w:rsidR="0043200A" w:rsidRPr="0065734A" w:rsidRDefault="0043200A" w:rsidP="0043200A">
            <w:pPr>
              <w:pStyle w:val="ListParagraph"/>
              <w:numPr>
                <w:ilvl w:val="0"/>
                <w:numId w:val="72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No other trauma categories were significant </w:t>
            </w:r>
          </w:p>
          <w:p w14:paraId="06C60889" w14:textId="77777777" w:rsidR="0043200A" w:rsidRPr="00130653" w:rsidRDefault="0043200A" w:rsidP="00EC7B34">
            <w:pPr>
              <w:rPr>
                <w:sz w:val="20"/>
                <w:szCs w:val="20"/>
              </w:rPr>
            </w:pPr>
          </w:p>
          <w:p w14:paraId="7642299C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lastRenderedPageBreak/>
              <w:t>There were no significant associations between trauma and CRP.</w:t>
            </w:r>
          </w:p>
        </w:tc>
      </w:tr>
      <w:tr w:rsidR="0043200A" w:rsidRPr="0065734A" w14:paraId="2F3641D3" w14:textId="77777777" w:rsidTr="0043200A">
        <w:tc>
          <w:tcPr>
            <w:tcW w:w="2245" w:type="dxa"/>
          </w:tcPr>
          <w:p w14:paraId="2829E51F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lastRenderedPageBreak/>
              <w:t>Hostinar</w:t>
            </w:r>
            <w:proofErr w:type="spellEnd"/>
            <w:r w:rsidRPr="0065734A">
              <w:rPr>
                <w:sz w:val="20"/>
                <w:szCs w:val="20"/>
              </w:rPr>
              <w:t xml:space="preserve"> (2015)</w:t>
            </w:r>
            <w:r w:rsidR="00C639FE">
              <w:rPr>
                <w:sz w:val="20"/>
                <w:szCs w:val="20"/>
              </w:rPr>
              <w:fldChar w:fldCharType="begin"/>
            </w:r>
            <w:r w:rsidR="00C639FE">
              <w:rPr>
                <w:sz w:val="20"/>
                <w:szCs w:val="20"/>
              </w:rPr>
              <w:instrText xml:space="preserve"> ADDIN EN.CITE &lt;EndNote&gt;&lt;Cite&gt;&lt;Author&gt;Hostinar&lt;/Author&gt;&lt;Year&gt;2015&lt;/Year&gt;&lt;RecNum&gt;55&lt;/RecNum&gt;&lt;DisplayText&gt;[22]&lt;/DisplayText&gt;&lt;record&gt;&lt;rec-number&gt;55&lt;/rec-number&gt;&lt;foreign-keys&gt;&lt;key app="EN" db-id="p2wsz9rdmz90w8evpvmx9txyefzeatevvrxx" timestamp="1477313580"&gt;55&lt;/key&gt;&lt;key app="ENWeb" db-id=""&gt;0&lt;/key&gt;&lt;/foreign-keys&gt;&lt;ref-type name="Journal Article"&gt;17&lt;/ref-type&gt;&lt;contributors&gt;&lt;authors&gt;&lt;author&gt;Hostinar, C. E.&lt;/author&gt;&lt;author&gt;Lachman, M. E.&lt;/author&gt;&lt;author&gt;Mroczek, D. K.&lt;/author&gt;&lt;author&gt;Seeman, T. E.&lt;/author&gt;&lt;author&gt;Miller, G. E.&lt;/author&gt;&lt;/authors&gt;&lt;/contributors&gt;&lt;auth-address&gt;Institute for Policy Research, Northwestern University.&amp;#xD;Department of Psychology, Brandeis University.&amp;#xD;Department of Psychology, Northwestern University.&amp;#xD;Department of Medicine, University of California, Los Angeles.&lt;/auth-address&gt;&lt;titles&gt;&lt;title&gt;Additive contributions of childhood adversity and recent stressors to inflammation at midlife: Findings from the MIDUS study&lt;/title&gt;&lt;secondary-title&gt;Dev Psychol&lt;/secondary-title&gt;&lt;/titles&gt;&lt;periodical&gt;&lt;full-title&gt;Dev Psychol&lt;/full-title&gt;&lt;/periodical&gt;&lt;pages&gt;1630-44&lt;/pages&gt;&lt;volume&gt;51&lt;/volume&gt;&lt;number&gt;11&lt;/number&gt;&lt;keywords&gt;&lt;keyword&gt;Aged&lt;/keyword&gt;&lt;keyword&gt;Biomarkers/blood/urine&lt;/keyword&gt;&lt;keyword&gt;Depression&lt;/keyword&gt;&lt;keyword&gt;Family Conflict/*psychology&lt;/keyword&gt;&lt;keyword&gt;Female&lt;/keyword&gt;&lt;keyword&gt;Humans&lt;/keyword&gt;&lt;keyword&gt;Hydrocortisone/urine&lt;/keyword&gt;&lt;keyword&gt;Inflammation/*blood/urine&lt;/keyword&gt;&lt;keyword&gt;*Life Change Events&lt;/keyword&gt;&lt;keyword&gt;Male&lt;/keyword&gt;&lt;keyword&gt;Middle Aged&lt;/keyword&gt;&lt;keyword&gt;Risk Factors&lt;/keyword&gt;&lt;keyword&gt;Stress, Psychological/blood/*psychology/urine&lt;/keyword&gt;&lt;keyword&gt;United States&lt;/keyword&gt;&lt;/keywords&gt;&lt;dates&gt;&lt;year&gt;2015&lt;/year&gt;&lt;pub-dates&gt;&lt;date&gt;Nov&lt;/date&gt;&lt;/pub-dates&gt;&lt;/dates&gt;&lt;isbn&gt;1939-0599 (Electronic)&amp;#xD;0012-1649 (Linking)&lt;/isbn&gt;&lt;accession-num&gt;26389605&lt;/accession-num&gt;&lt;urls&gt;&lt;related-urls&gt;&lt;url&gt;http://www.ncbi.nlm.nih.gov/pubmed/26389605&lt;/url&gt;&lt;/related-urls&gt;&lt;/urls&gt;&lt;custom2&gt;PMC4623994&lt;/custom2&gt;&lt;electronic-resource-num&gt;10.1037/dev0000049&lt;/electronic-resource-num&gt;&lt;/record&gt;&lt;/Cite&gt;&lt;/EndNote&gt;</w:instrText>
            </w:r>
            <w:r w:rsidR="00C639FE">
              <w:rPr>
                <w:sz w:val="20"/>
                <w:szCs w:val="20"/>
              </w:rPr>
              <w:fldChar w:fldCharType="separate"/>
            </w:r>
            <w:r w:rsidR="00C639FE">
              <w:rPr>
                <w:noProof/>
                <w:sz w:val="20"/>
                <w:szCs w:val="20"/>
              </w:rPr>
              <w:t>[22]</w:t>
            </w:r>
            <w:r w:rsidR="00C639FE">
              <w:rPr>
                <w:sz w:val="20"/>
                <w:szCs w:val="20"/>
              </w:rPr>
              <w:fldChar w:fldCharType="end"/>
            </w:r>
          </w:p>
          <w:p w14:paraId="6A47A4EF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,180</w:t>
            </w:r>
          </w:p>
          <w:p w14:paraId="598F5A63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6B8B619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MIDUS II study </w:t>
            </w:r>
          </w:p>
          <w:p w14:paraId="5D2B4DE5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6158300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5-1996 (MIDUS); 2004-2005 (MIDUS II)</w:t>
            </w:r>
          </w:p>
          <w:p w14:paraId="0F3703E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4C9CEDA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7.3 years (11.5)</w:t>
            </w:r>
          </w:p>
          <w:p w14:paraId="3B565033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794F8C44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4.9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7BC50170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2% Hispanic </w:t>
            </w:r>
          </w:p>
        </w:tc>
        <w:tc>
          <w:tcPr>
            <w:tcW w:w="1440" w:type="dxa"/>
          </w:tcPr>
          <w:p w14:paraId="4FD525E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ultiple regression; S</w:t>
            </w:r>
            <w:r w:rsidRPr="00020DB8">
              <w:rPr>
                <w:color w:val="000000"/>
                <w:sz w:val="20"/>
                <w:szCs w:val="20"/>
              </w:rPr>
              <w:t>tructural equation modeling</w:t>
            </w:r>
            <w:r>
              <w:rPr>
                <w:color w:val="000000"/>
                <w:sz w:val="20"/>
                <w:szCs w:val="20"/>
              </w:rPr>
              <w:t xml:space="preserve"> (SEM)</w:t>
            </w:r>
          </w:p>
        </w:tc>
        <w:tc>
          <w:tcPr>
            <w:tcW w:w="2610" w:type="dxa"/>
          </w:tcPr>
          <w:p w14:paraId="3F1B6D93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Summary ACE score based on the following variables:</w:t>
            </w:r>
          </w:p>
          <w:p w14:paraId="1A4780C3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PA</w:t>
            </w:r>
          </w:p>
          <w:p w14:paraId="442382F2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motional abuse</w:t>
            </w:r>
          </w:p>
          <w:p w14:paraId="21634A0B" w14:textId="77777777" w:rsidR="0043200A" w:rsidRPr="00020DB8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SA</w:t>
            </w:r>
          </w:p>
          <w:p w14:paraId="791C5073" w14:textId="77777777" w:rsidR="0043200A" w:rsidRPr="00C673A0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Physical neglect</w:t>
            </w:r>
          </w:p>
          <w:p w14:paraId="4E473E6B" w14:textId="77777777" w:rsidR="0043200A" w:rsidRPr="009F489F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Emotional neglect</w:t>
            </w:r>
          </w:p>
          <w:p w14:paraId="1E32656A" w14:textId="77777777" w:rsidR="0043200A" w:rsidRPr="005A727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5A727B">
              <w:rPr>
                <w:sz w:val="20"/>
                <w:szCs w:val="20"/>
              </w:rPr>
              <w:t>ousehold substance abuse</w:t>
            </w:r>
          </w:p>
          <w:p w14:paraId="0E69657C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Household mental illness</w:t>
            </w:r>
          </w:p>
          <w:p w14:paraId="7C66EE94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Parental divorce</w:t>
            </w:r>
          </w:p>
        </w:tc>
        <w:tc>
          <w:tcPr>
            <w:tcW w:w="1620" w:type="dxa"/>
          </w:tcPr>
          <w:p w14:paraId="13DBAE3C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Composite inflammation score based on the following:</w:t>
            </w:r>
          </w:p>
          <w:p w14:paraId="6DB8010C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L-6</w:t>
            </w:r>
          </w:p>
          <w:p w14:paraId="470D0D9D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CRP</w:t>
            </w:r>
          </w:p>
          <w:p w14:paraId="5AD01B5F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Fibrinogen  </w:t>
            </w:r>
          </w:p>
          <w:p w14:paraId="7CB6F575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-Selectin</w:t>
            </w:r>
          </w:p>
          <w:p w14:paraId="11F38391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ntercellular Adhesion Molecule-1 (ICAM-1)</w:t>
            </w:r>
          </w:p>
        </w:tc>
        <w:tc>
          <w:tcPr>
            <w:tcW w:w="3685" w:type="dxa"/>
          </w:tcPr>
          <w:p w14:paraId="460B011B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n an adjusted model, ACE score was </w:t>
            </w:r>
            <w:r w:rsidRPr="004D578B">
              <w:rPr>
                <w:sz w:val="20"/>
                <w:szCs w:val="20"/>
              </w:rPr>
              <w:t>associated with inflammation (β =</w:t>
            </w:r>
            <w:r>
              <w:rPr>
                <w:sz w:val="20"/>
                <w:szCs w:val="20"/>
              </w:rPr>
              <w:t>0</w:t>
            </w:r>
            <w:r w:rsidRPr="005F3FB6">
              <w:rPr>
                <w:sz w:val="20"/>
                <w:szCs w:val="20"/>
              </w:rPr>
              <w:t xml:space="preserve"> .07, </w:t>
            </w:r>
            <w:r w:rsidRPr="000C6738">
              <w:rPr>
                <w:i/>
                <w:sz w:val="20"/>
                <w:szCs w:val="20"/>
              </w:rPr>
              <w:t>t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 xml:space="preserve">= 2.29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2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9F489F" w14:paraId="6B49045E" w14:textId="77777777" w:rsidTr="0043200A">
        <w:tc>
          <w:tcPr>
            <w:tcW w:w="2245" w:type="dxa"/>
          </w:tcPr>
          <w:p w14:paraId="4F880D66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Joung</w:t>
            </w:r>
            <w:proofErr w:type="spellEnd"/>
            <w:r w:rsidRPr="0065734A">
              <w:rPr>
                <w:sz w:val="20"/>
                <w:szCs w:val="20"/>
              </w:rPr>
              <w:t xml:space="preserve"> (2014)</w:t>
            </w:r>
            <w:r w:rsidR="00C639FE">
              <w:rPr>
                <w:sz w:val="20"/>
                <w:szCs w:val="20"/>
              </w:rPr>
              <w:fldChar w:fldCharType="begin">
                <w:fldData xml:space="preserve">PEVuZE5vdGU+PENpdGU+PEF1dGhvcj5Kb3VuZzwvQXV0aG9yPjxZZWFyPjIwMTQ8L1llYXI+PFJl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Kb3VuZzwvQXV0aG9yPjxZZWFyPjIwMTQ8L1llYXI+PFJl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639FE">
              <w:rPr>
                <w:sz w:val="20"/>
                <w:szCs w:val="20"/>
              </w:rPr>
            </w:r>
            <w:r w:rsidR="00C639F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0]</w:t>
            </w:r>
            <w:r w:rsidR="00C639FE">
              <w:rPr>
                <w:sz w:val="20"/>
                <w:szCs w:val="20"/>
              </w:rPr>
              <w:fldChar w:fldCharType="end"/>
            </w:r>
          </w:p>
          <w:p w14:paraId="3176E26A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95</w:t>
            </w:r>
          </w:p>
          <w:p w14:paraId="38D8C69D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6F48412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General population in Boston </w:t>
            </w:r>
          </w:p>
        </w:tc>
        <w:tc>
          <w:tcPr>
            <w:tcW w:w="2070" w:type="dxa"/>
          </w:tcPr>
          <w:p w14:paraId="41F8B0B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9-2012</w:t>
            </w:r>
          </w:p>
          <w:p w14:paraId="7CA028D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274B50B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5.7 years</w:t>
            </w:r>
            <w:r>
              <w:rPr>
                <w:sz w:val="20"/>
                <w:szCs w:val="20"/>
              </w:rPr>
              <w:t xml:space="preserve"> (3.4)</w:t>
            </w:r>
          </w:p>
          <w:p w14:paraId="0F65491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4.7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3BB1B67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4.2</w:t>
            </w:r>
            <w:r w:rsidRPr="00957D37">
              <w:rPr>
                <w:sz w:val="20"/>
                <w:szCs w:val="20"/>
              </w:rPr>
              <w:t xml:space="preserve">% </w:t>
            </w:r>
            <w:r w:rsidR="005257C4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  <w:p w14:paraId="2BB10B02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42000C2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Linear regression </w:t>
            </w:r>
          </w:p>
        </w:tc>
        <w:tc>
          <w:tcPr>
            <w:tcW w:w="2610" w:type="dxa"/>
          </w:tcPr>
          <w:p w14:paraId="16DF893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Summary adversity score based on the following variables:</w:t>
            </w:r>
          </w:p>
          <w:p w14:paraId="189EDFCA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Number of adversities </w:t>
            </w:r>
          </w:p>
          <w:p w14:paraId="21FC0AB2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everity of adversity </w:t>
            </w:r>
          </w:p>
          <w:p w14:paraId="5D331EFC" w14:textId="77777777" w:rsidR="0043200A" w:rsidRPr="00020DB8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Chronicity of adversity </w:t>
            </w:r>
          </w:p>
        </w:tc>
        <w:tc>
          <w:tcPr>
            <w:tcW w:w="1620" w:type="dxa"/>
          </w:tcPr>
          <w:p w14:paraId="0D389EF7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CRP</w:t>
            </w:r>
          </w:p>
        </w:tc>
        <w:tc>
          <w:tcPr>
            <w:tcW w:w="3685" w:type="dxa"/>
          </w:tcPr>
          <w:p w14:paraId="50370F0B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No significant associations found in adjusted models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130653" w14:paraId="3673065E" w14:textId="77777777" w:rsidTr="0043200A">
        <w:tc>
          <w:tcPr>
            <w:tcW w:w="2245" w:type="dxa"/>
          </w:tcPr>
          <w:p w14:paraId="6B396F26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64D6F">
              <w:rPr>
                <w:sz w:val="20"/>
                <w:szCs w:val="20"/>
              </w:rPr>
              <w:t>Kiecolt</w:t>
            </w:r>
            <w:proofErr w:type="spellEnd"/>
            <w:r w:rsidRPr="00664D6F">
              <w:rPr>
                <w:sz w:val="20"/>
                <w:szCs w:val="20"/>
              </w:rPr>
              <w:t>-Glaser (2011)</w:t>
            </w:r>
            <w:r w:rsidR="00C639FE">
              <w:rPr>
                <w:sz w:val="20"/>
                <w:szCs w:val="20"/>
              </w:rPr>
              <w:fldChar w:fldCharType="begin">
                <w:fldData xml:space="preserve">PEVuZE5vdGU+PENpdGU+PEF1dGhvcj5LaWVjb2x0LUdsYXNlcjwvQXV0aG9yPjxZZWFyPjIwMTE8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LaWVjb2x0LUdsYXNlcjwvQXV0aG9yPjxZZWFyPjIwMTE8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639FE">
              <w:rPr>
                <w:sz w:val="20"/>
                <w:szCs w:val="20"/>
              </w:rPr>
            </w:r>
            <w:r w:rsidR="00C639F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1]</w:t>
            </w:r>
            <w:r w:rsidR="00C639FE">
              <w:rPr>
                <w:sz w:val="20"/>
                <w:szCs w:val="20"/>
              </w:rPr>
              <w:fldChar w:fldCharType="end"/>
            </w:r>
          </w:p>
          <w:p w14:paraId="1569FF51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32</w:t>
            </w:r>
          </w:p>
          <w:p w14:paraId="1E74794E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755E659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Family dementia caregivers and non-caregiving controls </w:t>
            </w:r>
          </w:p>
          <w:p w14:paraId="416D7F1F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20B29391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7DD3EA3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45CCC680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2004-2009 </w:t>
            </w:r>
          </w:p>
          <w:p w14:paraId="5BE7EED8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6BC2C635" w14:textId="77777777" w:rsidR="0043200A" w:rsidRPr="00020DB8" w:rsidRDefault="0043200A" w:rsidP="00EC7B34">
            <w:pPr>
              <w:rPr>
                <w:sz w:val="20"/>
                <w:szCs w:val="20"/>
                <w:u w:val="single"/>
              </w:rPr>
            </w:pPr>
            <w:r w:rsidRPr="00020DB8">
              <w:rPr>
                <w:sz w:val="20"/>
                <w:szCs w:val="20"/>
                <w:u w:val="single"/>
              </w:rPr>
              <w:t>Care-givers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58):</w:t>
            </w:r>
          </w:p>
          <w:p w14:paraId="2A3AD51E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70.1 years (9.4)</w:t>
            </w:r>
          </w:p>
          <w:p w14:paraId="2E0EAF19" w14:textId="77777777" w:rsidR="0043200A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71%</w:t>
            </w:r>
            <w:r>
              <w:rPr>
                <w:sz w:val="20"/>
                <w:szCs w:val="20"/>
              </w:rPr>
              <w:t xml:space="preserve"> f</w:t>
            </w:r>
            <w:r w:rsidRPr="00020DB8">
              <w:rPr>
                <w:sz w:val="20"/>
                <w:szCs w:val="20"/>
              </w:rPr>
              <w:t xml:space="preserve">emales </w:t>
            </w:r>
          </w:p>
          <w:p w14:paraId="04602BB3" w14:textId="77777777" w:rsidR="0043200A" w:rsidRDefault="005257C4" w:rsidP="006215F1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2.5% W</w:t>
            </w:r>
            <w:r w:rsidR="0043200A">
              <w:rPr>
                <w:sz w:val="20"/>
                <w:szCs w:val="20"/>
              </w:rPr>
              <w:t>hite</w:t>
            </w:r>
          </w:p>
          <w:p w14:paraId="78792ECB" w14:textId="77777777" w:rsidR="0043200A" w:rsidRPr="00020DB8" w:rsidRDefault="0043200A" w:rsidP="00EC7B34">
            <w:pPr>
              <w:rPr>
                <w:sz w:val="20"/>
                <w:szCs w:val="20"/>
                <w:u w:val="single"/>
              </w:rPr>
            </w:pPr>
            <w:r w:rsidRPr="00020DB8">
              <w:rPr>
                <w:sz w:val="20"/>
                <w:szCs w:val="20"/>
                <w:u w:val="single"/>
              </w:rPr>
              <w:t>Controls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74):</w:t>
            </w:r>
          </w:p>
          <w:p w14:paraId="5C05077F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69.</w:t>
            </w:r>
            <w:r>
              <w:rPr>
                <w:sz w:val="20"/>
                <w:szCs w:val="20"/>
              </w:rPr>
              <w:t>4</w:t>
            </w:r>
            <w:r w:rsidRPr="00020DB8">
              <w:rPr>
                <w:sz w:val="20"/>
                <w:szCs w:val="20"/>
              </w:rPr>
              <w:t xml:space="preserve"> years (10.7)</w:t>
            </w:r>
          </w:p>
          <w:p w14:paraId="47FD86C0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3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s </w:t>
            </w:r>
          </w:p>
          <w:p w14:paraId="64275801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2.5</w:t>
            </w:r>
            <w:r w:rsidR="005257C4">
              <w:rPr>
                <w:sz w:val="20"/>
                <w:szCs w:val="20"/>
              </w:rPr>
              <w:t>% W</w:t>
            </w:r>
            <w:r w:rsidRPr="00957D37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5467F98D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Mixed </w:t>
            </w:r>
            <w:r>
              <w:rPr>
                <w:sz w:val="20"/>
                <w:szCs w:val="20"/>
              </w:rPr>
              <w:t>l</w:t>
            </w:r>
            <w:r w:rsidRPr="00C673A0">
              <w:rPr>
                <w:sz w:val="20"/>
                <w:szCs w:val="20"/>
              </w:rPr>
              <w:t xml:space="preserve">inear </w:t>
            </w:r>
            <w:r>
              <w:rPr>
                <w:sz w:val="20"/>
                <w:szCs w:val="20"/>
              </w:rPr>
              <w:t>m</w:t>
            </w:r>
            <w:r w:rsidRPr="00C673A0">
              <w:rPr>
                <w:sz w:val="20"/>
                <w:szCs w:val="20"/>
              </w:rPr>
              <w:t>odels</w:t>
            </w:r>
          </w:p>
        </w:tc>
        <w:tc>
          <w:tcPr>
            <w:tcW w:w="2610" w:type="dxa"/>
          </w:tcPr>
          <w:p w14:paraId="33DD723C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Summary abuse score, based on the following variables: </w:t>
            </w:r>
          </w:p>
          <w:p w14:paraId="517443BC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CSA</w:t>
            </w:r>
          </w:p>
          <w:p w14:paraId="74575843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CPA</w:t>
            </w:r>
          </w:p>
          <w:p w14:paraId="55E201CB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motional abuse</w:t>
            </w:r>
          </w:p>
          <w:p w14:paraId="5A6BA189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Summary adversity score, based on the following variables: </w:t>
            </w:r>
          </w:p>
          <w:p w14:paraId="6E20E7F9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Death of the mother</w:t>
            </w:r>
          </w:p>
          <w:p w14:paraId="7F70282D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Death of the father</w:t>
            </w:r>
          </w:p>
          <w:p w14:paraId="0CC235C5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Severe parental marital problems</w:t>
            </w:r>
          </w:p>
          <w:p w14:paraId="11957DF1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mmediate family member mental illness</w:t>
            </w:r>
          </w:p>
          <w:p w14:paraId="2F0D42F2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>Immediate family member abusing alcohol</w:t>
            </w:r>
          </w:p>
          <w:p w14:paraId="2ACE00D4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Lack of at least one close relationship with an adult </w:t>
            </w:r>
          </w:p>
        </w:tc>
        <w:tc>
          <w:tcPr>
            <w:tcW w:w="1620" w:type="dxa"/>
          </w:tcPr>
          <w:p w14:paraId="3C02805C" w14:textId="77777777" w:rsidR="0043200A" w:rsidRPr="004D578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>IL-6</w:t>
            </w:r>
          </w:p>
          <w:p w14:paraId="47031DDE" w14:textId="77777777" w:rsidR="0043200A" w:rsidRPr="005F3FB6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TNF-α</w:t>
            </w:r>
          </w:p>
          <w:p w14:paraId="5D9D9C52" w14:textId="77777777" w:rsidR="0043200A" w:rsidRPr="005F3FB6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0282EB5B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  <w:u w:val="single"/>
              </w:rPr>
              <w:t>Childhood abuse</w:t>
            </w:r>
            <w:r>
              <w:rPr>
                <w:sz w:val="20"/>
                <w:szCs w:val="20"/>
              </w:rPr>
              <w:t xml:space="preserve"> was associated with</w:t>
            </w:r>
            <w:r w:rsidRPr="005F3FB6">
              <w:rPr>
                <w:sz w:val="20"/>
                <w:szCs w:val="20"/>
              </w:rPr>
              <w:t>:</w:t>
            </w:r>
          </w:p>
          <w:p w14:paraId="738BB54F" w14:textId="77777777" w:rsidR="0043200A" w:rsidRPr="0065734A" w:rsidRDefault="0043200A" w:rsidP="0043200A">
            <w:pPr>
              <w:pStyle w:val="ListParagraph"/>
              <w:numPr>
                <w:ilvl w:val="0"/>
                <w:numId w:val="73"/>
              </w:numPr>
              <w:spacing w:after="0" w:line="240" w:lineRule="auto"/>
              <w:rPr>
                <w:sz w:val="20"/>
                <w:szCs w:val="20"/>
              </w:rPr>
            </w:pPr>
            <w:r w:rsidRPr="00881EB0">
              <w:rPr>
                <w:sz w:val="20"/>
                <w:szCs w:val="20"/>
              </w:rPr>
              <w:t>Heightened IL-6 (F</w:t>
            </w:r>
            <w:r w:rsidRPr="00881EB0">
              <w:rPr>
                <w:sz w:val="20"/>
                <w:szCs w:val="20"/>
                <w:vertAlign w:val="subscript"/>
              </w:rPr>
              <w:t xml:space="preserve">1,126 </w:t>
            </w:r>
            <w:r w:rsidRPr="005B614B">
              <w:rPr>
                <w:sz w:val="20"/>
                <w:szCs w:val="20"/>
              </w:rPr>
              <w:t xml:space="preserve">= </w:t>
            </w:r>
            <w:r w:rsidRPr="0065734A">
              <w:rPr>
                <w:sz w:val="20"/>
                <w:szCs w:val="20"/>
              </w:rPr>
              <w:t xml:space="preserve">9.51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03)</w:t>
            </w:r>
          </w:p>
          <w:p w14:paraId="51B77AD5" w14:textId="77777777" w:rsidR="0043200A" w:rsidRPr="00130653" w:rsidRDefault="0043200A" w:rsidP="0043200A">
            <w:pPr>
              <w:pStyle w:val="ListParagraph"/>
              <w:numPr>
                <w:ilvl w:val="0"/>
                <w:numId w:val="73"/>
              </w:numPr>
              <w:spacing w:after="0" w:line="240" w:lineRule="auto"/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 xml:space="preserve">Not significantly associated with TNF-α levels or </w:t>
            </w:r>
            <w:r>
              <w:rPr>
                <w:sz w:val="20"/>
                <w:szCs w:val="20"/>
              </w:rPr>
              <w:t>t</w:t>
            </w:r>
            <w:r w:rsidRPr="00130653">
              <w:rPr>
                <w:sz w:val="20"/>
                <w:szCs w:val="20"/>
              </w:rPr>
              <w:t>elomere length</w:t>
            </w:r>
          </w:p>
          <w:p w14:paraId="06F013C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  <w:u w:val="single"/>
              </w:rPr>
              <w:t>Childhood adversity</w:t>
            </w:r>
            <w:r>
              <w:rPr>
                <w:sz w:val="20"/>
                <w:szCs w:val="20"/>
              </w:rPr>
              <w:t xml:space="preserve"> was associated with</w:t>
            </w:r>
            <w:r w:rsidRPr="00020DB8">
              <w:rPr>
                <w:sz w:val="20"/>
                <w:szCs w:val="20"/>
              </w:rPr>
              <w:t>:</w:t>
            </w:r>
          </w:p>
          <w:p w14:paraId="433356F7" w14:textId="77777777" w:rsidR="0043200A" w:rsidRPr="0065734A" w:rsidRDefault="0043200A" w:rsidP="0043200A">
            <w:pPr>
              <w:pStyle w:val="ListParagraph"/>
              <w:numPr>
                <w:ilvl w:val="0"/>
                <w:numId w:val="73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levated IL-6 (F</w:t>
            </w:r>
            <w:r w:rsidRPr="00020DB8">
              <w:rPr>
                <w:sz w:val="20"/>
                <w:szCs w:val="20"/>
                <w:vertAlign w:val="subscript"/>
              </w:rPr>
              <w:t xml:space="preserve">1,125 </w:t>
            </w:r>
            <w:r w:rsidRPr="00020DB8">
              <w:rPr>
                <w:sz w:val="20"/>
                <w:szCs w:val="20"/>
              </w:rPr>
              <w:t xml:space="preserve">= 1.96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i/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.05)</w:t>
            </w:r>
          </w:p>
          <w:p w14:paraId="239C18E0" w14:textId="77777777" w:rsidR="0043200A" w:rsidRPr="00130653" w:rsidRDefault="0043200A" w:rsidP="0043200A">
            <w:pPr>
              <w:pStyle w:val="ListParagraph"/>
              <w:numPr>
                <w:ilvl w:val="0"/>
                <w:numId w:val="73"/>
              </w:numPr>
              <w:spacing w:after="0" w:line="240" w:lineRule="auto"/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ot significantly associated with TNF-α levels</w:t>
            </w:r>
          </w:p>
        </w:tc>
      </w:tr>
      <w:tr w:rsidR="0043200A" w:rsidRPr="0065734A" w14:paraId="13977EC9" w14:textId="77777777" w:rsidTr="0043200A">
        <w:tc>
          <w:tcPr>
            <w:tcW w:w="2245" w:type="dxa"/>
          </w:tcPr>
          <w:p w14:paraId="75C81871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Matthews (2014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NYXR0aGV3czwvQXV0aG9yPjxZZWFyPjIwMTQ8L1llYXI+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YXR0aGV3czwvQXV0aG9yPjxZZWFyPjIwMTQ8L1llYXI+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2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185E8E28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326</w:t>
            </w:r>
          </w:p>
          <w:p w14:paraId="7E80459B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19FB4A8A" w14:textId="77777777" w:rsidR="0043200A" w:rsidRPr="00020DB8" w:rsidRDefault="0043200A" w:rsidP="0085583D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tudy of Women’s Health Across the Nation </w:t>
            </w:r>
          </w:p>
        </w:tc>
        <w:tc>
          <w:tcPr>
            <w:tcW w:w="2070" w:type="dxa"/>
          </w:tcPr>
          <w:p w14:paraId="5867541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6-2005</w:t>
            </w:r>
          </w:p>
          <w:p w14:paraId="0F11ECE5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3DB9CE4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7.5 year</w:t>
            </w:r>
            <w:r>
              <w:rPr>
                <w:sz w:val="20"/>
                <w:szCs w:val="20"/>
              </w:rPr>
              <w:t>s</w:t>
            </w:r>
            <w:r w:rsidRPr="00020DB8">
              <w:rPr>
                <w:sz w:val="20"/>
                <w:szCs w:val="20"/>
              </w:rPr>
              <w:t xml:space="preserve"> (2.5)</w:t>
            </w:r>
          </w:p>
          <w:p w14:paraId="1C2C5A4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6C8F5A3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68.1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52859BD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Generalized estimating equations</w:t>
            </w:r>
            <w:r>
              <w:rPr>
                <w:sz w:val="20"/>
                <w:szCs w:val="20"/>
              </w:rPr>
              <w:t xml:space="preserve">; </w:t>
            </w:r>
            <w:r w:rsidRPr="00020DB8">
              <w:rPr>
                <w:sz w:val="20"/>
                <w:szCs w:val="20"/>
              </w:rPr>
              <w:t xml:space="preserve">Generalized linear regression </w:t>
            </w:r>
          </w:p>
        </w:tc>
        <w:tc>
          <w:tcPr>
            <w:tcW w:w="2610" w:type="dxa"/>
          </w:tcPr>
          <w:p w14:paraId="6AB8849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</w:t>
            </w:r>
            <w:r>
              <w:rPr>
                <w:sz w:val="20"/>
                <w:szCs w:val="20"/>
              </w:rPr>
              <w:t>CM</w:t>
            </w:r>
            <w:r w:rsidRPr="00020DB8">
              <w:rPr>
                <w:sz w:val="20"/>
                <w:szCs w:val="20"/>
              </w:rPr>
              <w:t xml:space="preserve"> score and exposure to individual categories based on the following variables: </w:t>
            </w:r>
          </w:p>
          <w:p w14:paraId="43C43807" w14:textId="77777777" w:rsidR="0043200A" w:rsidRPr="00020DB8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SA</w:t>
            </w:r>
          </w:p>
          <w:p w14:paraId="59A638D6" w14:textId="77777777" w:rsidR="0043200A" w:rsidRPr="00020DB8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PA</w:t>
            </w:r>
          </w:p>
          <w:p w14:paraId="58DF50D8" w14:textId="77777777" w:rsidR="0043200A" w:rsidRPr="00C673A0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Emotional abuse</w:t>
            </w:r>
          </w:p>
          <w:p w14:paraId="0A2D45EA" w14:textId="77777777" w:rsidR="0043200A" w:rsidRPr="009F489F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Physical neglect</w:t>
            </w:r>
          </w:p>
          <w:p w14:paraId="05DFD483" w14:textId="77777777" w:rsidR="0043200A" w:rsidRPr="005A727B" w:rsidRDefault="0043200A" w:rsidP="0043200A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 xml:space="preserve">Emotional neglect </w:t>
            </w:r>
          </w:p>
        </w:tc>
        <w:tc>
          <w:tcPr>
            <w:tcW w:w="1620" w:type="dxa"/>
          </w:tcPr>
          <w:p w14:paraId="76E86966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CRP </w:t>
            </w:r>
          </w:p>
        </w:tc>
        <w:tc>
          <w:tcPr>
            <w:tcW w:w="3685" w:type="dxa"/>
          </w:tcPr>
          <w:p w14:paraId="4D2056A7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  <w:u w:val="single"/>
              </w:rPr>
              <w:t>Any abuse or neglect</w:t>
            </w:r>
            <w:r>
              <w:rPr>
                <w:sz w:val="20"/>
                <w:szCs w:val="20"/>
              </w:rPr>
              <w:t xml:space="preserve"> was associated with e</w:t>
            </w:r>
            <w:r w:rsidRPr="00130653">
              <w:rPr>
                <w:sz w:val="20"/>
                <w:szCs w:val="20"/>
              </w:rPr>
              <w:t>levated CRP (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&lt; .02)</w:t>
            </w:r>
            <w:r>
              <w:rPr>
                <w:sz w:val="20"/>
                <w:szCs w:val="20"/>
              </w:rPr>
              <w:t>.</w:t>
            </w:r>
          </w:p>
          <w:p w14:paraId="6CA93462" w14:textId="77777777" w:rsidR="0043200A" w:rsidRPr="00130653" w:rsidRDefault="0043200A" w:rsidP="00EC7B34">
            <w:pPr>
              <w:rPr>
                <w:sz w:val="20"/>
                <w:szCs w:val="20"/>
              </w:rPr>
            </w:pPr>
          </w:p>
          <w:p w14:paraId="324B8D23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  <w:u w:val="single"/>
              </w:rPr>
              <w:t>Emotional neglect</w:t>
            </w:r>
            <w:r>
              <w:rPr>
                <w:sz w:val="20"/>
                <w:szCs w:val="20"/>
              </w:rPr>
              <w:t xml:space="preserve"> was associated with e</w:t>
            </w:r>
            <w:r w:rsidRPr="00130653">
              <w:rPr>
                <w:sz w:val="20"/>
                <w:szCs w:val="20"/>
              </w:rPr>
              <w:t>levated CRP (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= .004)</w:t>
            </w:r>
            <w:r>
              <w:rPr>
                <w:sz w:val="20"/>
                <w:szCs w:val="20"/>
              </w:rPr>
              <w:t>.</w:t>
            </w:r>
            <w:r w:rsidRPr="0065734A">
              <w:rPr>
                <w:sz w:val="20"/>
                <w:szCs w:val="20"/>
              </w:rPr>
              <w:t xml:space="preserve"> </w:t>
            </w:r>
          </w:p>
          <w:p w14:paraId="1772432C" w14:textId="77777777" w:rsidR="0043200A" w:rsidRPr="00130653" w:rsidRDefault="0043200A" w:rsidP="00EC7B34">
            <w:pPr>
              <w:rPr>
                <w:sz w:val="20"/>
                <w:szCs w:val="20"/>
              </w:rPr>
            </w:pPr>
          </w:p>
          <w:p w14:paraId="15879F17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  <w:u w:val="single"/>
              </w:rPr>
              <w:t>Emotional abuse</w:t>
            </w:r>
            <w:r>
              <w:rPr>
                <w:sz w:val="20"/>
                <w:szCs w:val="20"/>
              </w:rPr>
              <w:t xml:space="preserve"> was associated with </w:t>
            </w:r>
            <w:r w:rsidRPr="001355C6">
              <w:rPr>
                <w:sz w:val="20"/>
                <w:szCs w:val="20"/>
              </w:rPr>
              <w:t>greater percent change in CRP over 7 years (</w:t>
            </w:r>
            <w:proofErr w:type="gramStart"/>
            <w:r w:rsidRPr="000C6738">
              <w:rPr>
                <w:i/>
                <w:sz w:val="20"/>
                <w:szCs w:val="20"/>
              </w:rPr>
              <w:t>b(</w:t>
            </w:r>
            <w:proofErr w:type="gramEnd"/>
            <w:r w:rsidRPr="000C6738">
              <w:rPr>
                <w:i/>
                <w:sz w:val="20"/>
                <w:szCs w:val="20"/>
              </w:rPr>
              <w:t>SE)</w:t>
            </w:r>
            <w:r>
              <w:rPr>
                <w:sz w:val="20"/>
                <w:szCs w:val="20"/>
              </w:rPr>
              <w:t xml:space="preserve"> </w:t>
            </w:r>
            <w:r w:rsidRPr="001355C6">
              <w:rPr>
                <w:sz w:val="20"/>
                <w:szCs w:val="20"/>
              </w:rPr>
              <w:t>= 0.</w:t>
            </w:r>
            <w:r w:rsidRPr="00E7366F">
              <w:rPr>
                <w:sz w:val="20"/>
                <w:szCs w:val="20"/>
              </w:rPr>
              <w:t>02(.01),</w:t>
            </w:r>
            <w:r w:rsidRPr="0065734A">
              <w:rPr>
                <w:sz w:val="20"/>
                <w:szCs w:val="20"/>
              </w:rPr>
              <w:t xml:space="preserve">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= .005)</w:t>
            </w:r>
            <w:r>
              <w:rPr>
                <w:sz w:val="20"/>
                <w:szCs w:val="20"/>
              </w:rPr>
              <w:t>.</w:t>
            </w:r>
          </w:p>
          <w:p w14:paraId="0EEF005D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01ED9C72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  <w:u w:val="single"/>
              </w:rPr>
              <w:t>Neglect</w:t>
            </w:r>
            <w:r>
              <w:rPr>
                <w:sz w:val="20"/>
                <w:szCs w:val="20"/>
              </w:rPr>
              <w:t xml:space="preserve"> was associated with</w:t>
            </w:r>
            <w:r w:rsidRPr="00020DB8">
              <w:rPr>
                <w:sz w:val="20"/>
                <w:szCs w:val="20"/>
              </w:rPr>
              <w:t xml:space="preserve"> greater percent change in CRP over 7 years (</w:t>
            </w:r>
            <w:proofErr w:type="gramStart"/>
            <w:r w:rsidRPr="000C6738">
              <w:rPr>
                <w:i/>
                <w:sz w:val="20"/>
                <w:szCs w:val="20"/>
              </w:rPr>
              <w:t>b(</w:t>
            </w:r>
            <w:proofErr w:type="gramEnd"/>
            <w:r w:rsidRPr="000C6738">
              <w:rPr>
                <w:i/>
                <w:sz w:val="20"/>
                <w:szCs w:val="20"/>
              </w:rPr>
              <w:t>SE)</w:t>
            </w:r>
            <w:r w:rsidRPr="00020DB8">
              <w:rPr>
                <w:sz w:val="20"/>
                <w:szCs w:val="20"/>
              </w:rPr>
              <w:t xml:space="preserve"> </w:t>
            </w:r>
            <w:r w:rsidRPr="00E7366F">
              <w:rPr>
                <w:sz w:val="20"/>
                <w:szCs w:val="20"/>
              </w:rPr>
              <w:t xml:space="preserve">= 0.02 (.01)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E7366F">
              <w:rPr>
                <w:sz w:val="20"/>
                <w:szCs w:val="20"/>
              </w:rPr>
              <w:t xml:space="preserve"> = .02</w:t>
            </w:r>
            <w:r w:rsidRPr="0065734A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4D578B" w14:paraId="758D32EF" w14:textId="77777777" w:rsidTr="0043200A">
        <w:tc>
          <w:tcPr>
            <w:tcW w:w="2245" w:type="dxa"/>
          </w:tcPr>
          <w:p w14:paraId="35E78F6F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Nikulina</w:t>
            </w:r>
            <w:proofErr w:type="spellEnd"/>
            <w:r w:rsidRPr="0065734A">
              <w:rPr>
                <w:sz w:val="20"/>
                <w:szCs w:val="20"/>
              </w:rPr>
              <w:t xml:space="preserve"> (2014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OaWt1bGluYTwvQXV0aG9yPjxZZWFyPjIwMTQ8L1llYXI+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OaWt1bGluYTwvQXV0aG9yPjxZZWFyPjIwMTQ8L1llYXI+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3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0F765877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675</w:t>
            </w:r>
          </w:p>
          <w:p w14:paraId="4A2C771D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26E281F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ourt-substantiated cases of childhood neglect and matched controls from the Midwest followed into adulthood</w:t>
            </w:r>
          </w:p>
        </w:tc>
        <w:tc>
          <w:tcPr>
            <w:tcW w:w="2070" w:type="dxa"/>
          </w:tcPr>
          <w:p w14:paraId="5AA149F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67-1971 (when abuse occurred);</w:t>
            </w:r>
          </w:p>
          <w:p w14:paraId="78A00D2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3-2005 (follow-up)</w:t>
            </w:r>
          </w:p>
          <w:p w14:paraId="2F26863D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73F8949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</w:t>
            </w:r>
            <w:r w:rsidRPr="00020DB8">
              <w:rPr>
                <w:sz w:val="20"/>
                <w:szCs w:val="20"/>
              </w:rPr>
              <w:t xml:space="preserve">ge </w:t>
            </w:r>
            <w:r>
              <w:rPr>
                <w:sz w:val="20"/>
                <w:szCs w:val="20"/>
              </w:rPr>
              <w:t xml:space="preserve">and SD not </w:t>
            </w:r>
            <w:r w:rsidRPr="00020DB8">
              <w:rPr>
                <w:sz w:val="20"/>
                <w:szCs w:val="20"/>
              </w:rPr>
              <w:t>reported</w:t>
            </w:r>
          </w:p>
          <w:p w14:paraId="226A760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1%</w:t>
            </w:r>
            <w:r>
              <w:rPr>
                <w:sz w:val="20"/>
                <w:szCs w:val="20"/>
              </w:rPr>
              <w:t xml:space="preserve"> f</w:t>
            </w:r>
            <w:r w:rsidRPr="00020DB8">
              <w:rPr>
                <w:sz w:val="20"/>
                <w:szCs w:val="20"/>
              </w:rPr>
              <w:t>emale</w:t>
            </w:r>
          </w:p>
          <w:p w14:paraId="693E8B22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9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1F6C981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% Hispanic </w:t>
            </w:r>
          </w:p>
        </w:tc>
        <w:tc>
          <w:tcPr>
            <w:tcW w:w="1440" w:type="dxa"/>
          </w:tcPr>
          <w:p w14:paraId="2413135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Hierarchical linear </w:t>
            </w:r>
            <w:r>
              <w:rPr>
                <w:sz w:val="20"/>
                <w:szCs w:val="20"/>
              </w:rPr>
              <w:t>regression</w:t>
            </w:r>
          </w:p>
        </w:tc>
        <w:tc>
          <w:tcPr>
            <w:tcW w:w="2610" w:type="dxa"/>
          </w:tcPr>
          <w:p w14:paraId="0ADA469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xposure to the following variables:</w:t>
            </w:r>
          </w:p>
          <w:p w14:paraId="72D352CA" w14:textId="77777777" w:rsidR="0043200A" w:rsidRPr="00020DB8" w:rsidRDefault="0043200A" w:rsidP="0043200A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Physical neglect</w:t>
            </w:r>
          </w:p>
          <w:p w14:paraId="301C0F36" w14:textId="77777777" w:rsidR="0043200A" w:rsidRPr="00020DB8" w:rsidRDefault="0043200A" w:rsidP="0043200A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amily poverty</w:t>
            </w:r>
          </w:p>
          <w:p w14:paraId="3F805FF6" w14:textId="77777777" w:rsidR="0043200A" w:rsidRPr="00C673A0" w:rsidRDefault="0043200A" w:rsidP="0043200A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C673A0">
              <w:rPr>
                <w:sz w:val="20"/>
                <w:szCs w:val="20"/>
              </w:rPr>
              <w:t>eighborhood poverty</w:t>
            </w:r>
          </w:p>
        </w:tc>
        <w:tc>
          <w:tcPr>
            <w:tcW w:w="1620" w:type="dxa"/>
          </w:tcPr>
          <w:p w14:paraId="3AEE35F0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CRP</w:t>
            </w:r>
          </w:p>
        </w:tc>
        <w:tc>
          <w:tcPr>
            <w:tcW w:w="3685" w:type="dxa"/>
          </w:tcPr>
          <w:p w14:paraId="5F97FC4C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Among white participants only</w:t>
            </w:r>
            <w:r>
              <w:rPr>
                <w:sz w:val="20"/>
                <w:szCs w:val="20"/>
              </w:rPr>
              <w:t>,</w:t>
            </w:r>
            <w:r w:rsidRPr="005D1DBA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  <w:u w:val="single"/>
              </w:rPr>
              <w:t>n</w:t>
            </w:r>
            <w:r w:rsidRPr="005A727B">
              <w:rPr>
                <w:sz w:val="20"/>
                <w:szCs w:val="20"/>
                <w:u w:val="single"/>
              </w:rPr>
              <w:t>eglect</w:t>
            </w:r>
            <w:r>
              <w:rPr>
                <w:sz w:val="20"/>
                <w:szCs w:val="20"/>
                <w:u w:val="single"/>
              </w:rPr>
              <w:t xml:space="preserve"> </w:t>
            </w:r>
            <w:r>
              <w:rPr>
                <w:sz w:val="20"/>
                <w:szCs w:val="20"/>
              </w:rPr>
              <w:t xml:space="preserve">was associated with elevated </w:t>
            </w:r>
            <w:r w:rsidRPr="005A727B">
              <w:rPr>
                <w:sz w:val="20"/>
                <w:szCs w:val="20"/>
              </w:rPr>
              <w:t>CRP (OR = 2.18, 95% CI [</w:t>
            </w:r>
            <w:r w:rsidRPr="004D578B">
              <w:rPr>
                <w:sz w:val="20"/>
                <w:szCs w:val="20"/>
              </w:rPr>
              <w:t>1.29, 3.67])</w:t>
            </w:r>
            <w:r>
              <w:rPr>
                <w:sz w:val="20"/>
                <w:szCs w:val="20"/>
              </w:rPr>
              <w:t>.</w:t>
            </w:r>
          </w:p>
          <w:p w14:paraId="64B6CDB8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  <w:p w14:paraId="53FEEB14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Family and neighborhood poverty</w:t>
            </w:r>
            <w:r w:rsidRPr="004D578B">
              <w:rPr>
                <w:sz w:val="20"/>
                <w:szCs w:val="20"/>
              </w:rPr>
              <w:t>:  No significant associations found in adjusted models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65734A" w14:paraId="0852C129" w14:textId="77777777" w:rsidTr="0043200A">
        <w:tc>
          <w:tcPr>
            <w:tcW w:w="2245" w:type="dxa"/>
          </w:tcPr>
          <w:p w14:paraId="44E7DE67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Rooks (2012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Sb29rczwvQXV0aG9yPjxZZWFyPjIwMTI8L1llYXI+PFJl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Sb29rczwvQXV0aG9yPjxZZWFyPjIwMTI8L1llYXI+PFJl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4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0E4BFEB2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482</w:t>
            </w:r>
          </w:p>
          <w:p w14:paraId="1476AE03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27FE572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e t</w:t>
            </w:r>
            <w:r w:rsidRPr="00020DB8">
              <w:rPr>
                <w:sz w:val="20"/>
                <w:szCs w:val="20"/>
              </w:rPr>
              <w:t>wins (241 pairs) born between 1946</w:t>
            </w:r>
            <w:r>
              <w:rPr>
                <w:sz w:val="20"/>
                <w:szCs w:val="20"/>
              </w:rPr>
              <w:t>-</w:t>
            </w:r>
            <w:r w:rsidRPr="00020DB8">
              <w:rPr>
                <w:sz w:val="20"/>
                <w:szCs w:val="20"/>
              </w:rPr>
              <w:t>1956 from the Vietnam Era Twin Registry</w:t>
            </w:r>
          </w:p>
        </w:tc>
        <w:tc>
          <w:tcPr>
            <w:tcW w:w="2070" w:type="dxa"/>
          </w:tcPr>
          <w:p w14:paraId="636301A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2- 2006 (the Twins Heart Study); 2005-2008 (Stress and Vascular Evaluation in Twins)</w:t>
            </w:r>
          </w:p>
          <w:p w14:paraId="68437F97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0082C3D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5 years (3)</w:t>
            </w:r>
          </w:p>
          <w:p w14:paraId="339FA583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0E9D51FC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/E</w:t>
            </w:r>
            <w:r w:rsidRPr="00130653">
              <w:rPr>
                <w:sz w:val="20"/>
                <w:szCs w:val="20"/>
              </w:rPr>
              <w:t xml:space="preserve"> not reported </w:t>
            </w:r>
          </w:p>
        </w:tc>
        <w:tc>
          <w:tcPr>
            <w:tcW w:w="1440" w:type="dxa"/>
          </w:tcPr>
          <w:p w14:paraId="445EE2C9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>Mixed model linear regression</w:t>
            </w:r>
            <w:r>
              <w:rPr>
                <w:sz w:val="20"/>
                <w:szCs w:val="20"/>
              </w:rPr>
              <w:t xml:space="preserve">; </w:t>
            </w:r>
            <w:r w:rsidRPr="001355C6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G</w:t>
            </w:r>
            <w:r w:rsidRPr="001355C6">
              <w:rPr>
                <w:sz w:val="20"/>
                <w:szCs w:val="20"/>
              </w:rPr>
              <w:t>eneralized estimating equation</w:t>
            </w:r>
          </w:p>
        </w:tc>
        <w:tc>
          <w:tcPr>
            <w:tcW w:w="2610" w:type="dxa"/>
          </w:tcPr>
          <w:p w14:paraId="072F1DFD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Summary trauma score and exposure to individual categories based on the following variables:</w:t>
            </w:r>
          </w:p>
          <w:p w14:paraId="359E305A" w14:textId="77777777" w:rsidR="0043200A" w:rsidRPr="00020DB8" w:rsidRDefault="0043200A" w:rsidP="0043200A">
            <w:pPr>
              <w:pStyle w:val="ListParagraph"/>
              <w:numPr>
                <w:ilvl w:val="0"/>
                <w:numId w:val="66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PA</w:t>
            </w:r>
          </w:p>
          <w:p w14:paraId="10B1C471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SA</w:t>
            </w:r>
          </w:p>
          <w:p w14:paraId="0EC9CB11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motional abuse</w:t>
            </w:r>
          </w:p>
          <w:p w14:paraId="6E7FFE80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General trauma </w:t>
            </w:r>
          </w:p>
        </w:tc>
        <w:tc>
          <w:tcPr>
            <w:tcW w:w="1620" w:type="dxa"/>
          </w:tcPr>
          <w:p w14:paraId="3F535E99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RP</w:t>
            </w:r>
          </w:p>
          <w:p w14:paraId="7C60F536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IL-6</w:t>
            </w:r>
          </w:p>
        </w:tc>
        <w:tc>
          <w:tcPr>
            <w:tcW w:w="3685" w:type="dxa"/>
          </w:tcPr>
          <w:p w14:paraId="2EAC0C7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  <w:u w:val="single"/>
              </w:rPr>
              <w:t>Total trauma score</w:t>
            </w:r>
            <w:r w:rsidRPr="00020DB8">
              <w:rPr>
                <w:sz w:val="20"/>
                <w:szCs w:val="20"/>
              </w:rPr>
              <w:t xml:space="preserve">:  </w:t>
            </w:r>
          </w:p>
          <w:p w14:paraId="1966B77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Within-pair analyses:</w:t>
            </w:r>
          </w:p>
          <w:p w14:paraId="1498938B" w14:textId="77777777" w:rsidR="0043200A" w:rsidRPr="00020DB8" w:rsidRDefault="0043200A" w:rsidP="0043200A">
            <w:pPr>
              <w:pStyle w:val="ListParagraph"/>
              <w:numPr>
                <w:ilvl w:val="0"/>
                <w:numId w:val="67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Trauma scores were not associated with CRP and IL-6.</w:t>
            </w:r>
          </w:p>
          <w:p w14:paraId="3C60EA0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Between pair:</w:t>
            </w:r>
          </w:p>
          <w:p w14:paraId="6CFEE0A9" w14:textId="77777777" w:rsidR="0043200A" w:rsidRPr="0065734A" w:rsidRDefault="0043200A" w:rsidP="0043200A">
            <w:pPr>
              <w:pStyle w:val="ListParagraph"/>
              <w:numPr>
                <w:ilvl w:val="0"/>
                <w:numId w:val="67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Trauma scores were associated with elevated CRP (β =</w:t>
            </w:r>
            <w:r w:rsidRPr="00C35981">
              <w:rPr>
                <w:sz w:val="20"/>
                <w:szCs w:val="20"/>
              </w:rPr>
              <w:t xml:space="preserve"> 0.05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= .01) and IL-6 (β = 0.03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= .02)</w:t>
            </w:r>
            <w:r>
              <w:rPr>
                <w:sz w:val="20"/>
                <w:szCs w:val="20"/>
              </w:rPr>
              <w:t>.</w:t>
            </w:r>
          </w:p>
          <w:p w14:paraId="08FDB699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  <w:u w:val="single"/>
              </w:rPr>
              <w:lastRenderedPageBreak/>
              <w:t>Emotional abuse</w:t>
            </w:r>
            <w:r>
              <w:rPr>
                <w:sz w:val="20"/>
                <w:szCs w:val="20"/>
                <w:u w:val="single"/>
              </w:rPr>
              <w:t xml:space="preserve"> </w:t>
            </w:r>
            <w:r>
              <w:rPr>
                <w:sz w:val="20"/>
                <w:szCs w:val="20"/>
              </w:rPr>
              <w:t xml:space="preserve">was associated with </w:t>
            </w:r>
            <w:r w:rsidRPr="00130653">
              <w:rPr>
                <w:sz w:val="20"/>
                <w:szCs w:val="20"/>
              </w:rPr>
              <w:t xml:space="preserve">elevated CRP (β = 0.04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= .04)</w:t>
            </w:r>
            <w:r>
              <w:rPr>
                <w:sz w:val="20"/>
                <w:szCs w:val="20"/>
              </w:rPr>
              <w:t>.</w:t>
            </w:r>
            <w:r w:rsidRPr="0065734A">
              <w:rPr>
                <w:sz w:val="20"/>
                <w:szCs w:val="20"/>
              </w:rPr>
              <w:t xml:space="preserve"> </w:t>
            </w:r>
          </w:p>
        </w:tc>
      </w:tr>
      <w:tr w:rsidR="0043200A" w:rsidRPr="005A727B" w14:paraId="49BF2CD8" w14:textId="77777777" w:rsidTr="0043200A">
        <w:tc>
          <w:tcPr>
            <w:tcW w:w="2245" w:type="dxa"/>
          </w:tcPr>
          <w:p w14:paraId="69C8F07F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lastRenderedPageBreak/>
              <w:t>Schrepf</w:t>
            </w:r>
            <w:proofErr w:type="spellEnd"/>
            <w:r w:rsidRPr="0065734A">
              <w:rPr>
                <w:sz w:val="20"/>
                <w:szCs w:val="20"/>
              </w:rPr>
              <w:t xml:space="preserve"> (2014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TY2hyZXBmPC9BdXRob3I+PFllYXI+MjAxNDwvWWVhcj48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Y2hyZXBmPC9BdXRob3I+PFllYXI+MjAxNDwvWWVhcj48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5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5CBF3797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687</w:t>
            </w:r>
          </w:p>
          <w:p w14:paraId="2EC47492" w14:textId="77777777" w:rsidR="00CD10A6" w:rsidRDefault="00CD10A6" w:rsidP="00EC7B34">
            <w:pPr>
              <w:rPr>
                <w:sz w:val="20"/>
                <w:szCs w:val="20"/>
              </w:rPr>
            </w:pPr>
          </w:p>
          <w:p w14:paraId="41B8E147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 xml:space="preserve">MIDUS II: participants who did not have a history of cardiovascular disease, transient ischemic attack/stroke, diabetes, </w:t>
            </w:r>
            <w:r>
              <w:rPr>
                <w:sz w:val="20"/>
                <w:szCs w:val="20"/>
              </w:rPr>
              <w:t>or</w:t>
            </w:r>
            <w:r w:rsidRPr="001355C6">
              <w:rPr>
                <w:sz w:val="20"/>
                <w:szCs w:val="20"/>
              </w:rPr>
              <w:t xml:space="preserve"> cancer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6CA72B4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5-1996 (MIDUS); 2004-2005 (MIDUS II)</w:t>
            </w:r>
          </w:p>
          <w:p w14:paraId="6433E509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35E6648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2 years (10.9)</w:t>
            </w:r>
          </w:p>
          <w:p w14:paraId="62AC971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122C4E3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92.5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48C0F15D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6% Hispanic </w:t>
            </w:r>
          </w:p>
        </w:tc>
        <w:tc>
          <w:tcPr>
            <w:tcW w:w="1440" w:type="dxa"/>
          </w:tcPr>
          <w:p w14:paraId="2CF859C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</w:p>
        </w:tc>
        <w:tc>
          <w:tcPr>
            <w:tcW w:w="2610" w:type="dxa"/>
          </w:tcPr>
          <w:p w14:paraId="4E98C45D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Summary child trauma score and exposure to individual categories based on the following variables:</w:t>
            </w:r>
          </w:p>
          <w:p w14:paraId="55B20FE8" w14:textId="77777777" w:rsidR="0043200A" w:rsidRPr="00020DB8" w:rsidRDefault="0043200A" w:rsidP="0043200A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motional abuse</w:t>
            </w:r>
          </w:p>
          <w:p w14:paraId="2B19153E" w14:textId="77777777" w:rsidR="0043200A" w:rsidRPr="00020DB8" w:rsidRDefault="0043200A" w:rsidP="0043200A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PA</w:t>
            </w:r>
          </w:p>
          <w:p w14:paraId="7C50BCD1" w14:textId="77777777" w:rsidR="0043200A" w:rsidRPr="00020DB8" w:rsidRDefault="0043200A" w:rsidP="0043200A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SA</w:t>
            </w:r>
          </w:p>
          <w:p w14:paraId="4068A133" w14:textId="77777777" w:rsidR="0043200A" w:rsidRPr="00020DB8" w:rsidRDefault="0043200A" w:rsidP="0043200A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Physical neglect</w:t>
            </w:r>
          </w:p>
          <w:p w14:paraId="08FD045D" w14:textId="77777777" w:rsidR="0043200A" w:rsidRPr="00C673A0" w:rsidRDefault="0043200A" w:rsidP="0043200A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Emotional neglect</w:t>
            </w:r>
          </w:p>
        </w:tc>
        <w:tc>
          <w:tcPr>
            <w:tcW w:w="1620" w:type="dxa"/>
          </w:tcPr>
          <w:p w14:paraId="6D9D074C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CRP</w:t>
            </w:r>
          </w:p>
        </w:tc>
        <w:tc>
          <w:tcPr>
            <w:tcW w:w="3685" w:type="dxa"/>
          </w:tcPr>
          <w:p w14:paraId="3C2DF28F" w14:textId="77777777" w:rsidR="0043200A" w:rsidRPr="005A727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Childhood trauma was not directly associated with elevated CRP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4D578B" w14:paraId="11C4F9AF" w14:textId="77777777" w:rsidTr="0043200A">
        <w:tc>
          <w:tcPr>
            <w:tcW w:w="2245" w:type="dxa"/>
          </w:tcPr>
          <w:p w14:paraId="46282C97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Slopen</w:t>
            </w:r>
            <w:proofErr w:type="spellEnd"/>
            <w:r w:rsidRPr="0065734A">
              <w:rPr>
                <w:sz w:val="20"/>
                <w:szCs w:val="20"/>
              </w:rPr>
              <w:t xml:space="preserve"> (2015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TbG9wZW48L0F1dGhvcj48WWVhcj4yMDE1PC9ZZWFyPjxS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bG9wZW48L0F1dGhvcj48WWVhcj4yMDE1PC9ZZWFyPjxS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6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0E4379B2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355</w:t>
            </w:r>
          </w:p>
          <w:p w14:paraId="4DA0572A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1B3CB443" w14:textId="77777777" w:rsidR="0043200A" w:rsidRPr="00020DB8" w:rsidRDefault="0085583D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FS</w:t>
            </w:r>
          </w:p>
        </w:tc>
        <w:tc>
          <w:tcPr>
            <w:tcW w:w="2070" w:type="dxa"/>
          </w:tcPr>
          <w:p w14:paraId="02DC253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59-1966 (enrollment); 2005-2007 (follow-up)</w:t>
            </w:r>
          </w:p>
          <w:p w14:paraId="528B7AC7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4BF2040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2.2 years (1.7)</w:t>
            </w:r>
          </w:p>
          <w:p w14:paraId="1E925CD0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7.</w:t>
            </w:r>
            <w:r>
              <w:rPr>
                <w:sz w:val="20"/>
                <w:szCs w:val="20"/>
              </w:rPr>
              <w:t>8</w:t>
            </w:r>
            <w:r w:rsidRPr="00020DB8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6FFF553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80.</w:t>
            </w:r>
            <w:r>
              <w:rPr>
                <w:sz w:val="20"/>
                <w:szCs w:val="20"/>
              </w:rPr>
              <w:t>7</w:t>
            </w:r>
            <w:r w:rsidRPr="00020DB8">
              <w:rPr>
                <w:sz w:val="20"/>
                <w:szCs w:val="20"/>
              </w:rPr>
              <w:t xml:space="preserve">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31757EB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Linear and quantile regression </w:t>
            </w:r>
          </w:p>
        </w:tc>
        <w:tc>
          <w:tcPr>
            <w:tcW w:w="2610" w:type="dxa"/>
          </w:tcPr>
          <w:p w14:paraId="038B1B0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prenatal adversity score based on: </w:t>
            </w:r>
          </w:p>
          <w:p w14:paraId="0A97DE1E" w14:textId="77777777" w:rsidR="0043200A" w:rsidRPr="00020DB8" w:rsidRDefault="0043200A" w:rsidP="0043200A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Family structure</w:t>
            </w:r>
          </w:p>
          <w:p w14:paraId="7F30D5D3" w14:textId="77777777" w:rsidR="0043200A" w:rsidRPr="00020DB8" w:rsidRDefault="0043200A" w:rsidP="0043200A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Parental education</w:t>
            </w:r>
          </w:p>
          <w:p w14:paraId="0F87F0F2" w14:textId="77777777" w:rsidR="0043200A" w:rsidRPr="00020DB8" w:rsidRDefault="0043200A" w:rsidP="0043200A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Parental occupation</w:t>
            </w:r>
          </w:p>
          <w:p w14:paraId="6D333FF7" w14:textId="77777777" w:rsidR="0043200A" w:rsidRPr="00020DB8" w:rsidRDefault="0043200A" w:rsidP="0043200A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Family income</w:t>
            </w:r>
          </w:p>
          <w:p w14:paraId="6229CE94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Summary childhood adversity score based on: </w:t>
            </w:r>
          </w:p>
          <w:p w14:paraId="78E6FAAC" w14:textId="77777777" w:rsidR="0043200A" w:rsidRPr="009F489F" w:rsidRDefault="0043200A" w:rsidP="0043200A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Characteristics of the respondents’ social environment </w:t>
            </w:r>
          </w:p>
        </w:tc>
        <w:tc>
          <w:tcPr>
            <w:tcW w:w="1620" w:type="dxa"/>
          </w:tcPr>
          <w:p w14:paraId="502BA2CD" w14:textId="77777777" w:rsidR="0043200A" w:rsidRPr="005A727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CRP</w:t>
            </w:r>
          </w:p>
        </w:tc>
        <w:tc>
          <w:tcPr>
            <w:tcW w:w="3685" w:type="dxa"/>
          </w:tcPr>
          <w:p w14:paraId="3511784D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  <w:u w:val="single"/>
              </w:rPr>
              <w:t>Prenatal adversity</w:t>
            </w:r>
            <w:r>
              <w:rPr>
                <w:sz w:val="20"/>
                <w:szCs w:val="20"/>
                <w:u w:val="single"/>
              </w:rPr>
              <w:t xml:space="preserve"> </w:t>
            </w:r>
            <w:r>
              <w:rPr>
                <w:sz w:val="20"/>
                <w:szCs w:val="20"/>
              </w:rPr>
              <w:t>was associated with</w:t>
            </w:r>
            <w:r w:rsidRPr="005A727B">
              <w:rPr>
                <w:sz w:val="20"/>
                <w:szCs w:val="20"/>
              </w:rPr>
              <w:t xml:space="preserve"> elevated CRP </w:t>
            </w:r>
            <w:r w:rsidRPr="004D578B">
              <w:rPr>
                <w:sz w:val="20"/>
                <w:szCs w:val="20"/>
              </w:rPr>
              <w:t>(OR=3.3, 95% CI [1.15, 8.02])</w:t>
            </w:r>
            <w:r>
              <w:rPr>
                <w:sz w:val="20"/>
                <w:szCs w:val="20"/>
              </w:rPr>
              <w:t>.</w:t>
            </w:r>
          </w:p>
          <w:p w14:paraId="7A40F60A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  <w:p w14:paraId="292BD632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u w:val="single"/>
              </w:rPr>
              <w:t>No</w:t>
            </w:r>
            <w:r w:rsidRPr="004D578B">
              <w:rPr>
                <w:sz w:val="20"/>
                <w:szCs w:val="20"/>
              </w:rPr>
              <w:t xml:space="preserve"> significant associations found in adjusted models</w:t>
            </w:r>
            <w:r>
              <w:rPr>
                <w:sz w:val="20"/>
                <w:szCs w:val="20"/>
              </w:rPr>
              <w:t xml:space="preserve"> for </w:t>
            </w:r>
            <w:r w:rsidRPr="00686DC3">
              <w:rPr>
                <w:sz w:val="20"/>
                <w:szCs w:val="20"/>
                <w:u w:val="single"/>
              </w:rPr>
              <w:t>childhood adversity</w:t>
            </w:r>
            <w:r>
              <w:rPr>
                <w:sz w:val="20"/>
                <w:szCs w:val="20"/>
              </w:rPr>
              <w:t>.</w:t>
            </w:r>
            <w:r w:rsidRPr="004D578B">
              <w:rPr>
                <w:sz w:val="20"/>
                <w:szCs w:val="20"/>
              </w:rPr>
              <w:t xml:space="preserve"> </w:t>
            </w:r>
          </w:p>
        </w:tc>
      </w:tr>
      <w:tr w:rsidR="0043200A" w:rsidRPr="005A727B" w14:paraId="4F4127AB" w14:textId="77777777" w:rsidTr="0043200A">
        <w:tc>
          <w:tcPr>
            <w:tcW w:w="2245" w:type="dxa"/>
          </w:tcPr>
          <w:p w14:paraId="4CAB66EB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Slopen</w:t>
            </w:r>
            <w:proofErr w:type="spellEnd"/>
            <w:r w:rsidRPr="0065734A">
              <w:rPr>
                <w:sz w:val="20"/>
                <w:szCs w:val="20"/>
              </w:rPr>
              <w:t xml:space="preserve"> (2014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TbG9wZW48L0F1dGhvcj48WWVhcj4yMDE0PC9ZZWFyPjxS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bG9wZW48L0F1dGhvcj48WWVhcj4yMDE0PC9ZZWFyPjxS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7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669835FC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550</w:t>
            </w:r>
          </w:p>
          <w:p w14:paraId="785C04F9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7D37AB0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hicago Community Adult Health Study</w:t>
            </w:r>
          </w:p>
        </w:tc>
        <w:tc>
          <w:tcPr>
            <w:tcW w:w="2070" w:type="dxa"/>
          </w:tcPr>
          <w:p w14:paraId="5BA9455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1-2003</w:t>
            </w:r>
          </w:p>
          <w:p w14:paraId="07D723E8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63893F50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4.3 years (17.</w:t>
            </w:r>
            <w:r>
              <w:rPr>
                <w:sz w:val="20"/>
                <w:szCs w:val="20"/>
              </w:rPr>
              <w:t>1</w:t>
            </w:r>
            <w:r w:rsidRPr="00020DB8">
              <w:rPr>
                <w:sz w:val="20"/>
                <w:szCs w:val="20"/>
              </w:rPr>
              <w:t>)</w:t>
            </w:r>
          </w:p>
          <w:p w14:paraId="234EDD9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4.3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2396E70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44.5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6F29F233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0.2% Hispanic </w:t>
            </w:r>
          </w:p>
        </w:tc>
        <w:tc>
          <w:tcPr>
            <w:tcW w:w="1440" w:type="dxa"/>
          </w:tcPr>
          <w:p w14:paraId="373D75A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Generalized linear models </w:t>
            </w:r>
          </w:p>
        </w:tc>
        <w:tc>
          <w:tcPr>
            <w:tcW w:w="2610" w:type="dxa"/>
          </w:tcPr>
          <w:p w14:paraId="4BD678E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adversity score, based on the following parental variables: </w:t>
            </w:r>
          </w:p>
          <w:p w14:paraId="7DEA1B53" w14:textId="77777777" w:rsidR="0043200A" w:rsidRPr="00020DB8" w:rsidRDefault="0043200A" w:rsidP="0043200A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Physical neglect</w:t>
            </w:r>
          </w:p>
          <w:p w14:paraId="19272954" w14:textId="77777777" w:rsidR="0043200A" w:rsidRPr="00020DB8" w:rsidRDefault="0043200A" w:rsidP="0043200A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motional neglect</w:t>
            </w:r>
          </w:p>
          <w:p w14:paraId="0E693DD5" w14:textId="77777777" w:rsidR="0043200A" w:rsidRPr="00020DB8" w:rsidRDefault="0043200A" w:rsidP="0043200A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PA</w:t>
            </w:r>
          </w:p>
          <w:p w14:paraId="7675BE56" w14:textId="77777777" w:rsidR="0043200A" w:rsidRPr="00020DB8" w:rsidRDefault="0043200A" w:rsidP="0043200A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motional abuse</w:t>
            </w:r>
          </w:p>
          <w:p w14:paraId="1E13DEA8" w14:textId="77777777" w:rsidR="0043200A" w:rsidRPr="00C673A0" w:rsidRDefault="0043200A" w:rsidP="0043200A">
            <w:pPr>
              <w:pStyle w:val="ListParagraph"/>
              <w:numPr>
                <w:ilvl w:val="0"/>
                <w:numId w:val="10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Family </w:t>
            </w:r>
            <w:r>
              <w:rPr>
                <w:sz w:val="20"/>
                <w:szCs w:val="20"/>
              </w:rPr>
              <w:t>socioeconomic status</w:t>
            </w:r>
            <w:r w:rsidRPr="00C673A0">
              <w:rPr>
                <w:sz w:val="20"/>
                <w:szCs w:val="20"/>
              </w:rPr>
              <w:t xml:space="preserve"> </w:t>
            </w:r>
          </w:p>
        </w:tc>
        <w:tc>
          <w:tcPr>
            <w:tcW w:w="1620" w:type="dxa"/>
          </w:tcPr>
          <w:p w14:paraId="7B519EC8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CRP</w:t>
            </w:r>
          </w:p>
        </w:tc>
        <w:tc>
          <w:tcPr>
            <w:tcW w:w="3685" w:type="dxa"/>
          </w:tcPr>
          <w:p w14:paraId="05455100" w14:textId="77777777" w:rsidR="0043200A" w:rsidRPr="005A727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No significant associations found in adjusted models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664D6F" w14:paraId="61BE298E" w14:textId="77777777" w:rsidTr="0043200A">
        <w:tc>
          <w:tcPr>
            <w:tcW w:w="2245" w:type="dxa"/>
          </w:tcPr>
          <w:p w14:paraId="119BAD94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Slopen</w:t>
            </w:r>
            <w:proofErr w:type="spellEnd"/>
            <w:r w:rsidRPr="0065734A">
              <w:rPr>
                <w:sz w:val="20"/>
                <w:szCs w:val="20"/>
              </w:rPr>
              <w:t xml:space="preserve"> (2010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TbG9wZW48L0F1dGhvcj48WWVhcj4yMDEwPC9ZZWFyPjxS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bG9wZW48L0F1dGhvcj48WWVhcj4yMDEwPC9ZZWFyPjxS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8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1C5ED42B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999</w:t>
            </w:r>
          </w:p>
          <w:p w14:paraId="7CFE4172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4121ABB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MIDUS study and  African Americans from </w:t>
            </w:r>
            <w:r w:rsidRPr="00020DB8">
              <w:rPr>
                <w:sz w:val="20"/>
                <w:szCs w:val="20"/>
              </w:rPr>
              <w:lastRenderedPageBreak/>
              <w:t>Milwaukee, WI who participated in MIDUS II</w:t>
            </w:r>
          </w:p>
        </w:tc>
        <w:tc>
          <w:tcPr>
            <w:tcW w:w="2070" w:type="dxa"/>
          </w:tcPr>
          <w:p w14:paraId="43C5B50B" w14:textId="77777777" w:rsidR="0043200A" w:rsidRPr="00E7366F" w:rsidRDefault="0043200A" w:rsidP="00EC7B34">
            <w:pPr>
              <w:rPr>
                <w:sz w:val="20"/>
                <w:szCs w:val="20"/>
              </w:rPr>
            </w:pPr>
            <w:r w:rsidRPr="00E7366F">
              <w:rPr>
                <w:sz w:val="20"/>
                <w:szCs w:val="20"/>
              </w:rPr>
              <w:lastRenderedPageBreak/>
              <w:t>1995-1996 (MIDUS); 2004-2005 (MIDUS II)</w:t>
            </w:r>
          </w:p>
          <w:p w14:paraId="12BF42DC" w14:textId="77777777" w:rsidR="0043200A" w:rsidRPr="00E7366F" w:rsidRDefault="0043200A" w:rsidP="00EC7B34">
            <w:pPr>
              <w:rPr>
                <w:sz w:val="20"/>
                <w:szCs w:val="20"/>
              </w:rPr>
            </w:pPr>
          </w:p>
          <w:p w14:paraId="4E74BFEC" w14:textId="77777777" w:rsidR="0043200A" w:rsidRPr="000C6738" w:rsidRDefault="0043200A" w:rsidP="00EC7B34">
            <w:pPr>
              <w:rPr>
                <w:sz w:val="20"/>
                <w:szCs w:val="20"/>
              </w:rPr>
            </w:pPr>
            <w:r w:rsidRPr="00E7366F">
              <w:rPr>
                <w:sz w:val="20"/>
                <w:szCs w:val="20"/>
              </w:rPr>
              <w:t>57.</w:t>
            </w:r>
            <w:r>
              <w:rPr>
                <w:sz w:val="20"/>
                <w:szCs w:val="20"/>
              </w:rPr>
              <w:t>9</w:t>
            </w:r>
            <w:r w:rsidRPr="00E7366F">
              <w:rPr>
                <w:sz w:val="20"/>
                <w:szCs w:val="20"/>
              </w:rPr>
              <w:t xml:space="preserve"> years </w:t>
            </w:r>
          </w:p>
          <w:p w14:paraId="6FF39DF1" w14:textId="77777777" w:rsidR="0043200A" w:rsidRPr="00E7366F" w:rsidRDefault="0043200A" w:rsidP="00EC7B34">
            <w:pPr>
              <w:rPr>
                <w:sz w:val="20"/>
                <w:szCs w:val="20"/>
              </w:rPr>
            </w:pPr>
            <w:r w:rsidRPr="00E7366F">
              <w:rPr>
                <w:sz w:val="20"/>
                <w:szCs w:val="20"/>
              </w:rPr>
              <w:t>(SD not reported)</w:t>
            </w:r>
          </w:p>
          <w:p w14:paraId="6FFF2540" w14:textId="77777777" w:rsidR="0043200A" w:rsidRPr="00E7366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5.4% female</w:t>
            </w:r>
          </w:p>
          <w:p w14:paraId="2A450E73" w14:textId="77777777" w:rsidR="0043200A" w:rsidRPr="00E7366F" w:rsidRDefault="0043200A" w:rsidP="00EC7B34">
            <w:pPr>
              <w:rPr>
                <w:sz w:val="20"/>
                <w:szCs w:val="20"/>
              </w:rPr>
            </w:pPr>
            <w:r w:rsidRPr="00E7366F">
              <w:rPr>
                <w:sz w:val="20"/>
                <w:szCs w:val="20"/>
              </w:rPr>
              <w:lastRenderedPageBreak/>
              <w:t xml:space="preserve">82.3% </w:t>
            </w:r>
            <w:r w:rsidR="005257C4">
              <w:rPr>
                <w:sz w:val="20"/>
                <w:szCs w:val="20"/>
              </w:rPr>
              <w:t>W</w:t>
            </w:r>
            <w:r w:rsidRPr="00E7366F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3648118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 xml:space="preserve">Multivariate linear regression </w:t>
            </w:r>
          </w:p>
        </w:tc>
        <w:tc>
          <w:tcPr>
            <w:tcW w:w="2610" w:type="dxa"/>
          </w:tcPr>
          <w:p w14:paraId="05D5CB1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Summary early life adversity score, based on the following variables: </w:t>
            </w:r>
          </w:p>
          <w:p w14:paraId="75DC7FFA" w14:textId="77777777" w:rsidR="0043200A" w:rsidRPr="004D578B" w:rsidRDefault="0043200A" w:rsidP="0043200A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Stressful events (i.e., school failure, sent away from home for </w:t>
            </w:r>
            <w:r w:rsidRPr="009F489F">
              <w:rPr>
                <w:sz w:val="20"/>
                <w:szCs w:val="20"/>
              </w:rPr>
              <w:lastRenderedPageBreak/>
              <w:t xml:space="preserve">misbehavior, parental unemployment, parental </w:t>
            </w:r>
            <w:r w:rsidRPr="005A727B">
              <w:rPr>
                <w:sz w:val="20"/>
                <w:szCs w:val="20"/>
              </w:rPr>
              <w:t>substance abuse</w:t>
            </w:r>
            <w:r w:rsidRPr="004D578B">
              <w:rPr>
                <w:sz w:val="20"/>
                <w:szCs w:val="20"/>
              </w:rPr>
              <w:t>, dropped out of school, expelled/suspended from school, receipt of welfare, moved 2+ times)</w:t>
            </w:r>
          </w:p>
          <w:p w14:paraId="27267F20" w14:textId="77777777" w:rsidR="0043200A" w:rsidRPr="004D578B" w:rsidRDefault="0043200A" w:rsidP="0043200A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Rating of parental relationships</w:t>
            </w:r>
          </w:p>
          <w:p w14:paraId="0AE7B848" w14:textId="77777777" w:rsidR="0043200A" w:rsidRPr="004D578B" w:rsidRDefault="0043200A" w:rsidP="0043200A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Verbal and physical assault by parents</w:t>
            </w:r>
          </w:p>
        </w:tc>
        <w:tc>
          <w:tcPr>
            <w:tcW w:w="1620" w:type="dxa"/>
          </w:tcPr>
          <w:p w14:paraId="76956AD5" w14:textId="77777777" w:rsidR="0043200A" w:rsidRPr="004D578B" w:rsidRDefault="0043200A" w:rsidP="0043200A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>CRP</w:t>
            </w:r>
          </w:p>
          <w:p w14:paraId="5D3074EC" w14:textId="77777777" w:rsidR="0043200A" w:rsidRPr="004D578B" w:rsidRDefault="0043200A" w:rsidP="0043200A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L-6</w:t>
            </w:r>
          </w:p>
          <w:p w14:paraId="27027234" w14:textId="77777777" w:rsidR="0043200A" w:rsidRPr="004D578B" w:rsidRDefault="0043200A" w:rsidP="0043200A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Fibrinogen, endothelial leukocyte adhesion </w:t>
            </w:r>
            <w:r w:rsidRPr="004D578B">
              <w:rPr>
                <w:sz w:val="20"/>
                <w:szCs w:val="20"/>
              </w:rPr>
              <w:lastRenderedPageBreak/>
              <w:t>molecule-1 (E-selectin)</w:t>
            </w:r>
          </w:p>
          <w:p w14:paraId="23E40105" w14:textId="77777777" w:rsidR="0043200A" w:rsidRPr="004D578B" w:rsidRDefault="0043200A" w:rsidP="0043200A">
            <w:pPr>
              <w:pStyle w:val="ListParagraph"/>
              <w:numPr>
                <w:ilvl w:val="0"/>
                <w:numId w:val="1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Soluble intercellular adhesion molecule-1 (sICAM-1)</w:t>
            </w:r>
          </w:p>
        </w:tc>
        <w:tc>
          <w:tcPr>
            <w:tcW w:w="3685" w:type="dxa"/>
          </w:tcPr>
          <w:p w14:paraId="7D07E545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 xml:space="preserve">Among African Americans, </w:t>
            </w:r>
            <w:r w:rsidRPr="004D578B">
              <w:rPr>
                <w:sz w:val="20"/>
                <w:szCs w:val="20"/>
                <w:u w:val="single"/>
              </w:rPr>
              <w:t>adversity</w:t>
            </w:r>
            <w:r w:rsidRPr="004D578B">
              <w:rPr>
                <w:sz w:val="20"/>
                <w:szCs w:val="20"/>
              </w:rPr>
              <w:t xml:space="preserve"> was associated with:</w:t>
            </w:r>
          </w:p>
          <w:p w14:paraId="32F37AB5" w14:textId="77777777" w:rsidR="0043200A" w:rsidRPr="0065734A" w:rsidRDefault="0043200A" w:rsidP="0043200A">
            <w:pPr>
              <w:pStyle w:val="ListParagraph"/>
              <w:numPr>
                <w:ilvl w:val="0"/>
                <w:numId w:val="69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L-6 (</w:t>
            </w:r>
            <w:r>
              <w:rPr>
                <w:sz w:val="20"/>
                <w:szCs w:val="20"/>
              </w:rPr>
              <w:t>b</w:t>
            </w:r>
            <w:r w:rsidRPr="005F3FB6">
              <w:rPr>
                <w:sz w:val="20"/>
                <w:szCs w:val="20"/>
              </w:rPr>
              <w:t xml:space="preserve"> = 0.11, </w:t>
            </w:r>
            <w:r w:rsidRPr="000C6738">
              <w:rPr>
                <w:i/>
                <w:sz w:val="20"/>
                <w:szCs w:val="20"/>
              </w:rPr>
              <w:t>SE</w:t>
            </w:r>
            <w:r w:rsidRPr="0065734A">
              <w:rPr>
                <w:sz w:val="20"/>
                <w:szCs w:val="20"/>
              </w:rPr>
              <w:t xml:space="preserve"> = 0.05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&lt;  .05)</w:t>
            </w:r>
          </w:p>
          <w:p w14:paraId="41B7484C" w14:textId="77777777" w:rsidR="0043200A" w:rsidRPr="00130653" w:rsidRDefault="0043200A" w:rsidP="0043200A">
            <w:pPr>
              <w:pStyle w:val="ListParagraph"/>
              <w:numPr>
                <w:ilvl w:val="0"/>
                <w:numId w:val="69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Fibrinogen (</w:t>
            </w:r>
            <w:r>
              <w:rPr>
                <w:sz w:val="20"/>
                <w:szCs w:val="20"/>
              </w:rPr>
              <w:t xml:space="preserve">b </w:t>
            </w:r>
            <w:r w:rsidRPr="0065734A">
              <w:rPr>
                <w:sz w:val="20"/>
                <w:szCs w:val="20"/>
              </w:rPr>
              <w:t>= 15.66, S</w:t>
            </w:r>
            <w:r w:rsidRPr="000C6738">
              <w:rPr>
                <w:i/>
                <w:sz w:val="20"/>
                <w:szCs w:val="20"/>
              </w:rPr>
              <w:t>E</w:t>
            </w:r>
            <w:r w:rsidRPr="0065734A">
              <w:rPr>
                <w:sz w:val="20"/>
                <w:szCs w:val="20"/>
              </w:rPr>
              <w:t xml:space="preserve"> = 7.03,</w:t>
            </w:r>
            <w:r w:rsidRPr="000C6738">
              <w:rPr>
                <w:i/>
                <w:sz w:val="20"/>
                <w:szCs w:val="20"/>
              </w:rPr>
              <w:t xml:space="preserve"> p</w:t>
            </w:r>
            <w:r w:rsidRPr="0065734A">
              <w:rPr>
                <w:sz w:val="20"/>
                <w:szCs w:val="20"/>
              </w:rPr>
              <w:t xml:space="preserve"> &lt; </w:t>
            </w:r>
            <w:r w:rsidRPr="00130653">
              <w:rPr>
                <w:sz w:val="20"/>
                <w:szCs w:val="20"/>
              </w:rPr>
              <w:t>.05)</w:t>
            </w:r>
          </w:p>
          <w:p w14:paraId="2F5D5D95" w14:textId="77777777" w:rsidR="0043200A" w:rsidRPr="0065734A" w:rsidRDefault="0043200A" w:rsidP="0043200A">
            <w:pPr>
              <w:pStyle w:val="ListParagraph"/>
              <w:numPr>
                <w:ilvl w:val="0"/>
                <w:numId w:val="69"/>
              </w:numPr>
              <w:spacing w:after="0" w:line="240" w:lineRule="auto"/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lastRenderedPageBreak/>
              <w:t>E-selectin (</w:t>
            </w:r>
            <w:r>
              <w:rPr>
                <w:sz w:val="20"/>
                <w:szCs w:val="20"/>
              </w:rPr>
              <w:t>b</w:t>
            </w:r>
            <w:r w:rsidRPr="00130653">
              <w:rPr>
                <w:sz w:val="20"/>
                <w:szCs w:val="20"/>
              </w:rPr>
              <w:t xml:space="preserve"> = 3.54, </w:t>
            </w:r>
            <w:r w:rsidRPr="000C6738">
              <w:rPr>
                <w:i/>
                <w:sz w:val="20"/>
                <w:szCs w:val="20"/>
              </w:rPr>
              <w:t>SE</w:t>
            </w:r>
            <w:r w:rsidRPr="0065734A">
              <w:rPr>
                <w:sz w:val="20"/>
                <w:szCs w:val="20"/>
              </w:rPr>
              <w:t xml:space="preserve"> = 1.70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&lt; .05)</w:t>
            </w:r>
          </w:p>
          <w:p w14:paraId="2BDBEC08" w14:textId="77777777" w:rsidR="0043200A" w:rsidRPr="0065734A" w:rsidRDefault="0043200A" w:rsidP="0043200A">
            <w:pPr>
              <w:pStyle w:val="ListParagraph"/>
              <w:numPr>
                <w:ilvl w:val="0"/>
                <w:numId w:val="69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sICAM-1 (</w:t>
            </w:r>
            <w:r>
              <w:rPr>
                <w:sz w:val="20"/>
                <w:szCs w:val="20"/>
              </w:rPr>
              <w:t>b</w:t>
            </w:r>
            <w:r w:rsidRPr="0065734A">
              <w:rPr>
                <w:sz w:val="20"/>
                <w:szCs w:val="20"/>
              </w:rPr>
              <w:t xml:space="preserve"> = 29.49, </w:t>
            </w:r>
            <w:r w:rsidRPr="000C6738">
              <w:rPr>
                <w:i/>
                <w:sz w:val="20"/>
                <w:szCs w:val="20"/>
              </w:rPr>
              <w:t>SE</w:t>
            </w:r>
            <w:r w:rsidRPr="0065734A">
              <w:rPr>
                <w:sz w:val="20"/>
                <w:szCs w:val="20"/>
              </w:rPr>
              <w:t xml:space="preserve"> = 12.90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65734A">
              <w:rPr>
                <w:sz w:val="20"/>
                <w:szCs w:val="20"/>
              </w:rPr>
              <w:t xml:space="preserve"> &lt; .05) </w:t>
            </w:r>
          </w:p>
          <w:p w14:paraId="2EFAACA6" w14:textId="77777777" w:rsidR="0043200A" w:rsidRPr="00664D6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mong Whites, </w:t>
            </w:r>
            <w:r>
              <w:rPr>
                <w:sz w:val="20"/>
                <w:szCs w:val="20"/>
                <w:u w:val="single"/>
              </w:rPr>
              <w:t>no</w:t>
            </w:r>
            <w:r w:rsidRPr="004D578B">
              <w:rPr>
                <w:sz w:val="20"/>
                <w:szCs w:val="20"/>
              </w:rPr>
              <w:t xml:space="preserve"> significant associations found in adjusted models</w:t>
            </w:r>
            <w:r>
              <w:rPr>
                <w:sz w:val="20"/>
                <w:szCs w:val="20"/>
              </w:rPr>
              <w:t xml:space="preserve"> for </w:t>
            </w:r>
            <w:r w:rsidRPr="00686DC3">
              <w:rPr>
                <w:sz w:val="20"/>
                <w:szCs w:val="20"/>
                <w:u w:val="single"/>
              </w:rPr>
              <w:t>adversity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65734A" w14:paraId="64FE53C0" w14:textId="77777777" w:rsidTr="0043200A">
        <w:tc>
          <w:tcPr>
            <w:tcW w:w="2245" w:type="dxa"/>
          </w:tcPr>
          <w:p w14:paraId="574D10D7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lastRenderedPageBreak/>
              <w:t>Smith (2011)</w:t>
            </w:r>
            <w:r w:rsidR="00CD10A6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Smith&lt;/Author&gt;&lt;Year&gt;2011&lt;/Year&gt;&lt;RecNum&gt;762&lt;/RecNum&gt;&lt;DisplayText&gt;[79]&lt;/DisplayText&gt;&lt;record&gt;&lt;rec-number&gt;762&lt;/rec-number&gt;&lt;foreign-keys&gt;&lt;key app="EN" db-id="p2wsz9rdmz90w8evpvmx9txyefzeatevvrxx" timestamp="1477662612"&gt;762&lt;/key&gt;&lt;/foreign-keys&gt;&lt;ref-type name="Journal Article"&gt;17&lt;/ref-type&gt;&lt;contributors&gt;&lt;authors&gt;&lt;author&gt;Smith, A. K.&lt;/author&gt;&lt;author&gt;Conneely, K. N.&lt;/author&gt;&lt;author&gt;Kilaru, V.&lt;/author&gt;&lt;author&gt;Mercer, K. B.&lt;/author&gt;&lt;author&gt;Weiss, T. E.&lt;/author&gt;&lt;author&gt;Bradley, B.&lt;/author&gt;&lt;author&gt;Tang, Y.&lt;/author&gt;&lt;author&gt;Gillespie, C. F.&lt;/author&gt;&lt;author&gt;Cubells, J. F.&lt;/author&gt;&lt;author&gt;Ressler, K. J.&lt;/author&gt;&lt;/authors&gt;&lt;/contributors&gt;&lt;auth-address&gt;Department of Psychiatry &amp;amp; Behavioral Sciences, Emory University School of Medicine, Atlanta, Georgia, USA.&lt;/auth-address&gt;&lt;titles&gt;&lt;title&gt;Differential immune system DNA methylation and cytokine regulation in post-traumatic stress disorder&lt;/title&gt;&lt;secondary-title&gt;Am J Med Genet B Neuropsychiatr Genet&lt;/secondary-title&gt;&lt;/titles&gt;&lt;periodical&gt;&lt;full-title&gt;Am J Med Genet B Neuropsychiatr Genet&lt;/full-title&gt;&lt;/periodical&gt;&lt;pages&gt;700-8&lt;/pages&gt;&lt;volume&gt;156B&lt;/volume&gt;&lt;number&gt;6&lt;/number&gt;&lt;keywords&gt;&lt;keyword&gt;Adult Survivors of Child Abuse&lt;/keyword&gt;&lt;keyword&gt;African Americans&lt;/keyword&gt;&lt;keyword&gt;CpG Islands/genetics&lt;/keyword&gt;&lt;keyword&gt;Cytokines/biosynthesis/blood/*immunology&lt;/keyword&gt;&lt;keyword&gt;Dna&lt;/keyword&gt;&lt;keyword&gt;DNA Methylation/*genetics/immunology&lt;/keyword&gt;&lt;keyword&gt;Humans&lt;/keyword&gt;&lt;keyword&gt;Stress Disorders, Post-Traumatic/*genetics/immunology/metabolism&lt;/keyword&gt;&lt;keyword&gt;Stress, Psychological/*genetics/immunology&lt;/keyword&gt;&lt;/keywords&gt;&lt;dates&gt;&lt;year&gt;2011&lt;/year&gt;&lt;pub-dates&gt;&lt;date&gt;Sep&lt;/date&gt;&lt;/pub-dates&gt;&lt;/dates&gt;&lt;isbn&gt;1552-485X (Electronic)&amp;#xD;1552-4841 (Linking)&lt;/isbn&gt;&lt;accession-num&gt;21714072&lt;/accession-num&gt;&lt;urls&gt;&lt;related-urls&gt;&lt;url&gt;http://www.ncbi.nlm.nih.gov/pubmed/21714072&lt;/url&gt;&lt;/related-urls&gt;&lt;/urls&gt;&lt;custom2&gt;PMC3292872&lt;/custom2&gt;&lt;electronic-resource-num&gt;10.1002/ajmg.b.31212&lt;/electronic-resource-num&gt;&lt;/record&gt;&lt;/Cite&gt;&lt;/EndNote&gt;</w:instrText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9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428BE34B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10</w:t>
            </w:r>
          </w:p>
          <w:p w14:paraId="0B9B9043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69FA0FE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</w:t>
            </w:r>
            <w:r w:rsidRPr="00020DB8">
              <w:rPr>
                <w:sz w:val="20"/>
                <w:szCs w:val="20"/>
              </w:rPr>
              <w:t>rban population of African-American</w:t>
            </w:r>
            <w:r>
              <w:rPr>
                <w:sz w:val="20"/>
                <w:szCs w:val="20"/>
              </w:rPr>
              <w:t>s with</w:t>
            </w:r>
            <w:r w:rsidRPr="00020DB8">
              <w:rPr>
                <w:sz w:val="20"/>
                <w:szCs w:val="20"/>
              </w:rPr>
              <w:t xml:space="preserve"> low socioeconomic status recruited from a public hospital </w:t>
            </w:r>
          </w:p>
        </w:tc>
        <w:tc>
          <w:tcPr>
            <w:tcW w:w="2070" w:type="dxa"/>
          </w:tcPr>
          <w:p w14:paraId="394158F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Year not reported</w:t>
            </w:r>
          </w:p>
          <w:p w14:paraId="1AFF47EA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4E768E5C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Age not reported</w:t>
            </w:r>
          </w:p>
          <w:p w14:paraId="35403BA9" w14:textId="77777777" w:rsidR="0043200A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>Gender not reported</w:t>
            </w:r>
          </w:p>
          <w:p w14:paraId="7C3D8CDF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white</w:t>
            </w:r>
          </w:p>
        </w:tc>
        <w:tc>
          <w:tcPr>
            <w:tcW w:w="1440" w:type="dxa"/>
          </w:tcPr>
          <w:p w14:paraId="605235F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Linear mixed model</w:t>
            </w:r>
          </w:p>
        </w:tc>
        <w:tc>
          <w:tcPr>
            <w:tcW w:w="2610" w:type="dxa"/>
          </w:tcPr>
          <w:p w14:paraId="4CEDB87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Summary abuse score based on the following variables:</w:t>
            </w:r>
          </w:p>
          <w:p w14:paraId="56CACF13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PA</w:t>
            </w:r>
          </w:p>
          <w:p w14:paraId="3D76F2EE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CSA</w:t>
            </w:r>
          </w:p>
          <w:p w14:paraId="175264F0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Emotional abuse</w:t>
            </w:r>
          </w:p>
          <w:p w14:paraId="4EF701CF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750D4BFF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IL</w:t>
            </w:r>
            <w:r>
              <w:rPr>
                <w:sz w:val="20"/>
                <w:szCs w:val="20"/>
              </w:rPr>
              <w:t>-</w:t>
            </w:r>
            <w:r w:rsidRPr="00020DB8">
              <w:rPr>
                <w:sz w:val="20"/>
                <w:szCs w:val="20"/>
              </w:rPr>
              <w:t>6</w:t>
            </w:r>
          </w:p>
          <w:p w14:paraId="1A2961C3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proofErr w:type="spellStart"/>
            <w:r w:rsidRPr="00020DB8">
              <w:rPr>
                <w:sz w:val="20"/>
                <w:szCs w:val="20"/>
              </w:rPr>
              <w:t>IFNa</w:t>
            </w:r>
            <w:proofErr w:type="spellEnd"/>
          </w:p>
          <w:p w14:paraId="40982D83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IL1b</w:t>
            </w:r>
          </w:p>
          <w:p w14:paraId="2916D2DB" w14:textId="77777777" w:rsidR="0043200A" w:rsidRPr="00020DB8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TNF-α</w:t>
            </w:r>
          </w:p>
          <w:p w14:paraId="6BA3F459" w14:textId="77777777" w:rsidR="0043200A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IL4</w:t>
            </w:r>
          </w:p>
          <w:p w14:paraId="0BE1DD8A" w14:textId="77777777" w:rsidR="0043200A" w:rsidRPr="0065734A" w:rsidRDefault="0043200A" w:rsidP="0043200A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IL10</w:t>
            </w:r>
          </w:p>
        </w:tc>
        <w:tc>
          <w:tcPr>
            <w:tcW w:w="3685" w:type="dxa"/>
          </w:tcPr>
          <w:p w14:paraId="72FCBD7D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  <w:u w:val="single"/>
              </w:rPr>
              <w:t>Child abuse</w:t>
            </w:r>
            <w:r>
              <w:rPr>
                <w:sz w:val="20"/>
                <w:szCs w:val="20"/>
                <w:u w:val="single"/>
              </w:rPr>
              <w:t xml:space="preserve"> </w:t>
            </w:r>
            <w:r>
              <w:rPr>
                <w:sz w:val="20"/>
                <w:szCs w:val="20"/>
              </w:rPr>
              <w:t xml:space="preserve">was associated with </w:t>
            </w:r>
            <w:r w:rsidRPr="001719A6">
              <w:rPr>
                <w:sz w:val="20"/>
                <w:szCs w:val="20"/>
              </w:rPr>
              <w:t>TNF</w:t>
            </w:r>
            <w:r>
              <w:rPr>
                <w:sz w:val="20"/>
                <w:szCs w:val="20"/>
              </w:rPr>
              <w:t>-</w:t>
            </w:r>
            <w:r w:rsidRPr="001719A6">
              <w:rPr>
                <w:sz w:val="20"/>
                <w:szCs w:val="20"/>
              </w:rPr>
              <w:t>α (</w:t>
            </w:r>
            <w:r w:rsidRPr="001719A6">
              <w:rPr>
                <w:i/>
                <w:sz w:val="20"/>
                <w:szCs w:val="20"/>
              </w:rPr>
              <w:t>t</w:t>
            </w:r>
            <w:r w:rsidRPr="001719A6">
              <w:rPr>
                <w:sz w:val="20"/>
                <w:szCs w:val="20"/>
              </w:rPr>
              <w:t xml:space="preserve"> = 2.78, p = 0.0076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65734A" w14:paraId="14BE899D" w14:textId="77777777" w:rsidTr="0043200A">
        <w:trPr>
          <w:trHeight w:val="800"/>
        </w:trPr>
        <w:tc>
          <w:tcPr>
            <w:tcW w:w="2245" w:type="dxa"/>
          </w:tcPr>
          <w:p w14:paraId="0BDFE9F5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Tietjen</w:t>
            </w:r>
            <w:proofErr w:type="spellEnd"/>
            <w:r w:rsidRPr="0065734A">
              <w:rPr>
                <w:sz w:val="20"/>
                <w:szCs w:val="20"/>
              </w:rPr>
              <w:t xml:space="preserve"> (2012)</w:t>
            </w:r>
            <w:r w:rsidR="00CD10A6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Tietjen&lt;/Author&gt;&lt;Year&gt;2012&lt;/Year&gt;&lt;RecNum&gt;311&lt;/RecNum&gt;&lt;DisplayText&gt;[80]&lt;/DisplayText&gt;&lt;record&gt;&lt;rec-number&gt;311&lt;/rec-number&gt;&lt;foreign-keys&gt;&lt;key app="EN" db-id="p2wsz9rdmz90w8evpvmx9txyefzeatevvrxx" timestamp="1477600159"&gt;311&lt;/key&gt;&lt;key app="ENWeb" db-id=""&gt;0&lt;/key&gt;&lt;/foreign-keys&gt;&lt;ref-type name="Journal Article"&gt;17&lt;/ref-type&gt;&lt;contributors&gt;&lt;authors&gt;&lt;author&gt;Tietjen, G. E.&lt;/author&gt;&lt;author&gt;Khubchandani, J.&lt;/author&gt;&lt;author&gt;Herial, N. A.&lt;/author&gt;&lt;author&gt;Shah, K.&lt;/author&gt;&lt;/authors&gt;&lt;/contributors&gt;&lt;auth-address&gt;Department of Neurology, University of Toledo, 3000 Arlington Avenue, Toledo, OH 43614, USA. gretchen.tietjen@utoledo.edu&lt;/auth-address&gt;&lt;titles&gt;&lt;title&gt;Adverse childhood experiences are associated with migraine and vascular biomarkers&lt;/title&gt;&lt;secondary-title&gt;Headache&lt;/secondary-title&gt;&lt;/titles&gt;&lt;periodical&gt;&lt;full-title&gt;Headache&lt;/full-title&gt;&lt;/periodical&gt;&lt;pages&gt;920-9&lt;/pages&gt;&lt;volume&gt;52&lt;/volume&gt;&lt;number&gt;6&lt;/number&gt;&lt;keywords&gt;&lt;keyword&gt;Biomarkers/analysis&lt;/keyword&gt;&lt;keyword&gt;Endothelium, Vascular/metabolism&lt;/keyword&gt;&lt;keyword&gt;Female&lt;/keyword&gt;&lt;keyword&gt;Humans&lt;/keyword&gt;&lt;keyword&gt;Inflammation/etiology/metabolism&lt;/keyword&gt;&lt;keyword&gt;Migraine Disorders/*etiology/*metabolism&lt;/keyword&gt;&lt;keyword&gt;Stress, Psychological/*complications/metabolism&lt;/keyword&gt;&lt;/keywords&gt;&lt;dates&gt;&lt;year&gt;2012&lt;/year&gt;&lt;pub-dates&gt;&lt;date&gt;Jun&lt;/date&gt;&lt;/pub-dates&gt;&lt;/dates&gt;&lt;isbn&gt;1526-4610 (Electronic)&amp;#xD;0017-8748 (Linking)&lt;/isbn&gt;&lt;accession-num&gt;22533684&lt;/accession-num&gt;&lt;urls&gt;&lt;related-urls&gt;&lt;url&gt;http://www.ncbi.nlm.nih.gov/pubmed/22533684&lt;/url&gt;&lt;/related-urls&gt;&lt;/urls&gt;&lt;electronic-resource-num&gt;10.1111/j.1526-4610.2012.02165.x&lt;/electronic-resource-num&gt;&lt;/record&gt;&lt;/Cite&gt;&lt;/EndNote&gt;</w:instrText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0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281F237D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41</w:t>
            </w:r>
          </w:p>
          <w:p w14:paraId="4DA130D3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3BDAF44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Women with physician-diagnosed migraine and age-matched controls</w:t>
            </w:r>
          </w:p>
        </w:tc>
        <w:tc>
          <w:tcPr>
            <w:tcW w:w="2070" w:type="dxa"/>
          </w:tcPr>
          <w:p w14:paraId="59D9472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6-2008</w:t>
            </w:r>
          </w:p>
          <w:p w14:paraId="7F8B0EA2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14BD65E6" w14:textId="77777777" w:rsidR="0043200A" w:rsidRPr="00020DB8" w:rsidRDefault="0043200A" w:rsidP="00EC7B34">
            <w:pPr>
              <w:rPr>
                <w:sz w:val="20"/>
                <w:szCs w:val="20"/>
                <w:u w:val="single"/>
              </w:rPr>
            </w:pPr>
            <w:r w:rsidRPr="00020DB8">
              <w:rPr>
                <w:sz w:val="20"/>
                <w:szCs w:val="20"/>
                <w:u w:val="single"/>
              </w:rPr>
              <w:t>Cases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100)</w:t>
            </w:r>
          </w:p>
          <w:p w14:paraId="40FAE493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37 years (8.</w:t>
            </w:r>
            <w:r>
              <w:rPr>
                <w:sz w:val="20"/>
                <w:szCs w:val="20"/>
              </w:rPr>
              <w:t>3</w:t>
            </w:r>
            <w:r w:rsidRPr="00020DB8">
              <w:rPr>
                <w:sz w:val="20"/>
                <w:szCs w:val="20"/>
              </w:rPr>
              <w:t>)</w:t>
            </w:r>
          </w:p>
          <w:p w14:paraId="741FA1D5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7C905EB0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92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498D7EF2" w14:textId="77777777" w:rsidR="0043200A" w:rsidRPr="00020DB8" w:rsidRDefault="0043200A" w:rsidP="00EC7B34">
            <w:pPr>
              <w:rPr>
                <w:sz w:val="20"/>
                <w:szCs w:val="20"/>
                <w:u w:val="single"/>
              </w:rPr>
            </w:pPr>
            <w:r w:rsidRPr="00020DB8">
              <w:rPr>
                <w:sz w:val="20"/>
                <w:szCs w:val="20"/>
                <w:u w:val="single"/>
              </w:rPr>
              <w:t>Controls (</w:t>
            </w:r>
            <w:r>
              <w:rPr>
                <w:sz w:val="20"/>
                <w:szCs w:val="20"/>
                <w:u w:val="single"/>
              </w:rPr>
              <w:t>n</w:t>
            </w:r>
            <w:r w:rsidRPr="00020DB8">
              <w:rPr>
                <w:sz w:val="20"/>
                <w:szCs w:val="20"/>
                <w:u w:val="single"/>
              </w:rPr>
              <w:t>=41)</w:t>
            </w:r>
          </w:p>
          <w:p w14:paraId="544BF13D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36.</w:t>
            </w:r>
            <w:r>
              <w:rPr>
                <w:sz w:val="20"/>
                <w:szCs w:val="20"/>
              </w:rPr>
              <w:t>9</w:t>
            </w:r>
            <w:r w:rsidRPr="00020DB8">
              <w:rPr>
                <w:sz w:val="20"/>
                <w:szCs w:val="20"/>
              </w:rPr>
              <w:t xml:space="preserve"> years (10.</w:t>
            </w:r>
            <w:r>
              <w:rPr>
                <w:sz w:val="20"/>
                <w:szCs w:val="20"/>
              </w:rPr>
              <w:t>2</w:t>
            </w:r>
            <w:r w:rsidRPr="00020DB8">
              <w:rPr>
                <w:sz w:val="20"/>
                <w:szCs w:val="20"/>
              </w:rPr>
              <w:t>)</w:t>
            </w:r>
          </w:p>
          <w:p w14:paraId="00729D83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 xml:space="preserve">emale </w:t>
            </w:r>
          </w:p>
          <w:p w14:paraId="481150BA" w14:textId="77777777" w:rsidR="0043200A" w:rsidRPr="00020DB8" w:rsidRDefault="0043200A" w:rsidP="006215F1">
            <w:pPr>
              <w:ind w:left="72"/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88% </w:t>
            </w:r>
            <w:r w:rsidR="005257C4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5B52DADE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14A36027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Logistic </w:t>
            </w:r>
            <w:r>
              <w:rPr>
                <w:sz w:val="20"/>
                <w:szCs w:val="20"/>
              </w:rPr>
              <w:t>r</w:t>
            </w:r>
            <w:r w:rsidRPr="009F489F">
              <w:rPr>
                <w:sz w:val="20"/>
                <w:szCs w:val="20"/>
              </w:rPr>
              <w:t xml:space="preserve">egression </w:t>
            </w:r>
          </w:p>
        </w:tc>
        <w:tc>
          <w:tcPr>
            <w:tcW w:w="2610" w:type="dxa"/>
          </w:tcPr>
          <w:p w14:paraId="5AAC620D" w14:textId="77777777" w:rsidR="0043200A" w:rsidRPr="005A727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 xml:space="preserve">Summary ACE score based on the following variables: </w:t>
            </w:r>
          </w:p>
          <w:p w14:paraId="223A7B2B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CPA</w:t>
            </w:r>
          </w:p>
          <w:p w14:paraId="3893F06C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motional abuse</w:t>
            </w:r>
          </w:p>
          <w:p w14:paraId="1E7B23DF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CSA</w:t>
            </w:r>
          </w:p>
          <w:p w14:paraId="751BE42C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motional neglect</w:t>
            </w:r>
          </w:p>
          <w:p w14:paraId="4A0D54BC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Physical neglect</w:t>
            </w:r>
          </w:p>
          <w:p w14:paraId="7C7887BC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Witnessing domestic violence</w:t>
            </w:r>
          </w:p>
          <w:p w14:paraId="36FC3687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4D578B">
              <w:rPr>
                <w:sz w:val="20"/>
                <w:szCs w:val="20"/>
              </w:rPr>
              <w:t>ousehold substance abuse</w:t>
            </w:r>
          </w:p>
          <w:p w14:paraId="04C49D02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Household mental illness</w:t>
            </w:r>
          </w:p>
          <w:p w14:paraId="05C7FF8A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Parental divorce</w:t>
            </w:r>
          </w:p>
          <w:p w14:paraId="64A3123E" w14:textId="77777777" w:rsidR="0043200A" w:rsidRPr="004D578B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5EFFCECE" w14:textId="77777777" w:rsidR="0043200A" w:rsidRPr="005F3FB6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CRP</w:t>
            </w:r>
          </w:p>
          <w:p w14:paraId="16AD9F76" w14:textId="77777777" w:rsidR="0043200A" w:rsidRPr="00881EB0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TNF-α</w:t>
            </w:r>
          </w:p>
          <w:p w14:paraId="1DCB378E" w14:textId="77777777" w:rsidR="0043200A" w:rsidRPr="00881EB0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881EB0">
              <w:rPr>
                <w:sz w:val="20"/>
                <w:szCs w:val="20"/>
              </w:rPr>
              <w:t>IL-6</w:t>
            </w:r>
          </w:p>
        </w:tc>
        <w:tc>
          <w:tcPr>
            <w:tcW w:w="3685" w:type="dxa"/>
          </w:tcPr>
          <w:p w14:paraId="181EF338" w14:textId="77777777" w:rsidR="0043200A" w:rsidRPr="005B614B" w:rsidRDefault="0043200A" w:rsidP="00EC7B34">
            <w:pPr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  <w:u w:val="single"/>
              </w:rPr>
              <w:t>ACE score associated with</w:t>
            </w:r>
            <w:r w:rsidRPr="005B614B">
              <w:rPr>
                <w:sz w:val="20"/>
                <w:szCs w:val="20"/>
              </w:rPr>
              <w:t>:</w:t>
            </w:r>
          </w:p>
          <w:p w14:paraId="76655A65" w14:textId="77777777" w:rsidR="0043200A" w:rsidRPr="0065734A" w:rsidRDefault="0043200A" w:rsidP="0043200A">
            <w:pPr>
              <w:pStyle w:val="ListParagraph"/>
              <w:numPr>
                <w:ilvl w:val="0"/>
                <w:numId w:val="68"/>
              </w:numPr>
              <w:spacing w:after="0" w:line="240" w:lineRule="auto"/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>CRP (OR</w:t>
            </w:r>
            <w:r w:rsidRPr="00033A92"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 4.05, 95% CI [1.56, 10.51])</w:t>
            </w:r>
          </w:p>
          <w:p w14:paraId="2949D798" w14:textId="77777777" w:rsidR="0043200A" w:rsidRPr="0065734A" w:rsidRDefault="0043200A" w:rsidP="0043200A">
            <w:pPr>
              <w:pStyle w:val="ListParagraph"/>
              <w:numPr>
                <w:ilvl w:val="0"/>
                <w:numId w:val="68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IL-6 (OR = 2.23, 95% CI [1.02, 4.86])</w:t>
            </w:r>
          </w:p>
          <w:p w14:paraId="10E0A249" w14:textId="77777777" w:rsidR="0043200A" w:rsidRPr="0065734A" w:rsidRDefault="0043200A" w:rsidP="0043200A">
            <w:pPr>
              <w:pStyle w:val="ListParagraph"/>
              <w:numPr>
                <w:ilvl w:val="0"/>
                <w:numId w:val="68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TNF-α (OR = 2.99, 95% CI [1.33, 6.72])</w:t>
            </w:r>
          </w:p>
        </w:tc>
      </w:tr>
    </w:tbl>
    <w:tbl>
      <w:tblPr>
        <w:tblStyle w:val="TableGrid3"/>
        <w:tblW w:w="13670" w:type="dxa"/>
        <w:tblLayout w:type="fixed"/>
        <w:tblLook w:val="04A0" w:firstRow="1" w:lastRow="0" w:firstColumn="1" w:lastColumn="0" w:noHBand="0" w:noVBand="1"/>
      </w:tblPr>
      <w:tblGrid>
        <w:gridCol w:w="2245"/>
        <w:gridCol w:w="2070"/>
        <w:gridCol w:w="1440"/>
        <w:gridCol w:w="2610"/>
        <w:gridCol w:w="1620"/>
        <w:gridCol w:w="3685"/>
      </w:tblGrid>
      <w:tr w:rsidR="0043200A" w:rsidRPr="00020DB8" w14:paraId="5DE0E3D6" w14:textId="77777777" w:rsidTr="0043200A">
        <w:tc>
          <w:tcPr>
            <w:tcW w:w="2245" w:type="dxa"/>
          </w:tcPr>
          <w:p w14:paraId="6CB1FD43" w14:textId="6B458804" w:rsidR="0043200A" w:rsidRPr="00130653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b/>
                <w:sz w:val="20"/>
                <w:szCs w:val="20"/>
              </w:rPr>
              <w:lastRenderedPageBreak/>
              <w:t>Infectious Agents (12</w:t>
            </w:r>
            <w:r w:rsidR="00BC2614">
              <w:rPr>
                <w:b/>
                <w:sz w:val="20"/>
                <w:szCs w:val="20"/>
              </w:rPr>
              <w:t xml:space="preserve"> studies</w:t>
            </w:r>
            <w:r w:rsidRPr="0065734A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034DDA25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5CB67902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14:paraId="5F4D2B14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2E7A7795" w14:textId="77777777" w:rsidR="0043200A" w:rsidRPr="00020DB8" w:rsidRDefault="0043200A" w:rsidP="00EC7B34">
            <w:pPr>
              <w:ind w:left="163" w:hanging="163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2B4A5663" w14:textId="77777777" w:rsidR="0043200A" w:rsidRPr="00020DB8" w:rsidRDefault="0043200A" w:rsidP="00EC7B34">
            <w:pPr>
              <w:rPr>
                <w:rFonts w:cs="Arial"/>
                <w:color w:val="000000"/>
                <w:sz w:val="20"/>
                <w:szCs w:val="20"/>
                <w:shd w:val="clear" w:color="auto" w:fill="FFFFFF"/>
              </w:rPr>
            </w:pPr>
          </w:p>
        </w:tc>
      </w:tr>
      <w:tr w:rsidR="0043200A" w:rsidRPr="005F3FB6" w14:paraId="452E364D" w14:textId="77777777" w:rsidTr="0043200A">
        <w:tc>
          <w:tcPr>
            <w:tcW w:w="2245" w:type="dxa"/>
          </w:tcPr>
          <w:p w14:paraId="1ED71916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NIMH Multisite HIV/STD Prevention Trial for Afric</w:t>
            </w:r>
            <w:r w:rsidRPr="00130653">
              <w:rPr>
                <w:sz w:val="20"/>
                <w:szCs w:val="20"/>
              </w:rPr>
              <w:t>an American Couples Group</w:t>
            </w:r>
            <w:r>
              <w:rPr>
                <w:sz w:val="20"/>
                <w:szCs w:val="20"/>
              </w:rPr>
              <w:t xml:space="preserve"> (2010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OaW1oIE11bHRpc2l0ZSBISVYvU1REIFByZXZlbnRpb24g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OaW1oIE11bHRpc2l0ZSBISVYvU1REIFByZXZlbnRpb24g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1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3CEA3357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>N=1</w:t>
            </w:r>
            <w:r>
              <w:rPr>
                <w:sz w:val="20"/>
                <w:szCs w:val="20"/>
              </w:rPr>
              <w:t>,</w:t>
            </w:r>
            <w:r w:rsidRPr="001355C6">
              <w:rPr>
                <w:sz w:val="20"/>
                <w:szCs w:val="20"/>
              </w:rPr>
              <w:t>070</w:t>
            </w:r>
          </w:p>
          <w:p w14:paraId="7FC05BFB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1195A20D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The </w:t>
            </w:r>
            <w:proofErr w:type="spellStart"/>
            <w:r w:rsidRPr="00020DB8">
              <w:rPr>
                <w:sz w:val="20"/>
                <w:szCs w:val="20"/>
              </w:rPr>
              <w:t>Eban</w:t>
            </w:r>
            <w:proofErr w:type="spellEnd"/>
            <w:r w:rsidRPr="00020DB8">
              <w:rPr>
                <w:sz w:val="20"/>
                <w:szCs w:val="20"/>
              </w:rPr>
              <w:t xml:space="preserve"> Study: African American couples recruited from HIV service providers</w:t>
            </w:r>
          </w:p>
        </w:tc>
        <w:tc>
          <w:tcPr>
            <w:tcW w:w="2070" w:type="dxa"/>
          </w:tcPr>
          <w:p w14:paraId="3476758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Year not reported</w:t>
            </w:r>
          </w:p>
          <w:p w14:paraId="3F88C890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7D831F70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3.4 years (8.</w:t>
            </w:r>
            <w:r>
              <w:rPr>
                <w:sz w:val="20"/>
                <w:szCs w:val="20"/>
              </w:rPr>
              <w:t>1</w:t>
            </w:r>
            <w:r w:rsidRPr="00020DB8">
              <w:rPr>
                <w:sz w:val="20"/>
                <w:szCs w:val="20"/>
              </w:rPr>
              <w:t>)</w:t>
            </w:r>
          </w:p>
          <w:p w14:paraId="2A5A17CE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50% </w:t>
            </w:r>
            <w:r>
              <w:rPr>
                <w:sz w:val="20"/>
                <w:szCs w:val="20"/>
              </w:rPr>
              <w:t>f</w:t>
            </w:r>
            <w:r w:rsidRPr="002A78DF">
              <w:rPr>
                <w:sz w:val="20"/>
                <w:szCs w:val="20"/>
              </w:rPr>
              <w:t>emale</w:t>
            </w:r>
          </w:p>
          <w:p w14:paraId="5D500716" w14:textId="77777777" w:rsidR="0043200A" w:rsidRPr="009C25AF" w:rsidRDefault="0043200A" w:rsidP="00EC7B34">
            <w:pPr>
              <w:rPr>
                <w:b/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0% </w:t>
            </w:r>
            <w:r w:rsidR="009B750B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622CBB3F" w14:textId="77777777" w:rsidR="0043200A" w:rsidRPr="00C673A0" w:rsidRDefault="0043200A" w:rsidP="00EC7B34">
            <w:pPr>
              <w:rPr>
                <w:b/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 xml:space="preserve">Multinomial regression </w:t>
            </w:r>
          </w:p>
        </w:tc>
        <w:tc>
          <w:tcPr>
            <w:tcW w:w="2610" w:type="dxa"/>
          </w:tcPr>
          <w:p w14:paraId="69183B13" w14:textId="77777777" w:rsidR="0043200A" w:rsidRPr="009F489F" w:rsidRDefault="0043200A" w:rsidP="00EC7B34">
            <w:pPr>
              <w:rPr>
                <w:b/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619F23EA" w14:textId="77777777" w:rsidR="0043200A" w:rsidRPr="005A727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HIV infection</w:t>
            </w:r>
          </w:p>
          <w:p w14:paraId="3131A3F2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b/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Hepatitis C infection</w:t>
            </w:r>
          </w:p>
        </w:tc>
        <w:tc>
          <w:tcPr>
            <w:tcW w:w="3685" w:type="dxa"/>
          </w:tcPr>
          <w:p w14:paraId="586B4FE2" w14:textId="77777777" w:rsidR="0043200A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The odds of having a </w:t>
            </w:r>
            <w:r w:rsidRPr="004D578B">
              <w:rPr>
                <w:sz w:val="20"/>
                <w:szCs w:val="20"/>
                <w:u w:val="single"/>
              </w:rPr>
              <w:t>CSA history</w:t>
            </w:r>
            <w:r w:rsidRPr="004D578B">
              <w:rPr>
                <w:sz w:val="20"/>
                <w:szCs w:val="20"/>
              </w:rPr>
              <w:t xml:space="preserve"> for HIV-positive men was greater compared to HIV-negative men (OR = 1.90</w:t>
            </w:r>
            <w:r>
              <w:rPr>
                <w:sz w:val="20"/>
                <w:szCs w:val="20"/>
              </w:rPr>
              <w:t>,</w:t>
            </w:r>
            <w:r w:rsidRPr="004D578B">
              <w:rPr>
                <w:sz w:val="20"/>
                <w:szCs w:val="20"/>
              </w:rPr>
              <w:t xml:space="preserve"> 95% CI [1.28</w:t>
            </w:r>
            <w:r>
              <w:rPr>
                <w:sz w:val="20"/>
                <w:szCs w:val="20"/>
              </w:rPr>
              <w:t xml:space="preserve">, </w:t>
            </w:r>
            <w:r w:rsidRPr="004D578B">
              <w:rPr>
                <w:sz w:val="20"/>
                <w:szCs w:val="20"/>
              </w:rPr>
              <w:t>2.80])</w:t>
            </w:r>
            <w:r>
              <w:rPr>
                <w:sz w:val="20"/>
                <w:szCs w:val="20"/>
              </w:rPr>
              <w:t>; a</w:t>
            </w:r>
            <w:r w:rsidRPr="004D578B">
              <w:rPr>
                <w:sz w:val="20"/>
                <w:szCs w:val="20"/>
              </w:rPr>
              <w:t xml:space="preserve">ssociation was not significant for women.  </w:t>
            </w:r>
          </w:p>
          <w:p w14:paraId="27E46A31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00CAB285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715B8C">
              <w:rPr>
                <w:sz w:val="20"/>
                <w:szCs w:val="20"/>
                <w:u w:val="single"/>
              </w:rPr>
              <w:t>CSA</w:t>
            </w:r>
            <w:r>
              <w:rPr>
                <w:sz w:val="20"/>
                <w:szCs w:val="20"/>
              </w:rPr>
              <w:t xml:space="preserve"> was not significantly associated with Hepatitis C. </w:t>
            </w:r>
          </w:p>
          <w:p w14:paraId="7B2F4E30" w14:textId="77777777" w:rsidR="0043200A" w:rsidRDefault="0043200A" w:rsidP="00EC7B34">
            <w:pPr>
              <w:rPr>
                <w:b/>
                <w:sz w:val="20"/>
                <w:szCs w:val="20"/>
              </w:rPr>
            </w:pPr>
          </w:p>
          <w:p w14:paraId="60D77847" w14:textId="77777777" w:rsidR="0043200A" w:rsidRPr="005F3FB6" w:rsidRDefault="0043200A" w:rsidP="00EC7B34">
            <w:pPr>
              <w:rPr>
                <w:b/>
                <w:sz w:val="20"/>
                <w:szCs w:val="20"/>
              </w:rPr>
            </w:pPr>
          </w:p>
        </w:tc>
      </w:tr>
      <w:tr w:rsidR="0043200A" w:rsidRPr="004D578B" w14:paraId="09B06E47" w14:textId="77777777" w:rsidTr="0043200A">
        <w:tc>
          <w:tcPr>
            <w:tcW w:w="2245" w:type="dxa"/>
          </w:tcPr>
          <w:p w14:paraId="18E60124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Arreola (2008)</w:t>
            </w:r>
            <w:r w:rsidR="00CD10A6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Arreola&lt;/Author&gt;&lt;Year&gt;2008&lt;/Year&gt;&lt;RecNum&gt;739&lt;/RecNum&gt;&lt;DisplayText&gt;[82]&lt;/DisplayText&gt;&lt;record&gt;&lt;rec-number&gt;739&lt;/rec-number&gt;&lt;foreign-keys&gt;&lt;key app="EN" db-id="p2wsz9rdmz90w8evpvmx9txyefzeatevvrxx" timestamp="1477658606"&gt;739&lt;/key&gt;&lt;/foreign-keys&gt;&lt;ref-type name="Journal Article"&gt;17&lt;/ref-type&gt;&lt;contributors&gt;&lt;authors&gt;&lt;author&gt;Arreola, S.&lt;/author&gt;&lt;author&gt;Neilands, T.&lt;/author&gt;&lt;author&gt;Pollack, L.&lt;/author&gt;&lt;author&gt;Paul, J.&lt;/author&gt;&lt;author&gt;Catania, J.&lt;/author&gt;&lt;/authors&gt;&lt;/contributors&gt;&lt;auth-address&gt;HIV Research Section, San Francisco Department of Public Health, San Francisco, CA 94102, USA. sonya.arreola@sfdph.org&lt;/auth-address&gt;&lt;titles&gt;&lt;title&gt;Childhood sexual experiences and adult health sequelae among gay and bisexual men: defining childhood sexual abuse&lt;/title&gt;&lt;secondary-title&gt;J Sex Res&lt;/secondary-title&gt;&lt;/titles&gt;&lt;periodical&gt;&lt;full-title&gt;J Sex Res&lt;/full-title&gt;&lt;/periodical&gt;&lt;pages&gt;246-52&lt;/pages&gt;&lt;volume&gt;45&lt;/volume&gt;&lt;number&gt;3&lt;/number&gt;&lt;keywords&gt;&lt;keyword&gt;Adolescent&lt;/keyword&gt;&lt;keyword&gt;Adult&lt;/keyword&gt;&lt;keyword&gt;Bisexuality/*statistics &amp;amp; numerical data&lt;/keyword&gt;&lt;keyword&gt;Child&lt;/keyword&gt;&lt;keyword&gt;Child Abuse, Sexual/*statistics &amp;amp; numerical data&lt;/keyword&gt;&lt;keyword&gt;Coercion&lt;/keyword&gt;&lt;keyword&gt;*Health Status&lt;/keyword&gt;&lt;keyword&gt;Homosexuality, Male/*statistics &amp;amp; numerical data&lt;/keyword&gt;&lt;keyword&gt;Humans&lt;/keyword&gt;&lt;keyword&gt;Intention&lt;/keyword&gt;&lt;keyword&gt;Male&lt;/keyword&gt;&lt;keyword&gt;Middle Aged&lt;/keyword&gt;&lt;keyword&gt;*Sexual Behavior&lt;/keyword&gt;&lt;keyword&gt;Sexually Transmitted Diseases/*epidemiology&lt;/keyword&gt;&lt;keyword&gt;Substance-Related Disorders/epidemiology&lt;/keyword&gt;&lt;/keywords&gt;&lt;dates&gt;&lt;year&gt;2008&lt;/year&gt;&lt;pub-dates&gt;&lt;date&gt;Jul-Sep&lt;/date&gt;&lt;/pub-dates&gt;&lt;/dates&gt;&lt;isbn&gt;0022-4499 (Print)&amp;#xD;0022-4499 (Linking)&lt;/isbn&gt;&lt;accession-num&gt;18686153&lt;/accession-num&gt;&lt;urls&gt;&lt;related-urls&gt;&lt;url&gt;http://www.ncbi.nlm.nih.gov/pubmed/18686153&lt;/url&gt;&lt;/related-urls&gt;&lt;/urls&gt;&lt;electronic-resource-num&gt;10.1080/00224490802204431&lt;/electronic-resource-num&gt;&lt;/record&gt;&lt;/Cite&gt;&lt;/EndNote&gt;</w:instrText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2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4AC67B66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2,881</w:t>
            </w:r>
          </w:p>
          <w:p w14:paraId="3B78D02C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24D6F2D7" w14:textId="7B5014A6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Gay and </w:t>
            </w:r>
            <w:r w:rsidR="00BC2614">
              <w:rPr>
                <w:sz w:val="20"/>
                <w:szCs w:val="20"/>
              </w:rPr>
              <w:t>b</w:t>
            </w:r>
            <w:r w:rsidRPr="00020DB8">
              <w:rPr>
                <w:sz w:val="20"/>
                <w:szCs w:val="20"/>
              </w:rPr>
              <w:t xml:space="preserve">isexual men from Los Angeles, San Francisco, Chicago, </w:t>
            </w:r>
            <w:r>
              <w:rPr>
                <w:sz w:val="20"/>
                <w:szCs w:val="20"/>
              </w:rPr>
              <w:t xml:space="preserve">and </w:t>
            </w:r>
            <w:r w:rsidRPr="00020DB8">
              <w:rPr>
                <w:sz w:val="20"/>
                <w:szCs w:val="20"/>
              </w:rPr>
              <w:t xml:space="preserve">New York </w:t>
            </w:r>
          </w:p>
          <w:p w14:paraId="652EE730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5368086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6-1998</w:t>
            </w:r>
          </w:p>
          <w:p w14:paraId="5917742B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73D06F28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</w:t>
            </w:r>
            <w:r w:rsidRPr="00020DB8">
              <w:rPr>
                <w:sz w:val="20"/>
                <w:szCs w:val="20"/>
              </w:rPr>
              <w:t>ge and</w:t>
            </w:r>
            <w:r>
              <w:rPr>
                <w:sz w:val="20"/>
                <w:szCs w:val="20"/>
              </w:rPr>
              <w:t xml:space="preserve"> SD not reported</w:t>
            </w:r>
          </w:p>
          <w:p w14:paraId="1E45540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64B6871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/E</w:t>
            </w:r>
            <w:r w:rsidRPr="00020DB8">
              <w:rPr>
                <w:sz w:val="20"/>
                <w:szCs w:val="20"/>
              </w:rPr>
              <w:t xml:space="preserve"> not reported </w:t>
            </w:r>
          </w:p>
        </w:tc>
        <w:tc>
          <w:tcPr>
            <w:tcW w:w="1440" w:type="dxa"/>
          </w:tcPr>
          <w:p w14:paraId="496A17D6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06213E58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Exposure to CSA: </w:t>
            </w:r>
          </w:p>
          <w:p w14:paraId="66FA78E3" w14:textId="77777777" w:rsidR="0043200A" w:rsidRPr="009C25AF" w:rsidRDefault="0043200A" w:rsidP="0043200A">
            <w:pPr>
              <w:pStyle w:val="ListParagraph"/>
              <w:numPr>
                <w:ilvl w:val="0"/>
                <w:numId w:val="90"/>
              </w:numPr>
              <w:spacing w:after="0" w:line="240" w:lineRule="auto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Consensual sex</w:t>
            </w:r>
          </w:p>
          <w:p w14:paraId="31FC8E35" w14:textId="77777777" w:rsidR="0043200A" w:rsidRPr="00C673A0" w:rsidRDefault="0043200A" w:rsidP="0043200A">
            <w:pPr>
              <w:pStyle w:val="ListParagraph"/>
              <w:numPr>
                <w:ilvl w:val="0"/>
                <w:numId w:val="90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Forced sex</w:t>
            </w:r>
          </w:p>
        </w:tc>
        <w:tc>
          <w:tcPr>
            <w:tcW w:w="1620" w:type="dxa"/>
          </w:tcPr>
          <w:p w14:paraId="40E856C1" w14:textId="77777777" w:rsidR="0043200A" w:rsidRPr="00C35981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 xml:space="preserve">HIV infection </w:t>
            </w:r>
          </w:p>
        </w:tc>
        <w:tc>
          <w:tcPr>
            <w:tcW w:w="3685" w:type="dxa"/>
          </w:tcPr>
          <w:p w14:paraId="2C54F93D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  <w:u w:val="single"/>
              </w:rPr>
              <w:t>Consensual sex</w:t>
            </w:r>
            <w:r w:rsidRPr="009F489F">
              <w:rPr>
                <w:sz w:val="20"/>
                <w:szCs w:val="20"/>
              </w:rPr>
              <w:t xml:space="preserve"> (compared to no sex group) associated with HIV infection (AOR =</w:t>
            </w:r>
            <w:r>
              <w:rPr>
                <w:sz w:val="20"/>
                <w:szCs w:val="20"/>
              </w:rPr>
              <w:t xml:space="preserve"> </w:t>
            </w:r>
            <w:r w:rsidRPr="009F489F">
              <w:rPr>
                <w:sz w:val="20"/>
                <w:szCs w:val="20"/>
              </w:rPr>
              <w:t xml:space="preserve">2.01, 95% CI </w:t>
            </w:r>
            <w:r>
              <w:rPr>
                <w:sz w:val="20"/>
                <w:szCs w:val="20"/>
              </w:rPr>
              <w:t>[</w:t>
            </w:r>
            <w:r w:rsidRPr="009F489F">
              <w:rPr>
                <w:sz w:val="20"/>
                <w:szCs w:val="20"/>
              </w:rPr>
              <w:t>1.42</w:t>
            </w:r>
            <w:r>
              <w:rPr>
                <w:sz w:val="20"/>
                <w:szCs w:val="20"/>
              </w:rPr>
              <w:t xml:space="preserve">, </w:t>
            </w:r>
            <w:r w:rsidRPr="009F489F">
              <w:rPr>
                <w:sz w:val="20"/>
                <w:szCs w:val="20"/>
              </w:rPr>
              <w:t>2.83</w:t>
            </w:r>
            <w:r>
              <w:rPr>
                <w:sz w:val="20"/>
                <w:szCs w:val="20"/>
              </w:rPr>
              <w:t>]</w:t>
            </w:r>
            <w:r w:rsidRPr="009F489F">
              <w:rPr>
                <w:sz w:val="20"/>
                <w:szCs w:val="20"/>
              </w:rPr>
              <w:t xml:space="preserve">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9F489F">
              <w:rPr>
                <w:sz w:val="20"/>
                <w:szCs w:val="20"/>
              </w:rPr>
              <w:t xml:space="preserve"> &lt; .001)</w:t>
            </w:r>
            <w:r>
              <w:rPr>
                <w:sz w:val="20"/>
                <w:szCs w:val="20"/>
              </w:rPr>
              <w:t>.</w:t>
            </w:r>
            <w:r w:rsidRPr="009F489F">
              <w:rPr>
                <w:sz w:val="20"/>
                <w:szCs w:val="20"/>
              </w:rPr>
              <w:t xml:space="preserve"> </w:t>
            </w:r>
          </w:p>
          <w:p w14:paraId="52EA6BCE" w14:textId="77777777" w:rsidR="0043200A" w:rsidRPr="005A727B" w:rsidRDefault="0043200A" w:rsidP="00EC7B34">
            <w:pPr>
              <w:rPr>
                <w:sz w:val="20"/>
                <w:szCs w:val="20"/>
              </w:rPr>
            </w:pPr>
          </w:p>
          <w:p w14:paraId="0636A517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  <w:u w:val="single"/>
              </w:rPr>
              <w:t>For</w:t>
            </w:r>
            <w:r w:rsidRPr="004D578B">
              <w:rPr>
                <w:sz w:val="20"/>
                <w:szCs w:val="20"/>
                <w:u w:val="single"/>
              </w:rPr>
              <w:t>ced sex</w:t>
            </w:r>
            <w:r w:rsidRPr="004D578B">
              <w:rPr>
                <w:sz w:val="20"/>
                <w:szCs w:val="20"/>
              </w:rPr>
              <w:t xml:space="preserve"> (compared to no sex group) associated with HIV infection (AOR = 2.67, 95% CI </w:t>
            </w:r>
            <w:r>
              <w:rPr>
                <w:sz w:val="20"/>
                <w:szCs w:val="20"/>
              </w:rPr>
              <w:t>[</w:t>
            </w:r>
            <w:r w:rsidRPr="004D578B">
              <w:rPr>
                <w:sz w:val="20"/>
                <w:szCs w:val="20"/>
              </w:rPr>
              <w:t>1.77</w:t>
            </w:r>
            <w:r>
              <w:rPr>
                <w:sz w:val="20"/>
                <w:szCs w:val="20"/>
              </w:rPr>
              <w:t xml:space="preserve">, </w:t>
            </w:r>
            <w:r w:rsidRPr="004D578B">
              <w:rPr>
                <w:sz w:val="20"/>
                <w:szCs w:val="20"/>
              </w:rPr>
              <w:t>4.03</w:t>
            </w:r>
            <w:r>
              <w:rPr>
                <w:sz w:val="20"/>
                <w:szCs w:val="20"/>
              </w:rPr>
              <w:t>]</w:t>
            </w:r>
            <w:r w:rsidRPr="004D578B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  <w:p w14:paraId="7968225E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  <w:p w14:paraId="2AFB6723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Consensual sex and forced sex were not significantly different from each other. </w:t>
            </w:r>
          </w:p>
        </w:tc>
      </w:tr>
      <w:tr w:rsidR="0043200A" w:rsidRPr="009C25AF" w14:paraId="06013642" w14:textId="77777777" w:rsidTr="0043200A">
        <w:tc>
          <w:tcPr>
            <w:tcW w:w="2245" w:type="dxa"/>
          </w:tcPr>
          <w:p w14:paraId="508354FC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Brennan (2007)</w:t>
            </w:r>
            <w:r w:rsidR="00CD10A6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Brennan&lt;/Author&gt;&lt;Year&gt;2007&lt;/Year&gt;&lt;RecNum&gt;691&lt;/RecNum&gt;&lt;DisplayText&gt;[83]&lt;/DisplayText&gt;&lt;record&gt;&lt;rec-number&gt;691&lt;/rec-number&gt;&lt;foreign-keys&gt;&lt;key app="EN" db-id="p2wsz9rdmz90w8evpvmx9txyefzeatevvrxx" timestamp="1477601961"&gt;691&lt;/key&gt;&lt;key app="ENWeb" db-id=""&gt;0&lt;/key&gt;&lt;/foreign-keys&gt;&lt;ref-type name="Journal Article"&gt;17&lt;/ref-type&gt;&lt;contributors&gt;&lt;authors&gt;&lt;author&gt;Brennan, D. J.&lt;/author&gt;&lt;author&gt;Hellerstedt, W. L.&lt;/author&gt;&lt;author&gt;Ross, M. W.&lt;/author&gt;&lt;author&gt;Welles, S. L.&lt;/author&gt;&lt;/authors&gt;&lt;/contributors&gt;&lt;auth-address&gt;School of Social Work, Boston College, Chestnut Hill, Mass, USA.&lt;/auth-address&gt;&lt;titles&gt;&lt;title&gt;History of childhood sexual abuse and HIV risk behaviors in homosexual and bisexual men&lt;/title&gt;&lt;secondary-title&gt;Am J Public Health&lt;/secondary-title&gt;&lt;/titles&gt;&lt;periodical&gt;&lt;full-title&gt;Am J Public Health&lt;/full-title&gt;&lt;/periodical&gt;&lt;pages&gt;1107-12&lt;/pages&gt;&lt;volume&gt;97&lt;/volume&gt;&lt;number&gt;6&lt;/number&gt;&lt;keywords&gt;&lt;keyword&gt;Adolescent&lt;/keyword&gt;&lt;keyword&gt;Adult&lt;/keyword&gt;&lt;keyword&gt;*Bisexuality&lt;/keyword&gt;&lt;keyword&gt;Chi-Square Distribution&lt;/keyword&gt;&lt;keyword&gt;Child&lt;/keyword&gt;&lt;keyword&gt;*Child Abuse, Sexual&lt;/keyword&gt;&lt;keyword&gt;Cross-Sectional Studies&lt;/keyword&gt;&lt;keyword&gt;HIV Infections/*epidemiology&lt;/keyword&gt;&lt;keyword&gt;*Homosexuality&lt;/keyword&gt;&lt;keyword&gt;Humans&lt;/keyword&gt;&lt;keyword&gt;Male&lt;/keyword&gt;&lt;keyword&gt;Minnesota/epidemiology&lt;/keyword&gt;&lt;keyword&gt;Prevalence&lt;/keyword&gt;&lt;keyword&gt;Risk Factors&lt;/keyword&gt;&lt;keyword&gt;*Risk-Taking&lt;/keyword&gt;&lt;keyword&gt;Unsafe Sex&lt;/keyword&gt;&lt;/keywords&gt;&lt;dates&gt;&lt;year&gt;2007&lt;/year&gt;&lt;pub-dates&gt;&lt;date&gt;Jun&lt;/date&gt;&lt;/pub-dates&gt;&lt;/dates&gt;&lt;isbn&gt;1541-0048 (Electronic)&amp;#xD;0090-0036 (Linking)&lt;/isbn&gt;&lt;accession-num&gt;17463386&lt;/accession-num&gt;&lt;urls&gt;&lt;related-urls&gt;&lt;url&gt;http://www.ncbi.nlm.nih.gov/pubmed/17463386&lt;/url&gt;&lt;/related-urls&gt;&lt;/urls&gt;&lt;custom2&gt;PMC1874190&lt;/custom2&gt;&lt;electronic-resource-num&gt;10.2105/AJPH.2005.071423&lt;/electronic-resource-num&gt;&lt;/record&gt;&lt;/Cite&gt;&lt;/EndNote&gt;</w:instrText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3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5960346B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936</w:t>
            </w:r>
          </w:p>
          <w:p w14:paraId="5AC7C3C9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3CAEEAD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Gay and bisexual men attending Pride festivals in Minneapolis</w:t>
            </w:r>
          </w:p>
        </w:tc>
        <w:tc>
          <w:tcPr>
            <w:tcW w:w="2070" w:type="dxa"/>
          </w:tcPr>
          <w:p w14:paraId="1D73CE0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7-1998</w:t>
            </w:r>
          </w:p>
          <w:p w14:paraId="7EB4153E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5D9FF3E4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34 years </w:t>
            </w:r>
          </w:p>
          <w:p w14:paraId="5C5C622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(SD not reported)</w:t>
            </w:r>
          </w:p>
          <w:p w14:paraId="5F2E09FE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  <w:r w:rsidRPr="00020DB8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</w:t>
            </w:r>
            <w:r w:rsidRPr="00020DB8">
              <w:rPr>
                <w:sz w:val="20"/>
                <w:szCs w:val="20"/>
              </w:rPr>
              <w:t>ale</w:t>
            </w:r>
          </w:p>
          <w:p w14:paraId="04424C5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88.8% </w:t>
            </w:r>
            <w:r w:rsidR="00A64908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E774AC4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417C4501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>Exposure</w:t>
            </w:r>
            <w:r>
              <w:rPr>
                <w:sz w:val="20"/>
                <w:szCs w:val="20"/>
              </w:rPr>
              <w:t xml:space="preserve"> and frequency</w:t>
            </w:r>
            <w:r w:rsidRPr="002A78DF">
              <w:rPr>
                <w:sz w:val="20"/>
                <w:szCs w:val="20"/>
              </w:rPr>
              <w:t xml:space="preserve"> to CSA</w:t>
            </w:r>
          </w:p>
        </w:tc>
        <w:tc>
          <w:tcPr>
            <w:tcW w:w="1620" w:type="dxa"/>
          </w:tcPr>
          <w:p w14:paraId="576FFE52" w14:textId="77777777" w:rsidR="0043200A" w:rsidRPr="009C25AF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HIV infection</w:t>
            </w:r>
          </w:p>
        </w:tc>
        <w:tc>
          <w:tcPr>
            <w:tcW w:w="3685" w:type="dxa"/>
          </w:tcPr>
          <w:p w14:paraId="7E7C6A26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 xml:space="preserve">Those who </w:t>
            </w:r>
            <w:r w:rsidRPr="009C25AF">
              <w:rPr>
                <w:sz w:val="20"/>
                <w:szCs w:val="20"/>
                <w:u w:val="single"/>
              </w:rPr>
              <w:t>regularly experienced CSA</w:t>
            </w:r>
            <w:r w:rsidRPr="009C25AF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(compared to no CSA) </w:t>
            </w:r>
            <w:r w:rsidRPr="009C25AF">
              <w:rPr>
                <w:sz w:val="20"/>
                <w:szCs w:val="20"/>
              </w:rPr>
              <w:t>were more likely to report HIV infection (AOR</w:t>
            </w:r>
            <w:r>
              <w:rPr>
                <w:sz w:val="20"/>
                <w:szCs w:val="20"/>
              </w:rPr>
              <w:t xml:space="preserve"> </w:t>
            </w:r>
            <w:r w:rsidRPr="009C25AF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9C25AF">
              <w:rPr>
                <w:sz w:val="20"/>
                <w:szCs w:val="20"/>
              </w:rPr>
              <w:t>2.</w:t>
            </w:r>
            <w:r>
              <w:rPr>
                <w:sz w:val="20"/>
                <w:szCs w:val="20"/>
              </w:rPr>
              <w:t>87,</w:t>
            </w:r>
            <w:r w:rsidRPr="009C25AF">
              <w:rPr>
                <w:sz w:val="20"/>
                <w:szCs w:val="20"/>
              </w:rPr>
              <w:t xml:space="preserve"> 95% CI</w:t>
            </w:r>
            <w:r>
              <w:rPr>
                <w:sz w:val="20"/>
                <w:szCs w:val="20"/>
              </w:rPr>
              <w:t xml:space="preserve"> [</w:t>
            </w:r>
            <w:r w:rsidRPr="009C25AF">
              <w:rPr>
                <w:sz w:val="20"/>
                <w:szCs w:val="20"/>
              </w:rPr>
              <w:t>1.05, 7.85</w:t>
            </w:r>
            <w:r>
              <w:rPr>
                <w:sz w:val="20"/>
                <w:szCs w:val="20"/>
              </w:rPr>
              <w:t>]</w:t>
            </w:r>
            <w:r w:rsidRPr="009C25AF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5F3FB6" w14:paraId="0910B7BF" w14:textId="77777777" w:rsidTr="0043200A">
        <w:tc>
          <w:tcPr>
            <w:tcW w:w="2245" w:type="dxa"/>
          </w:tcPr>
          <w:p w14:paraId="778B3E97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Fagundes</w:t>
            </w:r>
            <w:proofErr w:type="spellEnd"/>
            <w:r w:rsidRPr="00130653">
              <w:rPr>
                <w:sz w:val="20"/>
                <w:szCs w:val="20"/>
              </w:rPr>
              <w:t xml:space="preserve"> (2013)</w:t>
            </w:r>
            <w:r w:rsidR="00CD10A6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Fagundes&lt;/Author&gt;&lt;Year&gt;2013&lt;/Year&gt;&lt;RecNum&gt;713&lt;/RecNum&gt;&lt;DisplayText&gt;[84]&lt;/DisplayText&gt;&lt;record&gt;&lt;rec-number&gt;713&lt;/rec-number&gt;&lt;foreign-keys&gt;&lt;key app="EN" db-id="p2wsz9rdmz90w8evpvmx9txyefzeatevvrxx" timestamp="1477602029"&gt;713&lt;/key&gt;&lt;key app="ENWeb" db-id=""&gt;0&lt;/key&gt;&lt;/foreign-keys&gt;&lt;ref-type name="Journal Article"&gt;17&lt;/ref-type&gt;&lt;contributors&gt;&lt;authors&gt;&lt;author&gt;Fagundes, C. P.&lt;/author&gt;&lt;author&gt;Glaser, R.&lt;/author&gt;&lt;author&gt;Malarkey, W. B.&lt;/author&gt;&lt;author&gt;Kiecolt-Glaser, J. K.&lt;/author&gt;&lt;/authors&gt;&lt;/contributors&gt;&lt;auth-address&gt;Institute for Behavioral Medicine Research, Ohio State University College of Medicine, Columbus, OH 43210, USA. christopher.fagundes@osumc.edu&lt;/auth-address&gt;&lt;titles&gt;&lt;title&gt;Childhood adversity and herpesvirus latency in breast cancer survivors&lt;/title&gt;&lt;secondary-title&gt;Health Psychol&lt;/secondary-title&gt;&lt;/titles&gt;&lt;periodical&gt;&lt;full-title&gt;Health Psychol&lt;/full-title&gt;&lt;/periodical&gt;&lt;pages&gt;337-44&lt;/pages&gt;&lt;volume&gt;32&lt;/volume&gt;&lt;number&gt;3&lt;/number&gt;&lt;keywords&gt;&lt;keyword&gt;Adult&lt;/keyword&gt;&lt;keyword&gt;Antibodies, Viral/blood&lt;/keyword&gt;&lt;keyword&gt;Breast Neoplasms/psychology/therapy/*virology&lt;/keyword&gt;&lt;keyword&gt;Child&lt;/keyword&gt;&lt;keyword&gt;Cytomegalovirus/immunology/*physiology&lt;/keyword&gt;&lt;keyword&gt;Female&lt;/keyword&gt;&lt;keyword&gt;Follow-Up Studies&lt;/keyword&gt;&lt;keyword&gt;Herpesvirus 4, Human/immunology/*physiology&lt;/keyword&gt;&lt;keyword&gt;Humans&lt;/keyword&gt;&lt;keyword&gt;*Life Change Events&lt;/keyword&gt;&lt;keyword&gt;Middle Aged&lt;/keyword&gt;&lt;keyword&gt;Stress, Psychological/*physiopathology&lt;/keyword&gt;&lt;keyword&gt;Survivors/*psychology&lt;/keyword&gt;&lt;keyword&gt;*Virus Latency&lt;/keyword&gt;&lt;/keywords&gt;&lt;dates&gt;&lt;year&gt;2013&lt;/year&gt;&lt;pub-dates&gt;&lt;date&gt;Mar&lt;/date&gt;&lt;/pub-dates&gt;&lt;/dates&gt;&lt;isbn&gt;1930-7810 (Electronic)&amp;#xD;0278-6133 (Linking)&lt;/isbn&gt;&lt;accession-num&gt;22746260&lt;/accession-num&gt;&lt;urls&gt;&lt;related-urls&gt;&lt;url&gt;http://www.ncbi.nlm.nih.gov/pubmed/22746260&lt;/url&gt;&lt;/related-urls&gt;&lt;/urls&gt;&lt;custom2&gt;PMC4008097&lt;/custom2&gt;&lt;electronic-resource-num&gt;10.1037/a0028595&lt;/electronic-resource-num&gt;&lt;/record&gt;&lt;/Cite&gt;&lt;/EndNote&gt;</w:instrText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4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33ED2509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>N=108</w:t>
            </w:r>
          </w:p>
          <w:p w14:paraId="2BB29F9D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7EA21F9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Breast cancer survivors</w:t>
            </w:r>
          </w:p>
        </w:tc>
        <w:tc>
          <w:tcPr>
            <w:tcW w:w="2070" w:type="dxa"/>
          </w:tcPr>
          <w:p w14:paraId="2CA3416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Year not reported</w:t>
            </w:r>
          </w:p>
          <w:p w14:paraId="0E11840F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5103F34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51.</w:t>
            </w:r>
            <w:r>
              <w:rPr>
                <w:sz w:val="20"/>
                <w:szCs w:val="20"/>
              </w:rPr>
              <w:t>6</w:t>
            </w:r>
            <w:r w:rsidRPr="00020DB8">
              <w:rPr>
                <w:sz w:val="20"/>
                <w:szCs w:val="20"/>
              </w:rPr>
              <w:t xml:space="preserve"> years (9.</w:t>
            </w:r>
            <w:r>
              <w:rPr>
                <w:sz w:val="20"/>
                <w:szCs w:val="20"/>
              </w:rPr>
              <w:t>4</w:t>
            </w:r>
            <w:r w:rsidRPr="00020DB8">
              <w:rPr>
                <w:sz w:val="20"/>
                <w:szCs w:val="20"/>
              </w:rPr>
              <w:t>)</w:t>
            </w:r>
          </w:p>
          <w:p w14:paraId="1F992E6F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529715E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90.7% </w:t>
            </w:r>
            <w:r w:rsidR="00A64908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 xml:space="preserve">hite </w:t>
            </w:r>
          </w:p>
        </w:tc>
        <w:tc>
          <w:tcPr>
            <w:tcW w:w="1440" w:type="dxa"/>
          </w:tcPr>
          <w:p w14:paraId="093097B0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Hierarchical linear regression </w:t>
            </w:r>
          </w:p>
        </w:tc>
        <w:tc>
          <w:tcPr>
            <w:tcW w:w="2610" w:type="dxa"/>
          </w:tcPr>
          <w:p w14:paraId="28380112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>Summary childhood adversity score</w:t>
            </w:r>
            <w:r>
              <w:rPr>
                <w:sz w:val="20"/>
                <w:szCs w:val="20"/>
              </w:rPr>
              <w:t xml:space="preserve"> </w:t>
            </w:r>
            <w:r w:rsidRPr="002A78DF">
              <w:rPr>
                <w:sz w:val="20"/>
                <w:szCs w:val="20"/>
              </w:rPr>
              <w:t xml:space="preserve">based the following variables: </w:t>
            </w:r>
          </w:p>
          <w:p w14:paraId="078DE9FB" w14:textId="77777777" w:rsidR="0043200A" w:rsidRPr="009C25AF" w:rsidRDefault="0043200A" w:rsidP="0043200A">
            <w:pPr>
              <w:pStyle w:val="ListParagraph"/>
              <w:numPr>
                <w:ilvl w:val="0"/>
                <w:numId w:val="89"/>
              </w:numPr>
              <w:spacing w:after="0" w:line="240" w:lineRule="auto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Death of the mother or father</w:t>
            </w:r>
          </w:p>
          <w:p w14:paraId="6A55FEE0" w14:textId="77777777" w:rsidR="0043200A" w:rsidRPr="009C25AF" w:rsidRDefault="0043200A" w:rsidP="0043200A">
            <w:pPr>
              <w:pStyle w:val="ListParagraph"/>
              <w:numPr>
                <w:ilvl w:val="0"/>
                <w:numId w:val="89"/>
              </w:numPr>
              <w:spacing w:after="0" w:line="240" w:lineRule="auto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Severe parental marital problems</w:t>
            </w:r>
          </w:p>
          <w:p w14:paraId="001FB62A" w14:textId="77777777" w:rsidR="0043200A" w:rsidRPr="00C35981" w:rsidRDefault="0043200A" w:rsidP="0043200A">
            <w:pPr>
              <w:pStyle w:val="ListParagraph"/>
              <w:numPr>
                <w:ilvl w:val="0"/>
                <w:numId w:val="89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lastRenderedPageBreak/>
              <w:t>Immediate family member suffering from a mental illness o</w:t>
            </w:r>
            <w:r w:rsidRPr="00C35981">
              <w:rPr>
                <w:sz w:val="20"/>
                <w:szCs w:val="20"/>
              </w:rPr>
              <w:t>r abusing alcohol</w:t>
            </w:r>
          </w:p>
          <w:p w14:paraId="5B9C141E" w14:textId="77777777" w:rsidR="0043200A" w:rsidRPr="009F489F" w:rsidRDefault="0043200A" w:rsidP="0043200A">
            <w:pPr>
              <w:pStyle w:val="ListParagraph"/>
              <w:numPr>
                <w:ilvl w:val="0"/>
                <w:numId w:val="89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No close adult relationship </w:t>
            </w:r>
          </w:p>
        </w:tc>
        <w:tc>
          <w:tcPr>
            <w:tcW w:w="1620" w:type="dxa"/>
          </w:tcPr>
          <w:p w14:paraId="0DBC98D9" w14:textId="77777777" w:rsidR="0043200A" w:rsidRPr="005A727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lastRenderedPageBreak/>
              <w:t>Antibodies to two latent herpesviruses:</w:t>
            </w:r>
          </w:p>
          <w:p w14:paraId="17406572" w14:textId="77777777" w:rsidR="0043200A" w:rsidRPr="005A727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Epstein-Barr virus</w:t>
            </w:r>
          </w:p>
          <w:p w14:paraId="1C808B20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proofErr w:type="spellStart"/>
            <w:r w:rsidRPr="004D578B">
              <w:rPr>
                <w:sz w:val="20"/>
                <w:szCs w:val="20"/>
              </w:rPr>
              <w:t>Cytomegalo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 w:rsidRPr="004D578B">
              <w:rPr>
                <w:sz w:val="20"/>
                <w:szCs w:val="20"/>
              </w:rPr>
              <w:t>virus</w:t>
            </w:r>
          </w:p>
        </w:tc>
        <w:tc>
          <w:tcPr>
            <w:tcW w:w="3685" w:type="dxa"/>
          </w:tcPr>
          <w:p w14:paraId="0A6613C2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Childhood adversity</w:t>
            </w:r>
            <w:r w:rsidRPr="004D578B">
              <w:rPr>
                <w:sz w:val="20"/>
                <w:szCs w:val="20"/>
              </w:rPr>
              <w:t xml:space="preserve"> was associated with elevated </w:t>
            </w:r>
            <w:r w:rsidRPr="005A727B">
              <w:rPr>
                <w:sz w:val="20"/>
                <w:szCs w:val="20"/>
              </w:rPr>
              <w:t>Epstein-Barr virus</w:t>
            </w:r>
            <w:r w:rsidRPr="004D578B">
              <w:rPr>
                <w:sz w:val="20"/>
                <w:szCs w:val="20"/>
              </w:rPr>
              <w:t xml:space="preserve"> (</w:t>
            </w:r>
            <w:r w:rsidRPr="004D578B">
              <w:rPr>
                <w:sz w:val="20"/>
                <w:szCs w:val="20"/>
                <w:lang w:val="el-GR"/>
              </w:rPr>
              <w:t>β</w:t>
            </w:r>
            <w:r w:rsidRPr="005F3FB6">
              <w:rPr>
                <w:sz w:val="20"/>
                <w:szCs w:val="20"/>
              </w:rPr>
              <w:t xml:space="preserve"> = 0.08, </w:t>
            </w:r>
            <w:r w:rsidRPr="000C6738">
              <w:rPr>
                <w:i/>
                <w:sz w:val="20"/>
                <w:szCs w:val="20"/>
              </w:rPr>
              <w:t>p</w:t>
            </w:r>
            <w:r w:rsidRPr="005F3FB6">
              <w:rPr>
                <w:sz w:val="20"/>
                <w:szCs w:val="20"/>
              </w:rPr>
              <w:t xml:space="preserve"> = .05) and </w:t>
            </w:r>
            <w:proofErr w:type="spellStart"/>
            <w:r w:rsidRPr="004D578B">
              <w:rPr>
                <w:sz w:val="20"/>
                <w:szCs w:val="20"/>
              </w:rPr>
              <w:t>Cytomegalo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 w:rsidRPr="004D578B">
              <w:rPr>
                <w:sz w:val="20"/>
                <w:szCs w:val="20"/>
              </w:rPr>
              <w:t>virus</w:t>
            </w:r>
            <w:r w:rsidRPr="005F3FB6">
              <w:rPr>
                <w:sz w:val="20"/>
                <w:szCs w:val="20"/>
              </w:rPr>
              <w:t xml:space="preserve"> antibody titers (</w:t>
            </w:r>
            <w:r w:rsidRPr="005F3FB6">
              <w:rPr>
                <w:sz w:val="20"/>
                <w:szCs w:val="20"/>
                <w:lang w:val="el-GR"/>
              </w:rPr>
              <w:t>β</w:t>
            </w:r>
            <w:r w:rsidRPr="005F3FB6">
              <w:rPr>
                <w:sz w:val="20"/>
                <w:szCs w:val="20"/>
              </w:rPr>
              <w:t>2 = 0.17,</w:t>
            </w:r>
            <w:r w:rsidRPr="000C6738">
              <w:rPr>
                <w:i/>
                <w:sz w:val="20"/>
                <w:szCs w:val="20"/>
              </w:rPr>
              <w:t xml:space="preserve"> p</w:t>
            </w:r>
            <w:r w:rsidRPr="005F3FB6">
              <w:rPr>
                <w:sz w:val="20"/>
                <w:szCs w:val="20"/>
              </w:rPr>
              <w:t xml:space="preserve"> = .04).</w:t>
            </w:r>
          </w:p>
        </w:tc>
      </w:tr>
      <w:tr w:rsidR="0043200A" w:rsidRPr="004D578B" w14:paraId="546AF656" w14:textId="77777777" w:rsidTr="0043200A">
        <w:tc>
          <w:tcPr>
            <w:tcW w:w="2245" w:type="dxa"/>
          </w:tcPr>
          <w:p w14:paraId="6165CBB0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Friedman (2008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GcmllZG1hbjwvQXV0aG9yPjxZZWFyPjIwMDg8L1llYXI+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GcmllZG1hbjwvQXV0aG9yPjxZZWFyPjIwMDg8L1llYXI+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5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19440CB6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,383</w:t>
            </w:r>
          </w:p>
          <w:p w14:paraId="62A85990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6F80D309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Men who have se</w:t>
            </w:r>
            <w:r>
              <w:rPr>
                <w:sz w:val="20"/>
                <w:szCs w:val="20"/>
              </w:rPr>
              <w:t xml:space="preserve">x </w:t>
            </w:r>
            <w:r w:rsidRPr="00020DB8">
              <w:rPr>
                <w:sz w:val="20"/>
                <w:szCs w:val="20"/>
              </w:rPr>
              <w:t>with men (MSM) from the Urban Men’s Health Study</w:t>
            </w:r>
          </w:p>
        </w:tc>
        <w:tc>
          <w:tcPr>
            <w:tcW w:w="2070" w:type="dxa"/>
          </w:tcPr>
          <w:p w14:paraId="3C2CE56C" w14:textId="77777777" w:rsidR="0043200A" w:rsidRPr="00020DB8" w:rsidRDefault="0043200A" w:rsidP="00EC7B34">
            <w:pPr>
              <w:rPr>
                <w:color w:val="000000"/>
                <w:sz w:val="20"/>
                <w:szCs w:val="20"/>
              </w:rPr>
            </w:pPr>
            <w:r w:rsidRPr="00020DB8">
              <w:rPr>
                <w:color w:val="000000"/>
                <w:sz w:val="20"/>
                <w:szCs w:val="20"/>
              </w:rPr>
              <w:t>1996-1998</w:t>
            </w:r>
          </w:p>
          <w:p w14:paraId="216A4278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0484AE18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32.5 years </w:t>
            </w:r>
            <w:r>
              <w:rPr>
                <w:sz w:val="20"/>
                <w:szCs w:val="20"/>
              </w:rPr>
              <w:t>(SD not reported; Age r</w:t>
            </w:r>
            <w:r w:rsidRPr="00020DB8">
              <w:rPr>
                <w:sz w:val="20"/>
                <w:szCs w:val="20"/>
              </w:rPr>
              <w:t>ange</w:t>
            </w:r>
            <w:r>
              <w:rPr>
                <w:sz w:val="20"/>
                <w:szCs w:val="20"/>
              </w:rPr>
              <w:t>:</w:t>
            </w:r>
            <w:r w:rsidRPr="00020DB8">
              <w:rPr>
                <w:sz w:val="20"/>
                <w:szCs w:val="20"/>
              </w:rPr>
              <w:t xml:space="preserve"> 18-40</w:t>
            </w:r>
            <w:r>
              <w:rPr>
                <w:sz w:val="20"/>
                <w:szCs w:val="20"/>
              </w:rPr>
              <w:t xml:space="preserve"> years)</w:t>
            </w:r>
          </w:p>
          <w:p w14:paraId="7117808B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2DAB4CAF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7.1% </w:t>
            </w:r>
            <w:r w:rsidR="00A64908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1FA9968A" w14:textId="77777777" w:rsidR="00A64908" w:rsidRPr="00020DB8" w:rsidRDefault="00A64908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.8% Hispanic</w:t>
            </w:r>
          </w:p>
          <w:p w14:paraId="4800F21E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67553566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Multiple regression </w:t>
            </w:r>
          </w:p>
        </w:tc>
        <w:tc>
          <w:tcPr>
            <w:tcW w:w="2610" w:type="dxa"/>
          </w:tcPr>
          <w:p w14:paraId="4AEE755A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Exposure to the following early adversities:</w:t>
            </w:r>
          </w:p>
          <w:p w14:paraId="3918DBBB" w14:textId="77777777" w:rsidR="0043200A" w:rsidRPr="009C25AF" w:rsidRDefault="0043200A" w:rsidP="0043200A">
            <w:pPr>
              <w:pStyle w:val="ListParagraph"/>
              <w:numPr>
                <w:ilvl w:val="0"/>
                <w:numId w:val="88"/>
              </w:numPr>
              <w:spacing w:after="0" w:line="240" w:lineRule="auto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CPA</w:t>
            </w:r>
          </w:p>
          <w:p w14:paraId="09B26D34" w14:textId="77777777" w:rsidR="0043200A" w:rsidRPr="00C35981" w:rsidRDefault="0043200A" w:rsidP="0043200A">
            <w:pPr>
              <w:pStyle w:val="ListParagraph"/>
              <w:numPr>
                <w:ilvl w:val="0"/>
                <w:numId w:val="88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Gay-related </w:t>
            </w:r>
            <w:r w:rsidRPr="00C35981">
              <w:rPr>
                <w:sz w:val="20"/>
                <w:szCs w:val="20"/>
              </w:rPr>
              <w:t>harassment</w:t>
            </w:r>
          </w:p>
          <w:p w14:paraId="1D141652" w14:textId="77777777" w:rsidR="0043200A" w:rsidRPr="009F489F" w:rsidRDefault="0043200A" w:rsidP="0043200A">
            <w:pPr>
              <w:pStyle w:val="ListParagraph"/>
              <w:numPr>
                <w:ilvl w:val="0"/>
                <w:numId w:val="88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Forced sex </w:t>
            </w:r>
          </w:p>
        </w:tc>
        <w:tc>
          <w:tcPr>
            <w:tcW w:w="1620" w:type="dxa"/>
          </w:tcPr>
          <w:p w14:paraId="26A904A2" w14:textId="77777777" w:rsidR="0043200A" w:rsidRPr="005A727B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HIV infection</w:t>
            </w:r>
          </w:p>
        </w:tc>
        <w:tc>
          <w:tcPr>
            <w:tcW w:w="3685" w:type="dxa"/>
          </w:tcPr>
          <w:p w14:paraId="3D238136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  <w:u w:val="single"/>
              </w:rPr>
              <w:t>Forced sex</w:t>
            </w:r>
            <w:r w:rsidRPr="004D578B">
              <w:rPr>
                <w:sz w:val="20"/>
                <w:szCs w:val="20"/>
              </w:rPr>
              <w:t xml:space="preserve"> (compared to those without) was associated with HIV seropositive (</w:t>
            </w:r>
            <w:r w:rsidRPr="004D578B">
              <w:rPr>
                <w:sz w:val="20"/>
                <w:szCs w:val="20"/>
                <w:lang w:val="el-GR"/>
              </w:rPr>
              <w:t>β</w:t>
            </w:r>
            <w:r w:rsidRPr="004D578B">
              <w:rPr>
                <w:sz w:val="20"/>
                <w:szCs w:val="20"/>
              </w:rPr>
              <w:t xml:space="preserve"> = 1.45, </w:t>
            </w:r>
            <w:r w:rsidRPr="000C6738">
              <w:rPr>
                <w:i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</w:t>
            </w:r>
            <w:r w:rsidRPr="004D578B">
              <w:rPr>
                <w:sz w:val="20"/>
                <w:szCs w:val="20"/>
              </w:rPr>
              <w:t>&lt; .05)</w:t>
            </w:r>
            <w:r>
              <w:rPr>
                <w:sz w:val="20"/>
                <w:szCs w:val="20"/>
              </w:rPr>
              <w:t>.</w:t>
            </w:r>
          </w:p>
          <w:p w14:paraId="1620BD9A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  <w:p w14:paraId="01166D47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There were no other significant associations.</w:t>
            </w:r>
          </w:p>
        </w:tc>
      </w:tr>
      <w:tr w:rsidR="0043200A" w:rsidRPr="005A727B" w14:paraId="0824181A" w14:textId="77777777" w:rsidTr="0043200A">
        <w:tc>
          <w:tcPr>
            <w:tcW w:w="2245" w:type="dxa"/>
          </w:tcPr>
          <w:p w14:paraId="26792E44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Mim</w:t>
            </w:r>
            <w:r w:rsidRPr="00130653">
              <w:rPr>
                <w:sz w:val="20"/>
                <w:szCs w:val="20"/>
              </w:rPr>
              <w:t>iaga</w:t>
            </w:r>
            <w:proofErr w:type="spellEnd"/>
            <w:r w:rsidRPr="00130653">
              <w:rPr>
                <w:sz w:val="20"/>
                <w:szCs w:val="20"/>
              </w:rPr>
              <w:t xml:space="preserve"> (2009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NaW1pYWdhPC9BdXRob3I+PFllYXI+MjAwOTwvWWVhcj48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aW1pYWdhPC9BdXRob3I+PFllYXI+MjAwOTwvWWVhcj48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6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11F0B0A9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>N=4,295</w:t>
            </w:r>
          </w:p>
          <w:p w14:paraId="59B60195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3667A83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The EXPLORE study: a randomized HIV prevention trial among MSM</w:t>
            </w:r>
          </w:p>
        </w:tc>
        <w:tc>
          <w:tcPr>
            <w:tcW w:w="2070" w:type="dxa"/>
          </w:tcPr>
          <w:p w14:paraId="41AC2B5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9-2001</w:t>
            </w:r>
          </w:p>
          <w:p w14:paraId="050712F5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7B6EE18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% &lt;25 years</w:t>
            </w:r>
          </w:p>
          <w:p w14:paraId="67CEA513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60% 26-40 years</w:t>
            </w:r>
          </w:p>
          <w:p w14:paraId="7D9FAA2F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1% 40</w:t>
            </w:r>
            <w:r>
              <w:rPr>
                <w:sz w:val="20"/>
                <w:szCs w:val="20"/>
              </w:rPr>
              <w:t>+</w:t>
            </w:r>
            <w:r w:rsidRPr="00020DB8">
              <w:rPr>
                <w:sz w:val="20"/>
                <w:szCs w:val="20"/>
              </w:rPr>
              <w:t xml:space="preserve"> years </w:t>
            </w:r>
          </w:p>
          <w:p w14:paraId="7150B69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(Mean age and SD not reported)</w:t>
            </w:r>
          </w:p>
          <w:p w14:paraId="4078F5A7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7B74CFD2" w14:textId="77777777" w:rsidR="0043200A" w:rsidRDefault="007C27BC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2.6</w:t>
            </w:r>
            <w:r w:rsidR="0043200A" w:rsidRPr="002A78DF">
              <w:rPr>
                <w:sz w:val="20"/>
                <w:szCs w:val="20"/>
              </w:rPr>
              <w:t xml:space="preserve">% </w:t>
            </w:r>
            <w:r w:rsidR="00E25669">
              <w:rPr>
                <w:sz w:val="20"/>
                <w:szCs w:val="20"/>
              </w:rPr>
              <w:t>W</w:t>
            </w:r>
            <w:r w:rsidR="0043200A" w:rsidRPr="002A78DF">
              <w:rPr>
                <w:sz w:val="20"/>
                <w:szCs w:val="20"/>
              </w:rPr>
              <w:t xml:space="preserve">hite </w:t>
            </w:r>
          </w:p>
          <w:p w14:paraId="4B55A86B" w14:textId="77777777" w:rsidR="00E25669" w:rsidRPr="002A78DF" w:rsidRDefault="00E25669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  <w:r w:rsidR="007C27BC">
              <w:rPr>
                <w:sz w:val="20"/>
                <w:szCs w:val="20"/>
              </w:rPr>
              <w:t>.2</w:t>
            </w:r>
            <w:r>
              <w:rPr>
                <w:sz w:val="20"/>
                <w:szCs w:val="20"/>
              </w:rPr>
              <w:t>% Hispanic</w:t>
            </w:r>
          </w:p>
        </w:tc>
        <w:tc>
          <w:tcPr>
            <w:tcW w:w="1440" w:type="dxa"/>
          </w:tcPr>
          <w:p w14:paraId="302AF7E6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 xml:space="preserve">Cox </w:t>
            </w:r>
            <w:r>
              <w:rPr>
                <w:sz w:val="20"/>
                <w:szCs w:val="20"/>
              </w:rPr>
              <w:t>p</w:t>
            </w:r>
            <w:r w:rsidRPr="009C25AF">
              <w:rPr>
                <w:sz w:val="20"/>
                <w:szCs w:val="20"/>
              </w:rPr>
              <w:t xml:space="preserve">roportional </w:t>
            </w:r>
            <w:r>
              <w:rPr>
                <w:sz w:val="20"/>
                <w:szCs w:val="20"/>
              </w:rPr>
              <w:t>h</w:t>
            </w:r>
            <w:r w:rsidRPr="009C25AF">
              <w:rPr>
                <w:sz w:val="20"/>
                <w:szCs w:val="20"/>
              </w:rPr>
              <w:t xml:space="preserve">azards </w:t>
            </w:r>
            <w:r>
              <w:rPr>
                <w:sz w:val="20"/>
                <w:szCs w:val="20"/>
              </w:rPr>
              <w:t>r</w:t>
            </w:r>
            <w:r w:rsidRPr="009C25AF">
              <w:rPr>
                <w:sz w:val="20"/>
                <w:szCs w:val="20"/>
              </w:rPr>
              <w:t xml:space="preserve">egression </w:t>
            </w:r>
          </w:p>
        </w:tc>
        <w:tc>
          <w:tcPr>
            <w:tcW w:w="2610" w:type="dxa"/>
          </w:tcPr>
          <w:p w14:paraId="7B750306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53020087" w14:textId="77777777" w:rsidR="0043200A" w:rsidRPr="00C673A0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HIV infection </w:t>
            </w:r>
          </w:p>
        </w:tc>
        <w:tc>
          <w:tcPr>
            <w:tcW w:w="3685" w:type="dxa"/>
          </w:tcPr>
          <w:p w14:paraId="0EDB24EC" w14:textId="77777777" w:rsidR="0043200A" w:rsidRPr="005A727B" w:rsidRDefault="0043200A" w:rsidP="00EC7B34">
            <w:pPr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  <w:u w:val="single"/>
              </w:rPr>
              <w:t>A history of CSA</w:t>
            </w:r>
            <w:r w:rsidRPr="009F489F">
              <w:rPr>
                <w:sz w:val="20"/>
                <w:szCs w:val="20"/>
              </w:rPr>
              <w:t xml:space="preserve"> (compared to no CSA) was associated with HI</w:t>
            </w:r>
            <w:r w:rsidRPr="005A727B">
              <w:rPr>
                <w:sz w:val="20"/>
                <w:szCs w:val="20"/>
              </w:rPr>
              <w:t xml:space="preserve">V infection (adjusted HR = 1.30, 95% CI </w:t>
            </w:r>
            <w:r>
              <w:rPr>
                <w:sz w:val="20"/>
                <w:szCs w:val="20"/>
              </w:rPr>
              <w:t>[</w:t>
            </w:r>
            <w:r w:rsidRPr="005A727B">
              <w:rPr>
                <w:sz w:val="20"/>
                <w:szCs w:val="20"/>
              </w:rPr>
              <w:t>1.02, 1.69</w:t>
            </w:r>
            <w:r>
              <w:rPr>
                <w:sz w:val="20"/>
                <w:szCs w:val="20"/>
              </w:rPr>
              <w:t>]</w:t>
            </w:r>
            <w:r w:rsidRPr="005A727B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  <w:r w:rsidRPr="005A727B">
              <w:rPr>
                <w:sz w:val="20"/>
                <w:szCs w:val="20"/>
              </w:rPr>
              <w:t xml:space="preserve"> </w:t>
            </w:r>
          </w:p>
        </w:tc>
      </w:tr>
      <w:tr w:rsidR="0043200A" w:rsidRPr="009F489F" w14:paraId="720E336E" w14:textId="77777777" w:rsidTr="0043200A">
        <w:tc>
          <w:tcPr>
            <w:tcW w:w="2245" w:type="dxa"/>
          </w:tcPr>
          <w:p w14:paraId="6BBD50EB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Phillips (201</w:t>
            </w:r>
            <w:r w:rsidR="00CD10A6">
              <w:rPr>
                <w:sz w:val="20"/>
                <w:szCs w:val="20"/>
              </w:rPr>
              <w:t>4</w:t>
            </w:r>
            <w:r w:rsidRPr="0065734A">
              <w:rPr>
                <w:sz w:val="20"/>
                <w:szCs w:val="20"/>
              </w:rPr>
              <w:t>)</w:t>
            </w:r>
            <w:r w:rsidR="00CD10A6">
              <w:rPr>
                <w:sz w:val="20"/>
                <w:szCs w:val="20"/>
              </w:rPr>
              <w:fldChar w:fldCharType="begin">
                <w:fldData xml:space="preserve">PEVuZE5vdGU+PENpdGU+PEF1dGhvcj5QaGlsbGlwczwvQXV0aG9yPjxZZWFyPjIwMTQ8L1llYXI+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QaGlsbGlwczwvQXV0aG9yPjxZZWFyPjIwMTQ8L1llYXI+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CD10A6">
              <w:rPr>
                <w:sz w:val="20"/>
                <w:szCs w:val="20"/>
              </w:rPr>
            </w:r>
            <w:r w:rsidR="00CD10A6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7]</w:t>
            </w:r>
            <w:r w:rsidR="00CD10A6">
              <w:rPr>
                <w:sz w:val="20"/>
                <w:szCs w:val="20"/>
              </w:rPr>
              <w:fldChar w:fldCharType="end"/>
            </w:r>
          </w:p>
          <w:p w14:paraId="58D63F68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500</w:t>
            </w:r>
          </w:p>
          <w:p w14:paraId="2E4B5252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1AA1EFF4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National HIV Behavioral Surveillance System: MSM from Washington, DC </w:t>
            </w:r>
          </w:p>
        </w:tc>
        <w:tc>
          <w:tcPr>
            <w:tcW w:w="2070" w:type="dxa"/>
          </w:tcPr>
          <w:p w14:paraId="517F2726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8</w:t>
            </w:r>
          </w:p>
          <w:p w14:paraId="160DCFE6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2AED5E08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</w:t>
            </w:r>
            <w:r w:rsidRPr="00020DB8">
              <w:rPr>
                <w:sz w:val="20"/>
                <w:szCs w:val="20"/>
              </w:rPr>
              <w:t>62.8%</w:t>
            </w:r>
            <w:r>
              <w:rPr>
                <w:sz w:val="20"/>
                <w:szCs w:val="20"/>
              </w:rPr>
              <w:t xml:space="preserve"> aged 18-35 years)</w:t>
            </w:r>
          </w:p>
          <w:p w14:paraId="6F3D2A93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1897492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1.7% </w:t>
            </w:r>
            <w:r w:rsidR="007C27BC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EDE51D4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31F62B1A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Exposure to </w:t>
            </w:r>
            <w:r w:rsidRPr="009C25AF">
              <w:rPr>
                <w:sz w:val="20"/>
                <w:szCs w:val="20"/>
              </w:rPr>
              <w:t>CSA</w:t>
            </w:r>
          </w:p>
        </w:tc>
        <w:tc>
          <w:tcPr>
            <w:tcW w:w="1620" w:type="dxa"/>
          </w:tcPr>
          <w:p w14:paraId="4BE04C4D" w14:textId="77777777" w:rsidR="0043200A" w:rsidRPr="00C673A0" w:rsidRDefault="0043200A" w:rsidP="00EC7B34">
            <w:pPr>
              <w:ind w:left="163" w:hanging="163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HIV infection </w:t>
            </w:r>
          </w:p>
        </w:tc>
        <w:tc>
          <w:tcPr>
            <w:tcW w:w="3685" w:type="dxa"/>
          </w:tcPr>
          <w:p w14:paraId="76DC073A" w14:textId="77777777" w:rsidR="0043200A" w:rsidRPr="009F489F" w:rsidRDefault="0043200A" w:rsidP="00EC7B34">
            <w:pPr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  <w:u w:val="single"/>
              </w:rPr>
              <w:t>A history of CSA</w:t>
            </w:r>
            <w:r w:rsidRPr="009F489F">
              <w:rPr>
                <w:sz w:val="20"/>
                <w:szCs w:val="20"/>
              </w:rPr>
              <w:t xml:space="preserve"> was more likely among HIV-positive MSM compared to HIV negative MSM (AOR</w:t>
            </w:r>
            <w:r>
              <w:rPr>
                <w:sz w:val="20"/>
                <w:szCs w:val="20"/>
              </w:rPr>
              <w:t xml:space="preserve"> </w:t>
            </w:r>
            <w:r w:rsidRPr="009F489F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9F489F">
              <w:rPr>
                <w:sz w:val="20"/>
                <w:szCs w:val="20"/>
              </w:rPr>
              <w:t xml:space="preserve">4.19, 95% CI </w:t>
            </w:r>
            <w:r>
              <w:rPr>
                <w:sz w:val="20"/>
                <w:szCs w:val="20"/>
              </w:rPr>
              <w:t>[</w:t>
            </w:r>
            <w:r w:rsidRPr="009F489F">
              <w:rPr>
                <w:sz w:val="20"/>
                <w:szCs w:val="20"/>
              </w:rPr>
              <w:t>2.26, 7.75</w:t>
            </w:r>
            <w:r>
              <w:rPr>
                <w:sz w:val="20"/>
                <w:szCs w:val="20"/>
              </w:rPr>
              <w:t>]</w:t>
            </w:r>
            <w:r w:rsidRPr="009F489F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5F3FB6" w14:paraId="5AE82C2D" w14:textId="77777777" w:rsidTr="0043200A">
        <w:tc>
          <w:tcPr>
            <w:tcW w:w="2245" w:type="dxa"/>
          </w:tcPr>
          <w:p w14:paraId="25D7EA70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Reisner</w:t>
            </w:r>
            <w:proofErr w:type="spellEnd"/>
            <w:r w:rsidRPr="0065734A">
              <w:rPr>
                <w:sz w:val="20"/>
                <w:szCs w:val="20"/>
              </w:rPr>
              <w:t xml:space="preserve"> (2011)</w:t>
            </w:r>
            <w:r w:rsidR="00013A38">
              <w:rPr>
                <w:sz w:val="20"/>
                <w:szCs w:val="20"/>
              </w:rPr>
              <w:fldChar w:fldCharType="begin">
                <w:fldData xml:space="preserve">PEVuZE5vdGU+PENpdGU+PEF1dGhvcj5SZWlzbmVyPC9BdXRob3I+PFllYXI+MjAxMTwvWWVhcj48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SZWlzbmVyPC9BdXRob3I+PFllYXI+MjAxMTwvWWVhcj48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013A38">
              <w:rPr>
                <w:sz w:val="20"/>
                <w:szCs w:val="20"/>
              </w:rPr>
            </w:r>
            <w:r w:rsidR="00013A3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8]</w:t>
            </w:r>
            <w:r w:rsidR="00013A38">
              <w:rPr>
                <w:sz w:val="20"/>
                <w:szCs w:val="20"/>
              </w:rPr>
              <w:fldChar w:fldCharType="end"/>
            </w:r>
          </w:p>
          <w:p w14:paraId="67499EAE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3,274</w:t>
            </w:r>
          </w:p>
          <w:p w14:paraId="0E596ACE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1763226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NESARC, </w:t>
            </w:r>
            <w:r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ave 2</w:t>
            </w:r>
          </w:p>
        </w:tc>
        <w:tc>
          <w:tcPr>
            <w:tcW w:w="2070" w:type="dxa"/>
          </w:tcPr>
          <w:p w14:paraId="512B7A6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4-2005</w:t>
            </w:r>
          </w:p>
          <w:p w14:paraId="0C045322" w14:textId="77777777" w:rsidR="0043200A" w:rsidRPr="00020DB8" w:rsidRDefault="0043200A" w:rsidP="00EC7B34">
            <w:pPr>
              <w:rPr>
                <w:rFonts w:eastAsia="Times New Roman" w:cs="Times New Roman"/>
                <w:sz w:val="20"/>
                <w:szCs w:val="20"/>
              </w:rPr>
            </w:pPr>
          </w:p>
          <w:p w14:paraId="1CF60749" w14:textId="77777777" w:rsidR="0043200A" w:rsidRDefault="0043200A" w:rsidP="00EC7B34">
            <w:pPr>
              <w:rPr>
                <w:rFonts w:eastAsia="Times New Roman" w:cs="Times New Roman"/>
                <w:sz w:val="20"/>
                <w:szCs w:val="20"/>
              </w:rPr>
            </w:pPr>
            <w:r w:rsidRPr="00020DB8">
              <w:rPr>
                <w:rFonts w:eastAsia="Times New Roman" w:cs="Times New Roman"/>
                <w:sz w:val="20"/>
                <w:szCs w:val="20"/>
              </w:rPr>
              <w:t>47.6 years</w:t>
            </w:r>
          </w:p>
          <w:p w14:paraId="25823D62" w14:textId="77777777" w:rsidR="0043200A" w:rsidRPr="00020DB8" w:rsidRDefault="0043200A" w:rsidP="00EC7B34">
            <w:pPr>
              <w:rPr>
                <w:rFonts w:cs="Times New Roman"/>
                <w:sz w:val="20"/>
                <w:szCs w:val="20"/>
              </w:rPr>
            </w:pPr>
            <w:r w:rsidRPr="00020DB8">
              <w:rPr>
                <w:rFonts w:eastAsia="Times New Roman" w:cs="Times New Roman"/>
                <w:sz w:val="20"/>
                <w:szCs w:val="20"/>
              </w:rPr>
              <w:t>(SD not reported)</w:t>
            </w:r>
          </w:p>
          <w:p w14:paraId="1079A57B" w14:textId="77777777" w:rsidR="0043200A" w:rsidRPr="00020DB8" w:rsidRDefault="0043200A" w:rsidP="00EC7B34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% female</w:t>
            </w:r>
          </w:p>
          <w:p w14:paraId="25CE2119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76.1% </w:t>
            </w:r>
            <w:r w:rsidR="007C27BC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6FD88582" w14:textId="77777777" w:rsidR="007C27BC" w:rsidRPr="00020DB8" w:rsidRDefault="007C27BC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13.1% Hispanic </w:t>
            </w:r>
          </w:p>
        </w:tc>
        <w:tc>
          <w:tcPr>
            <w:tcW w:w="1440" w:type="dxa"/>
          </w:tcPr>
          <w:p w14:paraId="6086CCBA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Logistic regression; A</w:t>
            </w:r>
            <w:r w:rsidRPr="002A78DF">
              <w:rPr>
                <w:sz w:val="20"/>
                <w:szCs w:val="20"/>
              </w:rPr>
              <w:t xml:space="preserve">ttributable risk fraction </w:t>
            </w:r>
          </w:p>
        </w:tc>
        <w:tc>
          <w:tcPr>
            <w:tcW w:w="2610" w:type="dxa"/>
          </w:tcPr>
          <w:p w14:paraId="2E68E931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Summary adversity score,  based the following variables: </w:t>
            </w:r>
          </w:p>
          <w:p w14:paraId="09C6CCAE" w14:textId="77777777" w:rsidR="0043200A" w:rsidRPr="009C25AF" w:rsidRDefault="0043200A" w:rsidP="0043200A">
            <w:pPr>
              <w:pStyle w:val="ListParagraph"/>
              <w:numPr>
                <w:ilvl w:val="0"/>
                <w:numId w:val="87"/>
              </w:numPr>
              <w:spacing w:after="0" w:line="240" w:lineRule="auto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CPA</w:t>
            </w:r>
          </w:p>
          <w:p w14:paraId="2AA6D474" w14:textId="77777777" w:rsidR="0043200A" w:rsidRPr="00C35981" w:rsidRDefault="0043200A" w:rsidP="0043200A">
            <w:pPr>
              <w:pStyle w:val="ListParagraph"/>
              <w:numPr>
                <w:ilvl w:val="0"/>
                <w:numId w:val="87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CSA</w:t>
            </w:r>
          </w:p>
          <w:p w14:paraId="5D31242E" w14:textId="77777777" w:rsidR="0043200A" w:rsidRPr="00C35981" w:rsidRDefault="0043200A" w:rsidP="0043200A">
            <w:pPr>
              <w:pStyle w:val="ListParagraph"/>
              <w:numPr>
                <w:ilvl w:val="0"/>
                <w:numId w:val="87"/>
              </w:numPr>
              <w:spacing w:after="0" w:line="240" w:lineRule="auto"/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lastRenderedPageBreak/>
              <w:t>Emotional abuse</w:t>
            </w:r>
          </w:p>
          <w:p w14:paraId="4145E1D6" w14:textId="77777777" w:rsidR="0043200A" w:rsidRPr="009F489F" w:rsidRDefault="0043200A" w:rsidP="0043200A">
            <w:pPr>
              <w:pStyle w:val="ListParagraph"/>
              <w:numPr>
                <w:ilvl w:val="0"/>
                <w:numId w:val="87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Neglect</w:t>
            </w:r>
          </w:p>
          <w:p w14:paraId="30F5A283" w14:textId="77777777" w:rsidR="0043200A" w:rsidRPr="005A727B" w:rsidRDefault="0043200A" w:rsidP="0043200A">
            <w:pPr>
              <w:pStyle w:val="ListParagraph"/>
              <w:numPr>
                <w:ilvl w:val="0"/>
                <w:numId w:val="87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Witnessing parental violence</w:t>
            </w:r>
          </w:p>
        </w:tc>
        <w:tc>
          <w:tcPr>
            <w:tcW w:w="1620" w:type="dxa"/>
          </w:tcPr>
          <w:p w14:paraId="5A685846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>HIV infection</w:t>
            </w:r>
          </w:p>
        </w:tc>
        <w:tc>
          <w:tcPr>
            <w:tcW w:w="3685" w:type="dxa"/>
          </w:tcPr>
          <w:p w14:paraId="700F69B7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Each additional adversity</w:t>
            </w:r>
            <w:r w:rsidRPr="004D578B">
              <w:rPr>
                <w:sz w:val="20"/>
                <w:szCs w:val="20"/>
              </w:rPr>
              <w:t xml:space="preserve"> was associated with an elevated odds of HIV infection (AOR = 1.32, 95% CI </w:t>
            </w:r>
            <w:r>
              <w:rPr>
                <w:sz w:val="20"/>
                <w:szCs w:val="20"/>
              </w:rPr>
              <w:t>[</w:t>
            </w:r>
            <w:r w:rsidRPr="004D578B">
              <w:rPr>
                <w:sz w:val="20"/>
                <w:szCs w:val="20"/>
              </w:rPr>
              <w:t>1.16, 1.50</w:t>
            </w:r>
            <w:r>
              <w:rPr>
                <w:sz w:val="20"/>
                <w:szCs w:val="20"/>
              </w:rPr>
              <w:t>]</w:t>
            </w:r>
            <w:r w:rsidRPr="004D578B">
              <w:rPr>
                <w:sz w:val="20"/>
                <w:szCs w:val="20"/>
              </w:rPr>
              <w:t xml:space="preserve">). </w:t>
            </w:r>
          </w:p>
          <w:p w14:paraId="1A578E17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  <w:p w14:paraId="2BF2BE88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2A78DF">
              <w:rPr>
                <w:sz w:val="20"/>
                <w:szCs w:val="20"/>
              </w:rPr>
              <w:t>ttributable risk fraction</w:t>
            </w:r>
            <w:r w:rsidRPr="004D578B">
              <w:rPr>
                <w:sz w:val="20"/>
                <w:szCs w:val="20"/>
              </w:rPr>
              <w:t xml:space="preserve"> of any </w:t>
            </w:r>
            <w:r w:rsidRPr="005F3FB6">
              <w:rPr>
                <w:sz w:val="20"/>
                <w:szCs w:val="20"/>
                <w:u w:val="single"/>
              </w:rPr>
              <w:t>early life adversity</w:t>
            </w:r>
            <w:r w:rsidRPr="005F3FB6">
              <w:rPr>
                <w:sz w:val="20"/>
                <w:szCs w:val="20"/>
              </w:rPr>
              <w:t xml:space="preserve"> on HIV infection = 0.1776</w:t>
            </w:r>
            <w:r>
              <w:rPr>
                <w:sz w:val="20"/>
                <w:szCs w:val="20"/>
              </w:rPr>
              <w:t>.</w:t>
            </w:r>
          </w:p>
          <w:p w14:paraId="1A842766" w14:textId="77777777" w:rsidR="0043200A" w:rsidRPr="005F3FB6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5F3FB6" w14:paraId="507E7BA3" w14:textId="77777777" w:rsidTr="0043200A">
        <w:tc>
          <w:tcPr>
            <w:tcW w:w="2245" w:type="dxa"/>
          </w:tcPr>
          <w:p w14:paraId="17F39610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lastRenderedPageBreak/>
              <w:t>Rosenberg (2007)</w:t>
            </w:r>
            <w:r w:rsidR="00013A38">
              <w:rPr>
                <w:sz w:val="20"/>
                <w:szCs w:val="20"/>
              </w:rPr>
              <w:fldChar w:fldCharType="begin">
                <w:fldData xml:space="preserve">PEVuZE5vdGU+PENpdGU+PEF1dGhvcj5Sb3NlbmJlcmc8L0F1dGhvcj48WWVhcj4yMDA3PC9ZZWFy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Sb3NlbmJlcmc8L0F1dGhvcj48WWVhcj4yMDA3PC9ZZWFy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013A38">
              <w:rPr>
                <w:sz w:val="20"/>
                <w:szCs w:val="20"/>
              </w:rPr>
            </w:r>
            <w:r w:rsidR="00013A3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9]</w:t>
            </w:r>
            <w:r w:rsidR="00013A38">
              <w:rPr>
                <w:sz w:val="20"/>
                <w:szCs w:val="20"/>
              </w:rPr>
              <w:fldChar w:fldCharType="end"/>
            </w:r>
          </w:p>
          <w:p w14:paraId="76D0A3E0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569</w:t>
            </w:r>
          </w:p>
          <w:p w14:paraId="3D2BADD4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4FB875C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Adults with schizophrenia or schizoaffective disorders</w:t>
            </w:r>
          </w:p>
        </w:tc>
        <w:tc>
          <w:tcPr>
            <w:tcW w:w="2070" w:type="dxa"/>
          </w:tcPr>
          <w:p w14:paraId="728A61D9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7-1998</w:t>
            </w:r>
          </w:p>
          <w:p w14:paraId="41D8C1E2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3392E54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42 years (9)</w:t>
            </w:r>
          </w:p>
          <w:p w14:paraId="2572970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</w:t>
            </w:r>
            <w:r w:rsidRPr="00020DB8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</w:t>
            </w:r>
            <w:r w:rsidRPr="00020DB8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</w:p>
          <w:p w14:paraId="3818D743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="007C27BC">
              <w:rPr>
                <w:sz w:val="20"/>
                <w:szCs w:val="20"/>
              </w:rPr>
              <w:t>8</w:t>
            </w:r>
            <w:r w:rsidRPr="00020DB8">
              <w:rPr>
                <w:sz w:val="20"/>
                <w:szCs w:val="20"/>
              </w:rPr>
              <w:t xml:space="preserve">% </w:t>
            </w:r>
            <w:r w:rsidR="007C27BC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  <w:p w14:paraId="2C06F883" w14:textId="77777777" w:rsidR="0043200A" w:rsidRPr="00020DB8" w:rsidRDefault="0043200A" w:rsidP="007C27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="007C27BC">
              <w:rPr>
                <w:sz w:val="20"/>
                <w:szCs w:val="20"/>
              </w:rPr>
              <w:t>3%</w:t>
            </w:r>
            <w:r>
              <w:rPr>
                <w:sz w:val="20"/>
                <w:szCs w:val="20"/>
              </w:rPr>
              <w:t xml:space="preserve"> Hispanic</w:t>
            </w:r>
          </w:p>
        </w:tc>
        <w:tc>
          <w:tcPr>
            <w:tcW w:w="1440" w:type="dxa"/>
          </w:tcPr>
          <w:p w14:paraId="227884E5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048F0DBA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>Summary adversity score,</w:t>
            </w:r>
            <w:r>
              <w:rPr>
                <w:sz w:val="20"/>
                <w:szCs w:val="20"/>
              </w:rPr>
              <w:t>=</w:t>
            </w:r>
            <w:r w:rsidRPr="002A78DF">
              <w:rPr>
                <w:sz w:val="20"/>
                <w:szCs w:val="20"/>
              </w:rPr>
              <w:t xml:space="preserve">  based the following variables: </w:t>
            </w:r>
          </w:p>
          <w:p w14:paraId="7F0E4573" w14:textId="77777777" w:rsidR="0043200A" w:rsidRPr="009C25AF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>CPA</w:t>
            </w:r>
          </w:p>
          <w:p w14:paraId="618B4569" w14:textId="77777777" w:rsidR="0043200A" w:rsidRPr="009C25AF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CSA</w:t>
            </w:r>
          </w:p>
          <w:p w14:paraId="36F2B811" w14:textId="77777777" w:rsidR="0043200A" w:rsidRPr="00C673A0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Parental mental illnesses</w:t>
            </w:r>
          </w:p>
          <w:p w14:paraId="188C45BC" w14:textId="77777777" w:rsidR="0043200A" w:rsidRPr="00C35981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>Loss of a parent</w:t>
            </w:r>
          </w:p>
          <w:p w14:paraId="585C03CE" w14:textId="77777777" w:rsidR="0043200A" w:rsidRPr="009F489F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>Parental separation or divorce</w:t>
            </w:r>
          </w:p>
          <w:p w14:paraId="5D0ACCC0" w14:textId="77777777" w:rsidR="0043200A" w:rsidRPr="005A727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Witnessing domestic violence</w:t>
            </w:r>
          </w:p>
          <w:p w14:paraId="025DD691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Foster or kinship care</w:t>
            </w:r>
          </w:p>
        </w:tc>
        <w:tc>
          <w:tcPr>
            <w:tcW w:w="1620" w:type="dxa"/>
          </w:tcPr>
          <w:p w14:paraId="64FD32F8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HIV infection</w:t>
            </w:r>
          </w:p>
          <w:p w14:paraId="60993A12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Hepatitis B infection </w:t>
            </w:r>
          </w:p>
          <w:p w14:paraId="7155BD8C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Hepatitis C infection</w:t>
            </w:r>
          </w:p>
        </w:tc>
        <w:tc>
          <w:tcPr>
            <w:tcW w:w="3685" w:type="dxa"/>
          </w:tcPr>
          <w:p w14:paraId="01558B1D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Adversity score</w:t>
            </w:r>
            <w:r w:rsidRPr="005F3FB6">
              <w:rPr>
                <w:sz w:val="20"/>
                <w:szCs w:val="20"/>
              </w:rPr>
              <w:t xml:space="preserve"> was associated with HIV infection (OR = 1.62, 95% CI</w:t>
            </w:r>
            <w:r>
              <w:rPr>
                <w:sz w:val="20"/>
                <w:szCs w:val="20"/>
              </w:rPr>
              <w:t xml:space="preserve"> [</w:t>
            </w:r>
            <w:r w:rsidRPr="005F3FB6">
              <w:rPr>
                <w:sz w:val="20"/>
                <w:szCs w:val="20"/>
              </w:rPr>
              <w:t>1.21-2.18</w:t>
            </w:r>
            <w:r>
              <w:rPr>
                <w:sz w:val="20"/>
                <w:szCs w:val="20"/>
              </w:rPr>
              <w:t>]</w:t>
            </w:r>
            <w:r w:rsidRPr="005F3FB6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  <w:p w14:paraId="49C696B3" w14:textId="77777777" w:rsidR="0043200A" w:rsidRPr="005F3FB6" w:rsidRDefault="0043200A" w:rsidP="00EC7B34">
            <w:pPr>
              <w:rPr>
                <w:sz w:val="20"/>
                <w:szCs w:val="20"/>
              </w:rPr>
            </w:pPr>
          </w:p>
          <w:p w14:paraId="62902F96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 xml:space="preserve">There was no significant association between </w:t>
            </w:r>
            <w:r w:rsidRPr="005F3FB6">
              <w:rPr>
                <w:sz w:val="20"/>
                <w:szCs w:val="20"/>
                <w:u w:val="single"/>
              </w:rPr>
              <w:t>adversity score</w:t>
            </w:r>
            <w:r w:rsidRPr="005F3FB6">
              <w:rPr>
                <w:sz w:val="20"/>
                <w:szCs w:val="20"/>
              </w:rPr>
              <w:t xml:space="preserve"> and Hepatitis B and C infection.</w:t>
            </w:r>
          </w:p>
        </w:tc>
      </w:tr>
      <w:tr w:rsidR="0043200A" w:rsidRPr="005B614B" w14:paraId="5AEAD29C" w14:textId="77777777" w:rsidTr="0043200A">
        <w:tc>
          <w:tcPr>
            <w:tcW w:w="2245" w:type="dxa"/>
          </w:tcPr>
          <w:p w14:paraId="1F59F681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Slopen</w:t>
            </w:r>
            <w:proofErr w:type="spellEnd"/>
            <w:r w:rsidRPr="0065734A">
              <w:rPr>
                <w:sz w:val="20"/>
                <w:szCs w:val="20"/>
              </w:rPr>
              <w:t xml:space="preserve"> (2013)</w:t>
            </w:r>
            <w:r w:rsidR="00013A38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Slopen&lt;/Author&gt;&lt;Year&gt;2013&lt;/Year&gt;&lt;RecNum&gt;689&lt;/RecNum&gt;&lt;DisplayText&gt;[90]&lt;/DisplayText&gt;&lt;record&gt;&lt;rec-number&gt;689&lt;/rec-number&gt;&lt;foreign-keys&gt;&lt;key app="EN" db-id="p2wsz9rdmz90w8evpvmx9txyefzeatevvrxx" timestamp="1477601859"&gt;689&lt;/key&gt;&lt;/foreign-keys&gt;&lt;ref-type name="Journal Article"&gt;17&lt;/ref-type&gt;&lt;contributors&gt;&lt;authors&gt;&lt;author&gt;Slopen, N.&lt;/author&gt;&lt;author&gt;McLaughlin, K. A.&lt;/author&gt;&lt;author&gt;Dunn, E. C.&lt;/author&gt;&lt;author&gt;Koenen, K. C.&lt;/author&gt;&lt;/authors&gt;&lt;/contributors&gt;&lt;auth-address&gt;Center on the Developing Child, 50 Church St, 4th Floor, Cambridge, MA 02138, USA. nslopen@hsph.harvard.edu&lt;/auth-address&gt;&lt;titles&gt;&lt;title&gt;Childhood adversity and cell-mediated immunity in young adulthood: does type and timing matter?&lt;/title&gt;&lt;secondary-title&gt;Brain Behav Immun&lt;/secondary-title&gt;&lt;/titles&gt;&lt;periodical&gt;&lt;full-title&gt;Brain Behav Immun&lt;/full-title&gt;&lt;/periodical&gt;&lt;pages&gt;63-71&lt;/pages&gt;&lt;volume&gt;28&lt;/volume&gt;&lt;keywords&gt;&lt;keyword&gt;Adolescent&lt;/keyword&gt;&lt;keyword&gt;Adult&lt;/keyword&gt;&lt;keyword&gt;*Adult Survivors of Child Abuse&lt;/keyword&gt;&lt;keyword&gt;Age Factors&lt;/keyword&gt;&lt;keyword&gt;Antibodies, Viral/blood&lt;/keyword&gt;&lt;keyword&gt;Child&lt;/keyword&gt;&lt;keyword&gt;Child Abuse, Sexual&lt;/keyword&gt;&lt;keyword&gt;Child, Preschool&lt;/keyword&gt;&lt;keyword&gt;Educational Status&lt;/keyword&gt;&lt;keyword&gt;Female&lt;/keyword&gt;&lt;keyword&gt;Herpesvirus 4, Human/immunology&lt;/keyword&gt;&lt;keyword&gt;Humans&lt;/keyword&gt;&lt;keyword&gt;Immunity, Cellular/*physiology&lt;/keyword&gt;&lt;keyword&gt;Male&lt;/keyword&gt;&lt;keyword&gt;Socioeconomic Factors&lt;/keyword&gt;&lt;keyword&gt;Young Adult&lt;/keyword&gt;&lt;/keywords&gt;&lt;dates&gt;&lt;year&gt;2013&lt;/year&gt;&lt;pub-dates&gt;&lt;date&gt;Feb&lt;/date&gt;&lt;/pub-dates&gt;&lt;/dates&gt;&lt;isbn&gt;1090-2139 (Electronic)&amp;#xD;0889-1591 (Linking)&lt;/isbn&gt;&lt;accession-num&gt;23108062&lt;/accession-num&gt;&lt;urls&gt;&lt;related-urls&gt;&lt;url&gt;http://www.ncbi.nlm.nih.gov/pubmed/23108062&lt;/url&gt;&lt;/related-urls&gt;&lt;/urls&gt;&lt;custom2&gt;PMC4180230&lt;/custom2&gt;&lt;electronic-resource-num&gt;10.1016/j.bbi.2012.10.018&lt;/electronic-resource-num&gt;&lt;/record&gt;&lt;/Cite&gt;&lt;/EndNote&gt;</w:instrText>
            </w:r>
            <w:r w:rsidR="00013A3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0]</w:t>
            </w:r>
            <w:r w:rsidR="00013A38">
              <w:rPr>
                <w:sz w:val="20"/>
                <w:szCs w:val="20"/>
              </w:rPr>
              <w:fldChar w:fldCharType="end"/>
            </w:r>
          </w:p>
          <w:p w14:paraId="595287FB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13,162</w:t>
            </w:r>
          </w:p>
          <w:p w14:paraId="4E378F36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447DDB17" w14:textId="77777777" w:rsidR="0043200A" w:rsidRPr="001355C6" w:rsidRDefault="0043200A" w:rsidP="00EC7B34">
            <w:pPr>
              <w:rPr>
                <w:sz w:val="20"/>
                <w:szCs w:val="20"/>
              </w:rPr>
            </w:pPr>
            <w:r w:rsidRPr="001355C6">
              <w:rPr>
                <w:sz w:val="20"/>
                <w:szCs w:val="20"/>
              </w:rPr>
              <w:t>Add Health,</w:t>
            </w:r>
          </w:p>
          <w:p w14:paraId="2B4ADE5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Wave 4</w:t>
            </w:r>
          </w:p>
        </w:tc>
        <w:tc>
          <w:tcPr>
            <w:tcW w:w="2070" w:type="dxa"/>
          </w:tcPr>
          <w:p w14:paraId="72409967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94 (Wave 1)</w:t>
            </w:r>
            <w:r>
              <w:rPr>
                <w:sz w:val="20"/>
                <w:szCs w:val="20"/>
              </w:rPr>
              <w:t>;</w:t>
            </w:r>
          </w:p>
          <w:p w14:paraId="3349F08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008-2009 (Wave 4)</w:t>
            </w:r>
          </w:p>
          <w:p w14:paraId="369DBC2B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5C4895E3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29 years (</w:t>
            </w:r>
            <w:r>
              <w:rPr>
                <w:sz w:val="20"/>
                <w:szCs w:val="20"/>
              </w:rPr>
              <w:t>0</w:t>
            </w:r>
            <w:r w:rsidRPr="00020DB8">
              <w:rPr>
                <w:sz w:val="20"/>
                <w:szCs w:val="20"/>
              </w:rPr>
              <w:t>.12)</w:t>
            </w:r>
          </w:p>
          <w:p w14:paraId="67AAFE41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50.5% </w:t>
            </w:r>
            <w:r>
              <w:rPr>
                <w:sz w:val="20"/>
                <w:szCs w:val="20"/>
              </w:rPr>
              <w:t>f</w:t>
            </w:r>
            <w:r w:rsidRPr="00020DB8">
              <w:rPr>
                <w:sz w:val="20"/>
                <w:szCs w:val="20"/>
              </w:rPr>
              <w:t>emale</w:t>
            </w:r>
          </w:p>
          <w:p w14:paraId="25E8E6D2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66.</w:t>
            </w:r>
            <w:r>
              <w:rPr>
                <w:sz w:val="20"/>
                <w:szCs w:val="20"/>
              </w:rPr>
              <w:t>3</w:t>
            </w:r>
            <w:r w:rsidRPr="00020DB8">
              <w:rPr>
                <w:sz w:val="20"/>
                <w:szCs w:val="20"/>
              </w:rPr>
              <w:t xml:space="preserve">% </w:t>
            </w:r>
            <w:r w:rsidR="007C27BC"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hite</w:t>
            </w:r>
          </w:p>
          <w:p w14:paraId="72EBCCA5" w14:textId="77777777" w:rsidR="007C27BC" w:rsidRPr="00020DB8" w:rsidRDefault="007C27BC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1% Hispanic </w:t>
            </w:r>
          </w:p>
        </w:tc>
        <w:tc>
          <w:tcPr>
            <w:tcW w:w="1440" w:type="dxa"/>
          </w:tcPr>
          <w:p w14:paraId="5B16C549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139B585D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>Socioeconomic disadvantage during</w:t>
            </w:r>
            <w:r w:rsidRPr="009C25AF">
              <w:rPr>
                <w:sz w:val="20"/>
                <w:szCs w:val="20"/>
              </w:rPr>
              <w:t xml:space="preserve"> adolescence based on: </w:t>
            </w:r>
          </w:p>
          <w:p w14:paraId="4999AF44" w14:textId="77777777" w:rsidR="0043200A" w:rsidRPr="009C25AF" w:rsidRDefault="0043200A" w:rsidP="0043200A">
            <w:pPr>
              <w:pStyle w:val="ListParagraph"/>
              <w:numPr>
                <w:ilvl w:val="0"/>
                <w:numId w:val="84"/>
              </w:numPr>
              <w:spacing w:after="0" w:line="240" w:lineRule="auto"/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Parental education</w:t>
            </w:r>
          </w:p>
          <w:p w14:paraId="27E5A87C" w14:textId="77777777" w:rsidR="0043200A" w:rsidRPr="00C673A0" w:rsidRDefault="0043200A" w:rsidP="0043200A">
            <w:pPr>
              <w:pStyle w:val="ListParagraph"/>
              <w:numPr>
                <w:ilvl w:val="0"/>
                <w:numId w:val="84"/>
              </w:numPr>
              <w:spacing w:after="0" w:line="240" w:lineRule="auto"/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Family income</w:t>
            </w:r>
          </w:p>
          <w:p w14:paraId="307D5C4A" w14:textId="77777777" w:rsidR="0043200A" w:rsidRPr="009F489F" w:rsidRDefault="0043200A" w:rsidP="0043200A">
            <w:pPr>
              <w:pStyle w:val="ListParagraph"/>
              <w:numPr>
                <w:ilvl w:val="0"/>
                <w:numId w:val="84"/>
              </w:numPr>
              <w:spacing w:after="0" w:line="240" w:lineRule="auto"/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>Parental occup</w:t>
            </w:r>
            <w:r w:rsidRPr="009F489F">
              <w:rPr>
                <w:sz w:val="20"/>
                <w:szCs w:val="20"/>
              </w:rPr>
              <w:t>ation</w:t>
            </w:r>
          </w:p>
          <w:p w14:paraId="544A420C" w14:textId="77777777" w:rsidR="0043200A" w:rsidRPr="005A727B" w:rsidRDefault="0043200A" w:rsidP="00EC7B34">
            <w:pPr>
              <w:ind w:left="360"/>
              <w:rPr>
                <w:sz w:val="20"/>
                <w:szCs w:val="20"/>
              </w:rPr>
            </w:pPr>
          </w:p>
          <w:p w14:paraId="3FD4A4EB" w14:textId="77777777" w:rsidR="0043200A" w:rsidRPr="005A727B" w:rsidRDefault="0043200A" w:rsidP="00EC7B34">
            <w:pPr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 xml:space="preserve">Exposure to abuse based on: </w:t>
            </w:r>
          </w:p>
          <w:p w14:paraId="5BC7AE0D" w14:textId="77777777" w:rsidR="0043200A" w:rsidRPr="004D578B" w:rsidRDefault="0043200A" w:rsidP="0043200A">
            <w:pPr>
              <w:pStyle w:val="ListParagraph"/>
              <w:numPr>
                <w:ilvl w:val="0"/>
                <w:numId w:val="8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CSA</w:t>
            </w:r>
          </w:p>
          <w:p w14:paraId="166D0B08" w14:textId="77777777" w:rsidR="0043200A" w:rsidRPr="004D578B" w:rsidRDefault="0043200A" w:rsidP="0043200A">
            <w:pPr>
              <w:pStyle w:val="ListParagraph"/>
              <w:numPr>
                <w:ilvl w:val="0"/>
                <w:numId w:val="8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CPA </w:t>
            </w:r>
          </w:p>
        </w:tc>
        <w:tc>
          <w:tcPr>
            <w:tcW w:w="1620" w:type="dxa"/>
          </w:tcPr>
          <w:p w14:paraId="704CF15E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Epstein Barr virus antibody levels </w:t>
            </w:r>
          </w:p>
        </w:tc>
        <w:tc>
          <w:tcPr>
            <w:tcW w:w="3685" w:type="dxa"/>
          </w:tcPr>
          <w:p w14:paraId="52D49D95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Income was not associated with elevated Epstein Barr virus antibodies. </w:t>
            </w:r>
          </w:p>
          <w:p w14:paraId="41AE2F7A" w14:textId="77777777" w:rsidR="0043200A" w:rsidRPr="005F3FB6" w:rsidRDefault="0043200A" w:rsidP="00EC7B34">
            <w:pPr>
              <w:rPr>
                <w:sz w:val="20"/>
                <w:szCs w:val="20"/>
              </w:rPr>
            </w:pPr>
          </w:p>
          <w:p w14:paraId="526026B3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 xml:space="preserve">Elevated </w:t>
            </w:r>
            <w:r w:rsidRPr="004D578B">
              <w:rPr>
                <w:sz w:val="20"/>
                <w:szCs w:val="20"/>
              </w:rPr>
              <w:t>Epstein Barr virus</w:t>
            </w:r>
            <w:r w:rsidRPr="005F3FB6">
              <w:rPr>
                <w:sz w:val="20"/>
                <w:szCs w:val="20"/>
              </w:rPr>
              <w:t xml:space="preserve"> antibodies were associated with:</w:t>
            </w:r>
          </w:p>
          <w:p w14:paraId="4DB97087" w14:textId="77777777" w:rsidR="0043200A" w:rsidRDefault="0043200A" w:rsidP="0043200A">
            <w:pPr>
              <w:pStyle w:val="ListParagraph"/>
              <w:numPr>
                <w:ilvl w:val="0"/>
                <w:numId w:val="86"/>
              </w:numPr>
              <w:spacing w:after="0" w:line="240" w:lineRule="auto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 xml:space="preserve">Individuals with parents who had a high school degree (β = 0.10(0.03), </w:t>
            </w:r>
            <w:r w:rsidRPr="000C6738">
              <w:rPr>
                <w:i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&lt;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 xml:space="preserve">.01) or some college (β = 0.09(0.03), </w:t>
            </w:r>
          </w:p>
          <w:p w14:paraId="5E1EBA2A" w14:textId="77777777" w:rsidR="0043200A" w:rsidRPr="005F3FB6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proofErr w:type="gramStart"/>
            <w:r w:rsidRPr="000C6738">
              <w:rPr>
                <w:i/>
                <w:sz w:val="20"/>
                <w:szCs w:val="20"/>
              </w:rPr>
              <w:t>p</w:t>
            </w:r>
            <w:proofErr w:type="gramEnd"/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&lt;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.01), compared to those with parents with more than a college degree.</w:t>
            </w:r>
          </w:p>
          <w:p w14:paraId="5BD8D644" w14:textId="77777777" w:rsidR="0043200A" w:rsidRPr="005F3FB6" w:rsidRDefault="0043200A" w:rsidP="0043200A">
            <w:pPr>
              <w:pStyle w:val="ListParagraph"/>
              <w:numPr>
                <w:ilvl w:val="0"/>
                <w:numId w:val="86"/>
              </w:numPr>
              <w:spacing w:after="0" w:line="240" w:lineRule="auto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Individuals with parents who worked in service/construction/military (β = 0.07(0.02),</w:t>
            </w:r>
            <w:r w:rsidRPr="000C6738">
              <w:rPr>
                <w:i/>
                <w:sz w:val="20"/>
                <w:szCs w:val="20"/>
              </w:rPr>
              <w:t xml:space="preserve"> p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&lt;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.01) or technical/sales/office worker (β = 0.05(0.02),</w:t>
            </w:r>
            <w:r w:rsidRPr="000C6738">
              <w:rPr>
                <w:i/>
                <w:sz w:val="20"/>
                <w:szCs w:val="20"/>
              </w:rPr>
              <w:t xml:space="preserve"> p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&lt;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 xml:space="preserve">.05), compared to those with parents who worked as professional/managers </w:t>
            </w:r>
          </w:p>
          <w:p w14:paraId="28A0D5F5" w14:textId="77777777" w:rsidR="0043200A" w:rsidRDefault="0043200A" w:rsidP="0043200A">
            <w:pPr>
              <w:pStyle w:val="ListParagraph"/>
              <w:numPr>
                <w:ilvl w:val="0"/>
                <w:numId w:val="86"/>
              </w:numPr>
              <w:spacing w:after="0" w:line="240" w:lineRule="auto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lastRenderedPageBreak/>
              <w:t>Individuals who reported CSA occurring 10</w:t>
            </w:r>
            <w:r>
              <w:rPr>
                <w:sz w:val="20"/>
                <w:szCs w:val="20"/>
              </w:rPr>
              <w:t>+</w:t>
            </w:r>
            <w:r w:rsidRPr="005F3FB6">
              <w:rPr>
                <w:sz w:val="20"/>
                <w:szCs w:val="20"/>
              </w:rPr>
              <w:t xml:space="preserve"> times (β = 0.13 (.06), </w:t>
            </w:r>
          </w:p>
          <w:p w14:paraId="3D3CD705" w14:textId="77777777" w:rsidR="0043200A" w:rsidRPr="005F3FB6" w:rsidRDefault="0043200A" w:rsidP="00EC7B34">
            <w:pPr>
              <w:pStyle w:val="ListParagraph"/>
              <w:ind w:left="630"/>
              <w:rPr>
                <w:sz w:val="20"/>
                <w:szCs w:val="20"/>
              </w:rPr>
            </w:pPr>
            <w:r w:rsidRPr="000C6738">
              <w:rPr>
                <w:i/>
                <w:sz w:val="20"/>
                <w:szCs w:val="20"/>
              </w:rPr>
              <w:t>p</w:t>
            </w:r>
            <w:r>
              <w:rPr>
                <w:i/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&lt;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 xml:space="preserve">.05), compared  to individuals without CSA </w:t>
            </w:r>
          </w:p>
          <w:p w14:paraId="6211AB70" w14:textId="77777777" w:rsidR="0043200A" w:rsidRPr="005B614B" w:rsidRDefault="0043200A" w:rsidP="0043200A">
            <w:pPr>
              <w:pStyle w:val="ListParagraph"/>
              <w:numPr>
                <w:ilvl w:val="0"/>
                <w:numId w:val="86"/>
              </w:numPr>
              <w:spacing w:after="0" w:line="240" w:lineRule="auto"/>
              <w:rPr>
                <w:sz w:val="20"/>
                <w:szCs w:val="20"/>
              </w:rPr>
            </w:pPr>
            <w:r w:rsidRPr="00881EB0">
              <w:rPr>
                <w:sz w:val="20"/>
                <w:szCs w:val="20"/>
              </w:rPr>
              <w:t>Individuals who experienced CPA</w:t>
            </w:r>
            <w:r w:rsidRPr="005329D7">
              <w:rPr>
                <w:sz w:val="20"/>
                <w:szCs w:val="20"/>
              </w:rPr>
              <w:t xml:space="preserve"> in preschool (</w:t>
            </w:r>
            <w:r w:rsidRPr="005B614B">
              <w:rPr>
                <w:rFonts w:eastAsia="Calibri" w:cs="Calibri"/>
                <w:sz w:val="20"/>
                <w:szCs w:val="20"/>
              </w:rPr>
              <w:t>β</w:t>
            </w:r>
            <w:r w:rsidRPr="005B614B">
              <w:rPr>
                <w:sz w:val="20"/>
                <w:szCs w:val="20"/>
              </w:rPr>
              <w:t xml:space="preserve"> = 0.17 (0.04), </w:t>
            </w:r>
            <w:r w:rsidRPr="005B614B">
              <w:rPr>
                <w:rFonts w:eastAsia="Times New Roman" w:cs="Times New Roman"/>
                <w:i/>
                <w:sz w:val="20"/>
                <w:szCs w:val="20"/>
              </w:rPr>
              <w:t>p</w:t>
            </w:r>
            <w:r>
              <w:rPr>
                <w:rFonts w:eastAsia="Times New Roman" w:cs="Times New Roman"/>
                <w:i/>
                <w:sz w:val="20"/>
                <w:szCs w:val="20"/>
              </w:rPr>
              <w:t xml:space="preserve"> </w:t>
            </w:r>
            <w:r w:rsidRPr="005B614B">
              <w:rPr>
                <w:rFonts w:eastAsia="Times New Roman" w:cs="Times New Roman"/>
                <w:i/>
                <w:sz w:val="20"/>
                <w:szCs w:val="20"/>
              </w:rPr>
              <w:t>&lt;</w:t>
            </w:r>
            <w:r>
              <w:rPr>
                <w:rFonts w:eastAsia="Times New Roman" w:cs="Times New Roman"/>
                <w:i/>
                <w:sz w:val="20"/>
                <w:szCs w:val="20"/>
              </w:rPr>
              <w:t xml:space="preserve"> </w:t>
            </w:r>
            <w:r w:rsidRPr="005B614B">
              <w:rPr>
                <w:rFonts w:eastAsia="Times New Roman" w:cs="Times New Roman"/>
                <w:i/>
                <w:sz w:val="20"/>
                <w:szCs w:val="20"/>
              </w:rPr>
              <w:t>.01</w:t>
            </w:r>
            <w:r w:rsidRPr="005B614B">
              <w:rPr>
                <w:sz w:val="20"/>
                <w:szCs w:val="20"/>
              </w:rPr>
              <w:t>), compared to individuals that were never exposed to abuse or CPA that began during adolescence (</w:t>
            </w:r>
            <w:r w:rsidRPr="005B614B">
              <w:rPr>
                <w:rFonts w:eastAsia="Calibri" w:cs="Calibri"/>
                <w:sz w:val="20"/>
                <w:szCs w:val="20"/>
              </w:rPr>
              <w:t>β</w:t>
            </w:r>
            <w:r w:rsidRPr="005B614B">
              <w:rPr>
                <w:sz w:val="20"/>
                <w:szCs w:val="20"/>
              </w:rPr>
              <w:t xml:space="preserve"> = 0.15 (0.05), </w:t>
            </w:r>
            <w:r>
              <w:rPr>
                <w:sz w:val="20"/>
                <w:szCs w:val="20"/>
              </w:rPr>
              <w:t xml:space="preserve"> </w:t>
            </w:r>
            <w:r w:rsidRPr="005B614B">
              <w:rPr>
                <w:rFonts w:eastAsia="Times New Roman" w:cs="Times New Roman"/>
                <w:i/>
                <w:sz w:val="20"/>
                <w:szCs w:val="20"/>
              </w:rPr>
              <w:t>p</w:t>
            </w:r>
            <w:r>
              <w:rPr>
                <w:rFonts w:eastAsia="Times New Roman" w:cs="Times New Roman"/>
                <w:i/>
                <w:sz w:val="20"/>
                <w:szCs w:val="20"/>
              </w:rPr>
              <w:t xml:space="preserve"> </w:t>
            </w:r>
            <w:r w:rsidRPr="005B614B">
              <w:rPr>
                <w:rFonts w:eastAsia="Times New Roman" w:cs="Times New Roman"/>
                <w:i/>
                <w:sz w:val="20"/>
                <w:szCs w:val="20"/>
              </w:rPr>
              <w:t>&lt;</w:t>
            </w:r>
            <w:r>
              <w:rPr>
                <w:rFonts w:eastAsia="Times New Roman" w:cs="Times New Roman"/>
                <w:i/>
                <w:sz w:val="20"/>
                <w:szCs w:val="20"/>
              </w:rPr>
              <w:t xml:space="preserve"> </w:t>
            </w:r>
            <w:r w:rsidRPr="005B614B">
              <w:rPr>
                <w:rFonts w:eastAsia="Times New Roman" w:cs="Times New Roman"/>
                <w:i/>
                <w:sz w:val="20"/>
                <w:szCs w:val="20"/>
              </w:rPr>
              <w:t>.01</w:t>
            </w:r>
            <w:r w:rsidRPr="005B614B">
              <w:rPr>
                <w:sz w:val="20"/>
                <w:szCs w:val="20"/>
              </w:rPr>
              <w:t>)</w:t>
            </w:r>
          </w:p>
        </w:tc>
      </w:tr>
      <w:tr w:rsidR="0043200A" w:rsidRPr="005F3FB6" w14:paraId="5B10462D" w14:textId="77777777" w:rsidTr="0043200A">
        <w:tc>
          <w:tcPr>
            <w:tcW w:w="2245" w:type="dxa"/>
          </w:tcPr>
          <w:p w14:paraId="7D9E8C3A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lastRenderedPageBreak/>
              <w:t>Widom</w:t>
            </w:r>
            <w:proofErr w:type="spellEnd"/>
            <w:r w:rsidRPr="0065734A">
              <w:rPr>
                <w:sz w:val="20"/>
                <w:szCs w:val="20"/>
              </w:rPr>
              <w:t xml:space="preserve"> (2012)</w:t>
            </w:r>
            <w:r w:rsidR="00013A38">
              <w:rPr>
                <w:sz w:val="20"/>
                <w:szCs w:val="20"/>
              </w:rPr>
              <w:fldChar w:fldCharType="begin">
                <w:fldData xml:space="preserve">PEVuZE5vdGU+PENpdGU+PEF1dGhvcj5XaWRvbTwvQXV0aG9yPjxZZWFyPjIwMTI8L1llYXI+PFJl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XaWRvbTwvQXV0aG9yPjxZZWFyPjIwMTI8L1llYXI+PFJl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013A38">
              <w:rPr>
                <w:sz w:val="20"/>
                <w:szCs w:val="20"/>
              </w:rPr>
            </w:r>
            <w:r w:rsidR="00013A3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1]</w:t>
            </w:r>
            <w:r w:rsidR="00013A38">
              <w:rPr>
                <w:sz w:val="20"/>
                <w:szCs w:val="20"/>
              </w:rPr>
              <w:fldChar w:fldCharType="end"/>
            </w:r>
          </w:p>
          <w:p w14:paraId="467679F1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598</w:t>
            </w:r>
          </w:p>
          <w:p w14:paraId="4A30E98B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517C4EEA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Individuals with documented cases of CM </w:t>
            </w:r>
            <w:proofErr w:type="gramStart"/>
            <w:r w:rsidRPr="00020DB8">
              <w:rPr>
                <w:sz w:val="20"/>
                <w:szCs w:val="20"/>
              </w:rPr>
              <w:t>from a Midwestern county and matched non-maltreated controls</w:t>
            </w:r>
            <w:proofErr w:type="gramEnd"/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28EC438C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67-1971 (CM documented); 2003-2005 (medical status exams and interviews)</w:t>
            </w:r>
          </w:p>
          <w:p w14:paraId="0AE811DA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0401905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41.2 years </w:t>
            </w:r>
            <w:r>
              <w:rPr>
                <w:sz w:val="20"/>
                <w:szCs w:val="20"/>
              </w:rPr>
              <w:t xml:space="preserve">(SD not reported; Age range: </w:t>
            </w:r>
            <w:r w:rsidRPr="00020DB8">
              <w:rPr>
                <w:sz w:val="20"/>
                <w:szCs w:val="20"/>
              </w:rPr>
              <w:t xml:space="preserve"> 32-49</w:t>
            </w:r>
            <w:r>
              <w:rPr>
                <w:sz w:val="20"/>
                <w:szCs w:val="20"/>
              </w:rPr>
              <w:t xml:space="preserve"> years)</w:t>
            </w:r>
          </w:p>
          <w:p w14:paraId="4B0A4F23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52.9% </w:t>
            </w:r>
            <w:r>
              <w:rPr>
                <w:sz w:val="20"/>
                <w:szCs w:val="20"/>
              </w:rPr>
              <w:t>f</w:t>
            </w:r>
            <w:r w:rsidRPr="002A78DF">
              <w:rPr>
                <w:sz w:val="20"/>
                <w:szCs w:val="20"/>
              </w:rPr>
              <w:t>emale</w:t>
            </w:r>
          </w:p>
          <w:p w14:paraId="658AD824" w14:textId="77777777" w:rsidR="0043200A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63.4% </w:t>
            </w:r>
            <w:r w:rsidR="007C27BC">
              <w:rPr>
                <w:sz w:val="20"/>
                <w:szCs w:val="20"/>
              </w:rPr>
              <w:t>W</w:t>
            </w:r>
            <w:r w:rsidRPr="002A78DF">
              <w:rPr>
                <w:sz w:val="20"/>
                <w:szCs w:val="20"/>
              </w:rPr>
              <w:t>hite</w:t>
            </w:r>
          </w:p>
          <w:p w14:paraId="1A92C289" w14:textId="77777777" w:rsidR="007C27BC" w:rsidRPr="009C25AF" w:rsidRDefault="007C27BC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% Hispanic </w:t>
            </w:r>
          </w:p>
        </w:tc>
        <w:tc>
          <w:tcPr>
            <w:tcW w:w="1440" w:type="dxa"/>
          </w:tcPr>
          <w:p w14:paraId="0B3DB300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gistic regression; O</w:t>
            </w:r>
            <w:r w:rsidRPr="009C25AF">
              <w:rPr>
                <w:sz w:val="20"/>
                <w:szCs w:val="20"/>
              </w:rPr>
              <w:t xml:space="preserve">rdinary least square regression </w:t>
            </w:r>
          </w:p>
        </w:tc>
        <w:tc>
          <w:tcPr>
            <w:tcW w:w="2610" w:type="dxa"/>
          </w:tcPr>
          <w:p w14:paraId="5908C770" w14:textId="77777777" w:rsidR="0043200A" w:rsidRPr="00C35981" w:rsidRDefault="0043200A" w:rsidP="00EC7B34">
            <w:pPr>
              <w:rPr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 xml:space="preserve">Summary </w:t>
            </w:r>
            <w:r w:rsidRPr="00C35981">
              <w:rPr>
                <w:sz w:val="20"/>
                <w:szCs w:val="20"/>
              </w:rPr>
              <w:t xml:space="preserve">abuse score and individual exposure based on official records: </w:t>
            </w:r>
          </w:p>
          <w:p w14:paraId="40D7F59E" w14:textId="77777777" w:rsidR="0043200A" w:rsidRPr="009F489F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>CPA</w:t>
            </w:r>
          </w:p>
          <w:p w14:paraId="37F697C0" w14:textId="77777777" w:rsidR="0043200A" w:rsidRPr="005A727B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 xml:space="preserve">CSA </w:t>
            </w:r>
          </w:p>
          <w:p w14:paraId="0A286311" w14:textId="77777777" w:rsidR="0043200A" w:rsidRPr="004D578B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Neglect </w:t>
            </w:r>
          </w:p>
          <w:p w14:paraId="4A6D2D23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596966C3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Hepatitis C infection </w:t>
            </w:r>
          </w:p>
          <w:p w14:paraId="3B9838E2" w14:textId="77777777" w:rsidR="0043200A" w:rsidRPr="004D578B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HIV infection </w:t>
            </w:r>
          </w:p>
        </w:tc>
        <w:tc>
          <w:tcPr>
            <w:tcW w:w="3685" w:type="dxa"/>
          </w:tcPr>
          <w:p w14:paraId="59CAFB1C" w14:textId="77777777" w:rsidR="0043200A" w:rsidRPr="005F3FB6" w:rsidRDefault="0043200A" w:rsidP="00EC7B34">
            <w:p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No significant associations or paths found in adjusted models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4D578B" w14:paraId="07988130" w14:textId="77777777" w:rsidTr="0043200A">
        <w:tc>
          <w:tcPr>
            <w:tcW w:w="2245" w:type="dxa"/>
          </w:tcPr>
          <w:p w14:paraId="1A61007F" w14:textId="77777777" w:rsidR="0043200A" w:rsidRPr="0065734A" w:rsidRDefault="0043200A" w:rsidP="00EC7B34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Wilson (2008)</w:t>
            </w:r>
            <w:r w:rsidR="00013A38">
              <w:rPr>
                <w:sz w:val="20"/>
                <w:szCs w:val="20"/>
              </w:rPr>
              <w:fldChar w:fldCharType="begin">
                <w:fldData xml:space="preserve">PEVuZE5vdGU+PENpdGU+PEF1dGhvcj5XaWxzb248L0F1dGhvcj48WWVhcj4yMDA4PC9ZZWFyPjxS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XaWxzb248L0F1dGhvcj48WWVhcj4yMDA4PC9ZZWFyPjxS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013A38">
              <w:rPr>
                <w:sz w:val="20"/>
                <w:szCs w:val="20"/>
              </w:rPr>
            </w:r>
            <w:r w:rsidR="00013A3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2]</w:t>
            </w:r>
            <w:r w:rsidR="00013A38">
              <w:rPr>
                <w:sz w:val="20"/>
                <w:szCs w:val="20"/>
              </w:rPr>
              <w:fldChar w:fldCharType="end"/>
            </w:r>
          </w:p>
          <w:p w14:paraId="165CBAF1" w14:textId="77777777" w:rsidR="0043200A" w:rsidRPr="00130653" w:rsidRDefault="0043200A" w:rsidP="00EC7B34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 xml:space="preserve">N=630 </w:t>
            </w:r>
          </w:p>
          <w:p w14:paraId="7E7C68DE" w14:textId="77777777" w:rsidR="0043200A" w:rsidRPr="001355C6" w:rsidRDefault="0043200A" w:rsidP="00EC7B34">
            <w:pPr>
              <w:rPr>
                <w:sz w:val="20"/>
                <w:szCs w:val="20"/>
              </w:rPr>
            </w:pPr>
          </w:p>
          <w:p w14:paraId="05D00B2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Individuals with documented cases of CM </w:t>
            </w:r>
            <w:proofErr w:type="gramStart"/>
            <w:r w:rsidRPr="00020DB8">
              <w:rPr>
                <w:sz w:val="20"/>
                <w:szCs w:val="20"/>
              </w:rPr>
              <w:t>from a Midwestern county and matched non-maltreated controls</w:t>
            </w:r>
            <w:proofErr w:type="gramEnd"/>
            <w:r>
              <w:rPr>
                <w:sz w:val="20"/>
                <w:szCs w:val="20"/>
              </w:rPr>
              <w:t>.</w:t>
            </w:r>
            <w:r w:rsidRPr="00020DB8">
              <w:rPr>
                <w:sz w:val="20"/>
                <w:szCs w:val="20"/>
              </w:rPr>
              <w:t xml:space="preserve"> </w:t>
            </w:r>
          </w:p>
        </w:tc>
        <w:tc>
          <w:tcPr>
            <w:tcW w:w="2070" w:type="dxa"/>
          </w:tcPr>
          <w:p w14:paraId="1947BBD8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1967-1971 (CM documented); 2003-2005 (medical status exams and interviews)</w:t>
            </w:r>
          </w:p>
          <w:p w14:paraId="6FFE128D" w14:textId="77777777" w:rsidR="0043200A" w:rsidRPr="00020DB8" w:rsidRDefault="0043200A" w:rsidP="00EC7B34">
            <w:pPr>
              <w:rPr>
                <w:sz w:val="20"/>
                <w:szCs w:val="20"/>
              </w:rPr>
            </w:pPr>
          </w:p>
          <w:p w14:paraId="011A9733" w14:textId="77777777" w:rsidR="0043200A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 xml:space="preserve">41.2 years </w:t>
            </w:r>
            <w:r>
              <w:rPr>
                <w:sz w:val="20"/>
                <w:szCs w:val="20"/>
              </w:rPr>
              <w:t xml:space="preserve">(SD not reported; Age range: </w:t>
            </w:r>
            <w:r w:rsidRPr="00020DB8">
              <w:rPr>
                <w:sz w:val="20"/>
                <w:szCs w:val="20"/>
              </w:rPr>
              <w:t xml:space="preserve"> </w:t>
            </w:r>
          </w:p>
          <w:p w14:paraId="74272942" w14:textId="77777777" w:rsidR="0043200A" w:rsidRPr="00020DB8" w:rsidRDefault="0043200A" w:rsidP="00EC7B34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32-49</w:t>
            </w:r>
            <w:r>
              <w:rPr>
                <w:sz w:val="20"/>
                <w:szCs w:val="20"/>
              </w:rPr>
              <w:t xml:space="preserve"> years)</w:t>
            </w:r>
          </w:p>
          <w:p w14:paraId="1D66CFDA" w14:textId="77777777" w:rsidR="0043200A" w:rsidRPr="002A78DF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55.2% </w:t>
            </w:r>
            <w:r>
              <w:rPr>
                <w:sz w:val="20"/>
                <w:szCs w:val="20"/>
              </w:rPr>
              <w:t>f</w:t>
            </w:r>
            <w:r w:rsidRPr="002A78DF">
              <w:rPr>
                <w:sz w:val="20"/>
                <w:szCs w:val="20"/>
              </w:rPr>
              <w:t>emale</w:t>
            </w:r>
          </w:p>
          <w:p w14:paraId="0C409B6A" w14:textId="77777777" w:rsidR="0043200A" w:rsidRDefault="0043200A" w:rsidP="00EC7B34">
            <w:pPr>
              <w:rPr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t xml:space="preserve">60.6 % </w:t>
            </w:r>
            <w:r>
              <w:rPr>
                <w:sz w:val="20"/>
                <w:szCs w:val="20"/>
              </w:rPr>
              <w:t>w</w:t>
            </w:r>
            <w:r w:rsidRPr="002A78DF">
              <w:rPr>
                <w:sz w:val="20"/>
                <w:szCs w:val="20"/>
              </w:rPr>
              <w:t>hite</w:t>
            </w:r>
          </w:p>
          <w:p w14:paraId="2596F459" w14:textId="77777777" w:rsidR="007C27BC" w:rsidRPr="002A78DF" w:rsidRDefault="007C27BC" w:rsidP="00124F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&lt;6.3% Hispanic </w:t>
            </w:r>
          </w:p>
        </w:tc>
        <w:tc>
          <w:tcPr>
            <w:tcW w:w="1440" w:type="dxa"/>
          </w:tcPr>
          <w:p w14:paraId="2B28AEB5" w14:textId="77777777" w:rsidR="0043200A" w:rsidRPr="009C25AF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gistic regression; SEM</w:t>
            </w:r>
          </w:p>
        </w:tc>
        <w:tc>
          <w:tcPr>
            <w:tcW w:w="2610" w:type="dxa"/>
          </w:tcPr>
          <w:p w14:paraId="52C32E51" w14:textId="77777777" w:rsidR="0043200A" w:rsidRPr="00C673A0" w:rsidRDefault="0043200A" w:rsidP="00EC7B34">
            <w:pPr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Summary abuse score and individual exposure based on official re</w:t>
            </w:r>
            <w:r w:rsidRPr="00C673A0">
              <w:rPr>
                <w:sz w:val="20"/>
                <w:szCs w:val="20"/>
              </w:rPr>
              <w:t xml:space="preserve">cords: </w:t>
            </w:r>
          </w:p>
          <w:p w14:paraId="24D4CE17" w14:textId="77777777" w:rsidR="0043200A" w:rsidRPr="009F489F" w:rsidRDefault="0043200A" w:rsidP="0043200A">
            <w:pPr>
              <w:pStyle w:val="ListParagraph"/>
              <w:numPr>
                <w:ilvl w:val="0"/>
                <w:numId w:val="83"/>
              </w:numPr>
              <w:spacing w:after="0" w:line="240" w:lineRule="auto"/>
              <w:rPr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>CPA</w:t>
            </w:r>
          </w:p>
          <w:p w14:paraId="12F31B14" w14:textId="77777777" w:rsidR="0043200A" w:rsidRPr="005A727B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 xml:space="preserve">CSA </w:t>
            </w:r>
          </w:p>
          <w:p w14:paraId="13629620" w14:textId="77777777" w:rsidR="0043200A" w:rsidRPr="004D578B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Neglect </w:t>
            </w:r>
          </w:p>
          <w:p w14:paraId="48260485" w14:textId="77777777" w:rsidR="0043200A" w:rsidRPr="004D578B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75883350" w14:textId="77777777" w:rsidR="0043200A" w:rsidRPr="004D578B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HIV infection </w:t>
            </w:r>
          </w:p>
        </w:tc>
        <w:tc>
          <w:tcPr>
            <w:tcW w:w="3685" w:type="dxa"/>
          </w:tcPr>
          <w:p w14:paraId="05256B78" w14:textId="77777777" w:rsidR="0043200A" w:rsidRPr="004D578B" w:rsidRDefault="0043200A" w:rsidP="00EC7B34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No significant associations or paths found in adjusted models</w:t>
            </w:r>
            <w:r>
              <w:rPr>
                <w:sz w:val="20"/>
                <w:szCs w:val="20"/>
              </w:rPr>
              <w:t>.</w:t>
            </w:r>
          </w:p>
        </w:tc>
      </w:tr>
    </w:tbl>
    <w:tbl>
      <w:tblPr>
        <w:tblStyle w:val="TableGrid4"/>
        <w:tblW w:w="13670" w:type="dxa"/>
        <w:tblLayout w:type="fixed"/>
        <w:tblLook w:val="04A0" w:firstRow="1" w:lastRow="0" w:firstColumn="1" w:lastColumn="0" w:noHBand="0" w:noVBand="1"/>
      </w:tblPr>
      <w:tblGrid>
        <w:gridCol w:w="2245"/>
        <w:gridCol w:w="2070"/>
        <w:gridCol w:w="1440"/>
        <w:gridCol w:w="2610"/>
        <w:gridCol w:w="1620"/>
        <w:gridCol w:w="3685"/>
      </w:tblGrid>
      <w:tr w:rsidR="0043200A" w:rsidRPr="00020DB8" w14:paraId="7B288040" w14:textId="77777777" w:rsidTr="0043200A">
        <w:tc>
          <w:tcPr>
            <w:tcW w:w="2245" w:type="dxa"/>
          </w:tcPr>
          <w:p w14:paraId="00A0B076" w14:textId="0238ABB0" w:rsidR="0043200A" w:rsidRPr="0065734A" w:rsidRDefault="0043200A" w:rsidP="00EC7B34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Obesity (43</w:t>
            </w:r>
            <w:r w:rsidR="00C43BD3">
              <w:rPr>
                <w:b/>
                <w:sz w:val="20"/>
                <w:szCs w:val="20"/>
              </w:rPr>
              <w:t xml:space="preserve"> studies</w:t>
            </w:r>
            <w:r w:rsidRPr="0065734A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2F9E3DD0" w14:textId="77777777" w:rsidR="0043200A" w:rsidRPr="00130653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1440" w:type="dxa"/>
          </w:tcPr>
          <w:p w14:paraId="64B62F13" w14:textId="77777777" w:rsidR="0043200A" w:rsidRPr="001355C6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2610" w:type="dxa"/>
          </w:tcPr>
          <w:p w14:paraId="3C38E16E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1620" w:type="dxa"/>
          </w:tcPr>
          <w:p w14:paraId="6D2CFBF2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3685" w:type="dxa"/>
          </w:tcPr>
          <w:p w14:paraId="71CA5B96" w14:textId="77777777" w:rsidR="0043200A" w:rsidRPr="00020DB8" w:rsidRDefault="0043200A" w:rsidP="00EC7B34">
            <w:pPr>
              <w:rPr>
                <w:b/>
                <w:sz w:val="20"/>
                <w:szCs w:val="20"/>
              </w:rPr>
            </w:pPr>
          </w:p>
        </w:tc>
      </w:tr>
      <w:tr w:rsidR="0043200A" w:rsidRPr="00137E24" w14:paraId="4CCC56AB" w14:textId="77777777" w:rsidTr="0043200A">
        <w:tc>
          <w:tcPr>
            <w:tcW w:w="2245" w:type="dxa"/>
          </w:tcPr>
          <w:p w14:paraId="5509F5D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aron (2007)</w:t>
            </w:r>
            <w:r w:rsidR="00781E78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Aaron&lt;/Author&gt;&lt;Year&gt;2007&lt;/Year&gt;&lt;RecNum&gt;1047&lt;/RecNum&gt;&lt;DisplayText&gt;[93]&lt;/DisplayText&gt;&lt;record&gt;&lt;rec-number&gt;1047&lt;/rec-number&gt;&lt;foreign-keys&gt;&lt;key app="EN" db-id="p2wsz9rdmz90w8evpvmx9txyefzeatevvrxx" timestamp="1478812480"&gt;1047&lt;/key&gt;&lt;/foreign-keys&gt;&lt;ref-type name="Journal Article"&gt;17&lt;/ref-type&gt;&lt;contributors&gt;&lt;authors&gt;&lt;author&gt;Aaron, D. J.&lt;/author&gt;&lt;author&gt;Hughes, T. L.&lt;/author&gt;&lt;/authors&gt;&lt;/contributors&gt;&lt;auth-address&gt;Department of Health and Physical Activity, 155 Trees Hall, University of Pittsburgh, Pittsburgh, PA 15261, USA. debaaron@pitt.edu&lt;/auth-address&gt;&lt;titles&gt;&lt;title&gt;Association of childhood sexual abuse with obesity in a community sample of lesbians&lt;/title&gt;&lt;secondary-title&gt;Obesity (Silver Spring)&lt;/secondary-title&gt;&lt;/titles&gt;&lt;periodical&gt;&lt;full-title&gt;Obesity (Silver Spring)&lt;/full-title&gt;&lt;/periodical&gt;&lt;pages&gt;1023-8&lt;/pages&gt;&lt;volume&gt;15&lt;/volume&gt;&lt;number&gt;4&lt;/number&gt;&lt;keywords&gt;&lt;keyword&gt;Adolescent&lt;/keyword&gt;&lt;keyword&gt;Adult&lt;/keyword&gt;&lt;keyword&gt;Aged&lt;/keyword&gt;&lt;keyword&gt;Aged, 80 and over&lt;/keyword&gt;&lt;keyword&gt;Body Mass Index&lt;/keyword&gt;&lt;keyword&gt;Body Weight&lt;/keyword&gt;&lt;keyword&gt;Chicago&lt;/keyword&gt;&lt;keyword&gt;Child&lt;/keyword&gt;&lt;keyword&gt;Child Abuse, Sexual/*diagnosis&lt;/keyword&gt;&lt;keyword&gt;Female&lt;/keyword&gt;&lt;keyword&gt;*Homosexuality, Female&lt;/keyword&gt;&lt;keyword&gt;Humans&lt;/keyword&gt;&lt;keyword&gt;Middle Aged&lt;/keyword&gt;&lt;keyword&gt;Obesity/*complications/epidemiology/psychology&lt;/keyword&gt;&lt;keyword&gt;Residence Characteristics&lt;/keyword&gt;&lt;/keywords&gt;&lt;dates&gt;&lt;year&gt;2007&lt;/year&gt;&lt;pub-dates&gt;&lt;date&gt;Apr&lt;/date&gt;&lt;/pub-dates&gt;&lt;/dates&gt;&lt;isbn&gt;1930-7381 (Print)&amp;#xD;1930-7381 (Linking)&lt;/isbn&gt;&lt;accession-num&gt;17426338&lt;/accession-num&gt;&lt;urls&gt;&lt;related-urls&gt;&lt;url&gt;http://www.ncbi.nlm.nih.gov/pubmed/17426338&lt;/url&gt;&lt;/related-urls&gt;&lt;/urls&gt;&lt;electronic-resource-num&gt;10.1038/oby.2007.634&lt;/electronic-resource-num&gt;&lt;/record&gt;&lt;/Cite&gt;&lt;/EndNote&gt;</w:instrText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3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7A28A32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416</w:t>
            </w:r>
          </w:p>
          <w:p w14:paraId="0407E08B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D3DF22A" w14:textId="77777777" w:rsidR="0043200A" w:rsidRPr="00137E24" w:rsidRDefault="00ED73EB" w:rsidP="00ED73E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CHLEW, </w:t>
            </w:r>
            <w:r w:rsidR="0043200A" w:rsidRPr="00137E24">
              <w:rPr>
                <w:sz w:val="20"/>
                <w:szCs w:val="20"/>
              </w:rPr>
              <w:t xml:space="preserve">Lesbian women from Wave 1 </w:t>
            </w:r>
          </w:p>
        </w:tc>
        <w:tc>
          <w:tcPr>
            <w:tcW w:w="2070" w:type="dxa"/>
          </w:tcPr>
          <w:p w14:paraId="0C7FFB8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2001-2002 </w:t>
            </w:r>
          </w:p>
          <w:p w14:paraId="24E1C58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462E70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37.8 years (SD not reported</w:t>
            </w:r>
            <w:r>
              <w:rPr>
                <w:sz w:val="20"/>
                <w:szCs w:val="20"/>
              </w:rPr>
              <w:t>; Age r</w:t>
            </w:r>
            <w:r w:rsidRPr="00137E24">
              <w:rPr>
                <w:sz w:val="20"/>
                <w:szCs w:val="20"/>
              </w:rPr>
              <w:t>ange: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>18-83</w:t>
            </w:r>
            <w:r>
              <w:rPr>
                <w:sz w:val="20"/>
                <w:szCs w:val="20"/>
              </w:rPr>
              <w:t xml:space="preserve"> years</w:t>
            </w:r>
            <w:r w:rsidRPr="00137E24">
              <w:rPr>
                <w:sz w:val="20"/>
                <w:szCs w:val="20"/>
              </w:rPr>
              <w:t>)</w:t>
            </w:r>
          </w:p>
          <w:p w14:paraId="61464A2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60981DCC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0% </w:t>
            </w:r>
            <w:r w:rsidR="00C44C11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46BC1491" w14:textId="77777777" w:rsidR="00C44C11" w:rsidRPr="00137E24" w:rsidRDefault="00C44C11" w:rsidP="00124F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1% Hispanic </w:t>
            </w:r>
          </w:p>
        </w:tc>
        <w:tc>
          <w:tcPr>
            <w:tcW w:w="1440" w:type="dxa"/>
          </w:tcPr>
          <w:p w14:paraId="386DE96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Multinomial logistic regression</w:t>
            </w:r>
          </w:p>
        </w:tc>
        <w:tc>
          <w:tcPr>
            <w:tcW w:w="2610" w:type="dxa"/>
          </w:tcPr>
          <w:p w14:paraId="6B9ED48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474C11EA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ody Mass Index</w:t>
            </w:r>
          </w:p>
          <w:p w14:paraId="4C5813F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137E24">
              <w:rPr>
                <w:sz w:val="20"/>
                <w:szCs w:val="20"/>
              </w:rPr>
              <w:t>BMI</w:t>
            </w:r>
            <w:r>
              <w:rPr>
                <w:sz w:val="20"/>
                <w:szCs w:val="20"/>
              </w:rPr>
              <w:t>)</w:t>
            </w:r>
            <w:r w:rsidRPr="00137E24">
              <w:rPr>
                <w:sz w:val="20"/>
                <w:szCs w:val="20"/>
              </w:rPr>
              <w:t xml:space="preserve"> score</w:t>
            </w:r>
          </w:p>
        </w:tc>
        <w:tc>
          <w:tcPr>
            <w:tcW w:w="3685" w:type="dxa"/>
          </w:tcPr>
          <w:p w14:paraId="6A02383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CSA </w:t>
            </w:r>
            <w:r w:rsidRPr="00137E24">
              <w:rPr>
                <w:sz w:val="20"/>
                <w:szCs w:val="20"/>
              </w:rPr>
              <w:t>(vs. no CSA) increased risk fo</w:t>
            </w:r>
            <w:r w:rsidRPr="00137E24">
              <w:rPr>
                <w:sz w:val="20"/>
                <w:szCs w:val="20"/>
                <w:u w:val="single"/>
              </w:rPr>
              <w:t>r</w:t>
            </w:r>
            <w:r w:rsidRPr="00137E24">
              <w:rPr>
                <w:sz w:val="20"/>
                <w:szCs w:val="20"/>
              </w:rPr>
              <w:t>:</w:t>
            </w:r>
          </w:p>
          <w:p w14:paraId="7233F8EF" w14:textId="77777777" w:rsidR="0043200A" w:rsidRPr="00137E2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between 30.0 and 39.9 kg/m</w:t>
            </w:r>
            <w:r w:rsidRPr="00137E24">
              <w:rPr>
                <w:sz w:val="20"/>
                <w:szCs w:val="20"/>
                <w:vertAlign w:val="superscript"/>
              </w:rPr>
              <w:t>2</w:t>
            </w:r>
            <w:r w:rsidRPr="00137E24">
              <w:rPr>
                <w:sz w:val="20"/>
                <w:szCs w:val="20"/>
              </w:rPr>
              <w:t xml:space="preserve"> (AOR = 1.9, 95% CI [1.1, 3.4])</w:t>
            </w:r>
          </w:p>
          <w:p w14:paraId="4EE1F04B" w14:textId="77777777" w:rsidR="0043200A" w:rsidRPr="00137E2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BMI ≥ 40 kg/m</w:t>
            </w:r>
            <w:r w:rsidRPr="00137E24">
              <w:rPr>
                <w:sz w:val="20"/>
                <w:szCs w:val="20"/>
                <w:vertAlign w:val="superscript"/>
              </w:rPr>
              <w:t>2</w:t>
            </w:r>
            <w:r w:rsidRPr="00137E24">
              <w:rPr>
                <w:sz w:val="20"/>
                <w:szCs w:val="20"/>
              </w:rPr>
              <w:t xml:space="preserve"> (AOR = 2.3, 95% CI [1.1, 5.2])</w:t>
            </w:r>
          </w:p>
        </w:tc>
      </w:tr>
      <w:tr w:rsidR="0043200A" w:rsidRPr="00137E24" w14:paraId="3D9F02C2" w14:textId="77777777" w:rsidTr="0043200A">
        <w:tc>
          <w:tcPr>
            <w:tcW w:w="2245" w:type="dxa"/>
          </w:tcPr>
          <w:p w14:paraId="5625CDC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Afifi (2013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BZmlmaTwvQXV0aG9yPjxZZWFyPjIwMTM8L1llYXI+PFJl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BZmlmaTwvQXV0aG9yPjxZZWFyPjIwMTM8L1llYXI+PFJl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4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0353A46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4,226</w:t>
            </w:r>
          </w:p>
          <w:p w14:paraId="3AD6F93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4232E69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ESARC Wave 2</w:t>
            </w:r>
            <w:r>
              <w:rPr>
                <w:sz w:val="20"/>
                <w:szCs w:val="20"/>
              </w:rPr>
              <w:t xml:space="preserve">: </w:t>
            </w:r>
            <w:r w:rsidRPr="00137E24">
              <w:rPr>
                <w:sz w:val="20"/>
                <w:szCs w:val="20"/>
              </w:rPr>
              <w:t xml:space="preserve">Representative US population 20 years or older </w:t>
            </w:r>
          </w:p>
          <w:p w14:paraId="34B85FE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204471D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4-2005</w:t>
            </w:r>
          </w:p>
          <w:p w14:paraId="7CCF48A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722ED7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an age and </w:t>
            </w:r>
            <w:r w:rsidRPr="00137E24">
              <w:rPr>
                <w:sz w:val="20"/>
                <w:szCs w:val="20"/>
              </w:rPr>
              <w:t>SD</w:t>
            </w:r>
            <w:r>
              <w:rPr>
                <w:sz w:val="20"/>
                <w:szCs w:val="20"/>
              </w:rPr>
              <w:t xml:space="preserve"> not reported</w:t>
            </w:r>
          </w:p>
          <w:p w14:paraId="51FC83BC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Gender</w:t>
            </w:r>
            <w:r>
              <w:rPr>
                <w:sz w:val="20"/>
                <w:szCs w:val="20"/>
              </w:rPr>
              <w:t xml:space="preserve"> not reported</w:t>
            </w:r>
          </w:p>
          <w:p w14:paraId="5F56A22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R/E not reported</w:t>
            </w:r>
          </w:p>
        </w:tc>
        <w:tc>
          <w:tcPr>
            <w:tcW w:w="1440" w:type="dxa"/>
          </w:tcPr>
          <w:p w14:paraId="1997B0B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ultiple logistic regression </w:t>
            </w:r>
          </w:p>
        </w:tc>
        <w:tc>
          <w:tcPr>
            <w:tcW w:w="2610" w:type="dxa"/>
          </w:tcPr>
          <w:p w14:paraId="6B637B0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the following:</w:t>
            </w:r>
          </w:p>
          <w:p w14:paraId="6273A2DE" w14:textId="77777777" w:rsidR="0043200A" w:rsidRPr="00137E2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Harsh physical punishment </w:t>
            </w:r>
          </w:p>
          <w:p w14:paraId="093C0B13" w14:textId="77777777" w:rsidR="0043200A" w:rsidRPr="00137E2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M total score (i.e., severe CPA, CSA, emotional abuse, physical neglect,  emotional neglect, and exposure to </w:t>
            </w:r>
            <w:r>
              <w:rPr>
                <w:sz w:val="20"/>
                <w:szCs w:val="20"/>
              </w:rPr>
              <w:t>intimate partner violence</w:t>
            </w:r>
            <w:r w:rsidRPr="00137E24">
              <w:rPr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14:paraId="5F81850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06D884E8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Harsh physical punishment (</w:t>
            </w:r>
            <w:r w:rsidRPr="00137E24">
              <w:rPr>
                <w:sz w:val="20"/>
                <w:szCs w:val="20"/>
              </w:rPr>
              <w:t>vs. no physical punishment) was associated with:</w:t>
            </w:r>
          </w:p>
          <w:p w14:paraId="3B6F7054" w14:textId="77777777" w:rsidR="0043200A" w:rsidRPr="00137E24" w:rsidRDefault="0043200A" w:rsidP="0043200A">
            <w:pPr>
              <w:pStyle w:val="ListParagraph"/>
              <w:numPr>
                <w:ilvl w:val="0"/>
                <w:numId w:val="22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Obesity (AOR = 1.20, 95% CI [1.02, 1.42])</w:t>
            </w:r>
          </w:p>
          <w:p w14:paraId="3D351B43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CM </w:t>
            </w:r>
            <w:r w:rsidRPr="00664D6F">
              <w:rPr>
                <w:sz w:val="20"/>
                <w:szCs w:val="20"/>
              </w:rPr>
              <w:t>(vs.</w:t>
            </w:r>
            <w:r w:rsidRPr="00137E24">
              <w:rPr>
                <w:sz w:val="20"/>
                <w:szCs w:val="20"/>
                <w:u w:val="single"/>
              </w:rPr>
              <w:t xml:space="preserve"> </w:t>
            </w:r>
            <w:r w:rsidRPr="00137E24">
              <w:rPr>
                <w:sz w:val="20"/>
                <w:szCs w:val="20"/>
              </w:rPr>
              <w:t>no physical punishment) was associated with:</w:t>
            </w:r>
          </w:p>
          <w:p w14:paraId="39639D86" w14:textId="77777777" w:rsidR="0043200A" w:rsidRPr="00137E24" w:rsidRDefault="0043200A" w:rsidP="0043200A">
            <w:pPr>
              <w:pStyle w:val="ListParagraph"/>
              <w:numPr>
                <w:ilvl w:val="0"/>
                <w:numId w:val="13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Obesity (AOR = 1.13, 95% CI [1.07, 1.20])</w:t>
            </w:r>
          </w:p>
        </w:tc>
      </w:tr>
      <w:tr w:rsidR="0043200A" w:rsidRPr="00137E24" w14:paraId="10A66C61" w14:textId="77777777" w:rsidTr="0043200A">
        <w:tc>
          <w:tcPr>
            <w:tcW w:w="2245" w:type="dxa"/>
          </w:tcPr>
          <w:p w14:paraId="1839A79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lvarez (2007)</w:t>
            </w:r>
            <w:r w:rsidR="00781E78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Alvarez&lt;/Author&gt;&lt;Year&gt;2007&lt;/Year&gt;&lt;RecNum&gt;834&lt;/RecNum&gt;&lt;DisplayText&gt;[95]&lt;/DisplayText&gt;&lt;record&gt;&lt;rec-number&gt;834&lt;/rec-number&gt;&lt;foreign-keys&gt;&lt;key app="EN" db-id="p2wsz9rdmz90w8evpvmx9txyefzeatevvrxx" timestamp="1478784800"&gt;834&lt;/key&gt;&lt;key app="ENWeb" db-id=""&gt;0&lt;/key&gt;&lt;/foreign-keys&gt;&lt;ref-type name="Journal Article"&gt;17&lt;/ref-type&gt;&lt;contributors&gt;&lt;authors&gt;&lt;author&gt;Alvarez, J.&lt;/author&gt;&lt;author&gt;Pavao, J.&lt;/author&gt;&lt;author&gt;Baumrind, N.&lt;/author&gt;&lt;author&gt;Kimerling, R.&lt;/author&gt;&lt;/authors&gt;&lt;/contributors&gt;&lt;auth-address&gt;Center for Health Care Evaluation, VA Palo Alto Health Care System, Palo Alto, California, USA. Jennifer.Alvarez@va.gov&lt;/auth-address&gt;&lt;titles&gt;&lt;title&gt;The relationship between child abuse and adult obesity among california women&lt;/title&gt;&lt;secondary-title&gt;Am J Prev Med&lt;/secondary-title&gt;&lt;/titles&gt;&lt;periodical&gt;&lt;full-title&gt;Am J Prev Med&lt;/full-title&gt;&lt;/periodical&gt;&lt;pages&gt;28-33&lt;/pages&gt;&lt;volume&gt;33&lt;/volume&gt;&lt;number&gt;1&lt;/number&gt;&lt;keywords&gt;&lt;keyword&gt;Adolescent&lt;/keyword&gt;&lt;keyword&gt;Adult&lt;/keyword&gt;&lt;keyword&gt;Aged&lt;/keyword&gt;&lt;keyword&gt;Body Mass Index&lt;/keyword&gt;&lt;keyword&gt;California/epidemiology&lt;/keyword&gt;&lt;keyword&gt;Child&lt;/keyword&gt;&lt;keyword&gt;Child Abuse/*statistics &amp;amp; numerical data&lt;/keyword&gt;&lt;keyword&gt;Child, Preschool&lt;/keyword&gt;&lt;keyword&gt;Diet/*psychology&lt;/keyword&gt;&lt;keyword&gt;Ethnic Groups&lt;/keyword&gt;&lt;keyword&gt;Female&lt;/keyword&gt;&lt;keyword&gt;Health Surveys&lt;/keyword&gt;&lt;keyword&gt;Humans&lt;/keyword&gt;&lt;keyword&gt;Middle Aged&lt;/keyword&gt;&lt;keyword&gt;*Obesity/epidemiology/etiology/psychology&lt;/keyword&gt;&lt;keyword&gt;Regression Analysis&lt;/keyword&gt;&lt;keyword&gt;Risk Factors&lt;/keyword&gt;&lt;/keywords&gt;&lt;dates&gt;&lt;year&gt;2007&lt;/year&gt;&lt;pub-dates&gt;&lt;date&gt;Jul&lt;/date&gt;&lt;/pub-dates&gt;&lt;/dates&gt;&lt;isbn&gt;0749-3797 (Print)&amp;#xD;0749-3797 (Linking)&lt;/isbn&gt;&lt;accession-num&gt;17572308&lt;/accession-num&gt;&lt;urls&gt;&lt;related-urls&gt;&lt;url&gt;http://www.ncbi.nlm.nih.gov/pubmed/17572308&lt;/url&gt;&lt;/related-urls&gt;&lt;/urls&gt;&lt;electronic-resource-num&gt;10.1016/j.amepre.2007.02.036&lt;/electronic-resource-num&gt;&lt;/record&gt;&lt;/Cite&gt;&lt;/EndNote&gt;</w:instrText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5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76DF20E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1,115</w:t>
            </w:r>
          </w:p>
          <w:p w14:paraId="68FDF79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21116C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alifornia Women’s Health Survey</w:t>
            </w:r>
          </w:p>
        </w:tc>
        <w:tc>
          <w:tcPr>
            <w:tcW w:w="2070" w:type="dxa"/>
          </w:tcPr>
          <w:p w14:paraId="14A3BAD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2-2004</w:t>
            </w:r>
          </w:p>
          <w:p w14:paraId="6843AF5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7AA38E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ean age and SD not reported</w:t>
            </w:r>
            <w:r>
              <w:rPr>
                <w:sz w:val="20"/>
                <w:szCs w:val="20"/>
              </w:rPr>
              <w:t xml:space="preserve"> (</w:t>
            </w:r>
            <w:r w:rsidRPr="00137E24">
              <w:rPr>
                <w:sz w:val="20"/>
                <w:szCs w:val="20"/>
              </w:rPr>
              <w:t>56.1% aged 18-45 years)</w:t>
            </w:r>
          </w:p>
          <w:p w14:paraId="2856CF4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55A1E26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1.3% </w:t>
            </w:r>
            <w:r w:rsidR="00FC3D9F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0D43655C" w14:textId="77777777" w:rsidR="00FC3D9F" w:rsidRPr="00137E24" w:rsidRDefault="00FC3D9F" w:rsidP="00FC3D9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.4% Hispanic</w:t>
            </w:r>
          </w:p>
        </w:tc>
        <w:tc>
          <w:tcPr>
            <w:tcW w:w="1440" w:type="dxa"/>
          </w:tcPr>
          <w:p w14:paraId="6D942DD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gistic regression;</w:t>
            </w:r>
            <w:r w:rsidRPr="00137E24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opulation </w:t>
            </w:r>
            <w:r>
              <w:rPr>
                <w:sz w:val="20"/>
                <w:szCs w:val="20"/>
              </w:rPr>
              <w:t>A</w:t>
            </w:r>
            <w:r w:rsidRPr="00137E24">
              <w:rPr>
                <w:sz w:val="20"/>
                <w:szCs w:val="20"/>
              </w:rPr>
              <w:t xml:space="preserve">ttributable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ractions (PAF)</w:t>
            </w:r>
          </w:p>
        </w:tc>
        <w:tc>
          <w:tcPr>
            <w:tcW w:w="2610" w:type="dxa"/>
          </w:tcPr>
          <w:p w14:paraId="68AEC25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child abuse score based on the following variables:</w:t>
            </w:r>
          </w:p>
          <w:p w14:paraId="1362FAA6" w14:textId="77777777" w:rsidR="0043200A" w:rsidRPr="00137E24" w:rsidRDefault="0043200A" w:rsidP="0043200A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573660C2" w14:textId="77777777" w:rsidR="0043200A" w:rsidRPr="00137E24" w:rsidRDefault="0043200A" w:rsidP="0043200A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SA </w:t>
            </w:r>
          </w:p>
        </w:tc>
        <w:tc>
          <w:tcPr>
            <w:tcW w:w="1620" w:type="dxa"/>
          </w:tcPr>
          <w:p w14:paraId="5C2AE3F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</w:tc>
        <w:tc>
          <w:tcPr>
            <w:tcW w:w="3685" w:type="dxa"/>
          </w:tcPr>
          <w:p w14:paraId="7479683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hild abuse</w:t>
            </w:r>
            <w:r w:rsidRPr="00137E24">
              <w:rPr>
                <w:sz w:val="20"/>
                <w:szCs w:val="20"/>
              </w:rPr>
              <w:t xml:space="preserve"> (vs. no abuse) was associated with obesity (AOR = 1.26, 95% CI [1.13, 1.40])</w:t>
            </w:r>
            <w:r>
              <w:rPr>
                <w:sz w:val="20"/>
                <w:szCs w:val="20"/>
              </w:rPr>
              <w:t>.</w:t>
            </w:r>
          </w:p>
          <w:p w14:paraId="70A07AEB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798815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The PAF of adult obesity associated with </w:t>
            </w:r>
            <w:r w:rsidRPr="00137E24">
              <w:rPr>
                <w:sz w:val="20"/>
                <w:szCs w:val="20"/>
                <w:u w:val="single"/>
              </w:rPr>
              <w:t>abuse</w:t>
            </w:r>
            <w:r w:rsidRPr="00137E24">
              <w:rPr>
                <w:sz w:val="20"/>
                <w:szCs w:val="20"/>
              </w:rPr>
              <w:t xml:space="preserve"> was 4.5% (95% CI [2.28, 6.55]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137E24" w14:paraId="63AFE7CC" w14:textId="77777777" w:rsidTr="0043200A">
        <w:tc>
          <w:tcPr>
            <w:tcW w:w="2245" w:type="dxa"/>
          </w:tcPr>
          <w:p w14:paraId="5B98783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ae (2014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CYWU8L0F1dGhvcj48WWVhcj4yMDE0PC9ZZWFyPjxSZWNO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CYWU8L0F1dGhvcj48WWVhcj4yMDE0PC9ZZWFyPjxSZWNO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6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0347B71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1,075</w:t>
            </w:r>
          </w:p>
          <w:p w14:paraId="71468A52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A355DC2" w14:textId="77777777" w:rsidR="0043200A" w:rsidRPr="00137E24" w:rsidRDefault="0043200A" w:rsidP="00ED73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dd Health</w:t>
            </w:r>
            <w:r w:rsidR="00ED73EB">
              <w:rPr>
                <w:sz w:val="20"/>
                <w:szCs w:val="20"/>
              </w:rPr>
              <w:t>,</w:t>
            </w:r>
            <w:r w:rsidRPr="00137E24">
              <w:rPr>
                <w:sz w:val="20"/>
                <w:szCs w:val="20"/>
              </w:rPr>
              <w:t xml:space="preserve"> Waves 1-4</w:t>
            </w:r>
          </w:p>
        </w:tc>
        <w:tc>
          <w:tcPr>
            <w:tcW w:w="2070" w:type="dxa"/>
          </w:tcPr>
          <w:p w14:paraId="2C5AB08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4-1995 (Wave 1);</w:t>
            </w:r>
          </w:p>
          <w:p w14:paraId="2E32BE6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6 (Wave 2); 2001 (Wave 3); 2008-2009 (Wave 4)</w:t>
            </w:r>
          </w:p>
          <w:p w14:paraId="6BBE3D77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C490134" w14:textId="77777777" w:rsidR="0043200A" w:rsidRPr="00137E24" w:rsidRDefault="0043200A" w:rsidP="00EC7B3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5.5 years at Wave 1</w:t>
            </w:r>
            <w:r>
              <w:rPr>
                <w:sz w:val="20"/>
                <w:szCs w:val="20"/>
              </w:rPr>
              <w:t xml:space="preserve"> (</w:t>
            </w:r>
            <w:r w:rsidRPr="00137E24">
              <w:rPr>
                <w:sz w:val="20"/>
                <w:szCs w:val="20"/>
              </w:rPr>
              <w:t>SD not reported</w:t>
            </w:r>
            <w:r>
              <w:rPr>
                <w:sz w:val="20"/>
                <w:szCs w:val="20"/>
              </w:rPr>
              <w:t>; Age r</w:t>
            </w:r>
            <w:r w:rsidRPr="00137E24">
              <w:rPr>
                <w:sz w:val="20"/>
                <w:szCs w:val="20"/>
              </w:rPr>
              <w:t xml:space="preserve">ange: 12-19 years) </w:t>
            </w:r>
          </w:p>
          <w:p w14:paraId="17C0153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4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EFA930E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gt;60</w:t>
            </w:r>
            <w:r w:rsidRPr="00137E24">
              <w:rPr>
                <w:sz w:val="20"/>
                <w:szCs w:val="20"/>
              </w:rPr>
              <w:t xml:space="preserve">% </w:t>
            </w:r>
            <w:r w:rsidR="00FC3D9F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  <w:p w14:paraId="2DE86324" w14:textId="77777777" w:rsidR="00FC3D9F" w:rsidRPr="00137E24" w:rsidRDefault="00FC3D9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3% Hispanic </w:t>
            </w:r>
          </w:p>
        </w:tc>
        <w:tc>
          <w:tcPr>
            <w:tcW w:w="1440" w:type="dxa"/>
          </w:tcPr>
          <w:p w14:paraId="47303AD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atent growth curve;</w:t>
            </w:r>
            <w:r w:rsidRPr="00137E24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SEM</w:t>
            </w:r>
          </w:p>
        </w:tc>
        <w:tc>
          <w:tcPr>
            <w:tcW w:w="2610" w:type="dxa"/>
          </w:tcPr>
          <w:p w14:paraId="204F018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ummary early socioeconomic adversity score based on the following variables: </w:t>
            </w:r>
          </w:p>
          <w:p w14:paraId="11F9AE2C" w14:textId="77777777" w:rsidR="0043200A" w:rsidRPr="00137E24" w:rsidRDefault="0043200A" w:rsidP="0043200A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Low parent education</w:t>
            </w:r>
          </w:p>
          <w:p w14:paraId="329B8E93" w14:textId="77777777" w:rsidR="0043200A" w:rsidRPr="00137E24" w:rsidRDefault="0043200A" w:rsidP="0043200A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 family economic hardship</w:t>
            </w:r>
          </w:p>
          <w:p w14:paraId="14B966E9" w14:textId="77777777" w:rsidR="0043200A" w:rsidRPr="00137E24" w:rsidRDefault="0043200A" w:rsidP="0043200A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Low parental marital stability</w:t>
            </w:r>
          </w:p>
          <w:p w14:paraId="27ADB364" w14:textId="77777777" w:rsidR="0043200A" w:rsidRPr="00137E24" w:rsidRDefault="0043200A" w:rsidP="0043200A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 community adversity</w:t>
            </w:r>
          </w:p>
        </w:tc>
        <w:tc>
          <w:tcPr>
            <w:tcW w:w="1620" w:type="dxa"/>
          </w:tcPr>
          <w:p w14:paraId="4DC7C66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</w:tc>
        <w:tc>
          <w:tcPr>
            <w:tcW w:w="3685" w:type="dxa"/>
          </w:tcPr>
          <w:p w14:paraId="0412B39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arly socioeconomic adversity</w:t>
            </w:r>
            <w:r w:rsidRPr="00137E24">
              <w:rPr>
                <w:sz w:val="20"/>
                <w:szCs w:val="20"/>
              </w:rPr>
              <w:t xml:space="preserve"> was associated with:</w:t>
            </w:r>
          </w:p>
          <w:p w14:paraId="5C8133DF" w14:textId="77777777" w:rsidR="0043200A" w:rsidRPr="00137E24" w:rsidRDefault="0043200A" w:rsidP="0043200A">
            <w:pPr>
              <w:pStyle w:val="ListParagraph"/>
              <w:numPr>
                <w:ilvl w:val="0"/>
                <w:numId w:val="134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Higher rate of change in BMI from 1996 to 2008 (b = 0.06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</w:tc>
      </w:tr>
      <w:tr w:rsidR="0043200A" w:rsidRPr="00137E24" w14:paraId="640EDE6D" w14:textId="77777777" w:rsidTr="0043200A">
        <w:tc>
          <w:tcPr>
            <w:tcW w:w="2245" w:type="dxa"/>
          </w:tcPr>
          <w:p w14:paraId="6E5C6BA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Bentley (2009)</w:t>
            </w:r>
            <w:r w:rsidR="00781E78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Bentley&lt;/Author&gt;&lt;Year&gt;2009&lt;/Year&gt;&lt;RecNum&gt;839&lt;/RecNum&gt;&lt;DisplayText&gt;[97]&lt;/DisplayText&gt;&lt;record&gt;&lt;rec-number&gt;839&lt;/rec-number&gt;&lt;foreign-keys&gt;&lt;key app="EN" db-id="p2wsz9rdmz90w8evpvmx9txyefzeatevvrxx" timestamp="1478784818"&gt;839&lt;/key&gt;&lt;key app="ENWeb" db-id=""&gt;0&lt;/key&gt;&lt;/foreign-keys&gt;&lt;ref-type name="Journal Article"&gt;17&lt;/ref-type&gt;&lt;contributors&gt;&lt;authors&gt;&lt;author&gt;Bentley, T.&lt;/author&gt;&lt;author&gt;Widom, C. S.&lt;/author&gt;&lt;/authors&gt;&lt;/contributors&gt;&lt;auth-address&gt;Department of Pediatrics, University of Medicine and Dentistry of New Jersey, Newark, New Jersey, USA.&lt;/auth-address&gt;&lt;titles&gt;&lt;title&gt;A 30-year follow-up of the effects of child abuse and neglect on obesity in adulthood&lt;/title&gt;&lt;secondary-title&gt;Obesity (Silver Spring)&lt;/secondary-title&gt;&lt;/titles&gt;&lt;periodical&gt;&lt;full-title&gt;Obesity (Silver Spring)&lt;/full-title&gt;&lt;/periodical&gt;&lt;pages&gt;1900-5&lt;/pages&gt;&lt;volume&gt;17&lt;/volume&gt;&lt;number&gt;10&lt;/number&gt;&lt;keywords&gt;&lt;keyword&gt;Adult&lt;/keyword&gt;&lt;keyword&gt;Adult Survivors of Child Abuse/*psychology&lt;/keyword&gt;&lt;keyword&gt;Body Mass Index&lt;/keyword&gt;&lt;keyword&gt;Chi-Square Distribution&lt;/keyword&gt;&lt;keyword&gt;Cohort Studies&lt;/keyword&gt;&lt;keyword&gt;Ethnic Groups&lt;/keyword&gt;&lt;keyword&gt;Female&lt;/keyword&gt;&lt;keyword&gt;Follow-Up Studies&lt;/keyword&gt;&lt;keyword&gt;Humans&lt;/keyword&gt;&lt;keyword&gt;Interview, Psychological&lt;/keyword&gt;&lt;keyword&gt;Male&lt;/keyword&gt;&lt;keyword&gt;Obesity/*psychology&lt;/keyword&gt;&lt;keyword&gt;Prospective Studies&lt;/keyword&gt;&lt;/keywords&gt;&lt;dates&gt;&lt;year&gt;2009&lt;/year&gt;&lt;pub-dates&gt;&lt;date&gt;Oct&lt;/date&gt;&lt;/pub-dates&gt;&lt;/dates&gt;&lt;isbn&gt;1930-7381 (Print)&amp;#xD;1930-7381 (Linking)&lt;/isbn&gt;&lt;accession-num&gt;19478789&lt;/accession-num&gt;&lt;urls&gt;&lt;related-urls&gt;&lt;url&gt;http://www.ncbi.nlm.nih.gov/pubmed/19478789&lt;/url&gt;&lt;/related-urls&gt;&lt;/urls&gt;&lt;electronic-resource-num&gt;10.1038/oby.2009.160&lt;/electronic-resource-num&gt;&lt;/record&gt;&lt;/Cite&gt;&lt;/EndNote&gt;</w:instrText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7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6A99D64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713</w:t>
            </w:r>
          </w:p>
          <w:p w14:paraId="2ABD62A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E7DFE0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ases of CM from a Midwestern county and matched non-maltreated controls </w:t>
            </w:r>
          </w:p>
        </w:tc>
        <w:tc>
          <w:tcPr>
            <w:tcW w:w="2070" w:type="dxa"/>
          </w:tcPr>
          <w:p w14:paraId="028815B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67-1971 (when CM occurred); 2003-2004 (follow-up medical exams)</w:t>
            </w:r>
          </w:p>
          <w:p w14:paraId="39B5AA8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95CCF5A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Cases (n=410)</w:t>
            </w:r>
          </w:p>
          <w:p w14:paraId="488B57EE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Controls (n=303)</w:t>
            </w:r>
          </w:p>
          <w:p w14:paraId="24B9340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Age r</w:t>
            </w:r>
            <w:r w:rsidRPr="00137E24">
              <w:rPr>
                <w:sz w:val="20"/>
                <w:szCs w:val="20"/>
              </w:rPr>
              <w:t>ange: 0-11 years at the time CM occurred</w:t>
            </w:r>
            <w:r>
              <w:rPr>
                <w:sz w:val="20"/>
                <w:szCs w:val="20"/>
              </w:rPr>
              <w:t>)</w:t>
            </w:r>
          </w:p>
          <w:p w14:paraId="700EDAD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2.8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04ED8D0C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3.4% </w:t>
            </w:r>
            <w:r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 xml:space="preserve">hite </w:t>
            </w:r>
          </w:p>
          <w:p w14:paraId="2848C86C" w14:textId="77777777" w:rsidR="004B076C" w:rsidRPr="00137E24" w:rsidRDefault="004B076C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&lt;6.6% Hispanic </w:t>
            </w:r>
          </w:p>
        </w:tc>
        <w:tc>
          <w:tcPr>
            <w:tcW w:w="1440" w:type="dxa"/>
          </w:tcPr>
          <w:p w14:paraId="0B3DA08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Ordinary least squares regression</w:t>
            </w:r>
          </w:p>
        </w:tc>
        <w:tc>
          <w:tcPr>
            <w:tcW w:w="2610" w:type="dxa"/>
          </w:tcPr>
          <w:p w14:paraId="5643B42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CM score and individual exposure based on official records of the following:</w:t>
            </w:r>
          </w:p>
          <w:p w14:paraId="7E6331F4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3E804C29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SA </w:t>
            </w:r>
          </w:p>
          <w:p w14:paraId="5AF697BC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Neglect </w:t>
            </w:r>
          </w:p>
          <w:p w14:paraId="4127F52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34F44AD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</w:tc>
        <w:tc>
          <w:tcPr>
            <w:tcW w:w="3685" w:type="dxa"/>
          </w:tcPr>
          <w:p w14:paraId="1AE8992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(vs. no CPA controls) was associated with higher BMI (</w:t>
            </w:r>
            <w:r w:rsidRPr="00137E24">
              <w:rPr>
                <w:rFonts w:eastAsia="Segoe UI Symbol" w:cs="Calibri"/>
                <w:color w:val="181717"/>
                <w:sz w:val="20"/>
                <w:szCs w:val="20"/>
              </w:rPr>
              <w:t xml:space="preserve">β </w:t>
            </w:r>
            <w:r w:rsidRPr="00137E24">
              <w:rPr>
                <w:sz w:val="20"/>
                <w:szCs w:val="20"/>
              </w:rPr>
              <w:t xml:space="preserve">= 0.16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  <w:r>
              <w:rPr>
                <w:sz w:val="20"/>
                <w:szCs w:val="20"/>
              </w:rPr>
              <w:t>.</w:t>
            </w:r>
            <w:r w:rsidRPr="00137E24">
              <w:rPr>
                <w:sz w:val="20"/>
                <w:szCs w:val="20"/>
              </w:rPr>
              <w:t xml:space="preserve"> </w:t>
            </w:r>
          </w:p>
          <w:p w14:paraId="68489F6C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4518D0C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CSA </w:t>
            </w:r>
            <w:r w:rsidRPr="00137E24">
              <w:rPr>
                <w:sz w:val="20"/>
                <w:szCs w:val="20"/>
              </w:rPr>
              <w:t>and</w:t>
            </w:r>
            <w:r w:rsidRPr="00137E24">
              <w:rPr>
                <w:sz w:val="20"/>
                <w:szCs w:val="20"/>
                <w:u w:val="single"/>
              </w:rPr>
              <w:t xml:space="preserve"> neglect </w:t>
            </w:r>
            <w:r w:rsidRPr="00137E24">
              <w:rPr>
                <w:sz w:val="20"/>
                <w:szCs w:val="20"/>
              </w:rPr>
              <w:t xml:space="preserve">were not associated with BMI. </w:t>
            </w:r>
          </w:p>
        </w:tc>
      </w:tr>
      <w:tr w:rsidR="0043200A" w:rsidRPr="00137E24" w14:paraId="73C555BE" w14:textId="77777777" w:rsidTr="0043200A">
        <w:tc>
          <w:tcPr>
            <w:tcW w:w="2245" w:type="dxa"/>
          </w:tcPr>
          <w:p w14:paraId="2977DDE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ertone-Johnson (2012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CZXJ0b25lLUpvaG5zb248L0F1dGhvcj48WWVhcj4yMDEy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</w:fldData>
              </w:fldChar>
            </w:r>
            <w:r w:rsidR="00781E78">
              <w:rPr>
                <w:sz w:val="20"/>
                <w:szCs w:val="20"/>
              </w:rPr>
              <w:instrText xml:space="preserve"> ADDIN EN.CITE </w:instrTex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CZXJ0b25lLUpvaG5zb248L0F1dGhvcj48WWVhcj4yMDEy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</w:fldData>
              </w:fldChar>
            </w:r>
            <w:r w:rsidR="00781E78">
              <w:rPr>
                <w:sz w:val="20"/>
                <w:szCs w:val="20"/>
              </w:rPr>
              <w:instrText xml:space="preserve"> ADDIN EN.CITE.DATA </w:instrText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781E78">
              <w:rPr>
                <w:noProof/>
                <w:sz w:val="20"/>
                <w:szCs w:val="20"/>
              </w:rPr>
              <w:t>[61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7688CCB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702</w:t>
            </w:r>
          </w:p>
          <w:p w14:paraId="79238F7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4434DD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urses' Health Study II</w:t>
            </w:r>
          </w:p>
        </w:tc>
        <w:tc>
          <w:tcPr>
            <w:tcW w:w="2070" w:type="dxa"/>
          </w:tcPr>
          <w:p w14:paraId="050E6FA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89 (baseline); 1996-1999 (blood sample);</w:t>
            </w:r>
          </w:p>
          <w:p w14:paraId="15DE09C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1 (violence questions asked)</w:t>
            </w:r>
          </w:p>
          <w:p w14:paraId="0229BBF0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61B92D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3.9 years (SD not reported)</w:t>
            </w:r>
          </w:p>
          <w:p w14:paraId="3ADD4C3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56C1284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&gt;90% </w:t>
            </w:r>
            <w:r w:rsidR="004B076C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4B3401C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F-test </w:t>
            </w:r>
          </w:p>
        </w:tc>
        <w:tc>
          <w:tcPr>
            <w:tcW w:w="2610" w:type="dxa"/>
          </w:tcPr>
          <w:p w14:paraId="25349658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buse score and severity of individual exposure to the following variables:</w:t>
            </w:r>
            <w:r>
              <w:rPr>
                <w:sz w:val="20"/>
                <w:szCs w:val="20"/>
              </w:rPr>
              <w:t xml:space="preserve"> </w:t>
            </w:r>
          </w:p>
          <w:p w14:paraId="6D787526" w14:textId="77777777" w:rsidR="0043200A" w:rsidRDefault="0043200A" w:rsidP="0043200A">
            <w:pPr>
              <w:pStyle w:val="ListParagraph"/>
              <w:numPr>
                <w:ilvl w:val="0"/>
                <w:numId w:val="232"/>
              </w:numPr>
              <w:spacing w:after="0" w:line="240" w:lineRule="auto"/>
              <w:contextualSpacing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PA (before age 11 years)</w:t>
            </w:r>
          </w:p>
          <w:p w14:paraId="41332213" w14:textId="77777777" w:rsidR="0043200A" w:rsidRDefault="0043200A" w:rsidP="0043200A">
            <w:pPr>
              <w:pStyle w:val="ListParagraph"/>
              <w:numPr>
                <w:ilvl w:val="0"/>
                <w:numId w:val="232"/>
              </w:numPr>
              <w:spacing w:after="0" w:line="240" w:lineRule="auto"/>
              <w:contextualSpacing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SA  (before age 11 years) </w:t>
            </w:r>
          </w:p>
          <w:p w14:paraId="61AF02B3" w14:textId="77777777" w:rsidR="0043200A" w:rsidRDefault="0043200A" w:rsidP="0043200A">
            <w:pPr>
              <w:pStyle w:val="ListParagraph"/>
              <w:numPr>
                <w:ilvl w:val="0"/>
                <w:numId w:val="232"/>
              </w:numPr>
              <w:spacing w:after="0" w:line="240" w:lineRule="auto"/>
              <w:contextualSpacing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dolescent physical abuse (ages 11-17 years) </w:t>
            </w:r>
          </w:p>
          <w:p w14:paraId="12077807" w14:textId="77777777" w:rsidR="0043200A" w:rsidRPr="00807887" w:rsidRDefault="0043200A" w:rsidP="0043200A">
            <w:pPr>
              <w:pStyle w:val="ListParagraph"/>
              <w:numPr>
                <w:ilvl w:val="0"/>
                <w:numId w:val="232"/>
              </w:numPr>
              <w:spacing w:after="0" w:line="240" w:lineRule="auto"/>
              <w:contextualSpacing w:val="0"/>
            </w:pPr>
            <w:r>
              <w:rPr>
                <w:sz w:val="20"/>
                <w:szCs w:val="20"/>
              </w:rPr>
              <w:t>Adolescent sexual abuse (ages 11-17 years)</w:t>
            </w:r>
          </w:p>
          <w:p w14:paraId="439466B4" w14:textId="77777777" w:rsidR="0043200A" w:rsidRPr="00137E24" w:rsidRDefault="0043200A" w:rsidP="00EC7B34"/>
        </w:tc>
        <w:tc>
          <w:tcPr>
            <w:tcW w:w="1620" w:type="dxa"/>
          </w:tcPr>
          <w:p w14:paraId="2F34F024" w14:textId="77777777" w:rsidR="0043200A" w:rsidRPr="00137E24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activity</w:t>
            </w:r>
          </w:p>
          <w:p w14:paraId="1CED6C5F" w14:textId="77777777" w:rsidR="0043200A" w:rsidRPr="00137E24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5B63437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Physical abuse</w:t>
            </w:r>
            <w:r w:rsidRPr="00137E24">
              <w:rPr>
                <w:sz w:val="20"/>
                <w:szCs w:val="20"/>
              </w:rPr>
              <w:t xml:space="preserve"> was not associated with outcomes. </w:t>
            </w:r>
          </w:p>
          <w:p w14:paraId="0A1F121B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6506574B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Sexual abuse</w:t>
            </w:r>
            <w:r w:rsidRPr="00137E24">
              <w:rPr>
                <w:sz w:val="20"/>
                <w:szCs w:val="20"/>
              </w:rPr>
              <w:t xml:space="preserve"> was associated with physical activity:</w:t>
            </w:r>
          </w:p>
          <w:p w14:paraId="3F4FCF02" w14:textId="77777777" w:rsidR="0043200A" w:rsidRPr="00137E24" w:rsidRDefault="0043200A" w:rsidP="0043200A">
            <w:pPr>
              <w:pStyle w:val="ListParagraph"/>
              <w:numPr>
                <w:ilvl w:val="0"/>
                <w:numId w:val="13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activity was higher for CSA involving touch only (</w:t>
            </w:r>
            <w:r w:rsidRPr="00137E24">
              <w:rPr>
                <w:i/>
                <w:sz w:val="20"/>
                <w:szCs w:val="20"/>
              </w:rPr>
              <w:t xml:space="preserve">M </w:t>
            </w:r>
            <w:r w:rsidRPr="00137E24">
              <w:rPr>
                <w:sz w:val="20"/>
                <w:szCs w:val="20"/>
              </w:rPr>
              <w:t xml:space="preserve">= 34.3, </w:t>
            </w:r>
            <w:r w:rsidRPr="00137E24">
              <w:rPr>
                <w:i/>
                <w:sz w:val="20"/>
                <w:szCs w:val="20"/>
              </w:rPr>
              <w:t>SD</w:t>
            </w:r>
            <w:r w:rsidRPr="00137E24">
              <w:rPr>
                <w:sz w:val="20"/>
                <w:szCs w:val="20"/>
              </w:rPr>
              <w:t xml:space="preserve"> = 6.3) and forced sex (</w:t>
            </w:r>
            <w:r w:rsidRPr="00137E24">
              <w:rPr>
                <w:i/>
                <w:sz w:val="20"/>
                <w:szCs w:val="20"/>
              </w:rPr>
              <w:t>M</w:t>
            </w:r>
            <w:r w:rsidRPr="00137E24">
              <w:rPr>
                <w:sz w:val="20"/>
                <w:szCs w:val="20"/>
              </w:rPr>
              <w:t xml:space="preserve"> = 29.9, </w:t>
            </w:r>
            <w:r w:rsidRPr="00137E24">
              <w:rPr>
                <w:i/>
                <w:sz w:val="20"/>
                <w:szCs w:val="20"/>
              </w:rPr>
              <w:t>SD</w:t>
            </w:r>
            <w:r w:rsidRPr="00137E24">
              <w:rPr>
                <w:sz w:val="20"/>
                <w:szCs w:val="20"/>
              </w:rPr>
              <w:t xml:space="preserve"> = 9.4) than those reporting no CSA (</w:t>
            </w:r>
            <w:r w:rsidRPr="00137E24">
              <w:rPr>
                <w:i/>
                <w:sz w:val="20"/>
                <w:szCs w:val="20"/>
              </w:rPr>
              <w:t>M</w:t>
            </w:r>
            <w:r w:rsidRPr="00137E24">
              <w:rPr>
                <w:sz w:val="20"/>
                <w:szCs w:val="20"/>
              </w:rPr>
              <w:t xml:space="preserve"> = 15.9, </w:t>
            </w:r>
            <w:r w:rsidRPr="00137E24">
              <w:rPr>
                <w:i/>
                <w:sz w:val="20"/>
                <w:szCs w:val="20"/>
              </w:rPr>
              <w:t>SD</w:t>
            </w:r>
            <w:r w:rsidRPr="00137E24">
              <w:rPr>
                <w:sz w:val="20"/>
                <w:szCs w:val="20"/>
              </w:rPr>
              <w:t xml:space="preserve"> = 3.9)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2.</w:t>
            </w:r>
          </w:p>
        </w:tc>
      </w:tr>
      <w:tr w:rsidR="0043200A" w:rsidRPr="00137E24" w14:paraId="05B159DA" w14:textId="77777777" w:rsidTr="0043200A">
        <w:tc>
          <w:tcPr>
            <w:tcW w:w="2245" w:type="dxa"/>
          </w:tcPr>
          <w:p w14:paraId="747747F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oynton-Jarrett (2012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Cb3ludG9uLUphcnJldHQ8L0F1dGhvcj48WWVhcj4yMDEy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Cb3ludG9uLUphcnJldHQ8L0F1dGhvcj48WWVhcj4yMDEy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8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1F0FD46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3,298</w:t>
            </w:r>
          </w:p>
          <w:p w14:paraId="3D53290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A5A270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lack Women’s Health study  </w:t>
            </w:r>
          </w:p>
        </w:tc>
        <w:tc>
          <w:tcPr>
            <w:tcW w:w="2070" w:type="dxa"/>
          </w:tcPr>
          <w:p w14:paraId="2F97C21C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991 (Baseline); </w:t>
            </w:r>
          </w:p>
          <w:p w14:paraId="6BFE771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5 (Follow-up)</w:t>
            </w:r>
          </w:p>
          <w:p w14:paraId="1C2BEC80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C1CAC10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40 years </w:t>
            </w:r>
          </w:p>
          <w:p w14:paraId="5301B92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SD not reported</w:t>
            </w:r>
            <w:r>
              <w:rPr>
                <w:sz w:val="20"/>
                <w:szCs w:val="20"/>
              </w:rPr>
              <w:t>; Age range: 21-69 years</w:t>
            </w:r>
            <w:r w:rsidRPr="00137E24">
              <w:rPr>
                <w:sz w:val="20"/>
                <w:szCs w:val="20"/>
              </w:rPr>
              <w:t>)</w:t>
            </w:r>
          </w:p>
          <w:p w14:paraId="0429EB9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5740879A" w14:textId="77777777" w:rsidR="0043200A" w:rsidRPr="00137E24" w:rsidRDefault="0005453E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W</w:t>
            </w:r>
            <w:r w:rsidR="0043200A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619F072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Log-binomial regression </w:t>
            </w:r>
          </w:p>
        </w:tc>
        <w:tc>
          <w:tcPr>
            <w:tcW w:w="2610" w:type="dxa"/>
          </w:tcPr>
          <w:p w14:paraId="2CE2EFD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everity of abuse based on a summary score and exposure to individual categories based on the following variables:</w:t>
            </w:r>
          </w:p>
          <w:p w14:paraId="1918B2B3" w14:textId="77777777" w:rsidR="0043200A" w:rsidRPr="00137E24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638C4675" w14:textId="77777777" w:rsidR="0043200A" w:rsidRPr="00137E24" w:rsidRDefault="0043200A" w:rsidP="0043200A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SA </w:t>
            </w:r>
          </w:p>
        </w:tc>
        <w:tc>
          <w:tcPr>
            <w:tcW w:w="1620" w:type="dxa"/>
          </w:tcPr>
          <w:p w14:paraId="1777D0A5" w14:textId="77777777" w:rsidR="0043200A" w:rsidRPr="00137E24" w:rsidRDefault="0043200A" w:rsidP="0043200A">
            <w:pPr>
              <w:pStyle w:val="ListParagraph"/>
              <w:numPr>
                <w:ilvl w:val="0"/>
                <w:numId w:val="7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  <w:p w14:paraId="6A8C111F" w14:textId="77777777" w:rsidR="0043200A" w:rsidRPr="00137E24" w:rsidRDefault="0043200A" w:rsidP="0043200A">
            <w:pPr>
              <w:pStyle w:val="ListParagraph"/>
              <w:numPr>
                <w:ilvl w:val="0"/>
                <w:numId w:val="74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aist Circumference (WC)</w:t>
            </w:r>
          </w:p>
        </w:tc>
        <w:tc>
          <w:tcPr>
            <w:tcW w:w="3685" w:type="dxa"/>
          </w:tcPr>
          <w:p w14:paraId="1A79C18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mpared to those with no abuse:</w:t>
            </w:r>
          </w:p>
          <w:p w14:paraId="4C024E21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0F7C2C0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Moderate CPA and/or CSA</w:t>
            </w:r>
            <w:r w:rsidRPr="00137E24">
              <w:rPr>
                <w:sz w:val="20"/>
                <w:szCs w:val="20"/>
              </w:rPr>
              <w:t xml:space="preserve"> associated with:</w:t>
            </w:r>
          </w:p>
          <w:p w14:paraId="29B1821A" w14:textId="77777777" w:rsidR="0043200A" w:rsidRPr="00137E24" w:rsidRDefault="0043200A" w:rsidP="0043200A">
            <w:pPr>
              <w:pStyle w:val="ListParagraph"/>
              <w:numPr>
                <w:ilvl w:val="0"/>
                <w:numId w:val="137"/>
              </w:num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≥ 30 (</w:t>
            </w:r>
            <w:proofErr w:type="spellStart"/>
            <w:r w:rsidRPr="00137E24">
              <w:rPr>
                <w:sz w:val="20"/>
                <w:szCs w:val="20"/>
              </w:rPr>
              <w:t>aRR</w:t>
            </w:r>
            <w:proofErr w:type="spellEnd"/>
            <w:r w:rsidRPr="00137E24">
              <w:rPr>
                <w:sz w:val="20"/>
                <w:szCs w:val="20"/>
              </w:rPr>
              <w:t xml:space="preserve"> = 1.07, 95% CI [1.04, 1.10]) </w:t>
            </w:r>
          </w:p>
          <w:p w14:paraId="19D8E176" w14:textId="77777777" w:rsidR="0043200A" w:rsidRPr="00137E24" w:rsidRDefault="0043200A" w:rsidP="0043200A">
            <w:pPr>
              <w:pStyle w:val="ListParagraph"/>
              <w:numPr>
                <w:ilvl w:val="0"/>
                <w:numId w:val="13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C &gt; 35 inches (</w:t>
            </w:r>
            <w:proofErr w:type="spellStart"/>
            <w:r w:rsidRPr="00137E24">
              <w:rPr>
                <w:sz w:val="20"/>
                <w:szCs w:val="20"/>
              </w:rPr>
              <w:t>aRR</w:t>
            </w:r>
            <w:proofErr w:type="spellEnd"/>
            <w:r w:rsidRPr="00137E24">
              <w:rPr>
                <w:sz w:val="20"/>
                <w:szCs w:val="20"/>
              </w:rPr>
              <w:t xml:space="preserve"> = 1.05, 95% CI [1.02, 1.08])</w:t>
            </w:r>
          </w:p>
          <w:p w14:paraId="304E205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lastRenderedPageBreak/>
              <w:t>Severe CPA or CSA</w:t>
            </w:r>
            <w:r w:rsidRPr="00137E24">
              <w:rPr>
                <w:sz w:val="20"/>
                <w:szCs w:val="20"/>
              </w:rPr>
              <w:t xml:space="preserve"> associated with: </w:t>
            </w:r>
          </w:p>
          <w:p w14:paraId="403AA2F6" w14:textId="77777777" w:rsidR="0043200A" w:rsidRPr="00137E24" w:rsidRDefault="0043200A" w:rsidP="0043200A">
            <w:pPr>
              <w:pStyle w:val="ListParagraph"/>
              <w:numPr>
                <w:ilvl w:val="0"/>
                <w:numId w:val="13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≥ 30 (</w:t>
            </w:r>
            <w:proofErr w:type="spellStart"/>
            <w:r w:rsidRPr="00137E24">
              <w:rPr>
                <w:sz w:val="20"/>
                <w:szCs w:val="20"/>
              </w:rPr>
              <w:t>aRR</w:t>
            </w:r>
            <w:proofErr w:type="spellEnd"/>
            <w:r w:rsidRPr="00137E24">
              <w:rPr>
                <w:sz w:val="20"/>
                <w:szCs w:val="20"/>
              </w:rPr>
              <w:t xml:space="preserve"> = 1.09, 95% CI [1.05, 1.14]) </w:t>
            </w:r>
          </w:p>
          <w:p w14:paraId="248A818C" w14:textId="77777777" w:rsidR="0043200A" w:rsidRPr="00137E24" w:rsidRDefault="0043200A" w:rsidP="0043200A">
            <w:pPr>
              <w:pStyle w:val="ListParagraph"/>
              <w:numPr>
                <w:ilvl w:val="0"/>
                <w:numId w:val="13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C &gt; 35 inches (</w:t>
            </w:r>
            <w:proofErr w:type="spellStart"/>
            <w:r w:rsidRPr="00137E24">
              <w:rPr>
                <w:sz w:val="20"/>
                <w:szCs w:val="20"/>
              </w:rPr>
              <w:t>aRR</w:t>
            </w:r>
            <w:proofErr w:type="spellEnd"/>
            <w:r w:rsidRPr="00137E24">
              <w:rPr>
                <w:sz w:val="20"/>
                <w:szCs w:val="20"/>
              </w:rPr>
              <w:t xml:space="preserve"> = 1.12 (95% CI [1.05, 1.12])</w:t>
            </w:r>
          </w:p>
          <w:p w14:paraId="7098AAF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Severe CPA and CSA</w:t>
            </w:r>
            <w:r w:rsidRPr="00137E24">
              <w:rPr>
                <w:sz w:val="20"/>
                <w:szCs w:val="20"/>
              </w:rPr>
              <w:t xml:space="preserve"> associated with:</w:t>
            </w:r>
          </w:p>
          <w:p w14:paraId="2BE33D57" w14:textId="77777777" w:rsidR="0043200A" w:rsidRPr="00137E24" w:rsidRDefault="0043200A" w:rsidP="0043200A">
            <w:pPr>
              <w:pStyle w:val="ListParagraph"/>
              <w:numPr>
                <w:ilvl w:val="0"/>
                <w:numId w:val="13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≥ 30 (</w:t>
            </w:r>
            <w:proofErr w:type="spellStart"/>
            <w:r w:rsidRPr="00137E24">
              <w:rPr>
                <w:sz w:val="20"/>
                <w:szCs w:val="20"/>
              </w:rPr>
              <w:t>aRR</w:t>
            </w:r>
            <w:proofErr w:type="spellEnd"/>
            <w:r w:rsidRPr="00137E24">
              <w:rPr>
                <w:sz w:val="20"/>
                <w:szCs w:val="20"/>
              </w:rPr>
              <w:t xml:space="preserve"> = 1.14, 95% CI [1.08, 1.21])</w:t>
            </w:r>
          </w:p>
          <w:p w14:paraId="47B4FF42" w14:textId="77777777" w:rsidR="0043200A" w:rsidRPr="00137E24" w:rsidRDefault="0043200A" w:rsidP="0043200A">
            <w:pPr>
              <w:pStyle w:val="ListParagraph"/>
              <w:numPr>
                <w:ilvl w:val="0"/>
                <w:numId w:val="13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C &gt;  35 inches (</w:t>
            </w:r>
            <w:proofErr w:type="spellStart"/>
            <w:r w:rsidRPr="00137E24">
              <w:rPr>
                <w:sz w:val="20"/>
                <w:szCs w:val="20"/>
              </w:rPr>
              <w:t>aRR</w:t>
            </w:r>
            <w:proofErr w:type="spellEnd"/>
            <w:r w:rsidRPr="00137E24">
              <w:rPr>
                <w:sz w:val="20"/>
                <w:szCs w:val="20"/>
              </w:rPr>
              <w:t xml:space="preserve"> = 1.18, 95% CI [1.10, 1.27])</w:t>
            </w:r>
          </w:p>
        </w:tc>
      </w:tr>
      <w:tr w:rsidR="0043200A" w:rsidRPr="00137E24" w14:paraId="63FEDA9F" w14:textId="77777777" w:rsidTr="0043200A">
        <w:tc>
          <w:tcPr>
            <w:tcW w:w="2245" w:type="dxa"/>
          </w:tcPr>
          <w:p w14:paraId="7FD0AF9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A2364E">
              <w:rPr>
                <w:sz w:val="20"/>
                <w:szCs w:val="20"/>
              </w:rPr>
              <w:lastRenderedPageBreak/>
              <w:t>Campbell (2016)</w:t>
            </w:r>
            <w:r w:rsidR="00781E78" w:rsidRPr="00A2364E">
              <w:rPr>
                <w:sz w:val="20"/>
                <w:szCs w:val="20"/>
              </w:rPr>
              <w:fldChar w:fldCharType="begin"/>
            </w:r>
            <w:r w:rsidR="00781E78" w:rsidRPr="00A2364E">
              <w:rPr>
                <w:sz w:val="20"/>
                <w:szCs w:val="20"/>
              </w:rPr>
              <w:instrText xml:space="preserve"> ADDIN EN.CITE &lt;EndNote&gt;&lt;Cite&gt;&lt;Author&gt;Campbell&lt;/Author&gt;&lt;Year&gt;2016&lt;/Year&gt;&lt;RecNum&gt;13&lt;/RecNum&gt;&lt;DisplayText&gt;[6]&lt;/DisplayText&gt;&lt;record&gt;&lt;rec-number&gt;13&lt;/rec-number&gt;&lt;foreign-keys&gt;&lt;key app="EN" db-id="p2wsz9rdmz90w8evpvmx9txyefzeatevvrxx" timestamp="1477313443"&gt;13&lt;/key&gt;&lt;key app="ENWeb" db-id=""&gt;0&lt;/key&gt;&lt;/foreign-keys&gt;&lt;ref-type name="Journal Article"&gt;17&lt;/ref-type&gt;&lt;contributors&gt;&lt;authors&gt;&lt;author&gt;Campbell, J. A.&lt;/author&gt;&lt;author&gt;Walker, R. J.&lt;/author&gt;&lt;author&gt;Egede, L. E.&lt;/author&gt;&lt;/authors&gt;&lt;/contributors&gt;&lt;auth-address&gt;Center for Health Disparities Research, Medical University of South Carolina, Charleston, South Carolina.&amp;#xD;Center for Health Disparities Research, Medical University of South Carolina, Charleston, South Carolina; Health Equity and Rural Outreach Innovation Center, Charleston VA COIN, Ralph H. Johnson VA Medical Center, Charleston, South Carolina.&amp;#xD;Center for Health Disparities Research, Medical University of South Carolina, Charleston, South Carolina; Division of General Internal Medicine and Geriatrics, Department of Medicine, Medical University of South Carolina, Charleston, South Carolina; Health Equity and Rural Outreach Innovation Center, Charleston VA COIN, Ralph H. Johnson VA Medical Center, Charleston, South Carolina. Electronic address: egedel@musc.edu.&lt;/auth-address&gt;&lt;titles&gt;&lt;title&gt;Associations Between Adverse Childhood Experiences, High-Risk Behaviors, and Morbidity in Adulthood&lt;/title&gt;&lt;secondary-title&gt;Am J Prev Med&lt;/secondary-title&gt;&lt;/titles&gt;&lt;periodical&gt;&lt;full-title&gt;Am J Prev Med&lt;/full-title&gt;&lt;/periodical&gt;&lt;pages&gt;344-52&lt;/pages&gt;&lt;volume&gt;50&lt;/volume&gt;&lt;number&gt;3&lt;/number&gt;&lt;dates&gt;&lt;year&gt;2016&lt;/year&gt;&lt;pub-dates&gt;&lt;date&gt;Mar&lt;/date&gt;&lt;/pub-dates&gt;&lt;/dates&gt;&lt;isbn&gt;1873-2607 (Electronic)&amp;#xD;0749-3797 (Linking)&lt;/isbn&gt;&lt;accession-num&gt;26474668&lt;/accession-num&gt;&lt;urls&gt;&lt;related-urls&gt;&lt;url&gt;http://www.ncbi.nlm.nih.gov/pubmed/26474668&lt;/url&gt;&lt;/related-urls&gt;&lt;/urls&gt;&lt;custom2&gt;PMC4762720&lt;/custom2&gt;&lt;electronic-resource-num&gt;10.1016/j.amepre.2015.07.022&lt;/electronic-resource-num&gt;&lt;/record&gt;&lt;/Cite&gt;&lt;/EndNote&gt;</w:instrText>
            </w:r>
            <w:r w:rsidR="00781E78" w:rsidRPr="00A2364E">
              <w:rPr>
                <w:sz w:val="20"/>
                <w:szCs w:val="20"/>
              </w:rPr>
              <w:fldChar w:fldCharType="separate"/>
            </w:r>
            <w:r w:rsidR="00781E78" w:rsidRPr="00A2364E">
              <w:rPr>
                <w:noProof/>
                <w:sz w:val="20"/>
                <w:szCs w:val="20"/>
              </w:rPr>
              <w:t>[6]</w:t>
            </w:r>
            <w:r w:rsidR="00781E78" w:rsidRPr="00A2364E">
              <w:rPr>
                <w:sz w:val="20"/>
                <w:szCs w:val="20"/>
              </w:rPr>
              <w:fldChar w:fldCharType="end"/>
            </w:r>
          </w:p>
          <w:p w14:paraId="03EE662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48,526</w:t>
            </w:r>
          </w:p>
          <w:p w14:paraId="6BD144D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64A3302" w14:textId="77777777" w:rsidR="0043200A" w:rsidRPr="00137E24" w:rsidRDefault="0043200A" w:rsidP="00ED73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RFSS, 2011:  Minnesota, Montana, Vermont, Washington, and Wisconsin </w:t>
            </w:r>
          </w:p>
        </w:tc>
        <w:tc>
          <w:tcPr>
            <w:tcW w:w="2070" w:type="dxa"/>
          </w:tcPr>
          <w:p w14:paraId="7793C45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11</w:t>
            </w:r>
          </w:p>
          <w:p w14:paraId="7AE03E08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7B89FA3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ean age and SD not reported </w:t>
            </w:r>
          </w:p>
          <w:p w14:paraId="50D0E4E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137E24">
              <w:rPr>
                <w:sz w:val="20"/>
                <w:szCs w:val="20"/>
              </w:rPr>
              <w:t>26.</w:t>
            </w:r>
            <w:r>
              <w:rPr>
                <w:sz w:val="20"/>
                <w:szCs w:val="20"/>
              </w:rPr>
              <w:t>8</w:t>
            </w:r>
            <w:r w:rsidRPr="00137E24">
              <w:rPr>
                <w:sz w:val="20"/>
                <w:szCs w:val="20"/>
              </w:rPr>
              <w:t>% 18-34 years</w:t>
            </w:r>
          </w:p>
          <w:p w14:paraId="78E9CCE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37.1% 35-54 years</w:t>
            </w:r>
          </w:p>
          <w:p w14:paraId="3C669E1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7.</w:t>
            </w:r>
            <w:r>
              <w:rPr>
                <w:sz w:val="20"/>
                <w:szCs w:val="20"/>
              </w:rPr>
              <w:t>3</w:t>
            </w:r>
            <w:r w:rsidRPr="00137E24">
              <w:rPr>
                <w:sz w:val="20"/>
                <w:szCs w:val="20"/>
              </w:rPr>
              <w:t>% 55-64 years</w:t>
            </w:r>
          </w:p>
          <w:p w14:paraId="47CBF96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.8% 65+ years)</w:t>
            </w:r>
          </w:p>
          <w:p w14:paraId="772ABEF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0.4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emale </w:t>
            </w:r>
          </w:p>
          <w:p w14:paraId="3DED5443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5.2% </w:t>
            </w:r>
            <w:r w:rsidR="00A2364E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 xml:space="preserve">hite </w:t>
            </w:r>
          </w:p>
          <w:p w14:paraId="54C66747" w14:textId="77777777" w:rsidR="00A2364E" w:rsidRPr="00137E24" w:rsidRDefault="00A2364E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8% Hispanic </w:t>
            </w:r>
          </w:p>
        </w:tc>
        <w:tc>
          <w:tcPr>
            <w:tcW w:w="1440" w:type="dxa"/>
          </w:tcPr>
          <w:p w14:paraId="5A74FFE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ultiple logistic regression</w:t>
            </w:r>
          </w:p>
        </w:tc>
        <w:tc>
          <w:tcPr>
            <w:tcW w:w="2610" w:type="dxa"/>
          </w:tcPr>
          <w:p w14:paraId="558B584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ummary ACE score and individual exposure to the following variables:  </w:t>
            </w:r>
          </w:p>
          <w:p w14:paraId="5DC77210" w14:textId="77777777" w:rsidR="0043200A" w:rsidRPr="00137E24" w:rsidRDefault="0043200A" w:rsidP="0043200A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476FC5D3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SA </w:t>
            </w:r>
          </w:p>
          <w:p w14:paraId="26050CB7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Verbal abuse</w:t>
            </w:r>
          </w:p>
          <w:p w14:paraId="2AC592E3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itnessing domestic violence</w:t>
            </w:r>
          </w:p>
          <w:p w14:paraId="78A0D019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usehold substance abuse</w:t>
            </w:r>
          </w:p>
          <w:p w14:paraId="4C5C53C8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usehold mental illness</w:t>
            </w:r>
          </w:p>
          <w:p w14:paraId="0D06ED83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separation/ divorce</w:t>
            </w:r>
          </w:p>
          <w:p w14:paraId="5DD26380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6B40061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</w:tc>
        <w:tc>
          <w:tcPr>
            <w:tcW w:w="3685" w:type="dxa"/>
          </w:tcPr>
          <w:p w14:paraId="123632A4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ACE score:</w:t>
            </w:r>
          </w:p>
          <w:p w14:paraId="44417D58" w14:textId="77777777" w:rsidR="0043200A" w:rsidRPr="00137E24" w:rsidRDefault="0043200A" w:rsidP="0043200A">
            <w:pPr>
              <w:pStyle w:val="ListParagraph"/>
              <w:numPr>
                <w:ilvl w:val="0"/>
                <w:numId w:val="13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Not associated with BMI in adjusted models </w:t>
            </w:r>
          </w:p>
          <w:p w14:paraId="1F72628D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(vs. no CSA) was associated with:</w:t>
            </w:r>
          </w:p>
          <w:p w14:paraId="023B7CF0" w14:textId="77777777" w:rsidR="0043200A" w:rsidRPr="00137E24" w:rsidRDefault="0043200A" w:rsidP="0043200A">
            <w:pPr>
              <w:pStyle w:val="ListParagraph"/>
              <w:numPr>
                <w:ilvl w:val="0"/>
                <w:numId w:val="13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(AOR = 1.59, 95% CI [1.31, 1.92])</w:t>
            </w:r>
          </w:p>
          <w:p w14:paraId="3F34C22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60835A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Other ACEs were not associated with BMI. </w:t>
            </w:r>
          </w:p>
        </w:tc>
      </w:tr>
      <w:tr w:rsidR="0043200A" w:rsidRPr="00137E24" w14:paraId="1C6207D7" w14:textId="77777777" w:rsidTr="0043200A">
        <w:tc>
          <w:tcPr>
            <w:tcW w:w="2245" w:type="dxa"/>
          </w:tcPr>
          <w:p w14:paraId="4316043E" w14:textId="77777777" w:rsidR="0043200A" w:rsidRPr="00137E24" w:rsidRDefault="00781E78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owell (2016</w:t>
            </w:r>
            <w:r w:rsidR="0043200A" w:rsidRPr="00137E24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cm93ZWxsPC9BdXRob3I+PFllYXI+MjAxNjwvWWVhcj48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Dcm93ZWxsPC9BdXRob3I+PFllYXI+MjAxNjwvWWVhcj48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99]</w:t>
            </w:r>
            <w:r>
              <w:rPr>
                <w:sz w:val="20"/>
                <w:szCs w:val="20"/>
              </w:rPr>
              <w:fldChar w:fldCharType="end"/>
            </w:r>
          </w:p>
          <w:p w14:paraId="3EAD896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210</w:t>
            </w:r>
          </w:p>
          <w:p w14:paraId="227C135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CFE1CC4" w14:textId="77777777" w:rsidR="0043200A" w:rsidRPr="00137E24" w:rsidRDefault="00A2364E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 representative, middle-aged sample of white and black adults from Boston, MA.</w:t>
            </w:r>
          </w:p>
        </w:tc>
        <w:tc>
          <w:tcPr>
            <w:tcW w:w="2070" w:type="dxa"/>
          </w:tcPr>
          <w:p w14:paraId="0BA234D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68D2DBD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C4809D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5.8 years (3.3)</w:t>
            </w:r>
          </w:p>
          <w:p w14:paraId="72AD5A6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3% </w:t>
            </w:r>
            <w:r>
              <w:rPr>
                <w:sz w:val="20"/>
                <w:szCs w:val="20"/>
              </w:rPr>
              <w:t>female</w:t>
            </w:r>
            <w:r w:rsidRPr="00137E24">
              <w:rPr>
                <w:sz w:val="20"/>
                <w:szCs w:val="20"/>
              </w:rPr>
              <w:t xml:space="preserve"> </w:t>
            </w:r>
          </w:p>
          <w:p w14:paraId="7F73477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</w:t>
            </w:r>
            <w:r w:rsidRPr="00137E24">
              <w:rPr>
                <w:sz w:val="20"/>
                <w:szCs w:val="20"/>
              </w:rPr>
              <w:t xml:space="preserve">% </w:t>
            </w:r>
            <w:r w:rsidR="00A2364E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048A674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th analysis model</w:t>
            </w:r>
          </w:p>
        </w:tc>
        <w:tc>
          <w:tcPr>
            <w:tcW w:w="2610" w:type="dxa"/>
          </w:tcPr>
          <w:p w14:paraId="4CA97CD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ummary adversity score based on </w:t>
            </w:r>
            <w:proofErr w:type="gramStart"/>
            <w:r w:rsidRPr="00137E24">
              <w:rPr>
                <w:sz w:val="20"/>
                <w:szCs w:val="20"/>
              </w:rPr>
              <w:t>life time</w:t>
            </w:r>
            <w:proofErr w:type="gramEnd"/>
            <w:r w:rsidRPr="00137E24">
              <w:rPr>
                <w:sz w:val="20"/>
                <w:szCs w:val="20"/>
              </w:rPr>
              <w:t xml:space="preserve"> stressors and chronicity and severity of trauma exposure.</w:t>
            </w:r>
          </w:p>
        </w:tc>
        <w:tc>
          <w:tcPr>
            <w:tcW w:w="1620" w:type="dxa"/>
          </w:tcPr>
          <w:p w14:paraId="1D2720B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aist-to-hip ratio</w:t>
            </w:r>
          </w:p>
        </w:tc>
        <w:tc>
          <w:tcPr>
            <w:tcW w:w="3685" w:type="dxa"/>
          </w:tcPr>
          <w:p w14:paraId="011EF9C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ath between </w:t>
            </w:r>
            <w:r w:rsidRPr="00137E24">
              <w:rPr>
                <w:sz w:val="20"/>
                <w:szCs w:val="20"/>
                <w:u w:val="single"/>
              </w:rPr>
              <w:t>adversity</w:t>
            </w:r>
            <w:r w:rsidRPr="00137E24">
              <w:rPr>
                <w:sz w:val="20"/>
                <w:szCs w:val="20"/>
              </w:rPr>
              <w:t xml:space="preserve"> and </w:t>
            </w:r>
            <w:r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aist-to-hip ratio was significant (β =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 xml:space="preserve">0.16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5).</w:t>
            </w:r>
          </w:p>
        </w:tc>
      </w:tr>
      <w:tr w:rsidR="0043200A" w:rsidRPr="00137E24" w14:paraId="5B7CE362" w14:textId="77777777" w:rsidTr="0043200A">
        <w:tc>
          <w:tcPr>
            <w:tcW w:w="2245" w:type="dxa"/>
          </w:tcPr>
          <w:p w14:paraId="77D378D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Davis &amp; Usher (2014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EYXZpczwvQXV0aG9yPjxZZWFyPjIwMTQ8L1llYXI+PFJl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EYXZpczwvQXV0aG9yPjxZZWFyPjIwMTQ8L1llYXI+PFJl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0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06CF4B6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215</w:t>
            </w:r>
          </w:p>
          <w:p w14:paraId="598D4DC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CED48B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A representative, middle-aged sample of white and black adults from Boston, MA. </w:t>
            </w:r>
          </w:p>
        </w:tc>
        <w:tc>
          <w:tcPr>
            <w:tcW w:w="2070" w:type="dxa"/>
          </w:tcPr>
          <w:p w14:paraId="560C9A7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2010-2013</w:t>
            </w:r>
          </w:p>
          <w:p w14:paraId="3C8F4B62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04BBB40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5.8 years (3.3)</w:t>
            </w:r>
          </w:p>
          <w:p w14:paraId="545B7F7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2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55368DD7" w14:textId="77777777" w:rsidR="0043200A" w:rsidRPr="00137E24" w:rsidRDefault="0043200A" w:rsidP="00A2364E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45% </w:t>
            </w:r>
            <w:r w:rsidR="00A2364E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28EC4A1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Correlation (Path analysis model used to </w:t>
            </w:r>
            <w:r w:rsidRPr="00137E24">
              <w:rPr>
                <w:sz w:val="20"/>
                <w:szCs w:val="20"/>
              </w:rPr>
              <w:lastRenderedPageBreak/>
              <w:t xml:space="preserve">predict </w:t>
            </w:r>
            <w:proofErr w:type="spellStart"/>
            <w:r w:rsidRPr="00137E24">
              <w:rPr>
                <w:sz w:val="20"/>
                <w:szCs w:val="20"/>
              </w:rPr>
              <w:t>MetS</w:t>
            </w:r>
            <w:proofErr w:type="spellEnd"/>
            <w:r w:rsidRPr="00137E24">
              <w:rPr>
                <w:sz w:val="20"/>
                <w:szCs w:val="20"/>
              </w:rPr>
              <w:t xml:space="preserve"> sum score)</w:t>
            </w:r>
          </w:p>
        </w:tc>
        <w:tc>
          <w:tcPr>
            <w:tcW w:w="2610" w:type="dxa"/>
          </w:tcPr>
          <w:p w14:paraId="0BE4590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Summary adversity score based on number of experiences, severity, and </w:t>
            </w:r>
            <w:r w:rsidRPr="00137E24">
              <w:rPr>
                <w:sz w:val="20"/>
                <w:szCs w:val="20"/>
              </w:rPr>
              <w:lastRenderedPageBreak/>
              <w:t>chronicity of the following variables:</w:t>
            </w:r>
          </w:p>
          <w:p w14:paraId="52378215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divorce</w:t>
            </w:r>
          </w:p>
          <w:p w14:paraId="36865019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59BB9B35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rolonged separation from parent </w:t>
            </w:r>
          </w:p>
          <w:p w14:paraId="0D3E2F14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SA </w:t>
            </w:r>
          </w:p>
          <w:p w14:paraId="25A0B82E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Domestic violence </w:t>
            </w:r>
          </w:p>
          <w:p w14:paraId="21C6931B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5A0636D8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substance abuse</w:t>
            </w:r>
          </w:p>
          <w:p w14:paraId="3B72D39C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Death of a first-degree family member</w:t>
            </w:r>
          </w:p>
        </w:tc>
        <w:tc>
          <w:tcPr>
            <w:tcW w:w="1620" w:type="dxa"/>
          </w:tcPr>
          <w:p w14:paraId="3F2CEB07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Waist-to-hip ratio </w:t>
            </w:r>
          </w:p>
          <w:p w14:paraId="39413FD7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hysical exercise </w:t>
            </w:r>
          </w:p>
        </w:tc>
        <w:tc>
          <w:tcPr>
            <w:tcW w:w="3685" w:type="dxa"/>
          </w:tcPr>
          <w:p w14:paraId="173ADBD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hildhood adversity</w:t>
            </w:r>
            <w:r w:rsidRPr="00137E24">
              <w:rPr>
                <w:sz w:val="20"/>
                <w:szCs w:val="20"/>
              </w:rPr>
              <w:t xml:space="preserve"> was:</w:t>
            </w:r>
          </w:p>
          <w:p w14:paraId="4810C4E9" w14:textId="77777777" w:rsidR="0043200A" w:rsidRPr="00137E24" w:rsidRDefault="0043200A" w:rsidP="0043200A">
            <w:pPr>
              <w:pStyle w:val="ListParagraph"/>
              <w:numPr>
                <w:ilvl w:val="0"/>
                <w:numId w:val="13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ssociated with waist-to-hip ratio </w:t>
            </w:r>
          </w:p>
          <w:p w14:paraId="465EF782" w14:textId="77777777" w:rsidR="0043200A" w:rsidRPr="00137E24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</w:t>
            </w:r>
            <w:r w:rsidRPr="00137E24">
              <w:rPr>
                <w:i/>
                <w:sz w:val="20"/>
                <w:szCs w:val="20"/>
              </w:rPr>
              <w:t>r</w:t>
            </w:r>
            <w:r w:rsidRPr="00137E24">
              <w:rPr>
                <w:sz w:val="20"/>
                <w:szCs w:val="20"/>
              </w:rPr>
              <w:t xml:space="preserve"> = 0.18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47)</w:t>
            </w:r>
          </w:p>
          <w:p w14:paraId="444A2066" w14:textId="77777777" w:rsidR="0043200A" w:rsidRPr="00137E24" w:rsidRDefault="0043200A" w:rsidP="0043200A">
            <w:pPr>
              <w:pStyle w:val="ListParagraph"/>
              <w:numPr>
                <w:ilvl w:val="0"/>
                <w:numId w:val="13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Was not associated with </w:t>
            </w:r>
            <w:r>
              <w:rPr>
                <w:sz w:val="20"/>
                <w:szCs w:val="20"/>
              </w:rPr>
              <w:t xml:space="preserve">physical </w:t>
            </w:r>
            <w:r w:rsidRPr="00137E24">
              <w:rPr>
                <w:sz w:val="20"/>
                <w:szCs w:val="20"/>
              </w:rPr>
              <w:t xml:space="preserve">exercise </w:t>
            </w:r>
          </w:p>
          <w:p w14:paraId="6AC9D1A7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137E24" w14:paraId="172E4593" w14:textId="77777777" w:rsidTr="0043200A">
        <w:tc>
          <w:tcPr>
            <w:tcW w:w="2245" w:type="dxa"/>
          </w:tcPr>
          <w:p w14:paraId="612C203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Davis &amp; Dearing (2014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EYXZpczwvQXV0aG9yPjxZZWFyPjIwMTQ8L1llYXI+PFJl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EYXZpczwvQXV0aG9yPjxZZWFyPjIwMTQ8L1llYXI+PFJl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1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74DC89E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210</w:t>
            </w:r>
          </w:p>
          <w:p w14:paraId="4BA2B43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BE95BD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 representative, middle-aged sample of white and black adults from Boston, MA.</w:t>
            </w:r>
          </w:p>
        </w:tc>
        <w:tc>
          <w:tcPr>
            <w:tcW w:w="2070" w:type="dxa"/>
          </w:tcPr>
          <w:p w14:paraId="0275B64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10-2013</w:t>
            </w:r>
          </w:p>
          <w:p w14:paraId="78DE93D6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DDA74FB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5.8 years (3.3)</w:t>
            </w:r>
          </w:p>
          <w:p w14:paraId="10C66B8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8% female</w:t>
            </w:r>
          </w:p>
          <w:p w14:paraId="271798D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</w:t>
            </w:r>
            <w:r w:rsidRPr="00137E24">
              <w:rPr>
                <w:sz w:val="20"/>
                <w:szCs w:val="20"/>
              </w:rPr>
              <w:t xml:space="preserve">% </w:t>
            </w:r>
            <w:r w:rsidR="002B6A3B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4F4F73E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Linear regression </w:t>
            </w:r>
          </w:p>
        </w:tc>
        <w:tc>
          <w:tcPr>
            <w:tcW w:w="2610" w:type="dxa"/>
          </w:tcPr>
          <w:p w14:paraId="361E522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dversity score based on number of experiences, severity, and chronicity of the following variables:</w:t>
            </w:r>
          </w:p>
          <w:p w14:paraId="4442E8A7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divorce</w:t>
            </w:r>
          </w:p>
          <w:p w14:paraId="55E42EE0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2DE729E8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eparation from parent</w:t>
            </w:r>
          </w:p>
          <w:p w14:paraId="183F7DA7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56C43760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Domestic violence </w:t>
            </w:r>
          </w:p>
          <w:p w14:paraId="408D3132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03A52468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substance abuse</w:t>
            </w:r>
          </w:p>
          <w:p w14:paraId="71726A11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Death of a first-degree family member</w:t>
            </w:r>
          </w:p>
        </w:tc>
        <w:tc>
          <w:tcPr>
            <w:tcW w:w="1620" w:type="dxa"/>
          </w:tcPr>
          <w:p w14:paraId="4D5C0888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aist-to-hip ratio</w:t>
            </w:r>
          </w:p>
          <w:p w14:paraId="5EC03B12" w14:textId="77777777" w:rsidR="0043200A" w:rsidRPr="00137E24" w:rsidRDefault="0043200A" w:rsidP="0043200A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0FA7107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o significant associations found in adjusted models.</w:t>
            </w:r>
          </w:p>
        </w:tc>
      </w:tr>
      <w:tr w:rsidR="0043200A" w:rsidRPr="00137E24" w14:paraId="1CE89C99" w14:textId="77777777" w:rsidTr="0043200A">
        <w:tc>
          <w:tcPr>
            <w:tcW w:w="2245" w:type="dxa"/>
          </w:tcPr>
          <w:p w14:paraId="652FC44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0642EB">
              <w:rPr>
                <w:sz w:val="20"/>
                <w:szCs w:val="20"/>
              </w:rPr>
              <w:t>Dube</w:t>
            </w:r>
            <w:proofErr w:type="spellEnd"/>
            <w:r w:rsidRPr="000642EB">
              <w:rPr>
                <w:sz w:val="20"/>
                <w:szCs w:val="20"/>
              </w:rPr>
              <w:t xml:space="preserve"> (2010)</w:t>
            </w:r>
            <w:r w:rsidR="00781E78" w:rsidRPr="000642EB">
              <w:rPr>
                <w:sz w:val="20"/>
                <w:szCs w:val="20"/>
              </w:rPr>
              <w:fldChar w:fldCharType="begin"/>
            </w:r>
            <w:r w:rsidR="009032E3" w:rsidRPr="000642EB">
              <w:rPr>
                <w:sz w:val="20"/>
                <w:szCs w:val="20"/>
              </w:rPr>
              <w:instrText xml:space="preserve"> ADDIN EN.CITE &lt;EndNote&gt;&lt;Cite&gt;&lt;Author&gt;Dube&lt;/Author&gt;&lt;Year&gt;2010&lt;/Year&gt;&lt;RecNum&gt;1046&lt;/RecNum&gt;&lt;DisplayText&gt;[102]&lt;/DisplayText&gt;&lt;record&gt;&lt;rec-number&gt;1046&lt;/rec-number&gt;&lt;foreign-keys&gt;&lt;key app="EN" db-id="p2wsz9rdmz90w8evpvmx9txyefzeatevvrxx" timestamp="1478811776"&gt;1046&lt;/key&gt;&lt;/foreign-keys&gt;&lt;ref-type name="Journal Article"&gt;17&lt;/ref-type&gt;&lt;contributors&gt;&lt;authors&gt;&lt;author&gt;Dube, S. R.&lt;/author&gt;&lt;author&gt;Cook, M. L.&lt;/author&gt;&lt;author&gt;Edwards, V. J.&lt;/author&gt;&lt;/authors&gt;&lt;/contributors&gt;&lt;auth-address&gt;Centers for Disease Control and Prevention, National Center for Chronic Disease Prevention and Health Promotion, 4770 Buford Hwy NE, MS K-50, Atlanta, GA 30341-3717, USA. skd7@cdc.gov&lt;/auth-address&gt;&lt;titles&gt;&lt;title&gt;Health-related outcomes of adverse childhood experiences in Texas, 2002&lt;/title&gt;&lt;secondary-title&gt;Prev Chronic Dis&lt;/secondary-title&gt;&lt;/titles&gt;&lt;periodical&gt;&lt;full-title&gt;Prev Chronic Dis&lt;/full-title&gt;&lt;/periodical&gt;&lt;pages&gt;A52&lt;/pages&gt;&lt;volume&gt;7&lt;/volume&gt;&lt;number&gt;3&lt;/number&gt;&lt;keywords&gt;&lt;keyword&gt;Adult&lt;/keyword&gt;&lt;keyword&gt;*Behavioral Risk Factor Surveillance System&lt;/keyword&gt;&lt;keyword&gt;Child&lt;/keyword&gt;&lt;keyword&gt;Domestic Violence/*statistics &amp;amp; numerical data&lt;/keyword&gt;&lt;keyword&gt;Female&lt;/keyword&gt;&lt;keyword&gt;*Health Behavior&lt;/keyword&gt;&lt;keyword&gt;Humans&lt;/keyword&gt;&lt;keyword&gt;Male&lt;/keyword&gt;&lt;keyword&gt;Prevalence&lt;/keyword&gt;&lt;keyword&gt;Retrospective Studies&lt;/keyword&gt;&lt;keyword&gt;Stress, Psychological/*epidemiology&lt;/keyword&gt;&lt;keyword&gt;Texas/epidemiology&lt;/keyword&gt;&lt;/keywords&gt;&lt;dates&gt;&lt;year&gt;2010&lt;/year&gt;&lt;pub-dates&gt;&lt;date&gt;May&lt;/date&gt;&lt;/pub-dates&gt;&lt;/dates&gt;&lt;isbn&gt;1545-1151 (Electronic)&amp;#xD;1545-1151 (Linking)&lt;/isbn&gt;&lt;accession-num&gt;20394691&lt;/accession-num&gt;&lt;urls&gt;&lt;related-urls&gt;&lt;url&gt;http://www.ncbi.nlm.nih.gov/pubmed/20394691&lt;/url&gt;&lt;/related-urls&gt;&lt;/urls&gt;&lt;custom2&gt;PMC2879984&lt;/custom2&gt;&lt;/record&gt;&lt;/Cite&gt;&lt;/EndNote&gt;</w:instrText>
            </w:r>
            <w:r w:rsidR="00781E78" w:rsidRPr="000642EB">
              <w:rPr>
                <w:sz w:val="20"/>
                <w:szCs w:val="20"/>
              </w:rPr>
              <w:fldChar w:fldCharType="separate"/>
            </w:r>
            <w:r w:rsidR="009032E3" w:rsidRPr="000642EB">
              <w:rPr>
                <w:noProof/>
                <w:sz w:val="20"/>
                <w:szCs w:val="20"/>
              </w:rPr>
              <w:t>[102]</w:t>
            </w:r>
            <w:r w:rsidR="00781E78" w:rsidRPr="000642EB">
              <w:rPr>
                <w:sz w:val="20"/>
                <w:szCs w:val="20"/>
              </w:rPr>
              <w:fldChar w:fldCharType="end"/>
            </w:r>
          </w:p>
          <w:p w14:paraId="748AF578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5,378</w:t>
            </w:r>
          </w:p>
          <w:p w14:paraId="11F7F695" w14:textId="77777777" w:rsidR="00781E78" w:rsidRPr="00137E24" w:rsidRDefault="00781E78" w:rsidP="00EC7B34">
            <w:pPr>
              <w:rPr>
                <w:sz w:val="20"/>
                <w:szCs w:val="20"/>
              </w:rPr>
            </w:pPr>
          </w:p>
          <w:p w14:paraId="70BB5A83" w14:textId="77777777" w:rsidR="0043200A" w:rsidRPr="00137E24" w:rsidRDefault="0043200A" w:rsidP="00ED73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RFSS, 2002: Texas </w:t>
            </w:r>
          </w:p>
        </w:tc>
        <w:tc>
          <w:tcPr>
            <w:tcW w:w="2070" w:type="dxa"/>
          </w:tcPr>
          <w:p w14:paraId="5E8C501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2</w:t>
            </w:r>
          </w:p>
          <w:p w14:paraId="47EA8AE8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BDFB15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and SD not reported</w:t>
            </w:r>
          </w:p>
          <w:p w14:paraId="1FA3F06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1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6F4ACBC0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4% </w:t>
            </w:r>
            <w:r w:rsidR="000642EB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23777C43" w14:textId="77777777" w:rsidR="000642EB" w:rsidRPr="00137E24" w:rsidRDefault="000642EB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3.2% Hispanic </w:t>
            </w:r>
          </w:p>
          <w:p w14:paraId="39E6E56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69FAF90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ultivariate logistic regression</w:t>
            </w:r>
          </w:p>
        </w:tc>
        <w:tc>
          <w:tcPr>
            <w:tcW w:w="2610" w:type="dxa"/>
          </w:tcPr>
          <w:p w14:paraId="5C2F86B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categories of ACEs and individual ACEs based on the following variables:</w:t>
            </w:r>
          </w:p>
          <w:p w14:paraId="2650BF4D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buse (CPA, CSA, and/or emotional abuse)</w:t>
            </w:r>
          </w:p>
          <w:p w14:paraId="02C7C11F" w14:textId="77777777" w:rsidR="0043200A" w:rsidRPr="00137E24" w:rsidRDefault="0043200A" w:rsidP="0043200A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Household dysfunction (witnessing domestic violence, household substance abuse, household mental illness, parental divorce, and incarcerated household member)</w:t>
            </w:r>
          </w:p>
        </w:tc>
        <w:tc>
          <w:tcPr>
            <w:tcW w:w="1620" w:type="dxa"/>
          </w:tcPr>
          <w:p w14:paraId="4448751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BMI score</w:t>
            </w:r>
          </w:p>
        </w:tc>
        <w:tc>
          <w:tcPr>
            <w:tcW w:w="3685" w:type="dxa"/>
          </w:tcPr>
          <w:p w14:paraId="2ABFC68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xposure to any childhood abuse</w:t>
            </w:r>
            <w:r w:rsidRPr="00137E24">
              <w:rPr>
                <w:sz w:val="20"/>
                <w:szCs w:val="20"/>
              </w:rPr>
              <w:t xml:space="preserve"> (vs. no abuse) was associated with obesity (OR = 1.5, 95% CI [1.1, 1.9]). </w:t>
            </w:r>
          </w:p>
          <w:p w14:paraId="1A2EE542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41DD6C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xperiencing household dysfunction</w:t>
            </w:r>
            <w:r w:rsidRPr="00137E24">
              <w:rPr>
                <w:sz w:val="20"/>
                <w:szCs w:val="20"/>
              </w:rPr>
              <w:t xml:space="preserve"> was not significantly associated with obesity. </w:t>
            </w:r>
          </w:p>
          <w:p w14:paraId="57C4E31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749951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lastRenderedPageBreak/>
              <w:t>Experiencing abuse and household dysfunction</w:t>
            </w:r>
            <w:r w:rsidRPr="00137E24">
              <w:rPr>
                <w:sz w:val="20"/>
                <w:szCs w:val="20"/>
              </w:rPr>
              <w:t xml:space="preserve"> (vs. none) increased risk of obesity (OR = 1.3, 95% CI [1.1, 1.6]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137E24" w14:paraId="7651759F" w14:textId="77777777" w:rsidTr="0043200A">
        <w:tc>
          <w:tcPr>
            <w:tcW w:w="2245" w:type="dxa"/>
          </w:tcPr>
          <w:p w14:paraId="22CC50E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Duncan &amp; Sartor (2015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EdW5jYW48L0F1dGhvcj48WWVhcj4yMDE1PC9ZZWFyPjxS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EdW5jYW48L0F1dGhvcj48WWVhcj4yMDE1PC9ZZWFyPjxS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3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1347A38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,699</w:t>
            </w:r>
          </w:p>
          <w:p w14:paraId="3E59391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FEF6F3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The Missouri Adolescent Female Twin Study </w:t>
            </w:r>
          </w:p>
        </w:tc>
        <w:tc>
          <w:tcPr>
            <w:tcW w:w="2070" w:type="dxa"/>
          </w:tcPr>
          <w:p w14:paraId="1F8B28C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975-1985 (twins born); 1995 (Wave 1); 3 year follow up (Wave 3); </w:t>
            </w:r>
          </w:p>
          <w:p w14:paraId="38A7A44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pproximately 6 years after baseline (Wave 4); approximately two years later (Wave 5)</w:t>
            </w:r>
          </w:p>
          <w:p w14:paraId="1255C65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FA6677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24 years at Wave 5 (SD not reported) </w:t>
            </w:r>
          </w:p>
          <w:p w14:paraId="2DDD4AF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1D9147FD" w14:textId="77777777" w:rsidR="0043200A" w:rsidRPr="00137E24" w:rsidRDefault="0043200A" w:rsidP="000642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5.4% </w:t>
            </w:r>
            <w:r w:rsidR="000642EB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 xml:space="preserve">hite </w:t>
            </w:r>
          </w:p>
        </w:tc>
        <w:tc>
          <w:tcPr>
            <w:tcW w:w="1440" w:type="dxa"/>
          </w:tcPr>
          <w:p w14:paraId="6983641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ultinomial logistic regression </w:t>
            </w:r>
          </w:p>
        </w:tc>
        <w:tc>
          <w:tcPr>
            <w:tcW w:w="2610" w:type="dxa"/>
          </w:tcPr>
          <w:p w14:paraId="70A4970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ummary CM score and individual exposure to the following variables: </w:t>
            </w:r>
          </w:p>
          <w:p w14:paraId="754205D5" w14:textId="77777777" w:rsidR="0043200A" w:rsidRPr="00137E24" w:rsidRDefault="0043200A" w:rsidP="0043200A">
            <w:pPr>
              <w:pStyle w:val="ListParagraph"/>
              <w:numPr>
                <w:ilvl w:val="0"/>
                <w:numId w:val="9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00E6C1FB" w14:textId="77777777" w:rsidR="0043200A" w:rsidRPr="00137E24" w:rsidRDefault="0043200A" w:rsidP="0043200A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2FAC6891" w14:textId="77777777" w:rsidR="0043200A" w:rsidRPr="00137E24" w:rsidRDefault="0043200A" w:rsidP="0043200A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eglect</w:t>
            </w:r>
          </w:p>
        </w:tc>
        <w:tc>
          <w:tcPr>
            <w:tcW w:w="1620" w:type="dxa"/>
          </w:tcPr>
          <w:p w14:paraId="043446D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 at Wave 4</w:t>
            </w:r>
          </w:p>
        </w:tc>
        <w:tc>
          <w:tcPr>
            <w:tcW w:w="3685" w:type="dxa"/>
          </w:tcPr>
          <w:p w14:paraId="648F568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(vs. no CSA) was associated with obesity (OR = 2.21, 95% CI [1.63, 3.00])</w:t>
            </w:r>
            <w:r>
              <w:rPr>
                <w:sz w:val="20"/>
                <w:szCs w:val="20"/>
              </w:rPr>
              <w:t>.</w:t>
            </w:r>
          </w:p>
          <w:p w14:paraId="69F65642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2A581DC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xposure to all 3 forms of CM</w:t>
            </w:r>
            <w:r w:rsidRPr="00137E24">
              <w:rPr>
                <w:sz w:val="20"/>
                <w:szCs w:val="20"/>
              </w:rPr>
              <w:t xml:space="preserve"> (compared to those who reported 0) was associated with:</w:t>
            </w:r>
          </w:p>
          <w:p w14:paraId="117A7804" w14:textId="77777777" w:rsidR="0043200A" w:rsidRPr="00137E24" w:rsidRDefault="0043200A" w:rsidP="0043200A">
            <w:pPr>
              <w:pStyle w:val="ListParagraph"/>
              <w:numPr>
                <w:ilvl w:val="0"/>
                <w:numId w:val="14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eing underweight (OR = 4.66, 95% CI [1.21, 17.91]) </w:t>
            </w:r>
          </w:p>
          <w:p w14:paraId="225AF172" w14:textId="77777777" w:rsidR="0043200A" w:rsidRPr="00137E24" w:rsidRDefault="0043200A" w:rsidP="0043200A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eing obese (OR = 4.81, 95% CI [1.57–9.26]) </w:t>
            </w:r>
          </w:p>
          <w:p w14:paraId="15ED5A8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xposure to 1-2 forms of CM</w:t>
            </w:r>
            <w:r w:rsidRPr="00137E24">
              <w:rPr>
                <w:sz w:val="20"/>
                <w:szCs w:val="20"/>
              </w:rPr>
              <w:t xml:space="preserve"> (compared to those who reported 0) was associated with:</w:t>
            </w:r>
          </w:p>
          <w:p w14:paraId="4DB7157B" w14:textId="77777777" w:rsidR="0043200A" w:rsidRPr="00137E24" w:rsidRDefault="0043200A" w:rsidP="0043200A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eing underweight (OR = 1.48, 95% CI [1.05, 2.09]) </w:t>
            </w:r>
          </w:p>
          <w:p w14:paraId="03BFF61D" w14:textId="77777777" w:rsidR="0043200A" w:rsidRPr="00137E24" w:rsidRDefault="0043200A" w:rsidP="0043200A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eing obese (OR = 1.55, 95% CI [1.20, 2.00]) </w:t>
            </w:r>
          </w:p>
        </w:tc>
      </w:tr>
      <w:tr w:rsidR="0043200A" w:rsidRPr="00137E24" w14:paraId="7A0C01E0" w14:textId="77777777" w:rsidTr="0043200A">
        <w:tc>
          <w:tcPr>
            <w:tcW w:w="2245" w:type="dxa"/>
          </w:tcPr>
          <w:p w14:paraId="2E1A52B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Duncan &amp; </w:t>
            </w:r>
            <w:proofErr w:type="spellStart"/>
            <w:r w:rsidRPr="00137E24">
              <w:rPr>
                <w:sz w:val="20"/>
                <w:szCs w:val="20"/>
              </w:rPr>
              <w:t>Auslander</w:t>
            </w:r>
            <w:proofErr w:type="spellEnd"/>
            <w:r w:rsidRPr="00137E24">
              <w:rPr>
                <w:sz w:val="20"/>
                <w:szCs w:val="20"/>
              </w:rPr>
              <w:t xml:space="preserve"> (2015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EdW5jYW48L0F1dGhvcj48WWVhcj4yMDE1PC9ZZWFyPjxS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EdW5jYW48L0F1dGhvcj48WWVhcj4yMDE1PC9ZZWFyPjxS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4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42E41D5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4,493</w:t>
            </w:r>
          </w:p>
          <w:p w14:paraId="444714F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5FBE03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dd health</w:t>
            </w:r>
          </w:p>
        </w:tc>
        <w:tc>
          <w:tcPr>
            <w:tcW w:w="2070" w:type="dxa"/>
          </w:tcPr>
          <w:p w14:paraId="5AD6207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4-1995 (Wave 1);</w:t>
            </w:r>
          </w:p>
          <w:p w14:paraId="63A901F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6 (Wave 2); 2001 (Wave 3); 2008-2009 (Wave 4)</w:t>
            </w:r>
          </w:p>
          <w:p w14:paraId="65BE826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89CAEE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ge not reported at Wave 4</w:t>
            </w:r>
            <w:r>
              <w:rPr>
                <w:sz w:val="20"/>
                <w:szCs w:val="20"/>
              </w:rPr>
              <w:t xml:space="preserve"> (SD </w:t>
            </w:r>
            <w:r w:rsidRPr="00137E24">
              <w:rPr>
                <w:sz w:val="20"/>
                <w:szCs w:val="20"/>
              </w:rPr>
              <w:t>not reported</w:t>
            </w:r>
            <w:r>
              <w:rPr>
                <w:sz w:val="20"/>
                <w:szCs w:val="20"/>
              </w:rPr>
              <w:t>; Age r</w:t>
            </w:r>
            <w:r w:rsidRPr="00137E24">
              <w:rPr>
                <w:sz w:val="20"/>
                <w:szCs w:val="20"/>
              </w:rPr>
              <w:t xml:space="preserve">ange: 24-34 years) </w:t>
            </w:r>
          </w:p>
          <w:p w14:paraId="0DEEFB2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3.9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426178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65.7% </w:t>
            </w:r>
            <w:r w:rsidR="000642EB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64627D3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Logistic regression </w:t>
            </w:r>
          </w:p>
        </w:tc>
        <w:tc>
          <w:tcPr>
            <w:tcW w:w="2610" w:type="dxa"/>
          </w:tcPr>
          <w:p w14:paraId="316BD1D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Frequency of CM exposure based on the following variables:</w:t>
            </w:r>
          </w:p>
          <w:p w14:paraId="105E4442" w14:textId="77777777" w:rsidR="0043200A" w:rsidRPr="00137E24" w:rsidRDefault="0043200A" w:rsidP="0043200A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0B6D43F7" w14:textId="77777777" w:rsidR="0043200A" w:rsidRPr="00137E24" w:rsidRDefault="0043200A" w:rsidP="0043200A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SA </w:t>
            </w:r>
          </w:p>
          <w:p w14:paraId="79D4FFBE" w14:textId="77777777" w:rsidR="0043200A" w:rsidRPr="00137E24" w:rsidRDefault="0043200A" w:rsidP="0043200A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7B6411E2" w14:textId="77777777" w:rsidR="0043200A" w:rsidRPr="00137E24" w:rsidRDefault="0043200A" w:rsidP="0043200A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eglect</w:t>
            </w:r>
          </w:p>
        </w:tc>
        <w:tc>
          <w:tcPr>
            <w:tcW w:w="1620" w:type="dxa"/>
          </w:tcPr>
          <w:p w14:paraId="490F00A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 at Wave 4</w:t>
            </w:r>
          </w:p>
        </w:tc>
        <w:tc>
          <w:tcPr>
            <w:tcW w:w="3685" w:type="dxa"/>
          </w:tcPr>
          <w:p w14:paraId="5F99537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(vs. no CPA)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>was associated with:</w:t>
            </w:r>
          </w:p>
          <w:p w14:paraId="18232684" w14:textId="77777777" w:rsidR="0043200A" w:rsidRPr="00137E24" w:rsidRDefault="0043200A" w:rsidP="0043200A">
            <w:pPr>
              <w:pStyle w:val="ListParagraph"/>
              <w:numPr>
                <w:ilvl w:val="0"/>
                <w:numId w:val="14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er BMI category in men (</w:t>
            </w:r>
            <w:r w:rsidRPr="00137E24">
              <w:rPr>
                <w:i/>
                <w:sz w:val="20"/>
                <w:szCs w:val="20"/>
              </w:rPr>
              <w:t xml:space="preserve">p </w:t>
            </w:r>
            <w:r w:rsidRPr="00137E24">
              <w:rPr>
                <w:sz w:val="20"/>
                <w:szCs w:val="20"/>
              </w:rPr>
              <w:t xml:space="preserve">= .012) </w:t>
            </w:r>
          </w:p>
          <w:p w14:paraId="17895139" w14:textId="77777777" w:rsidR="0043200A" w:rsidRPr="00137E24" w:rsidRDefault="0043200A" w:rsidP="0043200A">
            <w:pPr>
              <w:pStyle w:val="ListParagraph"/>
              <w:numPr>
                <w:ilvl w:val="0"/>
                <w:numId w:val="14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Higher BMI category in women </w:t>
            </w:r>
          </w:p>
          <w:p w14:paraId="09FDC530" w14:textId="77777777" w:rsidR="0043200A" w:rsidRPr="00137E24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</w:t>
            </w:r>
            <w:r w:rsidRPr="00137E24">
              <w:rPr>
                <w:i/>
                <w:sz w:val="20"/>
                <w:szCs w:val="20"/>
              </w:rPr>
              <w:t xml:space="preserve">p </w:t>
            </w:r>
            <w:r w:rsidRPr="00137E24">
              <w:rPr>
                <w:sz w:val="20"/>
                <w:szCs w:val="20"/>
              </w:rPr>
              <w:t xml:space="preserve">= .04) </w:t>
            </w:r>
          </w:p>
          <w:p w14:paraId="67826ED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1E42FD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There were no significant associations between BMI and other categories of CM.</w:t>
            </w:r>
          </w:p>
        </w:tc>
      </w:tr>
      <w:tr w:rsidR="0043200A" w:rsidRPr="00137E24" w14:paraId="0EB2F49C" w14:textId="77777777" w:rsidTr="0043200A">
        <w:tc>
          <w:tcPr>
            <w:tcW w:w="2245" w:type="dxa"/>
          </w:tcPr>
          <w:p w14:paraId="39B0E61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Font (2016)</w: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Gb250PC9BdXRob3I+PFllYXI+MjAxNjwvWWVhcj48UmVj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</w:fldData>
              </w:fldChar>
            </w:r>
            <w:r w:rsidR="00781E78">
              <w:rPr>
                <w:sz w:val="20"/>
                <w:szCs w:val="20"/>
              </w:rPr>
              <w:instrText xml:space="preserve"> ADDIN EN.CITE </w:instrText>
            </w:r>
            <w:r w:rsidR="00781E78">
              <w:rPr>
                <w:sz w:val="20"/>
                <w:szCs w:val="20"/>
              </w:rPr>
              <w:fldChar w:fldCharType="begin">
                <w:fldData xml:space="preserve">PEVuZE5vdGU+PENpdGU+PEF1dGhvcj5Gb250PC9BdXRob3I+PFllYXI+MjAxNjwvWWVhcj48UmVj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</w:fldData>
              </w:fldChar>
            </w:r>
            <w:r w:rsidR="00781E78">
              <w:rPr>
                <w:sz w:val="20"/>
                <w:szCs w:val="20"/>
              </w:rPr>
              <w:instrText xml:space="preserve"> ADDIN EN.CITE.DATA </w:instrText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end"/>
            </w:r>
            <w:r w:rsidR="00781E78">
              <w:rPr>
                <w:sz w:val="20"/>
                <w:szCs w:val="20"/>
              </w:rPr>
            </w:r>
            <w:r w:rsidR="00781E78">
              <w:rPr>
                <w:sz w:val="20"/>
                <w:szCs w:val="20"/>
              </w:rPr>
              <w:fldChar w:fldCharType="separate"/>
            </w:r>
            <w:r w:rsidR="00781E78">
              <w:rPr>
                <w:noProof/>
                <w:sz w:val="20"/>
                <w:szCs w:val="20"/>
              </w:rPr>
              <w:t>[16]</w:t>
            </w:r>
            <w:r w:rsidR="00781E78">
              <w:rPr>
                <w:sz w:val="20"/>
                <w:szCs w:val="20"/>
              </w:rPr>
              <w:fldChar w:fldCharType="end"/>
            </w:r>
          </w:p>
          <w:p w14:paraId="5278A43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29,229</w:t>
            </w:r>
          </w:p>
          <w:p w14:paraId="7940252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2CDEF15C" w14:textId="77777777" w:rsidR="0043200A" w:rsidRPr="00137E24" w:rsidRDefault="0043200A" w:rsidP="00ED73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RFSS, 2012: Iowa, North Carolina, Wisconsin, Tennessee, and Oklahoma</w:t>
            </w:r>
          </w:p>
        </w:tc>
        <w:tc>
          <w:tcPr>
            <w:tcW w:w="2070" w:type="dxa"/>
          </w:tcPr>
          <w:p w14:paraId="7FDE314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12</w:t>
            </w:r>
          </w:p>
          <w:p w14:paraId="0A168A3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DC0B2F3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47.7 years </w:t>
            </w:r>
          </w:p>
          <w:p w14:paraId="049DE7C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SD not reported)</w:t>
            </w:r>
          </w:p>
          <w:p w14:paraId="38D0719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49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FA17FB9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80</w:t>
            </w:r>
            <w:r w:rsidR="00932E98">
              <w:rPr>
                <w:sz w:val="20"/>
                <w:szCs w:val="20"/>
              </w:rPr>
              <w:t>.5</w:t>
            </w:r>
            <w:r w:rsidRPr="00137E24">
              <w:rPr>
                <w:sz w:val="20"/>
                <w:szCs w:val="20"/>
              </w:rPr>
              <w:t xml:space="preserve">% </w:t>
            </w:r>
            <w:r w:rsidR="000642EB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61ADB0F3" w14:textId="77777777" w:rsidR="000642EB" w:rsidRPr="00137E24" w:rsidRDefault="000642EB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7% Hispanic </w:t>
            </w:r>
          </w:p>
          <w:p w14:paraId="5F6A44D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ADF37B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3069DC0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</w:p>
        </w:tc>
        <w:tc>
          <w:tcPr>
            <w:tcW w:w="2610" w:type="dxa"/>
          </w:tcPr>
          <w:p w14:paraId="682B8D6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ummary ACE score and individual exposure to the following variables: </w:t>
            </w:r>
          </w:p>
          <w:p w14:paraId="69DC8879" w14:textId="77777777" w:rsidR="0043200A" w:rsidRPr="00137E24" w:rsidRDefault="0043200A" w:rsidP="0043200A">
            <w:pPr>
              <w:pStyle w:val="ListParagraph"/>
              <w:numPr>
                <w:ilvl w:val="0"/>
                <w:numId w:val="9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4C6C84EA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7A33E19E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336357B8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itnessing domestic violence</w:t>
            </w:r>
          </w:p>
          <w:p w14:paraId="05290849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137E24">
              <w:rPr>
                <w:sz w:val="20"/>
                <w:szCs w:val="20"/>
              </w:rPr>
              <w:t>ousehold substance abuse</w:t>
            </w:r>
          </w:p>
          <w:p w14:paraId="122F9537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usehold mental illness</w:t>
            </w:r>
          </w:p>
          <w:p w14:paraId="467C1767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divorce</w:t>
            </w:r>
          </w:p>
          <w:p w14:paraId="219A9BA4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4351B88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</w:tc>
        <w:tc>
          <w:tcPr>
            <w:tcW w:w="3685" w:type="dxa"/>
          </w:tcPr>
          <w:p w14:paraId="3120AD4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ACE scores</w:t>
            </w:r>
            <w:r w:rsidRPr="00137E24">
              <w:rPr>
                <w:sz w:val="20"/>
                <w:szCs w:val="20"/>
              </w:rPr>
              <w:t xml:space="preserve"> (compared to 0) were associated with increased BMI</w:t>
            </w:r>
            <w:r>
              <w:rPr>
                <w:sz w:val="20"/>
                <w:szCs w:val="20"/>
              </w:rPr>
              <w:t>:</w:t>
            </w:r>
          </w:p>
          <w:p w14:paraId="4DA3F992" w14:textId="77777777" w:rsidR="0043200A" w:rsidRPr="00137E24" w:rsidRDefault="0043200A" w:rsidP="0043200A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 ACE (β =0.035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1)</w:t>
            </w:r>
          </w:p>
          <w:p w14:paraId="26AA3726" w14:textId="77777777" w:rsidR="0043200A" w:rsidRPr="00137E24" w:rsidRDefault="0043200A" w:rsidP="0043200A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2-3 ACEs (β = 0.047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6B126FDD" w14:textId="77777777" w:rsidR="0043200A" w:rsidRPr="00137E24" w:rsidRDefault="0043200A" w:rsidP="0043200A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4+ ACEs (β =0.064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3D5A60E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F4556D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Household mental illness or substance abuse</w:t>
            </w:r>
            <w:r w:rsidRPr="00137E24">
              <w:rPr>
                <w:sz w:val="20"/>
                <w:szCs w:val="20"/>
              </w:rPr>
              <w:t xml:space="preserve"> (vs. no exposure) was associated with obesity (β = 0.027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1).</w:t>
            </w:r>
          </w:p>
          <w:p w14:paraId="322046E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B4DB20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CSA </w:t>
            </w:r>
            <w:r w:rsidRPr="00137E24">
              <w:rPr>
                <w:sz w:val="20"/>
                <w:szCs w:val="20"/>
              </w:rPr>
              <w:t>(vs. no CSA)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>was associated with obesity (β = 0.056,</w:t>
            </w:r>
            <w:r w:rsidRPr="00137E24">
              <w:rPr>
                <w:i/>
                <w:sz w:val="20"/>
                <w:szCs w:val="20"/>
              </w:rPr>
              <w:t xml:space="preserve"> p</w:t>
            </w:r>
            <w:r w:rsidRPr="00137E24">
              <w:rPr>
                <w:sz w:val="20"/>
                <w:szCs w:val="20"/>
              </w:rPr>
              <w:t xml:space="preserve"> &lt; .001).</w:t>
            </w:r>
          </w:p>
        </w:tc>
      </w:tr>
      <w:tr w:rsidR="0043200A" w:rsidRPr="00137E24" w14:paraId="208C8F1F" w14:textId="77777777" w:rsidTr="0043200A">
        <w:tc>
          <w:tcPr>
            <w:tcW w:w="2245" w:type="dxa"/>
          </w:tcPr>
          <w:p w14:paraId="025EBE2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Francis (2015)</w:t>
            </w:r>
            <w:r w:rsidR="0049438E">
              <w:rPr>
                <w:sz w:val="20"/>
                <w:szCs w:val="20"/>
              </w:rPr>
              <w:fldChar w:fldCharType="begin">
                <w:fldData xml:space="preserve">PEVuZE5vdGU+PENpdGU+PEF1dGhvcj5GcmFuY2lzPC9BdXRob3I+PFllYXI+MjAxNTwvWWVhcj48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GcmFuY2lzPC9BdXRob3I+PFllYXI+MjAxNTwvWWVhcj48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49438E">
              <w:rPr>
                <w:sz w:val="20"/>
                <w:szCs w:val="20"/>
              </w:rPr>
            </w:r>
            <w:r w:rsidR="0049438E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5]</w:t>
            </w:r>
            <w:r w:rsidR="0049438E">
              <w:rPr>
                <w:sz w:val="20"/>
                <w:szCs w:val="20"/>
              </w:rPr>
              <w:fldChar w:fldCharType="end"/>
            </w:r>
          </w:p>
          <w:p w14:paraId="07B1512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427</w:t>
            </w:r>
          </w:p>
          <w:p w14:paraId="388247F7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90FAB8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urt-substantiated cases of childhood CPA and matched non-maltreated controls</w:t>
            </w:r>
          </w:p>
        </w:tc>
        <w:tc>
          <w:tcPr>
            <w:tcW w:w="2070" w:type="dxa"/>
          </w:tcPr>
          <w:p w14:paraId="69355986" w14:textId="77777777" w:rsidR="0043200A" w:rsidRDefault="0043200A" w:rsidP="00EC7B34">
            <w:pPr>
              <w:rPr>
                <w:color w:val="000000"/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 xml:space="preserve">1967-1971 </w:t>
            </w:r>
          </w:p>
          <w:p w14:paraId="3EB85C1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>(when CM occurred)</w:t>
            </w:r>
          </w:p>
          <w:p w14:paraId="41B1EC92" w14:textId="77777777" w:rsidR="0043200A" w:rsidRPr="00137E24" w:rsidRDefault="0043200A" w:rsidP="00EC7B34">
            <w:pPr>
              <w:rPr>
                <w:color w:val="000000"/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89–1995; 2000–2002; 2003–2005</w:t>
            </w:r>
            <w:r w:rsidRPr="00137E24">
              <w:rPr>
                <w:color w:val="000000"/>
                <w:sz w:val="20"/>
                <w:szCs w:val="20"/>
              </w:rPr>
              <w:t xml:space="preserve"> </w:t>
            </w:r>
          </w:p>
          <w:p w14:paraId="61CD6D6F" w14:textId="77777777" w:rsidR="0043200A" w:rsidRPr="00137E24" w:rsidRDefault="0043200A" w:rsidP="00EC7B34">
            <w:pPr>
              <w:rPr>
                <w:color w:val="000000"/>
                <w:sz w:val="20"/>
                <w:szCs w:val="20"/>
              </w:rPr>
            </w:pPr>
          </w:p>
          <w:p w14:paraId="20EC37B5" w14:textId="77777777" w:rsidR="0043200A" w:rsidRPr="00137E24" w:rsidRDefault="0043200A" w:rsidP="00EC7B34">
            <w:pPr>
              <w:rPr>
                <w:color w:val="000000"/>
                <w:sz w:val="20"/>
                <w:szCs w:val="20"/>
                <w:u w:val="single"/>
              </w:rPr>
            </w:pPr>
            <w:r w:rsidRPr="00137E24">
              <w:rPr>
                <w:color w:val="000000"/>
                <w:sz w:val="20"/>
                <w:szCs w:val="20"/>
                <w:u w:val="single"/>
              </w:rPr>
              <w:t>Cases (n=78)</w:t>
            </w:r>
          </w:p>
          <w:p w14:paraId="2121E250" w14:textId="77777777" w:rsidR="0043200A" w:rsidRPr="00137E24" w:rsidRDefault="0043200A" w:rsidP="000642EB">
            <w:pPr>
              <w:ind w:left="72"/>
              <w:rPr>
                <w:color w:val="000000"/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>41.3 years (3.8) at third interview</w:t>
            </w:r>
          </w:p>
          <w:p w14:paraId="2BF3DC73" w14:textId="77777777" w:rsidR="0043200A" w:rsidRPr="00137E24" w:rsidRDefault="0043200A" w:rsidP="000642EB">
            <w:pPr>
              <w:ind w:left="72"/>
              <w:rPr>
                <w:color w:val="000000"/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 xml:space="preserve">48.7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37E24">
              <w:rPr>
                <w:color w:val="000000"/>
                <w:sz w:val="20"/>
                <w:szCs w:val="20"/>
              </w:rPr>
              <w:t xml:space="preserve">emale </w:t>
            </w:r>
          </w:p>
          <w:p w14:paraId="455CE2E5" w14:textId="77777777" w:rsidR="0043200A" w:rsidRDefault="0043200A" w:rsidP="000642EB">
            <w:pPr>
              <w:ind w:left="72"/>
              <w:rPr>
                <w:color w:val="000000"/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 xml:space="preserve">79.2% </w:t>
            </w:r>
            <w:r w:rsidR="000642EB">
              <w:rPr>
                <w:color w:val="000000"/>
                <w:sz w:val="20"/>
                <w:szCs w:val="20"/>
              </w:rPr>
              <w:t>W</w:t>
            </w:r>
            <w:r w:rsidRPr="00137E24">
              <w:rPr>
                <w:color w:val="000000"/>
                <w:sz w:val="20"/>
                <w:szCs w:val="20"/>
              </w:rPr>
              <w:t xml:space="preserve">hite </w:t>
            </w:r>
          </w:p>
          <w:p w14:paraId="17795119" w14:textId="77777777" w:rsidR="000642EB" w:rsidRPr="00137E24" w:rsidRDefault="000642EB" w:rsidP="000642E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% Hispanic </w:t>
            </w:r>
          </w:p>
          <w:p w14:paraId="2428E0C2" w14:textId="77777777" w:rsidR="0043200A" w:rsidRPr="00137E24" w:rsidRDefault="0043200A" w:rsidP="00EC7B34">
            <w:pPr>
              <w:rPr>
                <w:color w:val="000000"/>
                <w:sz w:val="20"/>
                <w:szCs w:val="20"/>
                <w:u w:val="single"/>
              </w:rPr>
            </w:pPr>
            <w:r w:rsidRPr="00137E24">
              <w:rPr>
                <w:color w:val="000000"/>
                <w:sz w:val="20"/>
                <w:szCs w:val="20"/>
                <w:u w:val="single"/>
              </w:rPr>
              <w:t xml:space="preserve">Controls (n=349) </w:t>
            </w:r>
          </w:p>
          <w:p w14:paraId="4F43408D" w14:textId="77777777" w:rsidR="0043200A" w:rsidRPr="00137E24" w:rsidRDefault="0043200A" w:rsidP="000642EB">
            <w:pPr>
              <w:ind w:left="72"/>
              <w:rPr>
                <w:color w:val="000000"/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>41.</w:t>
            </w:r>
            <w:r>
              <w:rPr>
                <w:color w:val="000000"/>
                <w:sz w:val="20"/>
                <w:szCs w:val="20"/>
              </w:rPr>
              <w:t>2</w:t>
            </w:r>
            <w:r w:rsidRPr="00137E24">
              <w:rPr>
                <w:color w:val="000000"/>
                <w:sz w:val="20"/>
                <w:szCs w:val="20"/>
              </w:rPr>
              <w:t xml:space="preserve"> years (3.6) at third interview</w:t>
            </w:r>
          </w:p>
          <w:p w14:paraId="62104566" w14:textId="77777777" w:rsidR="0043200A" w:rsidRPr="00137E24" w:rsidRDefault="0043200A" w:rsidP="000642EB">
            <w:pPr>
              <w:ind w:left="72"/>
              <w:rPr>
                <w:color w:val="000000"/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 xml:space="preserve">50.7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37E24">
              <w:rPr>
                <w:color w:val="000000"/>
                <w:sz w:val="20"/>
                <w:szCs w:val="20"/>
              </w:rPr>
              <w:t xml:space="preserve">emale </w:t>
            </w:r>
          </w:p>
          <w:p w14:paraId="254354A4" w14:textId="77777777" w:rsidR="0043200A" w:rsidRDefault="0043200A" w:rsidP="000642EB">
            <w:pPr>
              <w:ind w:left="72" w:right="-108"/>
              <w:rPr>
                <w:color w:val="000000"/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 xml:space="preserve">63.4% </w:t>
            </w:r>
            <w:r w:rsidR="000642EB">
              <w:rPr>
                <w:color w:val="000000"/>
                <w:sz w:val="20"/>
                <w:szCs w:val="20"/>
              </w:rPr>
              <w:t>W</w:t>
            </w:r>
            <w:r w:rsidRPr="00137E24">
              <w:rPr>
                <w:color w:val="000000"/>
                <w:sz w:val="20"/>
                <w:szCs w:val="20"/>
              </w:rPr>
              <w:t>hite</w:t>
            </w:r>
          </w:p>
          <w:p w14:paraId="2312D15A" w14:textId="77777777" w:rsidR="000642EB" w:rsidRPr="00137E24" w:rsidRDefault="000642EB" w:rsidP="000642EB">
            <w:pPr>
              <w:ind w:left="72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% Hispanic </w:t>
            </w:r>
          </w:p>
        </w:tc>
        <w:tc>
          <w:tcPr>
            <w:tcW w:w="1440" w:type="dxa"/>
          </w:tcPr>
          <w:p w14:paraId="23F61EE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T test</w:t>
            </w:r>
            <w:r>
              <w:rPr>
                <w:sz w:val="20"/>
                <w:szCs w:val="20"/>
              </w:rPr>
              <w:t>;</w:t>
            </w:r>
            <w:r w:rsidRPr="00137E24">
              <w:rPr>
                <w:sz w:val="20"/>
                <w:szCs w:val="20"/>
              </w:rPr>
              <w:t xml:space="preserve"> Mediational analyses</w:t>
            </w:r>
          </w:p>
        </w:tc>
        <w:tc>
          <w:tcPr>
            <w:tcW w:w="2610" w:type="dxa"/>
          </w:tcPr>
          <w:p w14:paraId="340C0FA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CPA</w:t>
            </w:r>
          </w:p>
        </w:tc>
        <w:tc>
          <w:tcPr>
            <w:tcW w:w="1620" w:type="dxa"/>
          </w:tcPr>
          <w:p w14:paraId="4DC273E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37E56220" w14:textId="5C5DF9DD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mong women, </w:t>
            </w: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(vs. no CPA) was associated</w:t>
            </w:r>
            <w:r w:rsidR="00C43BD3">
              <w:rPr>
                <w:sz w:val="20"/>
                <w:szCs w:val="20"/>
              </w:rPr>
              <w:t xml:space="preserve"> with</w:t>
            </w:r>
            <w:r w:rsidRPr="00137E24">
              <w:rPr>
                <w:sz w:val="20"/>
                <w:szCs w:val="20"/>
              </w:rPr>
              <w:t>:</w:t>
            </w:r>
          </w:p>
          <w:p w14:paraId="75F22D1B" w14:textId="77777777" w:rsidR="0043200A" w:rsidRPr="00137E24" w:rsidRDefault="0043200A" w:rsidP="0043200A">
            <w:pPr>
              <w:pStyle w:val="ListParagraph"/>
              <w:numPr>
                <w:ilvl w:val="0"/>
                <w:numId w:val="21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er BMI (</w:t>
            </w:r>
            <w:r w:rsidRPr="00137E24">
              <w:rPr>
                <w:i/>
                <w:sz w:val="20"/>
                <w:szCs w:val="20"/>
              </w:rPr>
              <w:t xml:space="preserve">t </w:t>
            </w:r>
            <w:r w:rsidRPr="00137E24">
              <w:rPr>
                <w:sz w:val="20"/>
                <w:szCs w:val="20"/>
              </w:rPr>
              <w:t xml:space="preserve">= 2.08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5, direct effect = 3.11)</w:t>
            </w:r>
          </w:p>
          <w:p w14:paraId="66B94996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6D48E52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mong men, no significant associations </w:t>
            </w:r>
            <w:proofErr w:type="gramStart"/>
            <w:r w:rsidRPr="00137E24">
              <w:rPr>
                <w:sz w:val="20"/>
                <w:szCs w:val="20"/>
              </w:rPr>
              <w:t>were found</w:t>
            </w:r>
            <w:proofErr w:type="gramEnd"/>
            <w:r w:rsidRPr="00137E24">
              <w:rPr>
                <w:sz w:val="20"/>
                <w:szCs w:val="20"/>
              </w:rPr>
              <w:t>.</w:t>
            </w:r>
          </w:p>
        </w:tc>
      </w:tr>
      <w:tr w:rsidR="0043200A" w:rsidRPr="00137E24" w14:paraId="089CCF9E" w14:textId="77777777" w:rsidTr="0043200A">
        <w:tc>
          <w:tcPr>
            <w:tcW w:w="2245" w:type="dxa"/>
          </w:tcPr>
          <w:p w14:paraId="4B5B4C5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Friedman (2015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GcmllZG1hbjwvQXV0aG9yPjxZZWFyPjIwMTU8L1llYXI+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GcmllZG1hbjwvQXV0aG9yPjxZZWFyPjIwMTU8L1llYXI+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6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088C624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,996</w:t>
            </w:r>
          </w:p>
          <w:p w14:paraId="0CA3DC66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54ADFE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IDUS II</w:t>
            </w:r>
          </w:p>
          <w:p w14:paraId="247CE9F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6727F63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2004-2006</w:t>
            </w:r>
          </w:p>
          <w:p w14:paraId="031DFEF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0CA1E4C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56.2 years (12.4)</w:t>
            </w:r>
          </w:p>
          <w:p w14:paraId="54F90CA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Gender not reported</w:t>
            </w:r>
          </w:p>
          <w:p w14:paraId="716802C4" w14:textId="77777777" w:rsidR="0043200A" w:rsidRPr="00137E24" w:rsidRDefault="0043200A" w:rsidP="000642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91.9% </w:t>
            </w:r>
            <w:r w:rsidR="000642EB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3E3F02B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Logistic regression </w:t>
            </w:r>
          </w:p>
        </w:tc>
        <w:tc>
          <w:tcPr>
            <w:tcW w:w="2610" w:type="dxa"/>
          </w:tcPr>
          <w:p w14:paraId="125783A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dversity score and individual exposure to the following variables:</w:t>
            </w:r>
          </w:p>
          <w:p w14:paraId="4261F2A9" w14:textId="77777777" w:rsidR="0043200A" w:rsidRPr="00137E24" w:rsidRDefault="0043200A" w:rsidP="0043200A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cademic adversity</w:t>
            </w:r>
          </w:p>
          <w:p w14:paraId="42A70D31" w14:textId="77777777" w:rsidR="0043200A" w:rsidRPr="00137E24" w:rsidRDefault="0043200A" w:rsidP="0043200A">
            <w:pPr>
              <w:pStyle w:val="ListParagraph"/>
              <w:numPr>
                <w:ilvl w:val="0"/>
                <w:numId w:val="9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Interpersonal</w:t>
            </w:r>
          </w:p>
          <w:p w14:paraId="1DB1FBCD" w14:textId="77777777" w:rsidR="0043200A" w:rsidRPr="00137E24" w:rsidRDefault="0043200A" w:rsidP="0043200A">
            <w:pPr>
              <w:pStyle w:val="ListParagraph"/>
              <w:numPr>
                <w:ilvl w:val="0"/>
                <w:numId w:val="9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5015A9A2" w14:textId="77777777" w:rsidR="0043200A" w:rsidRPr="00137E24" w:rsidRDefault="0043200A" w:rsidP="0043200A">
            <w:pPr>
              <w:pStyle w:val="ListParagraph"/>
              <w:numPr>
                <w:ilvl w:val="0"/>
                <w:numId w:val="9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6A199499" w14:textId="77777777" w:rsidR="0043200A" w:rsidRPr="00137E24" w:rsidRDefault="0043200A" w:rsidP="0043200A">
            <w:pPr>
              <w:pStyle w:val="ListParagraph"/>
              <w:numPr>
                <w:ilvl w:val="0"/>
                <w:numId w:val="9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ork/financial problems</w:t>
            </w:r>
          </w:p>
          <w:p w14:paraId="7266AF3C" w14:textId="77777777" w:rsidR="0043200A" w:rsidRPr="00137E24" w:rsidRDefault="0043200A" w:rsidP="0043200A">
            <w:pPr>
              <w:pStyle w:val="ListParagraph"/>
              <w:numPr>
                <w:ilvl w:val="0"/>
                <w:numId w:val="9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Death/illness of a loved one</w:t>
            </w:r>
          </w:p>
          <w:p w14:paraId="685D8216" w14:textId="77777777" w:rsidR="0043200A" w:rsidRPr="00137E24" w:rsidRDefault="0043200A" w:rsidP="0043200A">
            <w:pPr>
              <w:pStyle w:val="ListParagraph"/>
              <w:numPr>
                <w:ilvl w:val="0"/>
                <w:numId w:val="9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substance abuse</w:t>
            </w:r>
          </w:p>
          <w:p w14:paraId="66547868" w14:textId="77777777" w:rsidR="0043200A" w:rsidRDefault="0043200A" w:rsidP="00EC7B34">
            <w:pPr>
              <w:rPr>
                <w:sz w:val="20"/>
                <w:szCs w:val="20"/>
              </w:rPr>
            </w:pPr>
          </w:p>
          <w:p w14:paraId="519C15A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Timing of adversity (0-5 years; 6-10 years; 11-14 years; 15-17 years; multiple age groups)</w:t>
            </w:r>
          </w:p>
        </w:tc>
        <w:tc>
          <w:tcPr>
            <w:tcW w:w="1620" w:type="dxa"/>
          </w:tcPr>
          <w:p w14:paraId="6BF6B83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BMI score</w:t>
            </w:r>
          </w:p>
        </w:tc>
        <w:tc>
          <w:tcPr>
            <w:tcW w:w="3685" w:type="dxa"/>
          </w:tcPr>
          <w:p w14:paraId="7307454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Any adversity</w:t>
            </w:r>
            <w:r w:rsidRPr="00137E24">
              <w:rPr>
                <w:sz w:val="20"/>
                <w:szCs w:val="20"/>
              </w:rPr>
              <w:t xml:space="preserve"> (vs. none) associated with:</w:t>
            </w:r>
          </w:p>
          <w:p w14:paraId="78F92F9F" w14:textId="77777777" w:rsidR="0043200A" w:rsidRPr="00137E24" w:rsidRDefault="0043200A" w:rsidP="0043200A">
            <w:pPr>
              <w:pStyle w:val="ListParagraph"/>
              <w:numPr>
                <w:ilvl w:val="0"/>
                <w:numId w:val="21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Obesity (OR = 1.22, </w:t>
            </w:r>
            <w:r w:rsidRPr="00137E24">
              <w:rPr>
                <w:i/>
                <w:sz w:val="20"/>
                <w:szCs w:val="20"/>
              </w:rPr>
              <w:t>SE</w:t>
            </w:r>
            <w:r w:rsidRPr="00137E24">
              <w:rPr>
                <w:sz w:val="20"/>
                <w:szCs w:val="20"/>
              </w:rPr>
              <w:t xml:space="preserve"> = 0.09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1)</w:t>
            </w:r>
          </w:p>
          <w:p w14:paraId="0AA4D29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Total # of events</w:t>
            </w:r>
            <w:r w:rsidRPr="00137E24">
              <w:rPr>
                <w:sz w:val="20"/>
                <w:szCs w:val="20"/>
              </w:rPr>
              <w:t xml:space="preserve"> associated with:</w:t>
            </w:r>
          </w:p>
          <w:p w14:paraId="702F86A7" w14:textId="77777777" w:rsidR="0043200A" w:rsidRPr="00137E24" w:rsidRDefault="0043200A" w:rsidP="0043200A">
            <w:pPr>
              <w:pStyle w:val="ListParagraph"/>
              <w:numPr>
                <w:ilvl w:val="0"/>
                <w:numId w:val="21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Obesity (OR = 1.14, </w:t>
            </w:r>
            <w:r w:rsidRPr="00137E24">
              <w:rPr>
                <w:i/>
                <w:sz w:val="20"/>
                <w:szCs w:val="20"/>
              </w:rPr>
              <w:t>SE</w:t>
            </w:r>
            <w:r w:rsidRPr="00137E24">
              <w:rPr>
                <w:sz w:val="20"/>
                <w:szCs w:val="20"/>
              </w:rPr>
              <w:t xml:space="preserve"> = 0.04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6A4D9D6A" w14:textId="77777777" w:rsidR="0043200A" w:rsidRPr="00137E24" w:rsidRDefault="0043200A" w:rsidP="0043200A">
            <w:pPr>
              <w:pStyle w:val="ListParagraph"/>
              <w:numPr>
                <w:ilvl w:val="1"/>
                <w:numId w:val="215"/>
              </w:numPr>
              <w:spacing w:after="0" w:line="240" w:lineRule="auto"/>
              <w:ind w:left="792" w:hanging="27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Obesity for men (OR = 1.18, </w:t>
            </w:r>
            <w:r w:rsidRPr="00137E24">
              <w:rPr>
                <w:i/>
                <w:sz w:val="20"/>
                <w:szCs w:val="20"/>
              </w:rPr>
              <w:t>SE</w:t>
            </w:r>
            <w:r w:rsidRPr="00137E24">
              <w:rPr>
                <w:sz w:val="20"/>
                <w:szCs w:val="20"/>
              </w:rPr>
              <w:t xml:space="preserve"> = 0.04) </w:t>
            </w:r>
          </w:p>
          <w:p w14:paraId="3E9CE950" w14:textId="77777777" w:rsidR="0043200A" w:rsidRPr="00137E24" w:rsidRDefault="0043200A" w:rsidP="0043200A">
            <w:pPr>
              <w:pStyle w:val="ListParagraph"/>
              <w:numPr>
                <w:ilvl w:val="1"/>
                <w:numId w:val="215"/>
              </w:numPr>
              <w:spacing w:after="0" w:line="240" w:lineRule="auto"/>
              <w:ind w:left="792" w:hanging="27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Obesity for women (OR = 1.04, </w:t>
            </w:r>
            <w:r w:rsidRPr="00137E24">
              <w:rPr>
                <w:i/>
                <w:sz w:val="20"/>
                <w:szCs w:val="20"/>
              </w:rPr>
              <w:t>SE</w:t>
            </w:r>
            <w:r w:rsidRPr="00137E24">
              <w:rPr>
                <w:sz w:val="20"/>
                <w:szCs w:val="20"/>
              </w:rPr>
              <w:t xml:space="preserve"> = 0.04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10) </w:t>
            </w:r>
          </w:p>
          <w:p w14:paraId="24AF7AE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Experiencing </w:t>
            </w:r>
            <w:r w:rsidRPr="00137E24">
              <w:rPr>
                <w:sz w:val="20"/>
                <w:szCs w:val="20"/>
                <w:u w:val="single"/>
              </w:rPr>
              <w:t>events at multiple age groups</w:t>
            </w:r>
            <w:r w:rsidRPr="00137E24">
              <w:rPr>
                <w:sz w:val="20"/>
                <w:szCs w:val="20"/>
              </w:rPr>
              <w:t xml:space="preserve"> (compared to 0 experiences) associated with:</w:t>
            </w:r>
          </w:p>
          <w:p w14:paraId="7B0BC045" w14:textId="77777777" w:rsidR="0043200A" w:rsidRPr="00137E24" w:rsidRDefault="0043200A" w:rsidP="0043200A">
            <w:pPr>
              <w:pStyle w:val="ListParagraph"/>
              <w:numPr>
                <w:ilvl w:val="0"/>
                <w:numId w:val="2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Obesity (OR = 1.54, SE = 0.16, </w:t>
            </w:r>
            <w:r w:rsidRPr="00137E24">
              <w:rPr>
                <w:i/>
                <w:sz w:val="20"/>
                <w:szCs w:val="20"/>
              </w:rPr>
              <w:t xml:space="preserve">p </w:t>
            </w:r>
            <w:r w:rsidRPr="00137E24">
              <w:rPr>
                <w:sz w:val="20"/>
                <w:szCs w:val="20"/>
              </w:rPr>
              <w:t>&lt; .001)</w:t>
            </w:r>
          </w:p>
          <w:p w14:paraId="0CDBFFA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Academic events</w:t>
            </w:r>
            <w:r w:rsidRPr="00137E24">
              <w:rPr>
                <w:sz w:val="20"/>
                <w:szCs w:val="20"/>
              </w:rPr>
              <w:t xml:space="preserve"> (vs. none) associated with:</w:t>
            </w:r>
          </w:p>
          <w:p w14:paraId="6EEC0C79" w14:textId="77777777" w:rsidR="0043200A" w:rsidRPr="00137E24" w:rsidRDefault="0043200A" w:rsidP="0043200A">
            <w:pPr>
              <w:pStyle w:val="ListParagraph"/>
              <w:numPr>
                <w:ilvl w:val="0"/>
                <w:numId w:val="21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Obesity (OR = 1.54, </w:t>
            </w:r>
            <w:r w:rsidRPr="00137E24">
              <w:rPr>
                <w:i/>
                <w:sz w:val="20"/>
                <w:szCs w:val="20"/>
              </w:rPr>
              <w:t>SE</w:t>
            </w:r>
            <w:r w:rsidRPr="00137E24">
              <w:rPr>
                <w:sz w:val="20"/>
                <w:szCs w:val="20"/>
              </w:rPr>
              <w:t xml:space="preserve"> = 0.13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 </w:t>
            </w:r>
          </w:p>
          <w:p w14:paraId="70A7777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39FE83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No other types of adversity were associated with obesity. </w:t>
            </w:r>
          </w:p>
        </w:tc>
      </w:tr>
      <w:tr w:rsidR="0043200A" w:rsidRPr="00137E24" w14:paraId="365241AA" w14:textId="77777777" w:rsidTr="0043200A">
        <w:tc>
          <w:tcPr>
            <w:tcW w:w="2245" w:type="dxa"/>
          </w:tcPr>
          <w:p w14:paraId="02D58C0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lastRenderedPageBreak/>
              <w:t>Gjelsvik</w:t>
            </w:r>
            <w:proofErr w:type="spellEnd"/>
            <w:r w:rsidRPr="00137E24">
              <w:rPr>
                <w:sz w:val="20"/>
                <w:szCs w:val="20"/>
              </w:rPr>
              <w:t xml:space="preserve"> (2013)</w:t>
            </w:r>
            <w:r w:rsidR="00F8459A">
              <w:rPr>
                <w:sz w:val="20"/>
                <w:szCs w:val="20"/>
              </w:rPr>
              <w:fldChar w:fldCharType="begin"/>
            </w:r>
            <w:r w:rsidR="00F8459A">
              <w:rPr>
                <w:sz w:val="20"/>
                <w:szCs w:val="20"/>
              </w:rPr>
              <w:instrText xml:space="preserve"> ADDIN EN.CITE &lt;EndNote&gt;&lt;Cite&gt;&lt;Author&gt;Gjelsvik&lt;/Author&gt;&lt;Year&gt;2013&lt;/Year&gt;&lt;RecNum&gt;42&lt;/RecNum&gt;&lt;DisplayText&gt;[18]&lt;/DisplayText&gt;&lt;record&gt;&lt;rec-number&gt;42&lt;/rec-number&gt;&lt;foreign-keys&gt;&lt;key app="EN" db-id="p2wsz9rdmz90w8evpvmx9txyefzeatevvrxx" timestamp="1477313538"&gt;42&lt;/key&gt;&lt;key app="ENWeb" db-id=""&gt;0&lt;/key&gt;&lt;/foreign-keys&gt;&lt;ref-type name="Journal Article"&gt;17&lt;/ref-type&gt;&lt;contributors&gt;&lt;authors&gt;&lt;author&gt;Gjelsvik, A.&lt;/author&gt;&lt;author&gt;Dumont, D. M.&lt;/author&gt;&lt;author&gt;Nunn, A.&lt;/author&gt;&lt;/authors&gt;&lt;/contributors&gt;&lt;auth-address&gt;Brown University, Box G-121S, Providence, RI 02912, USA. Annie_Gjelsvik@brown.edu&lt;/auth-address&gt;&lt;titles&gt;&lt;title&gt;Incarceration of a household member and Hispanic health disparities: childhood exposure and adult chronic disease risk behaviors&lt;/title&gt;&lt;secondary-title&gt;Prev Chronic Dis&lt;/secondary-title&gt;&lt;/titles&gt;&lt;periodical&gt;&lt;full-title&gt;Prev Chronic Dis&lt;/full-title&gt;&lt;/periodical&gt;&lt;pages&gt;E69&lt;/pages&gt;&lt;volume&gt;10&lt;/volume&gt;&lt;keywords&gt;&lt;keyword&gt;Female&lt;/keyword&gt;&lt;keyword&gt;Humans&lt;/keyword&gt;&lt;keyword&gt;Pregnancy&lt;/keyword&gt;&lt;keyword&gt;*Smoking Cessation&lt;/keyword&gt;&lt;/keywords&gt;&lt;dates&gt;&lt;year&gt;2013&lt;/year&gt;&lt;pub-dates&gt;&lt;date&gt;May 02&lt;/date&gt;&lt;/pub-dates&gt;&lt;/dates&gt;&lt;isbn&gt;1545-1151 (Electronic)&amp;#xD;1545-1151 (Linking)&lt;/isbn&gt;&lt;accession-num&gt;23639764&lt;/accession-num&gt;&lt;urls&gt;&lt;related-urls&gt;&lt;url&gt;http://www.ncbi.nlm.nih.gov/pubmed/23639764&lt;/url&gt;&lt;/related-urls&gt;&lt;/urls&gt;&lt;custom2&gt;PMC3652716&lt;/custom2&gt;&lt;electronic-resource-num&gt;10.5888/pcd10.120281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F8459A">
              <w:rPr>
                <w:noProof/>
                <w:sz w:val="20"/>
                <w:szCs w:val="20"/>
              </w:rPr>
              <w:t>[18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5568F7A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81,910</w:t>
            </w:r>
          </w:p>
          <w:p w14:paraId="36F0993B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73350B0" w14:textId="77777777" w:rsidR="0043200A" w:rsidRPr="00137E24" w:rsidRDefault="0043200A" w:rsidP="00ED73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RFSS, 2009 &amp; 2010: Arkansas, Hawaii, Louisiana, Maine, Nevada, New Mexico, Pennsylvania, Vermont, Washington, Washington D.C., and Wisconsin</w:t>
            </w:r>
          </w:p>
        </w:tc>
        <w:tc>
          <w:tcPr>
            <w:tcW w:w="2070" w:type="dxa"/>
          </w:tcPr>
          <w:p w14:paraId="16AB4B2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9 &amp; 2010</w:t>
            </w:r>
          </w:p>
          <w:p w14:paraId="446DE6A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735D72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and SD not reported</w:t>
            </w:r>
          </w:p>
          <w:p w14:paraId="778BC822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889BFCE" w14:textId="77777777" w:rsidR="00E46387" w:rsidRPr="001F47C4" w:rsidRDefault="00E46387" w:rsidP="00E46387">
            <w:pPr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</w:t>
            </w:r>
            <w:r w:rsidRPr="001F47C4">
              <w:rPr>
                <w:sz w:val="20"/>
                <w:szCs w:val="20"/>
                <w:u w:val="single"/>
              </w:rPr>
              <w:t xml:space="preserve"> incarcerated household member (</w:t>
            </w:r>
            <w:r>
              <w:rPr>
                <w:sz w:val="20"/>
                <w:szCs w:val="20"/>
                <w:u w:val="single"/>
              </w:rPr>
              <w:t>n</w:t>
            </w:r>
            <w:r w:rsidRPr="001F47C4">
              <w:rPr>
                <w:sz w:val="20"/>
                <w:szCs w:val="20"/>
                <w:u w:val="single"/>
              </w:rPr>
              <w:t>=78,193)</w:t>
            </w:r>
          </w:p>
          <w:p w14:paraId="67901AA0" w14:textId="77777777" w:rsidR="00E46387" w:rsidRPr="001F47C4" w:rsidRDefault="00E46387" w:rsidP="006215F1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47.1% &lt; 40 years</w:t>
            </w:r>
          </w:p>
          <w:p w14:paraId="1E5A4F55" w14:textId="77777777" w:rsidR="00E46387" w:rsidRPr="001F47C4" w:rsidRDefault="00E46387" w:rsidP="006215F1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1.9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09A2363D" w14:textId="77777777" w:rsidR="00E46387" w:rsidRDefault="00E46387" w:rsidP="006215F1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82.9% </w:t>
            </w:r>
            <w:r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2F078B24" w14:textId="77777777" w:rsidR="00E46387" w:rsidRDefault="00E46387" w:rsidP="006215F1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5% Hispanic</w:t>
            </w:r>
          </w:p>
          <w:p w14:paraId="4F71BAC5" w14:textId="77777777" w:rsidR="00E46387" w:rsidRPr="001F47C4" w:rsidRDefault="00E46387" w:rsidP="00E4638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u w:val="single"/>
              </w:rPr>
              <w:t>I</w:t>
            </w:r>
            <w:r w:rsidRPr="001F47C4">
              <w:rPr>
                <w:sz w:val="20"/>
                <w:szCs w:val="20"/>
                <w:u w:val="single"/>
              </w:rPr>
              <w:t>ncarcerated household member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sz w:val="20"/>
                <w:szCs w:val="20"/>
                <w:u w:val="single"/>
              </w:rPr>
              <w:t>(</w:t>
            </w:r>
            <w:r>
              <w:rPr>
                <w:sz w:val="20"/>
                <w:szCs w:val="20"/>
                <w:u w:val="single"/>
              </w:rPr>
              <w:t>n</w:t>
            </w:r>
            <w:r w:rsidRPr="001F47C4">
              <w:rPr>
                <w:sz w:val="20"/>
                <w:szCs w:val="20"/>
                <w:u w:val="single"/>
              </w:rPr>
              <w:t>=3,717)</w:t>
            </w:r>
          </w:p>
          <w:p w14:paraId="5916F779" w14:textId="77777777" w:rsidR="00E46387" w:rsidRPr="001F47C4" w:rsidRDefault="00E46387" w:rsidP="006215F1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73.3% &lt; 40 years</w:t>
            </w:r>
          </w:p>
          <w:p w14:paraId="6120C9FA" w14:textId="77777777" w:rsidR="00E46387" w:rsidRPr="001F47C4" w:rsidRDefault="00E46387" w:rsidP="006215F1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47.6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41F160AD" w14:textId="77777777" w:rsidR="00E46387" w:rsidRDefault="00E46387" w:rsidP="006215F1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68.5% </w:t>
            </w:r>
            <w:r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6416930E" w14:textId="77777777" w:rsidR="0043200A" w:rsidRPr="00137E24" w:rsidRDefault="00E46387" w:rsidP="006215F1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1% Hispanic</w:t>
            </w:r>
          </w:p>
        </w:tc>
        <w:tc>
          <w:tcPr>
            <w:tcW w:w="1440" w:type="dxa"/>
          </w:tcPr>
          <w:p w14:paraId="5114617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ultivariable logistic regression </w:t>
            </w:r>
          </w:p>
        </w:tc>
        <w:tc>
          <w:tcPr>
            <w:tcW w:w="2610" w:type="dxa"/>
          </w:tcPr>
          <w:p w14:paraId="15ECFDB6" w14:textId="2FCB4862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xposure to an </w:t>
            </w:r>
            <w:r w:rsidR="00784BD2">
              <w:rPr>
                <w:sz w:val="20"/>
                <w:szCs w:val="20"/>
              </w:rPr>
              <w:t>i</w:t>
            </w:r>
            <w:r w:rsidRPr="00137E24">
              <w:rPr>
                <w:sz w:val="20"/>
                <w:szCs w:val="20"/>
              </w:rPr>
              <w:t>ncarcerated household member</w:t>
            </w:r>
          </w:p>
        </w:tc>
        <w:tc>
          <w:tcPr>
            <w:tcW w:w="1620" w:type="dxa"/>
          </w:tcPr>
          <w:p w14:paraId="3FCDE7EA" w14:textId="77777777" w:rsidR="0043200A" w:rsidRPr="00137E24" w:rsidRDefault="0043200A" w:rsidP="0043200A">
            <w:pPr>
              <w:pStyle w:val="ListParagraph"/>
              <w:numPr>
                <w:ilvl w:val="0"/>
                <w:numId w:val="7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  <w:p w14:paraId="5946C9B5" w14:textId="77777777" w:rsidR="0043200A" w:rsidRPr="00137E24" w:rsidRDefault="0043200A" w:rsidP="0043200A">
            <w:pPr>
              <w:pStyle w:val="ListParagraph"/>
              <w:numPr>
                <w:ilvl w:val="0"/>
                <w:numId w:val="75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activity</w:t>
            </w:r>
          </w:p>
        </w:tc>
        <w:tc>
          <w:tcPr>
            <w:tcW w:w="3685" w:type="dxa"/>
          </w:tcPr>
          <w:p w14:paraId="0BB50C7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Having an </w:t>
            </w:r>
            <w:r w:rsidRPr="00137E24">
              <w:rPr>
                <w:sz w:val="20"/>
                <w:szCs w:val="20"/>
                <w:u w:val="single"/>
              </w:rPr>
              <w:t>incarcerated household member</w:t>
            </w:r>
            <w:r w:rsidRPr="00137E24">
              <w:rPr>
                <w:sz w:val="20"/>
                <w:szCs w:val="20"/>
              </w:rPr>
              <w:t xml:space="preserve"> (vs. not having an incarcerated household member) was associated with:</w:t>
            </w:r>
          </w:p>
          <w:p w14:paraId="3BABA6F7" w14:textId="77777777" w:rsidR="0043200A" w:rsidRPr="00137E24" w:rsidRDefault="0043200A" w:rsidP="0043200A">
            <w:pPr>
              <w:pStyle w:val="ListParagraph"/>
              <w:numPr>
                <w:ilvl w:val="0"/>
                <w:numId w:val="21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Less physical activity (23.9% vs. 27.2%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4)</w:t>
            </w:r>
          </w:p>
          <w:p w14:paraId="43312FF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10AEA1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o significant associations between having an incarcerated household member and weight status.</w:t>
            </w:r>
          </w:p>
          <w:p w14:paraId="2AC2F40F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419A16B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137E24" w14:paraId="13D2A9FD" w14:textId="77777777" w:rsidTr="0043200A">
        <w:tc>
          <w:tcPr>
            <w:tcW w:w="2245" w:type="dxa"/>
          </w:tcPr>
          <w:p w14:paraId="0CADEEA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Greenfield (2009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Greenfield&lt;/Author&gt;&lt;Year&gt;2009&lt;/Year&gt;&lt;RecNum&gt;861&lt;/RecNum&gt;&lt;DisplayText&gt;[107]&lt;/DisplayText&gt;&lt;record&gt;&lt;rec-number&gt;861&lt;/rec-number&gt;&lt;foreign-keys&gt;&lt;key app="EN" db-id="p2wsz9rdmz90w8evpvmx9txyefzeatevvrxx" timestamp="1478784913"&gt;861&lt;/key&gt;&lt;key app="ENWeb" db-id=""&gt;0&lt;/key&gt;&lt;/foreign-keys&gt;&lt;ref-type name="Journal Article"&gt;17&lt;/ref-type&gt;&lt;contributors&gt;&lt;authors&gt;&lt;author&gt;Greenfield, E. A.&lt;/author&gt;&lt;author&gt;Marks, N. F.&lt;/author&gt;&lt;/authors&gt;&lt;/contributors&gt;&lt;auth-address&gt;School of Social Work, Rutgers, The State University of New Jersey,New Brunswick, NJ, USA. egreenf@rci.rutgers.edu&lt;/auth-address&gt;&lt;titles&gt;&lt;title&gt;Violence from parents in childhood and obesity in adulthood: using food in response to stress as a mediator of risk&lt;/title&gt;&lt;secondary-title&gt;Soc Sci Med&lt;/secondary-title&gt;&lt;/titles&gt;&lt;periodical&gt;&lt;full-title&gt;Soc Sci Med&lt;/full-title&gt;&lt;/periodical&gt;&lt;pages&gt;791-8&lt;/pages&gt;&lt;volume&gt;68&lt;/volume&gt;&lt;number&gt;5&lt;/number&gt;&lt;keywords&gt;&lt;keyword&gt;Adult&lt;/keyword&gt;&lt;keyword&gt;Aged&lt;/keyword&gt;&lt;keyword&gt;Body Mass Index&lt;/keyword&gt;&lt;keyword&gt;Child&lt;/keyword&gt;&lt;keyword&gt;Child Abuse/*psychology&lt;/keyword&gt;&lt;keyword&gt;Feeding Behavior/*psychology&lt;/keyword&gt;&lt;keyword&gt;Female&lt;/keyword&gt;&lt;keyword&gt;Food&lt;/keyword&gt;&lt;keyword&gt;Health Surveys&lt;/keyword&gt;&lt;keyword&gt;Humans&lt;/keyword&gt;&lt;keyword&gt;Logistic Models&lt;/keyword&gt;&lt;keyword&gt;Male&lt;/keyword&gt;&lt;keyword&gt;Middle Aged&lt;/keyword&gt;&lt;keyword&gt;Obesity/epidemiology/*etiology/*psychology&lt;/keyword&gt;&lt;keyword&gt;*Parent-Child Relations&lt;/keyword&gt;&lt;keyword&gt;Parents/psychology&lt;/keyword&gt;&lt;keyword&gt;Risk Factors&lt;/keyword&gt;&lt;keyword&gt;*Stress, Psychological/etiology&lt;/keyword&gt;&lt;keyword&gt;United States/epidemiology&lt;/keyword&gt;&lt;keyword&gt;Violence&lt;/keyword&gt;&lt;/keywords&gt;&lt;dates&gt;&lt;year&gt;2009&lt;/year&gt;&lt;pub-dates&gt;&lt;date&gt;Mar&lt;/date&gt;&lt;/pub-dates&gt;&lt;/dates&gt;&lt;isbn&gt;0277-9536 (Print)&amp;#xD;0277-9536 (Linking)&lt;/isbn&gt;&lt;accession-num&gt;19185965&lt;/accession-num&gt;&lt;urls&gt;&lt;related-urls&gt;&lt;url&gt;http://www.ncbi.nlm.nih.gov/pubmed/19185965&lt;/url&gt;&lt;/related-urls&gt;&lt;/urls&gt;&lt;custom2&gt;PMC2649023&lt;/custom2&gt;&lt;electronic-resource-num&gt;10.1016/j.socscimed.2008.12.004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7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07A9329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,650</w:t>
            </w:r>
          </w:p>
          <w:p w14:paraId="0107A8D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DE5515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IDUS I &amp; II study</w:t>
            </w:r>
          </w:p>
        </w:tc>
        <w:tc>
          <w:tcPr>
            <w:tcW w:w="2070" w:type="dxa"/>
          </w:tcPr>
          <w:p w14:paraId="016D6B0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5-1996 (MIDUS); 2004-2005 (MIDUS II)</w:t>
            </w:r>
          </w:p>
          <w:p w14:paraId="5DAF4E9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29668F5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56.</w:t>
            </w:r>
            <w:r>
              <w:rPr>
                <w:sz w:val="20"/>
                <w:szCs w:val="20"/>
              </w:rPr>
              <w:t>6</w:t>
            </w:r>
            <w:r w:rsidRPr="00137E24">
              <w:rPr>
                <w:sz w:val="20"/>
                <w:szCs w:val="20"/>
              </w:rPr>
              <w:t xml:space="preserve"> years (12.</w:t>
            </w:r>
            <w:r>
              <w:rPr>
                <w:sz w:val="20"/>
                <w:szCs w:val="20"/>
              </w:rPr>
              <w:t>5</w:t>
            </w:r>
            <w:r w:rsidRPr="00137E24">
              <w:rPr>
                <w:sz w:val="20"/>
                <w:szCs w:val="20"/>
              </w:rPr>
              <w:t>) at MIDUS II</w:t>
            </w:r>
          </w:p>
          <w:p w14:paraId="5E951AA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4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192D292E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5% </w:t>
            </w:r>
            <w:r w:rsidR="00E46387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74918460" w14:textId="77777777" w:rsidR="00E46387" w:rsidRPr="00137E24" w:rsidRDefault="00E46387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% Hispanic </w:t>
            </w:r>
          </w:p>
        </w:tc>
        <w:tc>
          <w:tcPr>
            <w:tcW w:w="1440" w:type="dxa"/>
          </w:tcPr>
          <w:p w14:paraId="0D905FB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ultivariate regression </w:t>
            </w:r>
          </w:p>
        </w:tc>
        <w:tc>
          <w:tcPr>
            <w:tcW w:w="2610" w:type="dxa"/>
          </w:tcPr>
          <w:p w14:paraId="76B3FD3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violence score based on frequency of the following:</w:t>
            </w:r>
          </w:p>
          <w:p w14:paraId="720600BE" w14:textId="77777777" w:rsidR="0043200A" w:rsidRPr="00137E24" w:rsidRDefault="0043200A" w:rsidP="0043200A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hysical violence by parents </w:t>
            </w:r>
          </w:p>
          <w:p w14:paraId="6B576A3D" w14:textId="77777777" w:rsidR="0043200A" w:rsidRPr="00137E24" w:rsidRDefault="0043200A" w:rsidP="0043200A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sychological violence by parents</w:t>
            </w:r>
          </w:p>
        </w:tc>
        <w:tc>
          <w:tcPr>
            <w:tcW w:w="1620" w:type="dxa"/>
          </w:tcPr>
          <w:p w14:paraId="139391A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1F48B33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mpared to no violence:</w:t>
            </w:r>
          </w:p>
          <w:p w14:paraId="43108AF1" w14:textId="77777777" w:rsidR="0043200A" w:rsidRPr="00137E24" w:rsidRDefault="0043200A" w:rsidP="0043200A">
            <w:pPr>
              <w:pStyle w:val="ListParagraph"/>
              <w:numPr>
                <w:ilvl w:val="0"/>
                <w:numId w:val="149"/>
              </w:numPr>
              <w:spacing w:after="0" w:line="240" w:lineRule="auto"/>
              <w:ind w:left="409" w:hanging="18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Exposure to </w:t>
            </w:r>
            <w:r w:rsidRPr="00137E24">
              <w:rPr>
                <w:sz w:val="20"/>
                <w:szCs w:val="20"/>
                <w:u w:val="single"/>
              </w:rPr>
              <w:t>rarely one type of violence and frequently the other type of violence</w:t>
            </w:r>
            <w:r w:rsidRPr="00137E24">
              <w:rPr>
                <w:sz w:val="20"/>
                <w:szCs w:val="20"/>
              </w:rPr>
              <w:t xml:space="preserve"> was associated with obesity (OR = 1.65, 95% CI [1.11, 2.44]) </w:t>
            </w:r>
          </w:p>
          <w:p w14:paraId="6CAF1557" w14:textId="77777777" w:rsidR="0043200A" w:rsidRPr="00137E24" w:rsidRDefault="0043200A" w:rsidP="0043200A">
            <w:pPr>
              <w:pStyle w:val="ListParagraph"/>
              <w:numPr>
                <w:ilvl w:val="0"/>
                <w:numId w:val="149"/>
              </w:numPr>
              <w:spacing w:after="0" w:line="240" w:lineRule="auto"/>
              <w:ind w:left="409" w:hanging="18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Exposure to </w:t>
            </w:r>
            <w:r w:rsidRPr="00137E24">
              <w:rPr>
                <w:sz w:val="20"/>
                <w:szCs w:val="20"/>
                <w:u w:val="single"/>
              </w:rPr>
              <w:t>frequently both types of violence</w:t>
            </w:r>
            <w:r w:rsidRPr="00137E24">
              <w:rPr>
                <w:sz w:val="20"/>
                <w:szCs w:val="20"/>
              </w:rPr>
              <w:t xml:space="preserve"> was associated with obesity (OR = 1.41, 95% CI [1.00, 2.00]) </w:t>
            </w:r>
          </w:p>
        </w:tc>
      </w:tr>
      <w:tr w:rsidR="0043200A" w:rsidRPr="00137E24" w14:paraId="27A18BD3" w14:textId="77777777" w:rsidTr="0043200A">
        <w:tc>
          <w:tcPr>
            <w:tcW w:w="2245" w:type="dxa"/>
          </w:tcPr>
          <w:p w14:paraId="13CFFA4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Grilo</w:t>
            </w:r>
            <w:proofErr w:type="spellEnd"/>
            <w:r w:rsidRPr="00137E24">
              <w:rPr>
                <w:sz w:val="20"/>
                <w:szCs w:val="20"/>
              </w:rPr>
              <w:t xml:space="preserve"> (2005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Grilo&lt;/Author&gt;&lt;Year&gt;2005&lt;/Year&gt;&lt;RecNum&gt;1049&lt;/RecNum&gt;&lt;DisplayText&gt;[108]&lt;/DisplayText&gt;&lt;record&gt;&lt;rec-number&gt;1049&lt;/rec-number&gt;&lt;foreign-keys&gt;&lt;key app="EN" db-id="p2wsz9rdmz90w8evpvmx9txyefzeatevvrxx" timestamp="1479152645"&gt;1049&lt;/key&gt;&lt;/foreign-keys&gt;&lt;ref-type name="Journal Article"&gt;17&lt;/ref-type&gt;&lt;contributors&gt;&lt;authors&gt;&lt;author&gt;Grilo, C. M.&lt;/author&gt;&lt;author&gt;Masheb, R. M.&lt;/author&gt;&lt;author&gt;Brody, M.&lt;/author&gt;&lt;author&gt;Toth, C.&lt;/author&gt;&lt;author&gt;Burke-Martindale, C. H.&lt;/author&gt;&lt;author&gt;Rothschild, B. S.&lt;/author&gt;&lt;/authors&gt;&lt;/contributors&gt;&lt;auth-address&gt;Department of Psychiatry, Yale Psychiatric Research, Yale University School of Medicine, P.O. Box 208098, 301 Cedar Street, New Haven, CT 06520, USA. carlos.grilo@yale.edu&lt;/auth-address&gt;&lt;titles&gt;&lt;title&gt;Childhood maltreatment in extremely obese male and female bariatric surgery candidates&lt;/title&gt;&lt;secondary-title&gt;Obes Res&lt;/secondary-title&gt;&lt;/titles&gt;&lt;periodical&gt;&lt;full-title&gt;Obes Res&lt;/full-title&gt;&lt;/periodical&gt;&lt;pages&gt;123-30&lt;/pages&gt;&lt;volume&gt;13&lt;/volume&gt;&lt;number&gt;1&lt;/number&gt;&lt;keywords&gt;&lt;keyword&gt;Adult&lt;/keyword&gt;&lt;keyword&gt;Body Image&lt;/keyword&gt;&lt;keyword&gt;Child&lt;/keyword&gt;&lt;keyword&gt;Child Abuse/*psychology&lt;/keyword&gt;&lt;keyword&gt;Depression/psychology&lt;/keyword&gt;&lt;keyword&gt;Feeding and Eating Disorders&lt;/keyword&gt;&lt;keyword&gt;Female&lt;/keyword&gt;&lt;keyword&gt;*Gastric Bypass&lt;/keyword&gt;&lt;keyword&gt;Humans&lt;/keyword&gt;&lt;keyword&gt;Male&lt;/keyword&gt;&lt;keyword&gt;Obesity, Morbid/*psychology/*surgery&lt;/keyword&gt;&lt;keyword&gt;Surveys and Questionnaires&lt;/keyword&gt;&lt;/keywords&gt;&lt;dates&gt;&lt;year&gt;2005&lt;/year&gt;&lt;pub-dates&gt;&lt;date&gt;Jan&lt;/date&gt;&lt;/pub-dates&gt;&lt;/dates&gt;&lt;isbn&gt;1071-7323 (Print)&amp;#xD;1071-7323 (Linking)&lt;/isbn&gt;&lt;accession-num&gt;15761171&lt;/accession-num&gt;&lt;urls&gt;&lt;related-urls&gt;&lt;url&gt;http://www.ncbi.nlm.nih.gov/pubmed/15761171&lt;/url&gt;&lt;/related-urls&gt;&lt;/urls&gt;&lt;electronic-resource-num&gt;10.1038/oby.2005.16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8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2CC1EF9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40</w:t>
            </w:r>
          </w:p>
          <w:p w14:paraId="2711D76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281C9A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Obese patients seeking gastric bypass surgery</w:t>
            </w:r>
          </w:p>
        </w:tc>
        <w:tc>
          <w:tcPr>
            <w:tcW w:w="2070" w:type="dxa"/>
          </w:tcPr>
          <w:p w14:paraId="78213AA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2DD4A4D6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1C4832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3.1 years (10.5)</w:t>
            </w:r>
          </w:p>
          <w:p w14:paraId="7AE9429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2.9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61AC949D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8.8% </w:t>
            </w:r>
            <w:r w:rsidR="00E46387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34CE2B52" w14:textId="77777777" w:rsidR="00E46387" w:rsidRPr="00137E24" w:rsidRDefault="00E46387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.8% Hispanic</w:t>
            </w:r>
          </w:p>
        </w:tc>
        <w:tc>
          <w:tcPr>
            <w:tcW w:w="1440" w:type="dxa"/>
          </w:tcPr>
          <w:p w14:paraId="6460ABE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NOVA</w:t>
            </w:r>
          </w:p>
        </w:tc>
        <w:tc>
          <w:tcPr>
            <w:tcW w:w="2610" w:type="dxa"/>
          </w:tcPr>
          <w:p w14:paraId="6BB0735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CM score and individual exposure to the following variables:</w:t>
            </w:r>
          </w:p>
          <w:p w14:paraId="6B45E569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737EE374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65E8D226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2FD2E322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  <w:p w14:paraId="48605556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32B690B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20DBB45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o significant associations found in adjusted models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137E24" w14:paraId="7A707B9D" w14:textId="77777777" w:rsidTr="0043200A">
        <w:tc>
          <w:tcPr>
            <w:tcW w:w="2245" w:type="dxa"/>
          </w:tcPr>
          <w:p w14:paraId="7B7DF5E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dge (2014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Hodge&lt;/Author&gt;&lt;Year&gt;2014&lt;/Year&gt;&lt;RecNum&gt;866&lt;/RecNum&gt;&lt;DisplayText&gt;[109]&lt;/DisplayText&gt;&lt;record&gt;&lt;rec-number&gt;866&lt;/rec-number&gt;&lt;foreign-keys&gt;&lt;key app="EN" db-id="p2wsz9rdmz90w8evpvmx9txyefzeatevvrxx" timestamp="1478784930"&gt;866&lt;/key&gt;&lt;key app="ENWeb" db-id=""&gt;0&lt;/key&gt;&lt;/foreign-keys&gt;&lt;ref-type name="Journal Article"&gt;17&lt;/ref-type&gt;&lt;contributors&gt;&lt;authors&gt;&lt;author&gt;Hodge, F.&lt;/author&gt;&lt;author&gt;Stemmler, M. S.&lt;/author&gt;&lt;author&gt;Nandy, K.&lt;/author&gt;&lt;/authors&gt;&lt;/contributors&gt;&lt;auth-address&gt;Department of Health Policy and Management, University of California, USA.&lt;/auth-address&gt;&lt;titles&gt;&lt;title&gt;Association between Obesity and History of Abuse among American Indians in Rural California&lt;/title&gt;&lt;secondary-title&gt;J Obes Weight Loss Ther&lt;/secondary-title&gt;&lt;/titles&gt;&lt;periodical&gt;&lt;full-title&gt;J Obes Weight Loss Ther&lt;/full-title&gt;&lt;/periodical&gt;&lt;volume&gt;4&lt;/volume&gt;&lt;keywords&gt;&lt;keyword&gt;American indians&lt;/keyword&gt;&lt;keyword&gt;Body Mass Index (BMI)&lt;/keyword&gt;&lt;keyword&gt;Childhood trauma&lt;/keyword&gt;&lt;keyword&gt;Obesity&lt;/keyword&gt;&lt;/keywords&gt;&lt;dates&gt;&lt;year&gt;2014&lt;/year&gt;&lt;/dates&gt;&lt;isbn&gt;2165-7904 (Linking)&lt;/isbn&gt;&lt;accession-num&gt;25419489&lt;/accession-num&gt;&lt;urls&gt;&lt;related-urls&gt;&lt;url&gt;http://www.ncbi.nlm.nih.gov/pubmed/25419489&lt;/url&gt;&lt;/related-urls&gt;&lt;/urls&gt;&lt;custom2&gt;PMC4236913&lt;/custom2&gt;&lt;electronic-resource-num&gt;10.4172/2165-7904.1000208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09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2A50112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459</w:t>
            </w:r>
          </w:p>
          <w:p w14:paraId="5CAF352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897CCA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merican Indians living in California</w:t>
            </w:r>
          </w:p>
        </w:tc>
        <w:tc>
          <w:tcPr>
            <w:tcW w:w="2070" w:type="dxa"/>
          </w:tcPr>
          <w:p w14:paraId="0293CDB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7B476FD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E99A7AD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42.7 years </w:t>
            </w:r>
          </w:p>
          <w:p w14:paraId="67C2874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SD not reported)</w:t>
            </w:r>
          </w:p>
          <w:p w14:paraId="2CCC197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74.2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CF8C07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0% </w:t>
            </w:r>
            <w:r w:rsidR="00E46387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5DFB985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Generalized regression </w:t>
            </w:r>
          </w:p>
        </w:tc>
        <w:tc>
          <w:tcPr>
            <w:tcW w:w="2610" w:type="dxa"/>
          </w:tcPr>
          <w:p w14:paraId="180F89D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the following variables:</w:t>
            </w:r>
          </w:p>
          <w:p w14:paraId="2728915E" w14:textId="77777777" w:rsidR="0043200A" w:rsidRPr="00137E24" w:rsidRDefault="0043200A" w:rsidP="0043200A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5A5D91D2" w14:textId="77777777" w:rsidR="0043200A" w:rsidRPr="00137E24" w:rsidRDefault="0043200A" w:rsidP="0043200A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52B01ADA" w14:textId="77777777" w:rsidR="0043200A" w:rsidRPr="00137E24" w:rsidRDefault="0043200A" w:rsidP="0043200A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Verbal abuse </w:t>
            </w:r>
          </w:p>
          <w:p w14:paraId="4902F6CF" w14:textId="77777777" w:rsidR="0043200A" w:rsidRPr="00137E24" w:rsidRDefault="0043200A" w:rsidP="0043200A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eglect</w:t>
            </w:r>
          </w:p>
        </w:tc>
        <w:tc>
          <w:tcPr>
            <w:tcW w:w="1620" w:type="dxa"/>
          </w:tcPr>
          <w:p w14:paraId="11C3465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0B6DEA4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Verbal abuse</w:t>
            </w:r>
            <w:r w:rsidRPr="00137E24">
              <w:rPr>
                <w:sz w:val="20"/>
                <w:szCs w:val="20"/>
              </w:rPr>
              <w:t xml:space="preserve"> (vs. no abuse) was associated with higher BMI compared to those without history (</w:t>
            </w:r>
            <w:r w:rsidRPr="00137E24">
              <w:rPr>
                <w:i/>
                <w:sz w:val="20"/>
                <w:szCs w:val="20"/>
              </w:rPr>
              <w:t>t</w:t>
            </w:r>
            <w:r w:rsidRPr="00137E24">
              <w:rPr>
                <w:sz w:val="20"/>
                <w:szCs w:val="20"/>
              </w:rPr>
              <w:t xml:space="preserve"> = 2.22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3).</w:t>
            </w:r>
          </w:p>
          <w:p w14:paraId="12C1262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6E215F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Other CM variables did not have significant associations with BMI.</w:t>
            </w:r>
          </w:p>
        </w:tc>
      </w:tr>
      <w:tr w:rsidR="0043200A" w:rsidRPr="00137E24" w14:paraId="01FC1C4F" w14:textId="77777777" w:rsidTr="0043200A">
        <w:tc>
          <w:tcPr>
            <w:tcW w:w="2245" w:type="dxa"/>
          </w:tcPr>
          <w:p w14:paraId="484337A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Hostinar</w:t>
            </w:r>
            <w:proofErr w:type="spellEnd"/>
            <w:r w:rsidRPr="00137E24">
              <w:rPr>
                <w:sz w:val="20"/>
                <w:szCs w:val="20"/>
              </w:rPr>
              <w:t xml:space="preserve"> (2015)</w:t>
            </w:r>
            <w:r w:rsidR="00F8459A">
              <w:rPr>
                <w:sz w:val="20"/>
                <w:szCs w:val="20"/>
              </w:rPr>
              <w:fldChar w:fldCharType="begin"/>
            </w:r>
            <w:r w:rsidR="00F8459A">
              <w:rPr>
                <w:sz w:val="20"/>
                <w:szCs w:val="20"/>
              </w:rPr>
              <w:instrText xml:space="preserve"> ADDIN EN.CITE &lt;EndNote&gt;&lt;Cite&gt;&lt;Author&gt;Hostinar&lt;/Author&gt;&lt;Year&gt;2015&lt;/Year&gt;&lt;RecNum&gt;55&lt;/RecNum&gt;&lt;DisplayText&gt;[22]&lt;/DisplayText&gt;&lt;record&gt;&lt;rec-number&gt;55&lt;/rec-number&gt;&lt;foreign-keys&gt;&lt;key app="EN" db-id="p2wsz9rdmz90w8evpvmx9txyefzeatevvrxx" timestamp="1477313580"&gt;55&lt;/key&gt;&lt;key app="ENWeb" db-id=""&gt;0&lt;/key&gt;&lt;/foreign-keys&gt;&lt;ref-type name="Journal Article"&gt;17&lt;/ref-type&gt;&lt;contributors&gt;&lt;authors&gt;&lt;author&gt;Hostinar, C. E.&lt;/author&gt;&lt;author&gt;Lachman, M. E.&lt;/author&gt;&lt;author&gt;Mroczek, D. K.&lt;/author&gt;&lt;author&gt;Seeman, T. E.&lt;/author&gt;&lt;author&gt;Miller, G. E.&lt;/author&gt;&lt;/authors&gt;&lt;/contributors&gt;&lt;auth-address&gt;Institute for Policy Research, Northwestern University.&amp;#xD;Department of Psychology, Brandeis University.&amp;#xD;Department of Psychology, Northwestern University.&amp;#xD;Department of Medicine, University of California, Los Angeles.&lt;/auth-address&gt;&lt;titles&gt;&lt;title&gt;Additive contributions of childhood adversity and recent stressors to inflammation at midlife: Findings from the MIDUS study&lt;/title&gt;&lt;secondary-title&gt;Dev Psychol&lt;/secondary-title&gt;&lt;/titles&gt;&lt;periodical&gt;&lt;full-title&gt;Dev Psychol&lt;/full-title&gt;&lt;/periodical&gt;&lt;pages&gt;1630-44&lt;/pages&gt;&lt;volume&gt;51&lt;/volume&gt;&lt;number&gt;11&lt;/number&gt;&lt;keywords&gt;&lt;keyword&gt;Aged&lt;/keyword&gt;&lt;keyword&gt;Biomarkers/blood/urine&lt;/keyword&gt;&lt;keyword&gt;Depression&lt;/keyword&gt;&lt;keyword&gt;Family Conflict/*psychology&lt;/keyword&gt;&lt;keyword&gt;Female&lt;/keyword&gt;&lt;keyword&gt;Humans&lt;/keyword&gt;&lt;keyword&gt;Hydrocortisone/urine&lt;/keyword&gt;&lt;keyword&gt;Inflammation/*blood/urine&lt;/keyword&gt;&lt;keyword&gt;*Life Change Events&lt;/keyword&gt;&lt;keyword&gt;Male&lt;/keyword&gt;&lt;keyword&gt;Middle Aged&lt;/keyword&gt;&lt;keyword&gt;Risk Factors&lt;/keyword&gt;&lt;keyword&gt;Stress, Psychological/blood/*psychology/urine&lt;/keyword&gt;&lt;keyword&gt;United States&lt;/keyword&gt;&lt;/keywords&gt;&lt;dates&gt;&lt;year&gt;2015&lt;/year&gt;&lt;pub-dates&gt;&lt;date&gt;Nov&lt;/date&gt;&lt;/pub-dates&gt;&lt;/dates&gt;&lt;isbn&gt;1939-0599 (Electronic)&amp;#xD;0012-1649 (Linking)&lt;/isbn&gt;&lt;accession-num&gt;26389605&lt;/accession-num&gt;&lt;urls&gt;&lt;related-urls&gt;&lt;url&gt;http://www.ncbi.nlm.nih.gov/pubmed/26389605&lt;/url&gt;&lt;/related-urls&gt;&lt;/urls&gt;&lt;custom2&gt;PMC4623994&lt;/custom2&gt;&lt;electronic-resource-num&gt;10.1037/dev0000049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F8459A">
              <w:rPr>
                <w:noProof/>
                <w:sz w:val="20"/>
                <w:szCs w:val="20"/>
              </w:rPr>
              <w:t>[22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55BB318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,180</w:t>
            </w:r>
          </w:p>
          <w:p w14:paraId="0967C770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D5ABA6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IDUS II study </w:t>
            </w:r>
          </w:p>
          <w:p w14:paraId="4CAEBDE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66B89D7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5-1996 (MIDUS); 2004-2005 (MIDUS II)</w:t>
            </w:r>
          </w:p>
          <w:p w14:paraId="537CACF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103C94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57.3 years (11.5)</w:t>
            </w:r>
          </w:p>
          <w:p w14:paraId="394CC0C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508D0117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74.9% </w:t>
            </w:r>
            <w:r w:rsidR="00E46387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4C6FA4EC" w14:textId="77777777" w:rsidR="00E46387" w:rsidRPr="00137E24" w:rsidRDefault="00E46387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2% Hispanic </w:t>
            </w:r>
          </w:p>
        </w:tc>
        <w:tc>
          <w:tcPr>
            <w:tcW w:w="1440" w:type="dxa"/>
          </w:tcPr>
          <w:p w14:paraId="7216DC3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color w:val="000000"/>
                <w:sz w:val="20"/>
                <w:szCs w:val="20"/>
              </w:rPr>
              <w:t>Multiple regression analyses</w:t>
            </w:r>
            <w:r>
              <w:rPr>
                <w:color w:val="000000"/>
                <w:sz w:val="20"/>
                <w:szCs w:val="20"/>
              </w:rPr>
              <w:t>;</w:t>
            </w:r>
            <w:r w:rsidRPr="00137E24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>SEM</w:t>
            </w:r>
          </w:p>
        </w:tc>
        <w:tc>
          <w:tcPr>
            <w:tcW w:w="2610" w:type="dxa"/>
          </w:tcPr>
          <w:p w14:paraId="720ABB5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CE score based on the following variables:</w:t>
            </w:r>
          </w:p>
          <w:p w14:paraId="20C2BE05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6A009A8F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34364A80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21D4CF38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  <w:p w14:paraId="7C1E4C17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  <w:p w14:paraId="315A09C3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137E24">
              <w:rPr>
                <w:sz w:val="20"/>
                <w:szCs w:val="20"/>
              </w:rPr>
              <w:t>ousehold substance abuse</w:t>
            </w:r>
          </w:p>
          <w:p w14:paraId="66355DF9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usehold mental illness</w:t>
            </w:r>
          </w:p>
          <w:p w14:paraId="2862F505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divorce</w:t>
            </w:r>
          </w:p>
        </w:tc>
        <w:tc>
          <w:tcPr>
            <w:tcW w:w="1620" w:type="dxa"/>
          </w:tcPr>
          <w:p w14:paraId="775E994E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hysical </w:t>
            </w:r>
            <w:r>
              <w:rPr>
                <w:sz w:val="20"/>
                <w:szCs w:val="20"/>
              </w:rPr>
              <w:t>activity</w:t>
            </w:r>
          </w:p>
          <w:p w14:paraId="032C3309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C</w:t>
            </w:r>
          </w:p>
          <w:p w14:paraId="51AE90BF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30F3DD3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In model predicting inflammation, </w:t>
            </w:r>
            <w:r w:rsidRPr="00137E24">
              <w:rPr>
                <w:sz w:val="20"/>
                <w:szCs w:val="20"/>
                <w:u w:val="single"/>
              </w:rPr>
              <w:t>ACE score</w:t>
            </w:r>
            <w:r w:rsidRPr="00137E24">
              <w:rPr>
                <w:sz w:val="20"/>
                <w:szCs w:val="20"/>
              </w:rPr>
              <w:t xml:space="preserve"> had significant paths to:</w:t>
            </w:r>
          </w:p>
          <w:p w14:paraId="167B1C38" w14:textId="77777777" w:rsidR="0043200A" w:rsidRPr="00137E24" w:rsidRDefault="0043200A" w:rsidP="0043200A">
            <w:pPr>
              <w:pStyle w:val="ListParagraph"/>
              <w:numPr>
                <w:ilvl w:val="0"/>
                <w:numId w:val="15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WC (β =0.07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5) </w:t>
            </w:r>
          </w:p>
          <w:p w14:paraId="0BF64685" w14:textId="77777777" w:rsidR="0043200A" w:rsidRPr="00137E24" w:rsidRDefault="0043200A" w:rsidP="0043200A">
            <w:pPr>
              <w:pStyle w:val="ListParagraph"/>
              <w:numPr>
                <w:ilvl w:val="0"/>
                <w:numId w:val="15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hysical activity (β = 0.-10, </w:t>
            </w:r>
            <w:r w:rsidRPr="00137E24">
              <w:rPr>
                <w:i/>
                <w:sz w:val="20"/>
                <w:szCs w:val="20"/>
              </w:rPr>
              <w:t xml:space="preserve">p </w:t>
            </w:r>
            <w:r w:rsidRPr="00137E24">
              <w:rPr>
                <w:sz w:val="20"/>
                <w:szCs w:val="20"/>
              </w:rPr>
              <w:t>&lt; .05)</w:t>
            </w:r>
          </w:p>
        </w:tc>
      </w:tr>
      <w:tr w:rsidR="0043200A" w:rsidRPr="00137E24" w14:paraId="352F25B1" w14:textId="77777777" w:rsidTr="0043200A">
        <w:tc>
          <w:tcPr>
            <w:tcW w:w="2245" w:type="dxa"/>
          </w:tcPr>
          <w:p w14:paraId="3FD6BAD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Lehavot</w:t>
            </w:r>
            <w:proofErr w:type="spellEnd"/>
            <w:r w:rsidRPr="00137E24">
              <w:rPr>
                <w:sz w:val="20"/>
                <w:szCs w:val="20"/>
              </w:rPr>
              <w:t xml:space="preserve"> (2011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Lehavot&lt;/Author&gt;&lt;Year&gt;2011&lt;/Year&gt;&lt;RecNum&gt;222&lt;/RecNum&gt;&lt;DisplayText&gt;[110]&lt;/DisplayText&gt;&lt;record&gt;&lt;rec-number&gt;222&lt;/rec-number&gt;&lt;foreign-keys&gt;&lt;key app="EN" db-id="p2wsz9rdmz90w8evpvmx9txyefzeatevvrxx" timestamp="1477508889"&gt;222&lt;/key&gt;&lt;key app="ENWeb" db-id=""&gt;0&lt;/key&gt;&lt;/foreign-keys&gt;&lt;ref-type name="Journal Article"&gt;17&lt;/ref-type&gt;&lt;contributors&gt;&lt;authors&gt;&lt;author&gt;Lehavot, K.&lt;/author&gt;&lt;author&gt;Simoni, J. M.&lt;/author&gt;&lt;/authors&gt;&lt;/contributors&gt;&lt;auth-address&gt;Department of Psychology, University of Washington, Seattle, WA 98195, USA. klehavot@u.washington.edu&lt;/auth-address&gt;&lt;titles&gt;&lt;title&gt;Victimization, smoking, and chronic physical health problems among sexual minority women&lt;/title&gt;&lt;secondary-title&gt;Ann Behav Med&lt;/secondary-title&gt;&lt;/titles&gt;&lt;periodical&gt;&lt;full-title&gt;Ann Behav Med&lt;/full-title&gt;&lt;/periodical&gt;&lt;pages&gt;269-76&lt;/pages&gt;&lt;volume&gt;42&lt;/volume&gt;&lt;number&gt;2&lt;/number&gt;&lt;keywords&gt;&lt;keyword&gt;Adolescent&lt;/keyword&gt;&lt;keyword&gt;Adult&lt;/keyword&gt;&lt;keyword&gt;Adult Survivors of Child Abuse/psychology&lt;/keyword&gt;&lt;keyword&gt;Aged&lt;/keyword&gt;&lt;keyword&gt;Aged, 80 and over&lt;/keyword&gt;&lt;keyword&gt;Bisexuality/*psychology&lt;/keyword&gt;&lt;keyword&gt;Body Mass Index&lt;/keyword&gt;&lt;keyword&gt;Chronic Disease&lt;/keyword&gt;&lt;keyword&gt;Crime Victims/*psychology&lt;/keyword&gt;&lt;keyword&gt;Female&lt;/keyword&gt;&lt;keyword&gt;*Health Status&lt;/keyword&gt;&lt;keyword&gt;Health Surveys/statistics &amp;amp; numerical data&lt;/keyword&gt;&lt;keyword&gt;Homosexuality, Female/*psychology&lt;/keyword&gt;&lt;keyword&gt;Humans&lt;/keyword&gt;&lt;keyword&gt;Middle Aged&lt;/keyword&gt;&lt;keyword&gt;*Models, Statistical&lt;/keyword&gt;&lt;keyword&gt;Self Report&lt;/keyword&gt;&lt;keyword&gt;Sex Offenses/psychology&lt;/keyword&gt;&lt;keyword&gt;Smoking/*psychology&lt;/keyword&gt;&lt;keyword&gt;Women&amp;apos;s Health&lt;/keyword&gt;&lt;/keywords&gt;&lt;dates&gt;&lt;year&gt;2011&lt;/year&gt;&lt;pub-dates&gt;&lt;date&gt;Oct&lt;/date&gt;&lt;/pub-dates&gt;&lt;/dates&gt;&lt;isbn&gt;1532-4796 (Electronic)&amp;#xD;0883-6612 (Linking)&lt;/isbn&gt;&lt;accession-num&gt;21735343&lt;/accession-num&gt;&lt;urls&gt;&lt;related-urls&gt;&lt;url&gt;http://www.ncbi.nlm.nih.gov/pubmed/21735343&lt;/url&gt;&lt;/related-urls&gt;&lt;/urls&gt;&lt;custom2&gt;PMC4083397&lt;/custom2&gt;&lt;electronic-resource-num&gt;10.1007/s12160-011-9289-6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0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2BC9E60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,224</w:t>
            </w:r>
          </w:p>
          <w:p w14:paraId="7B898B6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6B6D75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ational sample of sexual minority women</w:t>
            </w:r>
          </w:p>
          <w:p w14:paraId="0F7049D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61CCEAF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Year not reported</w:t>
            </w:r>
          </w:p>
          <w:p w14:paraId="0D5F9C6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27FF6FD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33.</w:t>
            </w:r>
            <w:r>
              <w:rPr>
                <w:sz w:val="20"/>
                <w:szCs w:val="20"/>
              </w:rPr>
              <w:t>8</w:t>
            </w:r>
            <w:r w:rsidRPr="00137E24">
              <w:rPr>
                <w:sz w:val="20"/>
                <w:szCs w:val="20"/>
              </w:rPr>
              <w:t xml:space="preserve"> years (</w:t>
            </w:r>
            <w:r w:rsidRPr="00137E24">
              <w:rPr>
                <w:color w:val="000000"/>
                <w:sz w:val="20"/>
                <w:szCs w:val="20"/>
              </w:rPr>
              <w:t>12.2</w:t>
            </w:r>
            <w:r w:rsidRPr="00137E24">
              <w:rPr>
                <w:sz w:val="20"/>
                <w:szCs w:val="20"/>
              </w:rPr>
              <w:t>)</w:t>
            </w:r>
          </w:p>
          <w:p w14:paraId="0D713CF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4C3D286C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76% </w:t>
            </w:r>
            <w:r w:rsidR="00E46387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61449CC3" w14:textId="77777777" w:rsidR="00E46387" w:rsidRPr="00137E24" w:rsidRDefault="00E46387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% Hispanic </w:t>
            </w:r>
          </w:p>
        </w:tc>
        <w:tc>
          <w:tcPr>
            <w:tcW w:w="1440" w:type="dxa"/>
          </w:tcPr>
          <w:p w14:paraId="203EC36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Correlations (SEM used to </w:t>
            </w:r>
            <w:r w:rsidRPr="00137E24">
              <w:rPr>
                <w:sz w:val="20"/>
                <w:szCs w:val="20"/>
              </w:rPr>
              <w:lastRenderedPageBreak/>
              <w:t>predict physical health, a latent variable that included BMI)</w:t>
            </w:r>
          </w:p>
        </w:tc>
        <w:tc>
          <w:tcPr>
            <w:tcW w:w="2610" w:type="dxa"/>
          </w:tcPr>
          <w:p w14:paraId="22DB02B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Exposure to the following variables:</w:t>
            </w:r>
          </w:p>
          <w:p w14:paraId="4704C89A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Emotional abuse</w:t>
            </w:r>
          </w:p>
          <w:p w14:paraId="1D90A1C6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509AFD00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64E8BB32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  <w:p w14:paraId="4F6250F8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09C911D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BMI score</w:t>
            </w:r>
          </w:p>
        </w:tc>
        <w:tc>
          <w:tcPr>
            <w:tcW w:w="3685" w:type="dxa"/>
          </w:tcPr>
          <w:p w14:paraId="01BE0D1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was associated with:</w:t>
            </w:r>
          </w:p>
          <w:p w14:paraId="730A1196" w14:textId="77777777" w:rsidR="0043200A" w:rsidRPr="00137E24" w:rsidRDefault="0043200A" w:rsidP="0043200A">
            <w:pPr>
              <w:pStyle w:val="ListParagraph"/>
              <w:numPr>
                <w:ilvl w:val="0"/>
                <w:numId w:val="14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lastRenderedPageBreak/>
              <w:t>Emotional abuse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>r</w:t>
            </w:r>
            <w:r w:rsidRPr="00137E24">
              <w:rPr>
                <w:sz w:val="20"/>
                <w:szCs w:val="20"/>
              </w:rPr>
              <w:t xml:space="preserve"> = 0.20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64519197" w14:textId="77777777" w:rsidR="0043200A" w:rsidRPr="00137E24" w:rsidRDefault="0043200A" w:rsidP="0043200A">
            <w:pPr>
              <w:pStyle w:val="ListParagraph"/>
              <w:numPr>
                <w:ilvl w:val="0"/>
                <w:numId w:val="14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>r</w:t>
            </w:r>
            <w:r w:rsidRPr="00137E24">
              <w:rPr>
                <w:sz w:val="20"/>
                <w:szCs w:val="20"/>
              </w:rPr>
              <w:t xml:space="preserve"> = 0.20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284B4691" w14:textId="77777777" w:rsidR="0043200A" w:rsidRPr="00137E24" w:rsidRDefault="0043200A" w:rsidP="0043200A">
            <w:pPr>
              <w:pStyle w:val="ListParagraph"/>
              <w:numPr>
                <w:ilvl w:val="0"/>
                <w:numId w:val="14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>r</w:t>
            </w:r>
            <w:r w:rsidRPr="00137E24">
              <w:rPr>
                <w:sz w:val="20"/>
                <w:szCs w:val="20"/>
              </w:rPr>
              <w:t xml:space="preserve"> = 0.18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6ADEF40D" w14:textId="77777777" w:rsidR="0043200A" w:rsidRPr="00137E24" w:rsidRDefault="0043200A" w:rsidP="0043200A">
            <w:pPr>
              <w:pStyle w:val="ListParagraph"/>
              <w:numPr>
                <w:ilvl w:val="0"/>
                <w:numId w:val="14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motional neglect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 xml:space="preserve"> r</w:t>
            </w:r>
            <w:r w:rsidRPr="00137E24">
              <w:rPr>
                <w:sz w:val="20"/>
                <w:szCs w:val="20"/>
              </w:rPr>
              <w:t xml:space="preserve"> =0.15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06458C97" w14:textId="77777777" w:rsidR="0043200A" w:rsidRPr="00137E24" w:rsidRDefault="0043200A" w:rsidP="0043200A">
            <w:pPr>
              <w:pStyle w:val="ListParagraph"/>
              <w:numPr>
                <w:ilvl w:val="0"/>
                <w:numId w:val="14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Physical neglect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 xml:space="preserve"> r</w:t>
            </w:r>
            <w:r w:rsidRPr="00137E24">
              <w:rPr>
                <w:sz w:val="20"/>
                <w:szCs w:val="20"/>
              </w:rPr>
              <w:t xml:space="preserve"> =0.12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</w:tc>
      </w:tr>
      <w:tr w:rsidR="0043200A" w:rsidRPr="00137E24" w14:paraId="68A3BA11" w14:textId="77777777" w:rsidTr="0043200A">
        <w:tc>
          <w:tcPr>
            <w:tcW w:w="2245" w:type="dxa"/>
          </w:tcPr>
          <w:p w14:paraId="6CC5D0E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Lehman (2005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MZWhtYW48L0F1dGhvcj48WWVhcj4yMDA1PC9ZZWFyPjxS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MZWhtYW48L0F1dGhvcj48WWVhcj4yMDA1PC9ZZWFyPjxS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1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7BEC842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,225</w:t>
            </w:r>
          </w:p>
          <w:p w14:paraId="3B96188B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83860A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ARDIA Study</w:t>
            </w:r>
          </w:p>
        </w:tc>
        <w:tc>
          <w:tcPr>
            <w:tcW w:w="2070" w:type="dxa"/>
          </w:tcPr>
          <w:p w14:paraId="75E04CB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85-1986 (Baseline);  2000-2001 (Follow-up)</w:t>
            </w:r>
          </w:p>
          <w:p w14:paraId="38ECF4B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5749BF1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an and </w:t>
            </w:r>
            <w:r w:rsidRPr="00137E24">
              <w:rPr>
                <w:sz w:val="20"/>
                <w:szCs w:val="20"/>
              </w:rPr>
              <w:t xml:space="preserve">SD not reported </w:t>
            </w:r>
            <w:r>
              <w:rPr>
                <w:sz w:val="20"/>
                <w:szCs w:val="20"/>
              </w:rPr>
              <w:t xml:space="preserve">(Age range: </w:t>
            </w:r>
            <w:r w:rsidRPr="00137E24">
              <w:rPr>
                <w:sz w:val="20"/>
                <w:szCs w:val="20"/>
              </w:rPr>
              <w:t xml:space="preserve">33-45 years </w:t>
            </w:r>
            <w:r>
              <w:rPr>
                <w:sz w:val="20"/>
                <w:szCs w:val="20"/>
              </w:rPr>
              <w:t>at final assessment)</w:t>
            </w:r>
          </w:p>
          <w:p w14:paraId="158F64B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6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91867A0" w14:textId="77777777" w:rsidR="0043200A" w:rsidRPr="00137E24" w:rsidRDefault="0043200A" w:rsidP="00E46387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4% </w:t>
            </w:r>
            <w:r w:rsidR="00E46387">
              <w:rPr>
                <w:sz w:val="20"/>
                <w:szCs w:val="20"/>
              </w:rPr>
              <w:t xml:space="preserve">White </w:t>
            </w:r>
          </w:p>
        </w:tc>
        <w:tc>
          <w:tcPr>
            <w:tcW w:w="1440" w:type="dxa"/>
          </w:tcPr>
          <w:p w14:paraId="784C2B1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orrelation </w:t>
            </w:r>
          </w:p>
          <w:p w14:paraId="1D1E9DA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SEM used to predict composite metabolic functioning factor that included waist girth)</w:t>
            </w:r>
          </w:p>
        </w:tc>
        <w:tc>
          <w:tcPr>
            <w:tcW w:w="2610" w:type="dxa"/>
          </w:tcPr>
          <w:p w14:paraId="3A93BAD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early family environment score based on the following variables:</w:t>
            </w:r>
          </w:p>
          <w:p w14:paraId="50744890" w14:textId="77777777" w:rsidR="0043200A" w:rsidRPr="00137E24" w:rsidRDefault="0043200A" w:rsidP="0043200A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eglect</w:t>
            </w:r>
          </w:p>
          <w:p w14:paraId="18109076" w14:textId="77777777" w:rsidR="0043200A" w:rsidRPr="00137E24" w:rsidRDefault="0043200A" w:rsidP="0043200A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Verbal abuse</w:t>
            </w:r>
          </w:p>
          <w:p w14:paraId="4E82B1AB" w14:textId="77777777" w:rsidR="0043200A" w:rsidRPr="00137E24" w:rsidRDefault="0043200A" w:rsidP="0043200A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06E6CCCF" w14:textId="77777777" w:rsidR="0043200A" w:rsidRPr="00137E24" w:rsidRDefault="0043200A" w:rsidP="0043200A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usehold substance abuse</w:t>
            </w:r>
          </w:p>
          <w:p w14:paraId="5F4BD2F3" w14:textId="77777777" w:rsidR="0043200A" w:rsidRPr="00137E24" w:rsidRDefault="0043200A" w:rsidP="0043200A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Lived in a well-organized house</w:t>
            </w:r>
          </w:p>
          <w:p w14:paraId="7AE8A57E" w14:textId="77777777" w:rsidR="0043200A" w:rsidRPr="00137E24" w:rsidRDefault="0043200A" w:rsidP="0043200A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hildhood </w:t>
            </w:r>
            <w:r>
              <w:rPr>
                <w:sz w:val="20"/>
                <w:szCs w:val="20"/>
              </w:rPr>
              <w:t>socioeconomic status</w:t>
            </w:r>
          </w:p>
        </w:tc>
        <w:tc>
          <w:tcPr>
            <w:tcW w:w="1620" w:type="dxa"/>
          </w:tcPr>
          <w:p w14:paraId="4A21BE3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aist girth</w:t>
            </w:r>
          </w:p>
        </w:tc>
        <w:tc>
          <w:tcPr>
            <w:tcW w:w="3685" w:type="dxa"/>
          </w:tcPr>
          <w:p w14:paraId="0B8B567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Childhood SES </w:t>
            </w:r>
            <w:r w:rsidRPr="00137E24">
              <w:rPr>
                <w:sz w:val="20"/>
                <w:szCs w:val="20"/>
              </w:rPr>
              <w:t>was associated with waist girth (</w:t>
            </w:r>
            <w:r w:rsidRPr="00137E24">
              <w:rPr>
                <w:i/>
                <w:sz w:val="20"/>
                <w:szCs w:val="20"/>
              </w:rPr>
              <w:t>r</w:t>
            </w:r>
            <w:r w:rsidRPr="00137E24">
              <w:rPr>
                <w:sz w:val="20"/>
                <w:szCs w:val="20"/>
              </w:rPr>
              <w:t xml:space="preserve"> = - 0.13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. </w:t>
            </w:r>
          </w:p>
          <w:p w14:paraId="7B80F130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CB1B61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arly family environment</w:t>
            </w:r>
            <w:r w:rsidRPr="00137E24">
              <w:rPr>
                <w:sz w:val="20"/>
                <w:szCs w:val="20"/>
              </w:rPr>
              <w:t xml:space="preserve"> was not associated with waist girth.</w:t>
            </w:r>
          </w:p>
        </w:tc>
      </w:tr>
      <w:tr w:rsidR="0043200A" w:rsidRPr="00137E24" w14:paraId="55BDF08C" w14:textId="77777777" w:rsidTr="0043200A">
        <w:tc>
          <w:tcPr>
            <w:tcW w:w="2245" w:type="dxa"/>
          </w:tcPr>
          <w:p w14:paraId="6C2607F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Li (2015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MaTwvQXV0aG9yPjxZZWFyPjIwMTU8L1llYXI+PFJlY051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MaTwvQXV0aG9yPjxZZWFyPjIwMTU8L1llYXI+PFJlY051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2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0A0CC79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</w:t>
            </w:r>
            <w:r w:rsidR="00A9590D">
              <w:rPr>
                <w:sz w:val="20"/>
                <w:szCs w:val="20"/>
              </w:rPr>
              <w:t>75</w:t>
            </w:r>
          </w:p>
          <w:p w14:paraId="275156C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67BCEB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Cases of CM from the Office of Psychiatric Clinical Research at University of Alabama Birmingham and non-maltreated controls </w:t>
            </w:r>
          </w:p>
        </w:tc>
        <w:tc>
          <w:tcPr>
            <w:tcW w:w="2070" w:type="dxa"/>
          </w:tcPr>
          <w:p w14:paraId="06B7017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35BF7C0F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E0718C7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Non-CM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37)</w:t>
            </w:r>
          </w:p>
          <w:p w14:paraId="414E4F27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36.1 years (12.3)</w:t>
            </w:r>
          </w:p>
          <w:p w14:paraId="743F623B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75.7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EA8742F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6.8% </w:t>
            </w:r>
            <w:r w:rsidR="006215F1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5F7E0790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CM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38)</w:t>
            </w:r>
          </w:p>
          <w:p w14:paraId="00F50D03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39.7 years (10.9)</w:t>
            </w:r>
          </w:p>
          <w:p w14:paraId="5400DC91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8.4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emale </w:t>
            </w:r>
          </w:p>
          <w:p w14:paraId="401A9486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0% </w:t>
            </w:r>
            <w:r w:rsidR="006215F1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56C0A28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rrelations</w:t>
            </w:r>
            <w:r>
              <w:rPr>
                <w:sz w:val="20"/>
                <w:szCs w:val="20"/>
              </w:rPr>
              <w:t xml:space="preserve">; </w:t>
            </w:r>
            <w:r w:rsidRPr="00137E24">
              <w:rPr>
                <w:sz w:val="20"/>
                <w:szCs w:val="20"/>
              </w:rPr>
              <w:t>T Test</w:t>
            </w:r>
          </w:p>
        </w:tc>
        <w:tc>
          <w:tcPr>
            <w:tcW w:w="2610" w:type="dxa"/>
          </w:tcPr>
          <w:p w14:paraId="3729258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CM score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 xml:space="preserve">and individual exposure to the following variables: </w:t>
            </w:r>
          </w:p>
          <w:p w14:paraId="4091CD97" w14:textId="77777777" w:rsidR="0043200A" w:rsidRPr="00137E24" w:rsidRDefault="0043200A" w:rsidP="0043200A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3488E502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02C65EB0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exual abuse</w:t>
            </w:r>
          </w:p>
          <w:p w14:paraId="0F2B3B11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  <w:p w14:paraId="0885A657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0A4B13B4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  <w:p w14:paraId="7D3F876D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aist-to-hip ratio</w:t>
            </w:r>
          </w:p>
          <w:p w14:paraId="093B52CB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ody composition (i.e., visceral fat mass, android fat mass, and total body fat mass)</w:t>
            </w:r>
          </w:p>
        </w:tc>
        <w:tc>
          <w:tcPr>
            <w:tcW w:w="3685" w:type="dxa"/>
          </w:tcPr>
          <w:p w14:paraId="43E3E25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M</w:t>
            </w:r>
            <w:r w:rsidRPr="00137E24">
              <w:rPr>
                <w:sz w:val="20"/>
                <w:szCs w:val="20"/>
              </w:rPr>
              <w:t xml:space="preserve"> (compared to no CM) was associated with higher visceral fat mass (1,136 [160] g vs. 836 [116] g, </w:t>
            </w:r>
            <w:r w:rsidRPr="00137E24">
              <w:rPr>
                <w:i/>
                <w:sz w:val="20"/>
                <w:szCs w:val="20"/>
              </w:rPr>
              <w:t xml:space="preserve">p </w:t>
            </w:r>
            <w:r w:rsidRPr="00137E24">
              <w:rPr>
                <w:sz w:val="20"/>
                <w:szCs w:val="20"/>
              </w:rPr>
              <w:t>&lt; .05).</w:t>
            </w:r>
          </w:p>
          <w:p w14:paraId="186E8D48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42EB1A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No significant association between CM and BMI, total body fat mass, android fat </w:t>
            </w:r>
            <w:proofErr w:type="gramStart"/>
            <w:r w:rsidRPr="00137E24">
              <w:rPr>
                <w:sz w:val="20"/>
                <w:szCs w:val="20"/>
              </w:rPr>
              <w:t>mass,</w:t>
            </w:r>
            <w:proofErr w:type="gramEnd"/>
            <w:r w:rsidRPr="00137E24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or </w:t>
            </w:r>
            <w:r w:rsidRPr="00137E24">
              <w:rPr>
                <w:sz w:val="20"/>
                <w:szCs w:val="20"/>
              </w:rPr>
              <w:t>waist-to-hip ratio.</w:t>
            </w:r>
          </w:p>
          <w:p w14:paraId="6E637F0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A0E3F4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was associated with visceral fat mass </w:t>
            </w:r>
          </w:p>
          <w:p w14:paraId="0F9EAF7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</w:t>
            </w:r>
            <w:r w:rsidRPr="00137E24">
              <w:rPr>
                <w:i/>
                <w:sz w:val="20"/>
                <w:szCs w:val="20"/>
              </w:rPr>
              <w:t>r</w:t>
            </w:r>
            <w:r w:rsidRPr="00137E24">
              <w:rPr>
                <w:sz w:val="20"/>
                <w:szCs w:val="20"/>
              </w:rPr>
              <w:t xml:space="preserve"> = 0.22, </w:t>
            </w:r>
            <w:r w:rsidRPr="00137E24">
              <w:rPr>
                <w:i/>
                <w:sz w:val="20"/>
                <w:szCs w:val="20"/>
              </w:rPr>
              <w:t xml:space="preserve">p </w:t>
            </w:r>
            <w:r w:rsidRPr="00137E24">
              <w:rPr>
                <w:sz w:val="20"/>
                <w:szCs w:val="20"/>
              </w:rPr>
              <w:t xml:space="preserve">= .04). </w:t>
            </w:r>
          </w:p>
        </w:tc>
      </w:tr>
      <w:tr w:rsidR="0043200A" w:rsidRPr="00137E24" w14:paraId="4B3FA99A" w14:textId="77777777" w:rsidTr="0043200A">
        <w:tc>
          <w:tcPr>
            <w:tcW w:w="2245" w:type="dxa"/>
          </w:tcPr>
          <w:p w14:paraId="72C20AE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ason (2015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NYXNvbjwvQXV0aG9yPjxZZWFyPjIwMTU8L1llYXI+PFJl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YXNvbjwvQXV0aG9yPjxZZWFyPjIwMTU8L1llYXI+PFJl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3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1929ADF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4,377</w:t>
            </w:r>
          </w:p>
          <w:p w14:paraId="6F03B96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CED0BCB" w14:textId="77777777" w:rsidR="0043200A" w:rsidRPr="00137E24" w:rsidRDefault="0043200A" w:rsidP="00ED73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Women from the Growing Up Today Study </w:t>
            </w:r>
          </w:p>
        </w:tc>
        <w:tc>
          <w:tcPr>
            <w:tcW w:w="2070" w:type="dxa"/>
          </w:tcPr>
          <w:p w14:paraId="2CEA675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6 (Baseline);</w:t>
            </w:r>
          </w:p>
          <w:p w14:paraId="378BC43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10 (Follow-up)</w:t>
            </w:r>
          </w:p>
          <w:p w14:paraId="07F3F1C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48F8A8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ean age and SD not reported</w:t>
            </w:r>
            <w:r>
              <w:rPr>
                <w:sz w:val="20"/>
                <w:szCs w:val="20"/>
              </w:rPr>
              <w:t xml:space="preserve"> (Age r</w:t>
            </w:r>
            <w:r w:rsidRPr="00137E24">
              <w:rPr>
                <w:sz w:val="20"/>
                <w:szCs w:val="20"/>
              </w:rPr>
              <w:t>ange: 22-29 years</w:t>
            </w:r>
            <w:r>
              <w:rPr>
                <w:sz w:val="20"/>
                <w:szCs w:val="20"/>
              </w:rPr>
              <w:t>)</w:t>
            </w:r>
            <w:r w:rsidRPr="00137E24">
              <w:rPr>
                <w:sz w:val="20"/>
                <w:szCs w:val="20"/>
              </w:rPr>
              <w:t xml:space="preserve"> </w:t>
            </w:r>
          </w:p>
          <w:p w14:paraId="01C1529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7089B7D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R/E not reported</w:t>
            </w:r>
          </w:p>
        </w:tc>
        <w:tc>
          <w:tcPr>
            <w:tcW w:w="1440" w:type="dxa"/>
          </w:tcPr>
          <w:p w14:paraId="6E5E257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oisson marginal structural models</w:t>
            </w:r>
          </w:p>
        </w:tc>
        <w:tc>
          <w:tcPr>
            <w:tcW w:w="2610" w:type="dxa"/>
          </w:tcPr>
          <w:p w14:paraId="2CD05B4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everity of child abuse exposure and individual exposure to each type of abuse using the following variables:</w:t>
            </w:r>
          </w:p>
          <w:p w14:paraId="5049FE1E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41A6AA80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31E7D607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260AA91B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02062D2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BMI score from 2010 data</w:t>
            </w:r>
          </w:p>
          <w:p w14:paraId="41FE06E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495CBE4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Mild emotional abuse</w:t>
            </w:r>
            <w:r w:rsidRPr="00137E24">
              <w:rPr>
                <w:sz w:val="20"/>
                <w:szCs w:val="20"/>
              </w:rPr>
              <w:t xml:space="preserve"> was associated with an adjusted BMI difference of .39 kg/m</w:t>
            </w:r>
            <w:r w:rsidRPr="00137E24">
              <w:rPr>
                <w:sz w:val="20"/>
                <w:szCs w:val="20"/>
                <w:vertAlign w:val="superscript"/>
              </w:rPr>
              <w:t>2</w:t>
            </w:r>
            <w:r w:rsidRPr="00137E24">
              <w:rPr>
                <w:sz w:val="20"/>
                <w:szCs w:val="20"/>
              </w:rPr>
              <w:t xml:space="preserve"> (95% CI [0.01-0.78]). </w:t>
            </w:r>
          </w:p>
          <w:p w14:paraId="05FD07F6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7270B2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Exposures to other </w:t>
            </w:r>
            <w:r w:rsidRPr="00137E24">
              <w:rPr>
                <w:sz w:val="20"/>
                <w:szCs w:val="20"/>
                <w:u w:val="single"/>
              </w:rPr>
              <w:t>individual abuse categories and severity of categories</w:t>
            </w:r>
            <w:r w:rsidRPr="00137E24">
              <w:rPr>
                <w:sz w:val="20"/>
                <w:szCs w:val="20"/>
              </w:rPr>
              <w:t xml:space="preserve"> were not associated with BMI. </w:t>
            </w:r>
          </w:p>
          <w:p w14:paraId="0FE2FBF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1E9A3D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137E24" w14:paraId="0388D4F6" w14:textId="77777777" w:rsidTr="0043200A">
        <w:tc>
          <w:tcPr>
            <w:tcW w:w="2245" w:type="dxa"/>
          </w:tcPr>
          <w:p w14:paraId="645A56C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McCauley (2015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NY0NhdWxleTwvQXV0aG9yPjxZZWFyPjIwMTU8L1llYXI+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Y0NhdWxleTwvQXV0aG9yPjxZZWFyPjIwMTU8L1llYXI+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4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78BF13D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 36,485</w:t>
            </w:r>
          </w:p>
          <w:p w14:paraId="5568DDE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3157C6C" w14:textId="77777777" w:rsidR="0043200A" w:rsidRPr="00137E24" w:rsidRDefault="0043200A" w:rsidP="00ED73EB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RFSS, 2010: Hawaii, Nevada, Vermont, Wisconsin, DC, Maine, Nebraska, Ohio, Pennsylvania, Utah, and Washington</w:t>
            </w:r>
          </w:p>
        </w:tc>
        <w:tc>
          <w:tcPr>
            <w:tcW w:w="2070" w:type="dxa"/>
          </w:tcPr>
          <w:p w14:paraId="5A531A1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10</w:t>
            </w:r>
          </w:p>
          <w:p w14:paraId="411CE2E9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C39D678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Veterans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631)</w:t>
            </w:r>
          </w:p>
          <w:p w14:paraId="21E57A8F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50.5 years (1.1)</w:t>
            </w:r>
          </w:p>
          <w:p w14:paraId="7B9B85EE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186DEE54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4.9% </w:t>
            </w:r>
            <w:r w:rsidR="00A9590D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 xml:space="preserve">hite </w:t>
            </w:r>
          </w:p>
          <w:p w14:paraId="4C5CD186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Non-veterans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35,854)</w:t>
            </w:r>
          </w:p>
          <w:p w14:paraId="1FDEE6AF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9.4 years (0.18)</w:t>
            </w:r>
          </w:p>
          <w:p w14:paraId="45449BB8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7416BB01" w14:textId="77777777" w:rsidR="0043200A" w:rsidRPr="00137E24" w:rsidRDefault="0043200A" w:rsidP="006215F1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3.6% </w:t>
            </w:r>
            <w:r w:rsidR="00A9590D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 xml:space="preserve">hite </w:t>
            </w:r>
          </w:p>
          <w:p w14:paraId="27111B69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5655635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ultivariate logistic regression</w:t>
            </w:r>
          </w:p>
        </w:tc>
        <w:tc>
          <w:tcPr>
            <w:tcW w:w="2610" w:type="dxa"/>
          </w:tcPr>
          <w:p w14:paraId="24D0AC1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ummary ACE score based on the variables: </w:t>
            </w:r>
          </w:p>
          <w:p w14:paraId="7465C923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7FE2300F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235AA277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6717822D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itnessing domestic violence</w:t>
            </w:r>
          </w:p>
          <w:p w14:paraId="0BE9D51D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137E24">
              <w:rPr>
                <w:sz w:val="20"/>
                <w:szCs w:val="20"/>
              </w:rPr>
              <w:t>ousehold substance abuse</w:t>
            </w:r>
          </w:p>
          <w:p w14:paraId="24A16811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usehold mental illness</w:t>
            </w:r>
          </w:p>
          <w:p w14:paraId="5F22264C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divorce</w:t>
            </w:r>
          </w:p>
          <w:p w14:paraId="3C240E72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4E4B074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2F62FCC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ACE score </w:t>
            </w:r>
            <w:r w:rsidRPr="00137E24">
              <w:rPr>
                <w:sz w:val="20"/>
                <w:szCs w:val="20"/>
              </w:rPr>
              <w:t>associated with being overweight/obese (OR = 1.06, 95% CI [1.04, 1.09]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137E24" w14:paraId="3435C61C" w14:textId="77777777" w:rsidTr="0043200A">
        <w:tc>
          <w:tcPr>
            <w:tcW w:w="2245" w:type="dxa"/>
          </w:tcPr>
          <w:p w14:paraId="335E935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cIntyre (2012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NY0ludHlyZTwvQXV0aG9yPjxZZWFyPjIwMTI8L1llYXI+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Y0ludHlyZTwvQXV0aG9yPjxZZWFyPjIwMTI8L1llYXI+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5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4E4776B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73</w:t>
            </w:r>
          </w:p>
          <w:p w14:paraId="26A29CA8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7609FC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Outpatients seeking clinical services for major depressive disorder</w:t>
            </w:r>
          </w:p>
        </w:tc>
        <w:tc>
          <w:tcPr>
            <w:tcW w:w="2070" w:type="dxa"/>
          </w:tcPr>
          <w:p w14:paraId="60DDE7A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7-2010</w:t>
            </w:r>
          </w:p>
          <w:p w14:paraId="3C0D26D8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F980E4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2.</w:t>
            </w:r>
            <w:r>
              <w:rPr>
                <w:sz w:val="20"/>
                <w:szCs w:val="20"/>
              </w:rPr>
              <w:t>9</w:t>
            </w:r>
            <w:r w:rsidRPr="00137E24">
              <w:rPr>
                <w:sz w:val="20"/>
                <w:szCs w:val="20"/>
              </w:rPr>
              <w:t xml:space="preserve"> years (14.4)</w:t>
            </w:r>
          </w:p>
          <w:p w14:paraId="676788A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1.7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09F2AC51" w14:textId="77777777" w:rsidR="0043200A" w:rsidRPr="00137E24" w:rsidRDefault="0043200A" w:rsidP="00133A77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90% </w:t>
            </w:r>
            <w:r w:rsidR="00133A77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 xml:space="preserve">hite </w:t>
            </w:r>
          </w:p>
        </w:tc>
        <w:tc>
          <w:tcPr>
            <w:tcW w:w="1440" w:type="dxa"/>
          </w:tcPr>
          <w:p w14:paraId="3DC948A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Logistic and </w:t>
            </w:r>
            <w:r>
              <w:rPr>
                <w:sz w:val="20"/>
                <w:szCs w:val="20"/>
              </w:rPr>
              <w:t>l</w:t>
            </w:r>
            <w:r w:rsidRPr="00137E24">
              <w:rPr>
                <w:sz w:val="20"/>
                <w:szCs w:val="20"/>
              </w:rPr>
              <w:t>inear regression</w:t>
            </w:r>
          </w:p>
        </w:tc>
        <w:tc>
          <w:tcPr>
            <w:tcW w:w="2610" w:type="dxa"/>
          </w:tcPr>
          <w:p w14:paraId="6DF46B4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dversity score and individual exposure to the following variables:</w:t>
            </w:r>
          </w:p>
          <w:p w14:paraId="54C58439" w14:textId="77777777" w:rsidR="0043200A" w:rsidRPr="00137E24" w:rsidRDefault="0043200A" w:rsidP="0043200A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386E6655" w14:textId="77777777" w:rsidR="0043200A" w:rsidRPr="00137E24" w:rsidRDefault="0043200A" w:rsidP="0043200A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7E58ACBB" w14:textId="77777777" w:rsidR="0043200A" w:rsidRPr="00137E24" w:rsidRDefault="0043200A" w:rsidP="0043200A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loss</w:t>
            </w:r>
          </w:p>
          <w:p w14:paraId="2AE78AAE" w14:textId="77777777" w:rsidR="0043200A" w:rsidRPr="00137E24" w:rsidRDefault="0043200A" w:rsidP="0043200A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eglect</w:t>
            </w:r>
          </w:p>
        </w:tc>
        <w:tc>
          <w:tcPr>
            <w:tcW w:w="1620" w:type="dxa"/>
          </w:tcPr>
          <w:p w14:paraId="0FBFFBB9" w14:textId="77777777" w:rsidR="0043200A" w:rsidRPr="00137E24" w:rsidRDefault="0043200A" w:rsidP="0043200A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  <w:p w14:paraId="532898C2" w14:textId="77777777" w:rsidR="0043200A" w:rsidRPr="00137E24" w:rsidRDefault="0043200A" w:rsidP="0043200A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C</w:t>
            </w:r>
          </w:p>
          <w:p w14:paraId="57793F4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617DDA8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o significant associations found in adjusted models.</w:t>
            </w:r>
          </w:p>
        </w:tc>
      </w:tr>
      <w:tr w:rsidR="0043200A" w:rsidRPr="00137E24" w14:paraId="22371D0B" w14:textId="77777777" w:rsidTr="0043200A">
        <w:tc>
          <w:tcPr>
            <w:tcW w:w="2245" w:type="dxa"/>
          </w:tcPr>
          <w:p w14:paraId="0DFE022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Midei</w:t>
            </w:r>
            <w:proofErr w:type="spellEnd"/>
            <w:r w:rsidRPr="00137E24">
              <w:rPr>
                <w:sz w:val="20"/>
                <w:szCs w:val="20"/>
              </w:rPr>
              <w:t xml:space="preserve"> (2010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NaWRlaTwvQXV0aG9yPjxZZWFyPjIwMTA8L1llYXI+PFJl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aWRlaTwvQXV0aG9yPjxZZWFyPjIwMTA8L1llYXI+PFJl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6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64A668A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311</w:t>
            </w:r>
          </w:p>
          <w:p w14:paraId="5F0A264F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236C9BC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tudy of Women’s Health Across the Nation (SWAN), Pittsburgh site</w:t>
            </w:r>
          </w:p>
        </w:tc>
        <w:tc>
          <w:tcPr>
            <w:tcW w:w="2070" w:type="dxa"/>
          </w:tcPr>
          <w:p w14:paraId="18A0535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6-1997 (Baseline); 9 years of follow-up</w:t>
            </w:r>
          </w:p>
          <w:p w14:paraId="59AB1A9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427B36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5.7 years (2.5) at baseline</w:t>
            </w:r>
          </w:p>
          <w:p w14:paraId="52193D4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D506047" w14:textId="77777777" w:rsidR="0043200A" w:rsidRPr="00137E24" w:rsidRDefault="00596F1E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.9% W</w:t>
            </w:r>
            <w:r w:rsidR="0043200A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F8A3FF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NCOVA</w:t>
            </w:r>
          </w:p>
        </w:tc>
        <w:tc>
          <w:tcPr>
            <w:tcW w:w="2610" w:type="dxa"/>
          </w:tcPr>
          <w:p w14:paraId="75C494B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CM score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>and individual exposure to the following variables:</w:t>
            </w:r>
          </w:p>
          <w:p w14:paraId="118ADE85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17874F4A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3CF97B7C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4A032754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  <w:p w14:paraId="76088ED7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415CB954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BMI score </w:t>
            </w:r>
          </w:p>
          <w:p w14:paraId="1D3EA2A9" w14:textId="77777777" w:rsidR="0043200A" w:rsidRPr="00137E24" w:rsidRDefault="0043200A" w:rsidP="0043200A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C</w:t>
            </w:r>
          </w:p>
          <w:p w14:paraId="06F2EA6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3016AC4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t baseline, </w:t>
            </w:r>
            <w:r w:rsidRPr="00137E24">
              <w:rPr>
                <w:sz w:val="20"/>
                <w:szCs w:val="20"/>
                <w:u w:val="single"/>
              </w:rPr>
              <w:t>any abuse/neglect</w:t>
            </w:r>
            <w:r w:rsidRPr="00137E24">
              <w:rPr>
                <w:sz w:val="20"/>
                <w:szCs w:val="20"/>
              </w:rPr>
              <w:t xml:space="preserve"> (vs. no CM) associated with:</w:t>
            </w:r>
          </w:p>
          <w:p w14:paraId="70DB4713" w14:textId="77777777" w:rsidR="0043200A" w:rsidRPr="00137E24" w:rsidRDefault="0043200A" w:rsidP="0043200A">
            <w:pPr>
              <w:pStyle w:val="ListParagraph"/>
              <w:numPr>
                <w:ilvl w:val="0"/>
                <w:numId w:val="14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er WC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4.17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.04)</w:t>
            </w:r>
          </w:p>
          <w:p w14:paraId="2742A1B5" w14:textId="77777777" w:rsidR="0043200A" w:rsidRPr="00137E24" w:rsidRDefault="0043200A" w:rsidP="0043200A">
            <w:pPr>
              <w:pStyle w:val="ListParagraph"/>
              <w:numPr>
                <w:ilvl w:val="0"/>
                <w:numId w:val="14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er BMI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4.79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.03) </w:t>
            </w:r>
          </w:p>
          <w:p w14:paraId="424275B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t baseline, </w:t>
            </w: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(vs. no CPA) associated with:</w:t>
            </w:r>
          </w:p>
          <w:p w14:paraId="0AA9F872" w14:textId="77777777" w:rsidR="0043200A" w:rsidRPr="00137E24" w:rsidRDefault="0043200A" w:rsidP="0043200A">
            <w:pPr>
              <w:pStyle w:val="ListParagraph"/>
              <w:numPr>
                <w:ilvl w:val="0"/>
                <w:numId w:val="14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er WC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3.99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5)</w:t>
            </w:r>
          </w:p>
          <w:p w14:paraId="35ACEB88" w14:textId="77777777" w:rsidR="0043200A" w:rsidRPr="00137E24" w:rsidRDefault="0043200A" w:rsidP="0043200A">
            <w:pPr>
              <w:pStyle w:val="ListParagraph"/>
              <w:numPr>
                <w:ilvl w:val="0"/>
                <w:numId w:val="147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er BMI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4.90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.03) </w:t>
            </w:r>
          </w:p>
          <w:p w14:paraId="45D48A2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t baseline, </w:t>
            </w: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(vs. no CSA) associated with:</w:t>
            </w:r>
          </w:p>
          <w:p w14:paraId="05C4305E" w14:textId="77777777" w:rsidR="0043200A" w:rsidRPr="00137E24" w:rsidRDefault="0043200A" w:rsidP="0043200A">
            <w:pPr>
              <w:pStyle w:val="ListParagraph"/>
              <w:numPr>
                <w:ilvl w:val="0"/>
                <w:numId w:val="148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igher WC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4.36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4) and BMI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7.44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1) </w:t>
            </w:r>
          </w:p>
          <w:p w14:paraId="52803CD8" w14:textId="77777777" w:rsidR="0043200A" w:rsidRPr="00137E24" w:rsidRDefault="0043200A" w:rsidP="00EC7B3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  <w:p w14:paraId="1CAB1B3D" w14:textId="77777777" w:rsidR="0043200A" w:rsidRPr="00137E24" w:rsidRDefault="0043200A" w:rsidP="00EC7B34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Among women with BMI &lt; 30, </w:t>
            </w:r>
            <w:r w:rsidRPr="00137E24">
              <w:rPr>
                <w:sz w:val="20"/>
                <w:szCs w:val="20"/>
                <w:u w:val="single"/>
              </w:rPr>
              <w:t>CM</w:t>
            </w:r>
            <w:r w:rsidRPr="00137E24">
              <w:rPr>
                <w:sz w:val="20"/>
                <w:szCs w:val="20"/>
              </w:rPr>
              <w:t xml:space="preserve"> was associated with </w:t>
            </w:r>
            <w:r w:rsidRPr="00137E24">
              <w:rPr>
                <w:rFonts w:cs="Times New Roman"/>
                <w:sz w:val="20"/>
                <w:szCs w:val="20"/>
              </w:rPr>
              <w:t>greater increases in WC over time (compared to non-abused):</w:t>
            </w:r>
          </w:p>
          <w:p w14:paraId="6B40B4CC" w14:textId="77777777" w:rsidR="0043200A" w:rsidRPr="00137E24" w:rsidRDefault="0043200A" w:rsidP="0043200A">
            <w:pPr>
              <w:pStyle w:val="ListParagraph"/>
              <w:numPr>
                <w:ilvl w:val="0"/>
                <w:numId w:val="148"/>
              </w:numPr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Any abuse/neglect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13.98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1)</w:t>
            </w:r>
          </w:p>
          <w:p w14:paraId="2C64D472" w14:textId="77777777" w:rsidR="0043200A" w:rsidRPr="00137E24" w:rsidRDefault="0043200A" w:rsidP="0043200A">
            <w:pPr>
              <w:pStyle w:val="ListParagraph"/>
              <w:numPr>
                <w:ilvl w:val="0"/>
                <w:numId w:val="148"/>
              </w:numPr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Emotional abuse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15.31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1)</w:t>
            </w:r>
          </w:p>
          <w:p w14:paraId="3336E744" w14:textId="77777777" w:rsidR="0043200A" w:rsidRPr="00137E24" w:rsidRDefault="0043200A" w:rsidP="0043200A">
            <w:pPr>
              <w:pStyle w:val="ListParagraph"/>
              <w:numPr>
                <w:ilvl w:val="0"/>
                <w:numId w:val="148"/>
              </w:numPr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4.30,</w:t>
            </w:r>
            <w:r w:rsidRPr="00137E24">
              <w:rPr>
                <w:i/>
                <w:sz w:val="20"/>
                <w:szCs w:val="20"/>
              </w:rPr>
              <w:t xml:space="preserve"> p</w:t>
            </w:r>
            <w:r w:rsidRPr="00137E24">
              <w:rPr>
                <w:sz w:val="20"/>
                <w:szCs w:val="20"/>
              </w:rPr>
              <w:t xml:space="preserve"> =.04)</w:t>
            </w:r>
          </w:p>
          <w:p w14:paraId="5C52EAFA" w14:textId="77777777" w:rsidR="0043200A" w:rsidRPr="00137E24" w:rsidRDefault="0043200A" w:rsidP="0043200A">
            <w:pPr>
              <w:pStyle w:val="ListParagraph"/>
              <w:numPr>
                <w:ilvl w:val="0"/>
                <w:numId w:val="148"/>
              </w:numPr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 xml:space="preserve">F </w:t>
            </w:r>
            <w:r w:rsidRPr="00137E24">
              <w:rPr>
                <w:sz w:val="20"/>
                <w:szCs w:val="20"/>
              </w:rPr>
              <w:t xml:space="preserve">= 9.42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.01)</w:t>
            </w:r>
          </w:p>
          <w:p w14:paraId="740D5966" w14:textId="77777777" w:rsidR="0043200A" w:rsidRPr="00137E24" w:rsidRDefault="0043200A" w:rsidP="0043200A">
            <w:pPr>
              <w:pStyle w:val="ListParagraph"/>
              <w:numPr>
                <w:ilvl w:val="0"/>
                <w:numId w:val="148"/>
              </w:numPr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Physical neglect</w:t>
            </w:r>
            <w:r w:rsidRPr="00137E24">
              <w:rPr>
                <w:sz w:val="20"/>
                <w:szCs w:val="20"/>
              </w:rPr>
              <w:t xml:space="preserve">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4.83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3)</w:t>
            </w:r>
          </w:p>
          <w:p w14:paraId="3F2BA36D" w14:textId="77777777" w:rsidR="0043200A" w:rsidRPr="00137E24" w:rsidRDefault="0043200A" w:rsidP="00EC7B3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  <w:p w14:paraId="082972BB" w14:textId="77777777" w:rsidR="0043200A" w:rsidRPr="00137E24" w:rsidRDefault="0043200A" w:rsidP="00EC7B3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mong women with BMI ≥ 30, </w:t>
            </w:r>
            <w:r w:rsidRPr="00137E24">
              <w:rPr>
                <w:sz w:val="20"/>
                <w:szCs w:val="20"/>
                <w:u w:val="single"/>
              </w:rPr>
              <w:t>CPA</w:t>
            </w:r>
            <w:r w:rsidRPr="00137E24">
              <w:rPr>
                <w:sz w:val="20"/>
                <w:szCs w:val="20"/>
              </w:rPr>
              <w:t xml:space="preserve"> </w:t>
            </w:r>
            <w:r w:rsidRPr="00137E24">
              <w:rPr>
                <w:rFonts w:cs="Times New Roman"/>
                <w:sz w:val="20"/>
                <w:szCs w:val="20"/>
              </w:rPr>
              <w:t xml:space="preserve">(compared to no abuse) </w:t>
            </w:r>
            <w:r w:rsidRPr="00137E24">
              <w:rPr>
                <w:sz w:val="20"/>
                <w:szCs w:val="20"/>
              </w:rPr>
              <w:t xml:space="preserve">was associated with a smaller increase </w:t>
            </w:r>
            <w:r w:rsidRPr="00137E24">
              <w:rPr>
                <w:rFonts w:cs="Times New Roman"/>
                <w:sz w:val="20"/>
                <w:szCs w:val="20"/>
              </w:rPr>
              <w:t>in WC over time: 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 = 4.37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4)</w:t>
            </w:r>
            <w:r>
              <w:rPr>
                <w:sz w:val="20"/>
                <w:szCs w:val="20"/>
              </w:rPr>
              <w:t>.</w:t>
            </w:r>
          </w:p>
          <w:p w14:paraId="39231327" w14:textId="77777777" w:rsidR="0043200A" w:rsidRPr="00137E24" w:rsidRDefault="0043200A" w:rsidP="00EC7B34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  <w:p w14:paraId="11A280E2" w14:textId="77777777" w:rsidR="0043200A" w:rsidRPr="00137E24" w:rsidRDefault="0043200A" w:rsidP="00EC7B34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Among women with BMI &gt;/= 30, </w:t>
            </w: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</w:t>
            </w:r>
            <w:r w:rsidRPr="00137E24">
              <w:rPr>
                <w:rFonts w:cs="Times New Roman"/>
                <w:sz w:val="20"/>
                <w:szCs w:val="20"/>
              </w:rPr>
              <w:t>(compared to non-abused) w</w:t>
            </w:r>
            <w:r w:rsidRPr="00137E24">
              <w:rPr>
                <w:sz w:val="20"/>
                <w:szCs w:val="20"/>
              </w:rPr>
              <w:t xml:space="preserve">as associated with a </w:t>
            </w:r>
            <w:r w:rsidRPr="00137E24">
              <w:rPr>
                <w:rFonts w:cs="Times New Roman"/>
                <w:sz w:val="20"/>
                <w:szCs w:val="20"/>
              </w:rPr>
              <w:t>decrease in WC over time: (</w:t>
            </w:r>
            <w:r w:rsidRPr="00137E24">
              <w:rPr>
                <w:rFonts w:cs="Times New Roman"/>
                <w:i/>
                <w:sz w:val="20"/>
                <w:szCs w:val="20"/>
              </w:rPr>
              <w:t>F</w:t>
            </w:r>
            <w:r w:rsidRPr="00137E24">
              <w:rPr>
                <w:rFonts w:cs="Times New Roman"/>
                <w:sz w:val="20"/>
                <w:szCs w:val="20"/>
              </w:rPr>
              <w:t xml:space="preserve"> = 10.43,</w:t>
            </w:r>
            <w:r w:rsidRPr="00137E24">
              <w:rPr>
                <w:rFonts w:cs="Times New Roman"/>
                <w:i/>
                <w:sz w:val="20"/>
                <w:szCs w:val="20"/>
              </w:rPr>
              <w:t xml:space="preserve">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1)</w:t>
            </w:r>
            <w:r>
              <w:rPr>
                <w:sz w:val="20"/>
                <w:szCs w:val="20"/>
              </w:rPr>
              <w:t>.</w:t>
            </w:r>
          </w:p>
        </w:tc>
      </w:tr>
      <w:tr w:rsidR="0043200A" w:rsidRPr="00137E24" w14:paraId="23EBEB87" w14:textId="77777777" w:rsidTr="0043200A">
        <w:tc>
          <w:tcPr>
            <w:tcW w:w="2245" w:type="dxa"/>
          </w:tcPr>
          <w:p w14:paraId="3761F8A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Min (2013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Min&lt;/Author&gt;&lt;Year&gt;2013&lt;/Year&gt;&lt;RecNum&gt;228&lt;/RecNum&gt;&lt;DisplayText&gt;[117]&lt;/DisplayText&gt;&lt;record&gt;&lt;rec-number&gt;228&lt;/rec-number&gt;&lt;foreign-keys&gt;&lt;key app="EN" db-id="p2wsz9rdmz90w8evpvmx9txyefzeatevvrxx" timestamp="1477508913"&gt;228&lt;/key&gt;&lt;key app="ENWeb" db-id=""&gt;0&lt;/key&gt;&lt;/foreign-keys&gt;&lt;ref-type name="Journal Article"&gt;17&lt;/ref-type&gt;&lt;contributors&gt;&lt;authors&gt;&lt;author&gt;Min, M. O.&lt;/author&gt;&lt;author&gt;Minnes, S.&lt;/author&gt;&lt;author&gt;Kim, H.&lt;/author&gt;&lt;author&gt;Singer, L. T.&lt;/author&gt;&lt;/authors&gt;&lt;/contributors&gt;&lt;auth-address&gt;Mandel School of Applied Social Sciences, Case Western Reserve University, Cleveland, OH 44106, USA.&lt;/auth-address&gt;&lt;titles&gt;&lt;title&gt;Pathways linking childhood maltreatment and adult physical health&lt;/title&gt;&lt;secondary-title&gt;Child Abuse Negl&lt;/secondary-title&gt;&lt;/titles&gt;&lt;periodical&gt;&lt;full-title&gt;Child Abuse Negl&lt;/full-title&gt;&lt;/periodical&gt;&lt;pages&gt;361-73&lt;/pages&gt;&lt;volume&gt;37&lt;/volume&gt;&lt;number&gt;6&lt;/number&gt;&lt;keywords&gt;&lt;keyword&gt;Adult&lt;/keyword&gt;&lt;keyword&gt;Child&lt;/keyword&gt;&lt;keyword&gt;Child Abuse/mortality/*psychology&lt;/keyword&gt;&lt;keyword&gt;Chronic Disease/*epidemiology&lt;/keyword&gt;&lt;keyword&gt;Cohort Studies&lt;/keyword&gt;&lt;keyword&gt;Female&lt;/keyword&gt;&lt;keyword&gt;*Health Status&lt;/keyword&gt;&lt;keyword&gt;Humans&lt;/keyword&gt;&lt;keyword&gt;Middle Aged&lt;/keyword&gt;&lt;keyword&gt;Pregnancy&lt;/keyword&gt;&lt;keyword&gt;Regression Analysis&lt;/keyword&gt;&lt;keyword&gt;Stress, Psychological/*epidemiology/etiology&lt;/keyword&gt;&lt;keyword&gt;Substance-Related Disorders&lt;/keyword&gt;&lt;keyword&gt;Urban Population&lt;/keyword&gt;&lt;/keywords&gt;&lt;dates&gt;&lt;year&gt;2013&lt;/year&gt;&lt;pub-dates&gt;&lt;date&gt;Jun&lt;/date&gt;&lt;/pub-dates&gt;&lt;/dates&gt;&lt;isbn&gt;1873-7757 (Electronic)&amp;#xD;0145-2134 (Linking)&lt;/isbn&gt;&lt;accession-num&gt;23195701&lt;/accession-num&gt;&lt;urls&gt;&lt;related-urls&gt;&lt;url&gt;http://www.ncbi.nlm.nih.gov/pubmed/23195701&lt;/url&gt;&lt;/related-urls&gt;&lt;/urls&gt;&lt;custom2&gt;PMC3672368&lt;/custom2&gt;&lt;electronic-resource-num&gt;10.1016/j.chiabu.2012.09.008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7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448CE75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279</w:t>
            </w:r>
          </w:p>
          <w:p w14:paraId="6C94228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9FCEBF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omen from a longitudinal, prospective study examining the effects of prenatal cocaine exposure on child development</w:t>
            </w:r>
          </w:p>
        </w:tc>
        <w:tc>
          <w:tcPr>
            <w:tcW w:w="2070" w:type="dxa"/>
          </w:tcPr>
          <w:p w14:paraId="46F5E7B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994-1996 (recruited) </w:t>
            </w:r>
          </w:p>
          <w:p w14:paraId="62C6D75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13FA3C9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17B099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0.3 years (5.3) at 12 year follow-up</w:t>
            </w:r>
          </w:p>
          <w:p w14:paraId="682AFEA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547939F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&lt;20 </w:t>
            </w:r>
            <w:r w:rsidRPr="00137E24">
              <w:rPr>
                <w:sz w:val="20"/>
                <w:szCs w:val="20"/>
              </w:rPr>
              <w:t xml:space="preserve">% </w:t>
            </w:r>
            <w:r w:rsidR="00596F1E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49B2187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rrelation</w:t>
            </w:r>
          </w:p>
        </w:tc>
        <w:tc>
          <w:tcPr>
            <w:tcW w:w="2610" w:type="dxa"/>
          </w:tcPr>
          <w:p w14:paraId="5061759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everity of abuse based on a summary score using the following:</w:t>
            </w:r>
          </w:p>
          <w:p w14:paraId="45E9961F" w14:textId="77777777" w:rsidR="0043200A" w:rsidRPr="00137E24" w:rsidRDefault="0043200A" w:rsidP="0043200A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2D3102CC" w14:textId="77777777" w:rsidR="0043200A" w:rsidRPr="00137E24" w:rsidRDefault="0043200A" w:rsidP="0043200A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4C45164A" w14:textId="77777777" w:rsidR="0043200A" w:rsidRPr="00137E24" w:rsidRDefault="0043200A" w:rsidP="0043200A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1174E7FB" w14:textId="77777777" w:rsidR="0043200A" w:rsidRPr="00137E24" w:rsidRDefault="0043200A" w:rsidP="0043200A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  <w:p w14:paraId="4CF44C85" w14:textId="77777777" w:rsidR="0043200A" w:rsidRPr="00137E24" w:rsidRDefault="0043200A" w:rsidP="0043200A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</w:tc>
        <w:tc>
          <w:tcPr>
            <w:tcW w:w="1620" w:type="dxa"/>
          </w:tcPr>
          <w:p w14:paraId="532856F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4D9D3AF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o significant associations found in adjusted models.</w:t>
            </w:r>
          </w:p>
        </w:tc>
      </w:tr>
      <w:tr w:rsidR="0043200A" w:rsidRPr="00137E24" w14:paraId="16797CDA" w14:textId="77777777" w:rsidTr="0043200A">
        <w:trPr>
          <w:trHeight w:val="800"/>
        </w:trPr>
        <w:tc>
          <w:tcPr>
            <w:tcW w:w="2245" w:type="dxa"/>
          </w:tcPr>
          <w:p w14:paraId="2CB74CB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oll (2007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Noll&lt;/Author&gt;&lt;Year&gt;2007&lt;/Year&gt;&lt;RecNum&gt;884&lt;/RecNum&gt;&lt;DisplayText&gt;[118]&lt;/DisplayText&gt;&lt;record&gt;&lt;rec-number&gt;884&lt;/rec-number&gt;&lt;foreign-keys&gt;&lt;key app="EN" db-id="p2wsz9rdmz90w8evpvmx9txyefzeatevvrxx" timestamp="1478785015"&gt;884&lt;/key&gt;&lt;key app="ENWeb" db-id=""&gt;0&lt;/key&gt;&lt;/foreign-keys&gt;&lt;ref-type name="Journal Article"&gt;17&lt;/ref-type&gt;&lt;contributors&gt;&lt;authors&gt;&lt;author&gt;Noll, J. G.&lt;/author&gt;&lt;author&gt;Zeller, M. H.&lt;/author&gt;&lt;author&gt;Trickett, P. K.&lt;/author&gt;&lt;author&gt;Putnam, F. W.&lt;/author&gt;&lt;/authors&gt;&lt;/contributors&gt;&lt;auth-address&gt;Department of Pediatrics, University of Cincinnati College of Medicine, Cincinnati Children&amp;apos;s Hospital Medical Center, Cincinnati, Ohio 45229-3039, USA. jennie.noll@cchmc.org&lt;/auth-address&gt;&lt;titles&gt;&lt;title&gt;Obesity risk for female victims of childhood sexual abuse: a prospective study&lt;/title&gt;&lt;secondary-title&gt;Pediatrics&lt;/secondary-title&gt;&lt;/titles&gt;&lt;periodical&gt;&lt;full-title&gt;Pediatrics&lt;/full-title&gt;&lt;/periodical&gt;&lt;pages&gt;e61-7&lt;/pages&gt;&lt;volume&gt;120&lt;/volume&gt;&lt;number&gt;1&lt;/number&gt;&lt;keywords&gt;&lt;keyword&gt;Adolescent&lt;/keyword&gt;&lt;keyword&gt;Adult&lt;/keyword&gt;&lt;keyword&gt;Body Mass Index&lt;/keyword&gt;&lt;keyword&gt;Child&lt;/keyword&gt;&lt;keyword&gt;Child Abuse, Sexual/*psychology&lt;/keyword&gt;&lt;keyword&gt;Female&lt;/keyword&gt;&lt;keyword&gt;Humans&lt;/keyword&gt;&lt;keyword&gt;Longitudinal Studies&lt;/keyword&gt;&lt;keyword&gt;Obesity/*etiology/psychology&lt;/keyword&gt;&lt;keyword&gt;Risk Factors&lt;/keyword&gt;&lt;/keywords&gt;&lt;dates&gt;&lt;year&gt;2007&lt;/year&gt;&lt;pub-dates&gt;&lt;date&gt;Jul&lt;/date&gt;&lt;/pub-dates&gt;&lt;/dates&gt;&lt;isbn&gt;1098-4275 (Electronic)&amp;#xD;0031-4005 (Linking)&lt;/isbn&gt;&lt;accession-num&gt;17606550&lt;/accession-num&gt;&lt;urls&gt;&lt;related-urls&gt;&lt;url&gt;http://www.ncbi.nlm.nih.gov/pubmed/17606550&lt;/url&gt;&lt;/related-urls&gt;&lt;/urls&gt;&lt;electronic-resource-num&gt;10.1542/peds.2006-3058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8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0F061A6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N= 173 </w:t>
            </w:r>
          </w:p>
          <w:p w14:paraId="78300E80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6A934F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urt-substantiated CSA cases from Washington DC and matched controls</w:t>
            </w:r>
          </w:p>
        </w:tc>
        <w:tc>
          <w:tcPr>
            <w:tcW w:w="2070" w:type="dxa"/>
          </w:tcPr>
          <w:p w14:paraId="0461DA4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87 (baseline); 1988-2006 (6 follow</w:t>
            </w:r>
            <w:r>
              <w:rPr>
                <w:sz w:val="20"/>
                <w:szCs w:val="20"/>
              </w:rPr>
              <w:t>-</w:t>
            </w:r>
            <w:r w:rsidRPr="00137E24">
              <w:rPr>
                <w:sz w:val="20"/>
                <w:szCs w:val="20"/>
              </w:rPr>
              <w:t>ups)</w:t>
            </w:r>
          </w:p>
          <w:p w14:paraId="39006509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</w:p>
          <w:p w14:paraId="5F30D26D" w14:textId="77777777" w:rsidR="0043200A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Cases (n=84) </w:t>
            </w:r>
          </w:p>
          <w:p w14:paraId="6F05765D" w14:textId="77777777" w:rsidR="0043200A" w:rsidRPr="00BD075D" w:rsidRDefault="0043200A" w:rsidP="00596F1E">
            <w:pPr>
              <w:ind w:left="72"/>
              <w:rPr>
                <w:sz w:val="20"/>
                <w:szCs w:val="20"/>
              </w:rPr>
            </w:pPr>
            <w:r w:rsidRPr="00BD075D">
              <w:rPr>
                <w:sz w:val="20"/>
                <w:szCs w:val="20"/>
              </w:rPr>
              <w:t>25 years (4)</w:t>
            </w:r>
          </w:p>
          <w:p w14:paraId="3F9AB4A9" w14:textId="77777777" w:rsidR="0043200A" w:rsidRPr="00BD075D" w:rsidRDefault="0043200A" w:rsidP="00596F1E">
            <w:pPr>
              <w:ind w:left="72"/>
              <w:rPr>
                <w:sz w:val="20"/>
                <w:szCs w:val="20"/>
              </w:rPr>
            </w:pPr>
            <w:r w:rsidRPr="00BD075D">
              <w:rPr>
                <w:sz w:val="20"/>
                <w:szCs w:val="20"/>
              </w:rPr>
              <w:t>100% female</w:t>
            </w:r>
          </w:p>
          <w:p w14:paraId="2D11A05F" w14:textId="77777777" w:rsidR="0043200A" w:rsidRDefault="00596F1E" w:rsidP="00596F1E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7% W</w:t>
            </w:r>
            <w:r w:rsidR="0043200A" w:rsidRPr="00BD075D">
              <w:rPr>
                <w:sz w:val="20"/>
                <w:szCs w:val="20"/>
              </w:rPr>
              <w:t>hite</w:t>
            </w:r>
          </w:p>
          <w:p w14:paraId="18422259" w14:textId="77777777" w:rsidR="00596F1E" w:rsidRPr="00BD075D" w:rsidRDefault="00596F1E" w:rsidP="00596F1E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% Hispanic </w:t>
            </w:r>
          </w:p>
          <w:p w14:paraId="3C2C6EE6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Controls (n=89)</w:t>
            </w:r>
          </w:p>
          <w:p w14:paraId="0FA73ABC" w14:textId="77777777" w:rsidR="0043200A" w:rsidRPr="00137E24" w:rsidRDefault="0043200A" w:rsidP="00596F1E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 xml:space="preserve">24 years (3) </w:t>
            </w:r>
          </w:p>
          <w:p w14:paraId="1D84F539" w14:textId="77777777" w:rsidR="0043200A" w:rsidRPr="00137E24" w:rsidRDefault="0043200A" w:rsidP="00596F1E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t 6</w:t>
            </w:r>
            <w:r w:rsidRPr="00137E24">
              <w:rPr>
                <w:sz w:val="20"/>
                <w:szCs w:val="20"/>
                <w:vertAlign w:val="superscript"/>
              </w:rPr>
              <w:t>th</w:t>
            </w:r>
            <w:r w:rsidRPr="00137E24">
              <w:rPr>
                <w:sz w:val="20"/>
                <w:szCs w:val="20"/>
              </w:rPr>
              <w:t xml:space="preserve"> follow-up</w:t>
            </w:r>
          </w:p>
          <w:p w14:paraId="10C044A8" w14:textId="77777777" w:rsidR="0043200A" w:rsidRPr="00137E24" w:rsidRDefault="0043200A" w:rsidP="00596F1E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B16964E" w14:textId="77777777" w:rsidR="0043200A" w:rsidRDefault="0043200A" w:rsidP="00596F1E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2</w:t>
            </w:r>
            <w:r w:rsidRPr="00137E24">
              <w:rPr>
                <w:sz w:val="20"/>
                <w:szCs w:val="20"/>
              </w:rPr>
              <w:t xml:space="preserve">% </w:t>
            </w:r>
            <w:r w:rsidR="00596F1E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6C910DCB" w14:textId="77777777" w:rsidR="00596F1E" w:rsidRPr="00137E24" w:rsidRDefault="00596F1E" w:rsidP="00596F1E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% Hispanic </w:t>
            </w:r>
          </w:p>
        </w:tc>
        <w:tc>
          <w:tcPr>
            <w:tcW w:w="1440" w:type="dxa"/>
          </w:tcPr>
          <w:p w14:paraId="13CB0E5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Logistic regression</w:t>
            </w:r>
            <w:r>
              <w:rPr>
                <w:sz w:val="20"/>
                <w:szCs w:val="20"/>
              </w:rPr>
              <w:t xml:space="preserve">; </w:t>
            </w:r>
            <w:r w:rsidRPr="00137E24">
              <w:rPr>
                <w:sz w:val="20"/>
                <w:szCs w:val="20"/>
              </w:rPr>
              <w:t>Hierarchical linear model</w:t>
            </w:r>
          </w:p>
        </w:tc>
        <w:tc>
          <w:tcPr>
            <w:tcW w:w="2610" w:type="dxa"/>
          </w:tcPr>
          <w:p w14:paraId="6FF1371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13DAEB8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508B990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(vs. no CSA) was associated with obesity (OR = 2.85, 95% CI [1.06, 4.64]).</w:t>
            </w:r>
          </w:p>
        </w:tc>
      </w:tr>
      <w:tr w:rsidR="0043200A" w:rsidRPr="00137E24" w14:paraId="21C23733" w14:textId="77777777" w:rsidTr="0043200A">
        <w:tc>
          <w:tcPr>
            <w:tcW w:w="2245" w:type="dxa"/>
          </w:tcPr>
          <w:p w14:paraId="4DB7879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ederson (2009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Pederson&lt;/Author&gt;&lt;Year&gt;2009&lt;/Year&gt;&lt;RecNum&gt;885&lt;/RecNum&gt;&lt;DisplayText&gt;[119]&lt;/DisplayText&gt;&lt;record&gt;&lt;rec-number&gt;885&lt;/rec-number&gt;&lt;foreign-keys&gt;&lt;key app="EN" db-id="p2wsz9rdmz90w8evpvmx9txyefzeatevvrxx" timestamp="1478785019"&gt;885&lt;/key&gt;&lt;key app="ENWeb" db-id=""&gt;0&lt;/key&gt;&lt;/foreign-keys&gt;&lt;ref-type name="Journal Article"&gt;17&lt;/ref-type&gt;&lt;contributors&gt;&lt;authors&gt;&lt;author&gt;Pederson, Cathy L.&lt;/author&gt;&lt;author&gt;Wilson, Josephine F.&lt;/author&gt;&lt;/authors&gt;&lt;/contributors&gt;&lt;titles&gt;&lt;title&gt;Childhood Emotional Neglect Related to Posttraumatic Stress Disorder Symptoms and Body Mass Index in Adult Women1,2&lt;/title&gt;&lt;secondary-title&gt;Psychological Reports&lt;/secondary-title&gt;&lt;/titles&gt;&lt;periodical&gt;&lt;full-title&gt;Psychological Reports&lt;/full-title&gt;&lt;/periodical&gt;&lt;pages&gt;99-110&lt;/pages&gt;&lt;volume&gt;105&lt;/volume&gt;&lt;number&gt;1&lt;/number&gt;&lt;dates&gt;&lt;year&gt;2009&lt;/year&gt;&lt;/dates&gt;&lt;isbn&gt;0033-2941&amp;#xD;1558-691X&lt;/isbn&gt;&lt;urls&gt;&lt;/urls&gt;&lt;electronic-resource-num&gt;10.2466/pr0.105.1.111-126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19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14D9A83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207</w:t>
            </w:r>
          </w:p>
          <w:p w14:paraId="7D17F3B7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AED9F3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mmunity sample from Ohio</w:t>
            </w:r>
          </w:p>
        </w:tc>
        <w:tc>
          <w:tcPr>
            <w:tcW w:w="2070" w:type="dxa"/>
          </w:tcPr>
          <w:p w14:paraId="290255B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599EA7D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69AC27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6.5 years (6.7)</w:t>
            </w:r>
          </w:p>
          <w:p w14:paraId="6A225E3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4386274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R/E not reported </w:t>
            </w:r>
          </w:p>
        </w:tc>
        <w:tc>
          <w:tcPr>
            <w:tcW w:w="1440" w:type="dxa"/>
          </w:tcPr>
          <w:p w14:paraId="0C9E5FF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OVAS; MANCOVAS; </w:t>
            </w:r>
            <w:r w:rsidRPr="00137E24">
              <w:rPr>
                <w:sz w:val="20"/>
                <w:szCs w:val="20"/>
              </w:rPr>
              <w:t>Regressions</w:t>
            </w:r>
          </w:p>
        </w:tc>
        <w:tc>
          <w:tcPr>
            <w:tcW w:w="2610" w:type="dxa"/>
          </w:tcPr>
          <w:p w14:paraId="32D5041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CM score and severity of CM categories based on the following variables:</w:t>
            </w:r>
          </w:p>
          <w:p w14:paraId="3109B886" w14:textId="77777777" w:rsidR="0043200A" w:rsidRPr="00137E24" w:rsidRDefault="0043200A" w:rsidP="0043200A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5CF8B6EF" w14:textId="77777777" w:rsidR="0043200A" w:rsidRPr="00137E24" w:rsidRDefault="0043200A" w:rsidP="0043200A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4C8EC8E3" w14:textId="77777777" w:rsidR="0043200A" w:rsidRPr="00137E24" w:rsidRDefault="0043200A" w:rsidP="0043200A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1CBD930B" w14:textId="77777777" w:rsidR="0043200A" w:rsidRPr="00137E24" w:rsidRDefault="0043200A" w:rsidP="0043200A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  <w:p w14:paraId="2FBEDA06" w14:textId="77777777" w:rsidR="0043200A" w:rsidRPr="00137E24" w:rsidRDefault="0043200A" w:rsidP="0043200A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47BEE78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01C50D9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Those who reported more forms of </w:t>
            </w:r>
            <w:r w:rsidRPr="00137E24">
              <w:rPr>
                <w:sz w:val="20"/>
                <w:szCs w:val="20"/>
                <w:u w:val="single"/>
              </w:rPr>
              <w:t>CM</w:t>
            </w:r>
            <w:r w:rsidRPr="00137E24">
              <w:rPr>
                <w:sz w:val="20"/>
                <w:szCs w:val="20"/>
              </w:rPr>
              <w:t xml:space="preserve"> (vs. had higher BMIs (</w:t>
            </w:r>
            <w:r w:rsidRPr="00137E24">
              <w:rPr>
                <w:rFonts w:eastAsia="Palatino Linotype" w:cs="Palatino Linotype"/>
                <w:i/>
                <w:sz w:val="20"/>
                <w:szCs w:val="20"/>
              </w:rPr>
              <w:t>F</w:t>
            </w:r>
            <w:r w:rsidRPr="00137E24">
              <w:rPr>
                <w:rFonts w:eastAsia="Palatino Linotype" w:cs="Palatino Linotype"/>
                <w:sz w:val="20"/>
                <w:szCs w:val="20"/>
                <w:vertAlign w:val="subscript"/>
              </w:rPr>
              <w:t>5, 201</w:t>
            </w:r>
            <w:r w:rsidRPr="00137E24">
              <w:rPr>
                <w:sz w:val="20"/>
                <w:szCs w:val="20"/>
              </w:rPr>
              <w:t xml:space="preserve"> = 3.02, </w:t>
            </w:r>
            <w:r w:rsidRPr="00137E24">
              <w:rPr>
                <w:rFonts w:eastAsia="Palatino Linotype" w:cs="Palatino Linotype"/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 = .01; </w:t>
            </w:r>
            <w:r w:rsidRPr="00137E24">
              <w:rPr>
                <w:rFonts w:eastAsia="Times New Roman" w:cs="Times New Roman"/>
                <w:sz w:val="20"/>
                <w:szCs w:val="20"/>
              </w:rPr>
              <w:t>η</w:t>
            </w:r>
            <w:r w:rsidRPr="00137E24">
              <w:rPr>
                <w:rFonts w:eastAsia="Palatino Linotype" w:cs="Palatino Linotype"/>
                <w:sz w:val="20"/>
                <w:szCs w:val="20"/>
                <w:vertAlign w:val="superscript"/>
              </w:rPr>
              <w:t>2</w:t>
            </w:r>
            <w:r w:rsidRPr="00137E24">
              <w:rPr>
                <w:rFonts w:eastAsia="Palatino Linotype" w:cs="Palatino Linotype"/>
                <w:sz w:val="20"/>
                <w:szCs w:val="20"/>
                <w:vertAlign w:val="subscript"/>
              </w:rPr>
              <w:t>p</w:t>
            </w:r>
            <w:r w:rsidRPr="00137E24">
              <w:rPr>
                <w:sz w:val="20"/>
                <w:szCs w:val="20"/>
              </w:rPr>
              <w:t xml:space="preserve"> = .07). </w:t>
            </w:r>
          </w:p>
          <w:p w14:paraId="7FA75B1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25F015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Those who reported greater s</w:t>
            </w:r>
            <w:r w:rsidRPr="00137E24">
              <w:rPr>
                <w:sz w:val="20"/>
                <w:szCs w:val="20"/>
                <w:u w:val="single"/>
              </w:rPr>
              <w:t>everity of emotional neglect</w:t>
            </w:r>
            <w:r w:rsidRPr="00137E24">
              <w:rPr>
                <w:sz w:val="20"/>
                <w:szCs w:val="20"/>
              </w:rPr>
              <w:t xml:space="preserve"> had higher BMIs (</w:t>
            </w:r>
            <w:r w:rsidRPr="00137E24">
              <w:rPr>
                <w:rFonts w:eastAsia="Palatino Linotype" w:cs="Palatino Linotype"/>
                <w:i/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  <w:vertAlign w:val="subscript"/>
              </w:rPr>
              <w:t>3, 189</w:t>
            </w:r>
            <w:proofErr w:type="gramStart"/>
            <w:r w:rsidRPr="00137E24">
              <w:rPr>
                <w:sz w:val="20"/>
                <w:szCs w:val="20"/>
              </w:rPr>
              <w:t>  =</w:t>
            </w:r>
            <w:proofErr w:type="gramEnd"/>
            <w:r w:rsidRPr="00137E24">
              <w:rPr>
                <w:sz w:val="20"/>
                <w:szCs w:val="20"/>
              </w:rPr>
              <w:t xml:space="preserve"> 2.76, </w:t>
            </w:r>
            <w:r w:rsidRPr="00137E24">
              <w:rPr>
                <w:rFonts w:eastAsia="Palatino Linotype" w:cs="Palatino Linotype"/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 &lt; .05; </w:t>
            </w:r>
            <w:r w:rsidRPr="00137E24">
              <w:rPr>
                <w:rFonts w:eastAsia="Times New Roman" w:cs="Times New Roman"/>
                <w:sz w:val="20"/>
                <w:szCs w:val="20"/>
              </w:rPr>
              <w:t>η</w:t>
            </w:r>
            <w:r w:rsidRPr="00137E24">
              <w:rPr>
                <w:rFonts w:eastAsia="Palatino Linotype" w:cs="Palatino Linotype"/>
                <w:sz w:val="20"/>
                <w:szCs w:val="20"/>
                <w:vertAlign w:val="superscript"/>
              </w:rPr>
              <w:t>2</w:t>
            </w:r>
            <w:r w:rsidRPr="00137E24">
              <w:rPr>
                <w:rFonts w:eastAsia="Palatino Linotype" w:cs="Palatino Linotype"/>
                <w:sz w:val="20"/>
                <w:szCs w:val="20"/>
                <w:vertAlign w:val="subscript"/>
              </w:rPr>
              <w:t>p</w:t>
            </w:r>
            <w:r w:rsidRPr="00137E24">
              <w:rPr>
                <w:sz w:val="20"/>
                <w:szCs w:val="20"/>
              </w:rPr>
              <w:t> = .04).</w:t>
            </w:r>
          </w:p>
        </w:tc>
      </w:tr>
      <w:tr w:rsidR="0043200A" w:rsidRPr="00137E24" w14:paraId="36E2F868" w14:textId="77777777" w:rsidTr="0043200A">
        <w:tc>
          <w:tcPr>
            <w:tcW w:w="2245" w:type="dxa"/>
          </w:tcPr>
          <w:p w14:paraId="32CC70E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Ramirez (2016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Ramirez&lt;/Author&gt;&lt;Year&gt;2016&lt;/Year&gt;&lt;RecNum&gt;889&lt;/RecNum&gt;&lt;DisplayText&gt;[120]&lt;/DisplayText&gt;&lt;record&gt;&lt;rec-number&gt;889&lt;/rec-number&gt;&lt;foreign-keys&gt;&lt;key app="EN" db-id="p2wsz9rdmz90w8evpvmx9txyefzeatevvrxx" timestamp="1478785036"&gt;889&lt;/key&gt;&lt;key app="ENWeb" db-id=""&gt;0&lt;/key&gt;&lt;/foreign-keys&gt;&lt;ref-type name="Journal Article"&gt;17&lt;/ref-type&gt;&lt;contributors&gt;&lt;authors&gt;&lt;author&gt;Ramirez, J. C.&lt;/author&gt;&lt;author&gt;Milan, S.&lt;/author&gt;&lt;/authors&gt;&lt;/contributors&gt;&lt;auth-address&gt;Department of Psychology, University of Connecticut, Storrs, CT, USA jennifer.acker@uconn.edu.&amp;#xD;Department of Psychology, University of Connecticut, Storrs, CT, USA.&lt;/auth-address&gt;&lt;titles&gt;&lt;title&gt;Childhood Sexual Abuse Moderates the Relationship Between Obesity and Mental Health in Low-Income Women&lt;/title&gt;&lt;secondary-title&gt;Child Maltreat&lt;/secondary-title&gt;&lt;/titles&gt;&lt;periodical&gt;&lt;full-title&gt;Child Maltreat&lt;/full-title&gt;&lt;/periodical&gt;&lt;pages&gt;85-9&lt;/pages&gt;&lt;volume&gt;21&lt;/volume&gt;&lt;number&gt;1&lt;/number&gt;&lt;keywords&gt;&lt;keyword&gt;Adult&lt;/keyword&gt;&lt;keyword&gt;Adult Survivors of Child Abuse/psychology/*statistics &amp;amp; numerical data&lt;/keyword&gt;&lt;keyword&gt;Body Mass Index&lt;/keyword&gt;&lt;keyword&gt;Child&lt;/keyword&gt;&lt;keyword&gt;Female&lt;/keyword&gt;&lt;keyword&gt;Humans&lt;/keyword&gt;&lt;keyword&gt;Mental Health/*statistics &amp;amp; numerical data&lt;/keyword&gt;&lt;keyword&gt;Middle Aged&lt;/keyword&gt;&lt;keyword&gt;Obesity/*epidemiology/psychology&lt;/keyword&gt;&lt;keyword&gt;Poverty/*statistics &amp;amp; numerical data&lt;/keyword&gt;&lt;keyword&gt;Risk Factors&lt;/keyword&gt;&lt;keyword&gt;Socioeconomic Factors&lt;/keyword&gt;&lt;keyword&gt;Young Adult&lt;/keyword&gt;&lt;keyword&gt;Ptsd&lt;/keyword&gt;&lt;keyword&gt;anxiety&lt;/keyword&gt;&lt;keyword&gt;childhood sexual abuse&lt;/keyword&gt;&lt;keyword&gt;depression&lt;/keyword&gt;&lt;keyword&gt;obesity&lt;/keyword&gt;&lt;/keywords&gt;&lt;dates&gt;&lt;year&gt;2016&lt;/year&gt;&lt;pub-dates&gt;&lt;date&gt;Feb&lt;/date&gt;&lt;/pub-dates&gt;&lt;/dates&gt;&lt;isbn&gt;1552-6119 (Electronic)&amp;#xD;1077-5595 (Linking)&lt;/isbn&gt;&lt;accession-num&gt;26541476&lt;/accession-num&gt;&lt;urls&gt;&lt;related-urls&gt;&lt;url&gt;http://www.ncbi.nlm.nih.gov/pubmed/26541476&lt;/url&gt;&lt;/related-urls&gt;&lt;/urls&gt;&lt;electronic-resource-num&gt;10.1177/1077559515611246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0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68140B6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86</w:t>
            </w:r>
          </w:p>
          <w:p w14:paraId="64078008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EC7A38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omen from a low-income city</w:t>
            </w:r>
          </w:p>
        </w:tc>
        <w:tc>
          <w:tcPr>
            <w:tcW w:w="2070" w:type="dxa"/>
          </w:tcPr>
          <w:p w14:paraId="1BD925B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7489D099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61470F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1.58 years (8.04)</w:t>
            </w:r>
          </w:p>
          <w:p w14:paraId="393ECFC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9B6F963" w14:textId="77777777" w:rsidR="0043200A" w:rsidRDefault="00BF0A2E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% W</w:t>
            </w:r>
            <w:r w:rsidR="0043200A">
              <w:rPr>
                <w:sz w:val="20"/>
                <w:szCs w:val="20"/>
              </w:rPr>
              <w:t xml:space="preserve">hite </w:t>
            </w:r>
          </w:p>
          <w:p w14:paraId="3B8A25DA" w14:textId="77777777" w:rsidR="0043200A" w:rsidRPr="00137E24" w:rsidRDefault="0043200A" w:rsidP="00BF0A2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8% </w:t>
            </w:r>
            <w:r w:rsidR="00BF0A2E">
              <w:rPr>
                <w:sz w:val="20"/>
                <w:szCs w:val="20"/>
              </w:rPr>
              <w:t xml:space="preserve">Hispanic </w:t>
            </w:r>
          </w:p>
        </w:tc>
        <w:tc>
          <w:tcPr>
            <w:tcW w:w="1440" w:type="dxa"/>
          </w:tcPr>
          <w:p w14:paraId="3DDB02B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ANCOVA</w:t>
            </w:r>
          </w:p>
        </w:tc>
        <w:tc>
          <w:tcPr>
            <w:tcW w:w="2610" w:type="dxa"/>
          </w:tcPr>
          <w:p w14:paraId="1603531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CSA</w:t>
            </w:r>
          </w:p>
        </w:tc>
        <w:tc>
          <w:tcPr>
            <w:tcW w:w="1620" w:type="dxa"/>
          </w:tcPr>
          <w:p w14:paraId="1897467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7E77040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o significant associations found in adjusted models.</w:t>
            </w:r>
          </w:p>
        </w:tc>
      </w:tr>
      <w:tr w:rsidR="0043200A" w:rsidRPr="00137E24" w14:paraId="14B79505" w14:textId="77777777" w:rsidTr="0043200A">
        <w:tc>
          <w:tcPr>
            <w:tcW w:w="2245" w:type="dxa"/>
          </w:tcPr>
          <w:p w14:paraId="3C60828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Richardson (2014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SaWNoYXJkc29uPC9BdXRob3I+PFllYXI+MjAxNDwvWWVh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SaWNoYXJkc29uPC9BdXRob3I+PFllYXI+MjAxNDwvWWVh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1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5D7C393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0,744</w:t>
            </w:r>
          </w:p>
          <w:p w14:paraId="01AC4B27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9CBCBE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dd Health</w:t>
            </w:r>
          </w:p>
        </w:tc>
        <w:tc>
          <w:tcPr>
            <w:tcW w:w="2070" w:type="dxa"/>
          </w:tcPr>
          <w:p w14:paraId="2A5ACB6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4-1995 (Wave 1);</w:t>
            </w:r>
          </w:p>
          <w:p w14:paraId="783A989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6 (Wave 2); 2001 (Wave 3); 2008-2009 (Wave 4)</w:t>
            </w:r>
          </w:p>
          <w:p w14:paraId="7AFBE490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2C7C6C1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8.3 years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 xml:space="preserve">at Wave 4 (SD not reported) </w:t>
            </w:r>
          </w:p>
          <w:p w14:paraId="3C4C5B7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49.8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585ECB2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4.6% </w:t>
            </w:r>
            <w:r w:rsidR="00BF0A2E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47A3D9C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Discrete time hazards model</w:t>
            </w:r>
          </w:p>
        </w:tc>
        <w:tc>
          <w:tcPr>
            <w:tcW w:w="2610" w:type="dxa"/>
          </w:tcPr>
          <w:p w14:paraId="73E7706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buse score and individual exposure to the following variables:</w:t>
            </w:r>
          </w:p>
          <w:p w14:paraId="10CF0A17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71C2C787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586D889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7D1D0CB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5E7D09B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hildhood abuse</w:t>
            </w:r>
            <w:r w:rsidRPr="00137E24">
              <w:rPr>
                <w:sz w:val="20"/>
                <w:szCs w:val="20"/>
              </w:rPr>
              <w:t xml:space="preserve"> (vs. no child abuse) was associated with:</w:t>
            </w:r>
          </w:p>
          <w:p w14:paraId="7DE99D0B" w14:textId="77777777" w:rsidR="0043200A" w:rsidRPr="00137E24" w:rsidRDefault="0043200A" w:rsidP="0043200A">
            <w:pPr>
              <w:pStyle w:val="ListParagraph"/>
              <w:numPr>
                <w:ilvl w:val="0"/>
                <w:numId w:val="14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evere obesity in non-minority females (HR = 2.5, 95% CI [1.3, 4.8]) </w:t>
            </w:r>
          </w:p>
          <w:p w14:paraId="063AB5B9" w14:textId="77777777" w:rsidR="0043200A" w:rsidRPr="00137E24" w:rsidRDefault="0043200A" w:rsidP="0043200A">
            <w:pPr>
              <w:pStyle w:val="ListParagraph"/>
              <w:numPr>
                <w:ilvl w:val="0"/>
                <w:numId w:val="14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evere obesity in non-minority males (HR = 3.6, 95% CI [1.5, 8.5]) </w:t>
            </w:r>
          </w:p>
          <w:p w14:paraId="155A1E1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D417F2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No significant associations between abuse and BMI for minority females and males. </w:t>
            </w:r>
          </w:p>
        </w:tc>
      </w:tr>
      <w:tr w:rsidR="0043200A" w:rsidRPr="00137E24" w14:paraId="3BD57B22" w14:textId="77777777" w:rsidTr="0043200A">
        <w:tc>
          <w:tcPr>
            <w:tcW w:w="2245" w:type="dxa"/>
          </w:tcPr>
          <w:p w14:paraId="61DCADD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Rich-Edwards (2010)</w:t>
            </w:r>
            <w:r w:rsidR="00F8459A">
              <w:rPr>
                <w:sz w:val="20"/>
                <w:szCs w:val="20"/>
              </w:rPr>
              <w:fldChar w:fldCharType="begin">
                <w:fldData xml:space="preserve">PEVuZE5vdGU+PENpdGU+PEF1dGhvcj5SaWNoLUVkd2FyZHM8L0F1dGhvcj48WWVhcj4yMDEwPC9Z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SaWNoLUVkd2FyZHM8L0F1dGhvcj48WWVhcj4yMDEwPC9Z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F8459A">
              <w:rPr>
                <w:sz w:val="20"/>
                <w:szCs w:val="20"/>
              </w:rPr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2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6A0606D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67,853</w:t>
            </w:r>
          </w:p>
          <w:p w14:paraId="0440677B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5CE8E3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urses’ Health Study II</w:t>
            </w:r>
          </w:p>
        </w:tc>
        <w:tc>
          <w:tcPr>
            <w:tcW w:w="2070" w:type="dxa"/>
          </w:tcPr>
          <w:p w14:paraId="50326DC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89 (Baseline) – 2005</w:t>
            </w:r>
          </w:p>
          <w:p w14:paraId="39A97189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475683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ean age and SD not reporte</w:t>
            </w:r>
            <w:r>
              <w:rPr>
                <w:sz w:val="20"/>
                <w:szCs w:val="20"/>
              </w:rPr>
              <w:t>d (Age r</w:t>
            </w:r>
            <w:r w:rsidRPr="00137E24">
              <w:rPr>
                <w:sz w:val="20"/>
                <w:szCs w:val="20"/>
              </w:rPr>
              <w:t>ange: 25-42</w:t>
            </w:r>
            <w:r>
              <w:rPr>
                <w:sz w:val="20"/>
                <w:szCs w:val="20"/>
              </w:rPr>
              <w:t xml:space="preserve"> years</w:t>
            </w:r>
            <w:r w:rsidRPr="00137E24">
              <w:rPr>
                <w:sz w:val="20"/>
                <w:szCs w:val="20"/>
              </w:rPr>
              <w:t xml:space="preserve">) </w:t>
            </w:r>
          </w:p>
          <w:p w14:paraId="172CD35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DB468A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7.4% </w:t>
            </w:r>
            <w:r w:rsidR="00BF0A2E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D1FA36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NOVA</w:t>
            </w:r>
          </w:p>
        </w:tc>
        <w:tc>
          <w:tcPr>
            <w:tcW w:w="2610" w:type="dxa"/>
          </w:tcPr>
          <w:p w14:paraId="41CCDDB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everity of abuse based on the following variables:</w:t>
            </w:r>
          </w:p>
          <w:p w14:paraId="6B61B487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1E578818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1F0CCDA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493B07D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78A994F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t age 18 years, BMI was associated with:</w:t>
            </w:r>
          </w:p>
          <w:p w14:paraId="1CC45585" w14:textId="77777777" w:rsidR="0043200A" w:rsidRPr="00137E24" w:rsidRDefault="0043200A" w:rsidP="0043200A">
            <w:pPr>
              <w:pStyle w:val="ListParagraph"/>
              <w:numPr>
                <w:ilvl w:val="0"/>
                <w:numId w:val="144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Severe CPA</w:t>
            </w:r>
            <w:r w:rsidRPr="00137E24">
              <w:rPr>
                <w:sz w:val="20"/>
                <w:szCs w:val="20"/>
              </w:rPr>
              <w:t xml:space="preserve"> (0.09 SDs higher than non-abused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01)</w:t>
            </w:r>
          </w:p>
          <w:p w14:paraId="331192FA" w14:textId="77777777" w:rsidR="0043200A" w:rsidRPr="00137E24" w:rsidRDefault="0043200A" w:rsidP="0043200A">
            <w:pPr>
              <w:pStyle w:val="ListParagraph"/>
              <w:numPr>
                <w:ilvl w:val="0"/>
                <w:numId w:val="144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Repeated forced sex</w:t>
            </w:r>
            <w:r w:rsidRPr="00137E24">
              <w:rPr>
                <w:sz w:val="20"/>
                <w:szCs w:val="20"/>
              </w:rPr>
              <w:t xml:space="preserve"> (0.18 SDs higher than non-abused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01)</w:t>
            </w:r>
          </w:p>
          <w:p w14:paraId="44405B7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t baseline (in adulthood) BMI trajectories between abused and non-abused girls grew wider:</w:t>
            </w:r>
          </w:p>
          <w:p w14:paraId="740275A4" w14:textId="77777777" w:rsidR="0043200A" w:rsidRPr="00137E24" w:rsidRDefault="0043200A" w:rsidP="0043200A">
            <w:pPr>
              <w:pStyle w:val="ListParagraph"/>
              <w:numPr>
                <w:ilvl w:val="0"/>
                <w:numId w:val="14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lastRenderedPageBreak/>
              <w:t>Severe CPA</w:t>
            </w:r>
            <w:r w:rsidRPr="00137E24">
              <w:rPr>
                <w:sz w:val="20"/>
                <w:szCs w:val="20"/>
              </w:rPr>
              <w:t xml:space="preserve"> (BMI was 0.15 SDs higher than non-abused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01)</w:t>
            </w:r>
          </w:p>
          <w:p w14:paraId="1D680D5D" w14:textId="77777777" w:rsidR="0043200A" w:rsidRPr="00137E24" w:rsidRDefault="0043200A" w:rsidP="0043200A">
            <w:pPr>
              <w:pStyle w:val="ListParagraph"/>
              <w:numPr>
                <w:ilvl w:val="0"/>
                <w:numId w:val="14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Repeated forced sex</w:t>
            </w:r>
            <w:r w:rsidRPr="00137E24">
              <w:rPr>
                <w:sz w:val="20"/>
                <w:szCs w:val="20"/>
              </w:rPr>
              <w:t xml:space="preserve"> (0.23 SDs higher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 xml:space="preserve">than non-abused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01)</w:t>
            </w:r>
          </w:p>
        </w:tc>
      </w:tr>
      <w:tr w:rsidR="0043200A" w:rsidRPr="00137E24" w14:paraId="163548FE" w14:textId="77777777" w:rsidTr="0043200A">
        <w:tc>
          <w:tcPr>
            <w:tcW w:w="2245" w:type="dxa"/>
          </w:tcPr>
          <w:p w14:paraId="07E192B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Riley (2010)</w:t>
            </w:r>
            <w:r w:rsidR="00F8459A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Riley&lt;/Author&gt;&lt;Year&gt;2010&lt;/Year&gt;&lt;RecNum&gt;893&lt;/RecNum&gt;&lt;DisplayText&gt;[123]&lt;/DisplayText&gt;&lt;record&gt;&lt;rec-number&gt;893&lt;/rec-number&gt;&lt;foreign-keys&gt;&lt;key app="EN" db-id="p2wsz9rdmz90w8evpvmx9txyefzeatevvrxx" timestamp="1478785053"&gt;893&lt;/key&gt;&lt;key app="ENWeb" db-id=""&gt;0&lt;/key&gt;&lt;/foreign-keys&gt;&lt;ref-type name="Journal Article"&gt;17&lt;/ref-type&gt;&lt;contributors&gt;&lt;authors&gt;&lt;author&gt;Riley, E. H.&lt;/author&gt;&lt;author&gt;Wright, R. J.&lt;/author&gt;&lt;author&gt;Jun, H. J.&lt;/author&gt;&lt;author&gt;Hibert, E. N.&lt;/author&gt;&lt;author&gt;Rich-Edwards, J. W.&lt;/author&gt;&lt;/authors&gt;&lt;/contributors&gt;&lt;auth-address&gt;Department of Medicine, Massachusetts General Hospital, Boston, Massachusetts, USA. ehriley@partners.org&lt;/auth-address&gt;&lt;titles&gt;&lt;title&gt;Hypertension in adult survivors of child abuse: observations from the Nurses&amp;apos; Health Study II&lt;/title&gt;&lt;secondary-title&gt;J Epidemiol Community Health&lt;/secondary-title&gt;&lt;/titles&gt;&lt;periodical&gt;&lt;full-title&gt;J Epidemiol Community Health&lt;/full-title&gt;&lt;/periodical&gt;&lt;pages&gt;413-8&lt;/pages&gt;&lt;volume&gt;64&lt;/volume&gt;&lt;number&gt;5&lt;/number&gt;&lt;keywords&gt;&lt;keyword&gt;Adolescent&lt;/keyword&gt;&lt;keyword&gt;Adult&lt;/keyword&gt;&lt;keyword&gt;Body Mass Index&lt;/keyword&gt;&lt;keyword&gt;Child&lt;/keyword&gt;&lt;keyword&gt;Child Abuse/*psychology/statistics &amp;amp; numerical data&lt;/keyword&gt;&lt;keyword&gt;Female&lt;/keyword&gt;&lt;keyword&gt;Humans&lt;/keyword&gt;&lt;keyword&gt;Hypertension/*psychology&lt;/keyword&gt;&lt;keyword&gt;Male&lt;/keyword&gt;&lt;keyword&gt;Nursing Methodology Research&lt;/keyword&gt;&lt;keyword&gt;Proportional Hazards Models&lt;/keyword&gt;&lt;keyword&gt;Risk Factors&lt;/keyword&gt;&lt;keyword&gt;Surveys and Questionnaires&lt;/keyword&gt;&lt;keyword&gt;Survivors/*psychology/statistics &amp;amp; numerical data&lt;/keyword&gt;&lt;keyword&gt;Young Adult&lt;/keyword&gt;&lt;/keywords&gt;&lt;dates&gt;&lt;year&gt;2010&lt;/year&gt;&lt;pub-dates&gt;&lt;date&gt;May&lt;/date&gt;&lt;/pub-dates&gt;&lt;/dates&gt;&lt;isbn&gt;1470-2738 (Electronic)&amp;#xD;0143-005X (Linking)&lt;/isbn&gt;&lt;accession-num&gt;20445210&lt;/accession-num&gt;&lt;urls&gt;&lt;related-urls&gt;&lt;url&gt;http://www.ncbi.nlm.nih.gov/pubmed/20445210&lt;/url&gt;&lt;/related-urls&gt;&lt;/urls&gt;&lt;custom2&gt;PMC3744368&lt;/custom2&gt;&lt;electronic-resource-num&gt;10.1136/jech.2009.095109&lt;/electronic-resource-num&gt;&lt;/record&gt;&lt;/Cite&gt;&lt;/EndNote&gt;</w:instrText>
            </w:r>
            <w:r w:rsidR="00F8459A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3]</w:t>
            </w:r>
            <w:r w:rsidR="00F8459A">
              <w:rPr>
                <w:sz w:val="20"/>
                <w:szCs w:val="20"/>
              </w:rPr>
              <w:fldChar w:fldCharType="end"/>
            </w:r>
          </w:p>
          <w:p w14:paraId="73C6DF6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68,505</w:t>
            </w:r>
          </w:p>
          <w:p w14:paraId="2F76747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E5E326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urses’ Health Study II</w:t>
            </w:r>
          </w:p>
        </w:tc>
        <w:tc>
          <w:tcPr>
            <w:tcW w:w="2070" w:type="dxa"/>
          </w:tcPr>
          <w:p w14:paraId="2EC1407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89 (Baseline) – 2005</w:t>
            </w:r>
          </w:p>
          <w:p w14:paraId="46D3BA93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3A977F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Mean age and SD not reporte</w:t>
            </w:r>
            <w:r>
              <w:rPr>
                <w:sz w:val="20"/>
                <w:szCs w:val="20"/>
              </w:rPr>
              <w:t>d (Age r</w:t>
            </w:r>
            <w:r w:rsidRPr="00137E24">
              <w:rPr>
                <w:sz w:val="20"/>
                <w:szCs w:val="20"/>
              </w:rPr>
              <w:t>ange: 25-42 years</w:t>
            </w:r>
            <w:r>
              <w:rPr>
                <w:sz w:val="20"/>
                <w:szCs w:val="20"/>
              </w:rPr>
              <w:t xml:space="preserve">) </w:t>
            </w:r>
            <w:r w:rsidRPr="00137E24">
              <w:rPr>
                <w:sz w:val="20"/>
                <w:szCs w:val="20"/>
              </w:rPr>
              <w:t xml:space="preserve"> </w:t>
            </w:r>
          </w:p>
          <w:p w14:paraId="576BFB0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648ADDAA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7.4% </w:t>
            </w:r>
            <w:r w:rsidR="00BF0A2E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3E66A896" w14:textId="77777777" w:rsidR="00BF0A2E" w:rsidRPr="00137E24" w:rsidRDefault="00BF0A2E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% Hispanic </w:t>
            </w:r>
          </w:p>
        </w:tc>
        <w:tc>
          <w:tcPr>
            <w:tcW w:w="1440" w:type="dxa"/>
          </w:tcPr>
          <w:p w14:paraId="035E569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ox proportional hazards</w:t>
            </w:r>
          </w:p>
          <w:p w14:paraId="552BA48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regression (hypertension as the outcome)</w:t>
            </w:r>
          </w:p>
        </w:tc>
        <w:tc>
          <w:tcPr>
            <w:tcW w:w="2610" w:type="dxa"/>
          </w:tcPr>
          <w:p w14:paraId="0652F30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everity of abuse based on the following variables:</w:t>
            </w:r>
          </w:p>
          <w:p w14:paraId="374251A6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06431BAF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5789BBE6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59FA50A7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  <w:p w14:paraId="72F4F84C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hysical activity </w:t>
            </w:r>
          </w:p>
        </w:tc>
        <w:tc>
          <w:tcPr>
            <w:tcW w:w="3685" w:type="dxa"/>
          </w:tcPr>
          <w:p w14:paraId="3AE66F7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Abuse severity</w:t>
            </w:r>
            <w:r w:rsidRPr="00137E24">
              <w:rPr>
                <w:sz w:val="20"/>
                <w:szCs w:val="20"/>
              </w:rPr>
              <w:t xml:space="preserve"> was associated with an upward trend in BMI. Analysis not reported. </w:t>
            </w:r>
          </w:p>
          <w:p w14:paraId="354E61B9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B07D2F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No significant associations found in adjusted models for </w:t>
            </w:r>
            <w:r>
              <w:rPr>
                <w:sz w:val="20"/>
                <w:szCs w:val="20"/>
              </w:rPr>
              <w:t>physical activity</w:t>
            </w:r>
            <w:r w:rsidRPr="00137E24">
              <w:rPr>
                <w:sz w:val="20"/>
                <w:szCs w:val="20"/>
              </w:rPr>
              <w:t xml:space="preserve"> by exposure to abuse.</w:t>
            </w:r>
          </w:p>
        </w:tc>
      </w:tr>
      <w:tr w:rsidR="0043200A" w:rsidRPr="00137E24" w14:paraId="4F546FDD" w14:textId="77777777" w:rsidTr="0043200A">
        <w:tc>
          <w:tcPr>
            <w:tcW w:w="2245" w:type="dxa"/>
          </w:tcPr>
          <w:p w14:paraId="153DE40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Rohde (2008)</w:t>
            </w:r>
            <w:r w:rsidR="00263EFC">
              <w:rPr>
                <w:sz w:val="20"/>
                <w:szCs w:val="20"/>
              </w:rPr>
              <w:fldChar w:fldCharType="begin">
                <w:fldData xml:space="preserve">PEVuZE5vdGU+PENpdGU+PEF1dGhvcj5Sb2hkZTwvQXV0aG9yPjxZZWFyPjIwMDg8L1llYXI+PFJl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Sb2hkZTwvQXV0aG9yPjxZZWFyPjIwMDg8L1llYXI+PFJl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263EFC">
              <w:rPr>
                <w:sz w:val="20"/>
                <w:szCs w:val="20"/>
              </w:rPr>
            </w:r>
            <w:r w:rsidR="00263EFC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4]</w:t>
            </w:r>
            <w:r w:rsidR="00263EFC">
              <w:rPr>
                <w:sz w:val="20"/>
                <w:szCs w:val="20"/>
              </w:rPr>
              <w:fldChar w:fldCharType="end"/>
            </w:r>
          </w:p>
          <w:p w14:paraId="0261E3B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4,641</w:t>
            </w:r>
          </w:p>
          <w:p w14:paraId="006ACBE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C1C917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omen enrolled in a large health plan in the Pacific Northwest</w:t>
            </w:r>
          </w:p>
        </w:tc>
        <w:tc>
          <w:tcPr>
            <w:tcW w:w="2070" w:type="dxa"/>
          </w:tcPr>
          <w:p w14:paraId="0F05767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5F9D892E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9A48DC7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2 years </w:t>
            </w:r>
          </w:p>
          <w:p w14:paraId="78DFE83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SD not reported)</w:t>
            </w:r>
          </w:p>
          <w:p w14:paraId="40DBF5B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516E8429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2.3% </w:t>
            </w:r>
            <w:r w:rsidR="00BF0A2E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17D0FD73" w14:textId="77777777" w:rsidR="00BF0A2E" w:rsidRPr="00137E24" w:rsidRDefault="00BF0A2E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7% Hispanic </w:t>
            </w:r>
          </w:p>
        </w:tc>
        <w:tc>
          <w:tcPr>
            <w:tcW w:w="1440" w:type="dxa"/>
          </w:tcPr>
          <w:p w14:paraId="4797F57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2BB114D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the following:</w:t>
            </w:r>
          </w:p>
          <w:p w14:paraId="4379A645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2CEC6BF3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04F61CA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70B6D2B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30BDB2D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SA</w:t>
            </w:r>
            <w:r w:rsidRPr="00137E24">
              <w:rPr>
                <w:sz w:val="20"/>
                <w:szCs w:val="20"/>
              </w:rPr>
              <w:t xml:space="preserve"> (vs. no CSA) was associated with obesity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>(OR = 1.84, 95% CI [1.47-2.31]).</w:t>
            </w:r>
          </w:p>
          <w:p w14:paraId="788269D2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E22925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CPA (</w:t>
            </w:r>
            <w:r w:rsidRPr="00137E24">
              <w:rPr>
                <w:sz w:val="20"/>
                <w:szCs w:val="20"/>
              </w:rPr>
              <w:t>vs. no CPA) was associated with obesity (OR = 2.05, 95% CI [1.59-2.63]).</w:t>
            </w:r>
          </w:p>
        </w:tc>
      </w:tr>
      <w:tr w:rsidR="0043200A" w:rsidRPr="00137E24" w14:paraId="465AF1B6" w14:textId="77777777" w:rsidTr="0043200A">
        <w:tc>
          <w:tcPr>
            <w:tcW w:w="2245" w:type="dxa"/>
          </w:tcPr>
          <w:p w14:paraId="755458D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Schrepf</w:t>
            </w:r>
            <w:proofErr w:type="spellEnd"/>
            <w:r w:rsidRPr="00137E24">
              <w:rPr>
                <w:sz w:val="20"/>
                <w:szCs w:val="20"/>
              </w:rPr>
              <w:t xml:space="preserve"> (2014)</w:t>
            </w:r>
            <w:r w:rsidR="00263EFC">
              <w:rPr>
                <w:sz w:val="20"/>
                <w:szCs w:val="20"/>
              </w:rPr>
              <w:fldChar w:fldCharType="begin">
                <w:fldData xml:space="preserve">PEVuZE5vdGU+PENpdGU+PEF1dGhvcj5TY2hyZXBmPC9BdXRob3I+PFllYXI+MjAxNDwvWWVhcj48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Y2hyZXBmPC9BdXRob3I+PFllYXI+MjAxNDwvWWVhcj48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263EFC">
              <w:rPr>
                <w:sz w:val="20"/>
                <w:szCs w:val="20"/>
              </w:rPr>
            </w:r>
            <w:r w:rsidR="00263EFC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75]</w:t>
            </w:r>
            <w:r w:rsidR="00263EFC">
              <w:rPr>
                <w:sz w:val="20"/>
                <w:szCs w:val="20"/>
              </w:rPr>
              <w:fldChar w:fldCharType="end"/>
            </w:r>
          </w:p>
          <w:p w14:paraId="3FE0E4A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687</w:t>
            </w:r>
          </w:p>
          <w:p w14:paraId="31AFDB1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273E83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MIDUS II: participants who did not have a history of cardiovascular disease, transient ischemic attack/stroke, diabetes, </w:t>
            </w:r>
            <w:r>
              <w:rPr>
                <w:sz w:val="20"/>
                <w:szCs w:val="20"/>
              </w:rPr>
              <w:t>or</w:t>
            </w:r>
            <w:r w:rsidRPr="00137E24">
              <w:rPr>
                <w:sz w:val="20"/>
                <w:szCs w:val="20"/>
              </w:rPr>
              <w:t xml:space="preserve"> cancer</w:t>
            </w:r>
          </w:p>
        </w:tc>
        <w:tc>
          <w:tcPr>
            <w:tcW w:w="2070" w:type="dxa"/>
          </w:tcPr>
          <w:p w14:paraId="739FE23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5-1996 (MIDUS); 2004-2005 (MIDUS II)</w:t>
            </w:r>
          </w:p>
          <w:p w14:paraId="57B725B6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282E922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52.2 years (10.9)</w:t>
            </w:r>
          </w:p>
          <w:p w14:paraId="1DA9D69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179ADC7E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92.5% </w:t>
            </w:r>
            <w:r w:rsidR="006215F1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2B097BA2" w14:textId="77777777" w:rsidR="009A10CF" w:rsidRPr="00137E24" w:rsidRDefault="009A10C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6% Hispanic </w:t>
            </w:r>
          </w:p>
        </w:tc>
        <w:tc>
          <w:tcPr>
            <w:tcW w:w="1440" w:type="dxa"/>
          </w:tcPr>
          <w:p w14:paraId="25D8AFA0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M</w:t>
            </w:r>
          </w:p>
        </w:tc>
        <w:tc>
          <w:tcPr>
            <w:tcW w:w="2610" w:type="dxa"/>
          </w:tcPr>
          <w:p w14:paraId="04D6425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childhood trauma score based on the following variables:</w:t>
            </w:r>
          </w:p>
          <w:p w14:paraId="2ABB42A5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6CF87B45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139E0346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2FF05BFD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hysical neglect </w:t>
            </w:r>
          </w:p>
          <w:p w14:paraId="3305BE4B" w14:textId="77777777" w:rsidR="0043200A" w:rsidRPr="00137E24" w:rsidRDefault="0043200A" w:rsidP="0043200A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</w:tc>
        <w:tc>
          <w:tcPr>
            <w:tcW w:w="1620" w:type="dxa"/>
          </w:tcPr>
          <w:p w14:paraId="7E6224B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1627D97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ath between </w:t>
            </w:r>
            <w:r w:rsidRPr="00137E24">
              <w:rPr>
                <w:sz w:val="20"/>
                <w:szCs w:val="20"/>
                <w:u w:val="single"/>
              </w:rPr>
              <w:t>childhood trauma</w:t>
            </w:r>
            <w:r w:rsidRPr="00137E24">
              <w:rPr>
                <w:sz w:val="20"/>
                <w:szCs w:val="20"/>
              </w:rPr>
              <w:t xml:space="preserve"> and BMI was not significant. </w:t>
            </w:r>
          </w:p>
          <w:p w14:paraId="11CED200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</w:tr>
      <w:tr w:rsidR="0043200A" w:rsidRPr="00137E24" w14:paraId="6FB54E5A" w14:textId="77777777" w:rsidTr="0043200A">
        <w:tc>
          <w:tcPr>
            <w:tcW w:w="2245" w:type="dxa"/>
          </w:tcPr>
          <w:p w14:paraId="29F7B74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hinozaki (2012)</w:t>
            </w:r>
            <w:r w:rsidR="00263EFC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Shinozaki&lt;/Author&gt;&lt;Year&gt;2012&lt;/Year&gt;&lt;RecNum&gt;898&lt;/RecNum&gt;&lt;DisplayText&gt;[125]&lt;/DisplayText&gt;&lt;record&gt;&lt;rec-number&gt;898&lt;/rec-number&gt;&lt;foreign-keys&gt;&lt;key app="EN" db-id="p2wsz9rdmz90w8evpvmx9txyefzeatevvrxx" timestamp="1478785072"&gt;898&lt;/key&gt;&lt;key app="ENWeb" db-id=""&gt;0&lt;/key&gt;&lt;/foreign-keys&gt;&lt;ref-type name="Journal Article"&gt;17&lt;/ref-type&gt;&lt;contributors&gt;&lt;authors&gt;&lt;author&gt;Shinozaki, G.&lt;/author&gt;&lt;author&gt;Romanowicz, M.&lt;/author&gt;&lt;author&gt;Kung, S.&lt;/author&gt;&lt;author&gt;Rundell, J.&lt;/author&gt;&lt;author&gt;Mrazek, D.&lt;/author&gt;&lt;/authors&gt;&lt;/contributors&gt;&lt;auth-address&gt;Department of Psychiatry, Mayo Clinic, 200 First Street SW, Rochester, Minnesota 55905, USA. gen.shinozaki@gmail.com&lt;/auth-address&gt;&lt;titles&gt;&lt;title&gt;Investigation of serotonin transporter gene (SLC6A4) by child abuse history interaction with body mass index and diabetes mellitus of White female depressed psychiatric inpatients&lt;/title&gt;&lt;secondary-title&gt;Psychiatr Genet&lt;/secondary-title&gt;&lt;/titles&gt;&lt;periodical&gt;&lt;full-title&gt;Psychiatr Genet&lt;/full-title&gt;&lt;/periodical&gt;&lt;pages&gt;109-14&lt;/pages&gt;&lt;volume&gt;22&lt;/volume&gt;&lt;number&gt;3&lt;/number&gt;&lt;keywords&gt;&lt;keyword&gt;*Body Mass Index&lt;/keyword&gt;&lt;keyword&gt;Child&lt;/keyword&gt;&lt;keyword&gt;*Child Abuse&lt;/keyword&gt;&lt;keyword&gt;Depression/complications/*genetics&lt;/keyword&gt;&lt;keyword&gt;Diabetes Mellitus/*genetics/physiopathology&lt;/keyword&gt;&lt;keyword&gt;*European Continental Ancestry Group&lt;/keyword&gt;&lt;keyword&gt;Female&lt;/keyword&gt;&lt;keyword&gt;Humans&lt;/keyword&gt;&lt;keyword&gt;*Inpatients&lt;/keyword&gt;&lt;keyword&gt;Middle Aged&lt;/keyword&gt;&lt;keyword&gt;Retrospective Studies&lt;/keyword&gt;&lt;keyword&gt;Serotonin Plasma Membrane Transport Proteins/*genetics&lt;/keyword&gt;&lt;/keywords&gt;&lt;dates&gt;&lt;year&gt;2012&lt;/year&gt;&lt;pub-dates&gt;&lt;date&gt;Jun&lt;/date&gt;&lt;/pub-dates&gt;&lt;/dates&gt;&lt;isbn&gt;1473-5873 (Electronic)&amp;#xD;0955-8829 (Linking)&lt;/isbn&gt;&lt;accession-num&gt;22311265&lt;/accession-num&gt;&lt;urls&gt;&lt;related-urls&gt;&lt;url&gt;http://www.ncbi.nlm.nih.gov/pubmed/22311265&lt;/url&gt;&lt;/related-urls&gt;&lt;/urls&gt;&lt;electronic-resource-num&gt;10.1097/YPG.0b013e32834f3542&lt;/electronic-resource-num&gt;&lt;/record&gt;&lt;/Cite&gt;&lt;/EndNote&gt;</w:instrText>
            </w:r>
            <w:r w:rsidR="00263EFC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5]</w:t>
            </w:r>
            <w:r w:rsidR="00263EFC">
              <w:rPr>
                <w:sz w:val="20"/>
                <w:szCs w:val="20"/>
              </w:rPr>
              <w:fldChar w:fldCharType="end"/>
            </w:r>
          </w:p>
          <w:p w14:paraId="1F3FB2D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85</w:t>
            </w:r>
          </w:p>
          <w:p w14:paraId="69BC4F2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835405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Women with European ancestry hospitalized for a major depressive episode at the Mayo Clinic, Rochester Mood Disorder Unit </w:t>
            </w:r>
          </w:p>
        </w:tc>
        <w:tc>
          <w:tcPr>
            <w:tcW w:w="2070" w:type="dxa"/>
          </w:tcPr>
          <w:p w14:paraId="2DF32EA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5-2007</w:t>
            </w:r>
          </w:p>
          <w:p w14:paraId="655110F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205715B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ge not reported</w:t>
            </w:r>
          </w:p>
          <w:p w14:paraId="55DA99C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E4A72E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 w:rsidR="009A10CF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49263127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593871F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T</w:t>
            </w:r>
            <w:r>
              <w:rPr>
                <w:sz w:val="20"/>
                <w:szCs w:val="20"/>
              </w:rPr>
              <w:t>-</w:t>
            </w:r>
            <w:r w:rsidRPr="00137E24">
              <w:rPr>
                <w:sz w:val="20"/>
                <w:szCs w:val="20"/>
              </w:rPr>
              <w:t>Test</w:t>
            </w:r>
          </w:p>
        </w:tc>
        <w:tc>
          <w:tcPr>
            <w:tcW w:w="2610" w:type="dxa"/>
          </w:tcPr>
          <w:p w14:paraId="657917E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buse score based on the following variables:</w:t>
            </w:r>
          </w:p>
          <w:p w14:paraId="7196C677" w14:textId="77777777" w:rsidR="0043200A" w:rsidRPr="00137E24" w:rsidRDefault="0043200A" w:rsidP="0043200A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4048C35C" w14:textId="77777777" w:rsidR="0043200A" w:rsidRPr="00137E24" w:rsidRDefault="0043200A" w:rsidP="0043200A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427B6B47" w14:textId="77777777" w:rsidR="0043200A" w:rsidRPr="00137E24" w:rsidRDefault="0043200A" w:rsidP="0043200A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</w:tc>
        <w:tc>
          <w:tcPr>
            <w:tcW w:w="1620" w:type="dxa"/>
          </w:tcPr>
          <w:p w14:paraId="13CF47E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1205485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Abuse history</w:t>
            </w:r>
            <w:r w:rsidRPr="00137E24">
              <w:rPr>
                <w:sz w:val="20"/>
                <w:szCs w:val="20"/>
              </w:rPr>
              <w:t xml:space="preserve"> (vs. not abused) was associated with higher BMI (abused = 30.7 kg/m</w:t>
            </w:r>
            <w:r w:rsidRPr="00137E24">
              <w:rPr>
                <w:sz w:val="20"/>
                <w:szCs w:val="20"/>
                <w:vertAlign w:val="superscript"/>
              </w:rPr>
              <w:t xml:space="preserve">2 </w:t>
            </w:r>
            <w:r w:rsidRPr="00137E24">
              <w:rPr>
                <w:sz w:val="20"/>
                <w:szCs w:val="20"/>
              </w:rPr>
              <w:t>vs. non-abused = 26.8 kg/m</w:t>
            </w:r>
            <w:r w:rsidRPr="00137E24">
              <w:rPr>
                <w:sz w:val="20"/>
                <w:szCs w:val="20"/>
                <w:vertAlign w:val="superscript"/>
              </w:rPr>
              <w:t>2</w:t>
            </w:r>
            <w:r w:rsidRPr="00137E24">
              <w:rPr>
                <w:sz w:val="20"/>
                <w:szCs w:val="20"/>
              </w:rPr>
              <w:t xml:space="preserve">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023).</w:t>
            </w:r>
          </w:p>
        </w:tc>
      </w:tr>
      <w:tr w:rsidR="0043200A" w:rsidRPr="00137E24" w14:paraId="3D98C7B7" w14:textId="77777777" w:rsidTr="0043200A">
        <w:tc>
          <w:tcPr>
            <w:tcW w:w="2245" w:type="dxa"/>
          </w:tcPr>
          <w:p w14:paraId="198BD29A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Smith (2010)</w:t>
            </w:r>
            <w:r w:rsidR="00263EFC">
              <w:rPr>
                <w:sz w:val="20"/>
                <w:szCs w:val="20"/>
              </w:rPr>
              <w:fldChar w:fldCharType="begin">
                <w:fldData xml:space="preserve">PEVuZE5vdGU+PENpdGU+PEF1dGhvcj5TbWl0aDwvQXV0aG9yPjxZZWFyPjIwMTA8L1llYXI+PFJl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bWl0aDwvQXV0aG9yPjxZZWFyPjIwMTA8L1llYXI+PFJl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263EFC">
              <w:rPr>
                <w:sz w:val="20"/>
                <w:szCs w:val="20"/>
              </w:rPr>
            </w:r>
            <w:r w:rsidR="00263EFC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6]</w:t>
            </w:r>
            <w:r w:rsidR="00263EFC">
              <w:rPr>
                <w:sz w:val="20"/>
                <w:szCs w:val="20"/>
              </w:rPr>
              <w:fldChar w:fldCharType="end"/>
            </w:r>
          </w:p>
          <w:p w14:paraId="241B13D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864</w:t>
            </w:r>
          </w:p>
          <w:p w14:paraId="3DD429C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F53332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pidemiologic Study of Health Risk in Women (ESTHER) Project in Pittsburgh</w:t>
            </w:r>
          </w:p>
        </w:tc>
        <w:tc>
          <w:tcPr>
            <w:tcW w:w="2070" w:type="dxa"/>
          </w:tcPr>
          <w:p w14:paraId="05DEF93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3-2006</w:t>
            </w:r>
          </w:p>
          <w:p w14:paraId="560AE7A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7B66C2FE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Heterosexual women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392)</w:t>
            </w:r>
          </w:p>
          <w:p w14:paraId="305380BD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7.9 years (7.6)</w:t>
            </w:r>
          </w:p>
          <w:p w14:paraId="0E7E8CE2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7EF72C0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92.1% </w:t>
            </w:r>
            <w:r w:rsidR="009A10CF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2811EF84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Lesbian women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474)</w:t>
            </w:r>
          </w:p>
          <w:p w14:paraId="531E6488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7.4 years (7.6)</w:t>
            </w:r>
          </w:p>
          <w:p w14:paraId="50039D7B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5BD5CFD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92% </w:t>
            </w:r>
            <w:r w:rsidR="009A10CF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3CA51F9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Logistic </w:t>
            </w:r>
            <w:r>
              <w:rPr>
                <w:sz w:val="20"/>
                <w:szCs w:val="20"/>
              </w:rPr>
              <w:t>r</w:t>
            </w:r>
            <w:r w:rsidRPr="00137E24">
              <w:rPr>
                <w:sz w:val="20"/>
                <w:szCs w:val="20"/>
              </w:rPr>
              <w:t>egression</w:t>
            </w:r>
          </w:p>
        </w:tc>
        <w:tc>
          <w:tcPr>
            <w:tcW w:w="2610" w:type="dxa"/>
          </w:tcPr>
          <w:p w14:paraId="25B8C65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xposure to CSA:</w:t>
            </w:r>
          </w:p>
          <w:p w14:paraId="3C9E723E" w14:textId="77777777" w:rsidR="0043200A" w:rsidRPr="00137E24" w:rsidRDefault="0043200A" w:rsidP="0043200A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Intrafamilial</w:t>
            </w:r>
            <w:proofErr w:type="spellEnd"/>
            <w:r w:rsidRPr="00137E24">
              <w:rPr>
                <w:sz w:val="20"/>
                <w:szCs w:val="20"/>
              </w:rPr>
              <w:t xml:space="preserve"> CSA</w:t>
            </w:r>
          </w:p>
          <w:p w14:paraId="25917E8E" w14:textId="77777777" w:rsidR="0043200A" w:rsidRPr="00137E24" w:rsidRDefault="0043200A" w:rsidP="0043200A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Extrafamilial</w:t>
            </w:r>
            <w:proofErr w:type="spellEnd"/>
            <w:r w:rsidRPr="00137E24">
              <w:rPr>
                <w:sz w:val="20"/>
                <w:szCs w:val="20"/>
              </w:rPr>
              <w:t xml:space="preserve"> CSA</w:t>
            </w:r>
          </w:p>
        </w:tc>
        <w:tc>
          <w:tcPr>
            <w:tcW w:w="1620" w:type="dxa"/>
          </w:tcPr>
          <w:p w14:paraId="59B0D2B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6F91B5F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  <w:u w:val="single"/>
              </w:rPr>
              <w:t>Intrafamilial</w:t>
            </w:r>
            <w:proofErr w:type="spellEnd"/>
            <w:r w:rsidRPr="00137E24">
              <w:rPr>
                <w:sz w:val="20"/>
                <w:szCs w:val="20"/>
                <w:u w:val="single"/>
              </w:rPr>
              <w:t xml:space="preserve"> CSA</w:t>
            </w:r>
            <w:r w:rsidRPr="00137E24">
              <w:rPr>
                <w:sz w:val="20"/>
                <w:szCs w:val="20"/>
              </w:rPr>
              <w:t xml:space="preserve"> (vs. no CSA) was associated with obesity (AOR = 1.58, 95% CI [1.10-2.27]).</w:t>
            </w:r>
          </w:p>
          <w:p w14:paraId="43FE90A2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17FF70D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  <w:u w:val="single"/>
              </w:rPr>
              <w:t>Extrafamilial</w:t>
            </w:r>
            <w:proofErr w:type="spellEnd"/>
            <w:r w:rsidRPr="00137E24">
              <w:rPr>
                <w:sz w:val="20"/>
                <w:szCs w:val="20"/>
                <w:u w:val="single"/>
              </w:rPr>
              <w:t xml:space="preserve"> CSA</w:t>
            </w:r>
            <w:r w:rsidRPr="00137E24">
              <w:rPr>
                <w:sz w:val="20"/>
                <w:szCs w:val="20"/>
              </w:rPr>
              <w:t xml:space="preserve"> was not associated with obesity.  </w:t>
            </w:r>
          </w:p>
        </w:tc>
      </w:tr>
      <w:tr w:rsidR="0043200A" w:rsidRPr="00137E24" w14:paraId="3C7E6F64" w14:textId="77777777" w:rsidTr="0043200A">
        <w:tc>
          <w:tcPr>
            <w:tcW w:w="2245" w:type="dxa"/>
          </w:tcPr>
          <w:p w14:paraId="293288A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pann (2014)</w:t>
            </w:r>
            <w:r w:rsidR="00263EFC">
              <w:rPr>
                <w:sz w:val="20"/>
                <w:szCs w:val="20"/>
              </w:rPr>
              <w:fldChar w:fldCharType="begin">
                <w:fldData xml:space="preserve">PEVuZE5vdGU+PENpdGU+PEF1dGhvcj5TcGFubjwvQXV0aG9yPjxZZWFyPjIwMTQ8L1llYXI+PFJl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cGFubjwvQXV0aG9yPjxZZWFyPjIwMTQ8L1llYXI+PFJl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263EFC">
              <w:rPr>
                <w:sz w:val="20"/>
                <w:szCs w:val="20"/>
              </w:rPr>
            </w:r>
            <w:r w:rsidR="00263EFC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7]</w:t>
            </w:r>
            <w:r w:rsidR="00263EFC">
              <w:rPr>
                <w:sz w:val="20"/>
                <w:szCs w:val="20"/>
              </w:rPr>
              <w:fldChar w:fldCharType="end"/>
            </w:r>
          </w:p>
          <w:p w14:paraId="12B0577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452</w:t>
            </w:r>
          </w:p>
          <w:p w14:paraId="121834F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45B3CAAE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Participants recruited </w:t>
            </w:r>
            <w:r>
              <w:rPr>
                <w:sz w:val="20"/>
                <w:szCs w:val="20"/>
              </w:rPr>
              <w:t xml:space="preserve">predominately African American families </w:t>
            </w:r>
            <w:r w:rsidRPr="00137E24">
              <w:rPr>
                <w:sz w:val="20"/>
                <w:szCs w:val="20"/>
              </w:rPr>
              <w:t>from Georgia primary care clinic waiting room</w:t>
            </w:r>
            <w:r>
              <w:rPr>
                <w:sz w:val="20"/>
                <w:szCs w:val="20"/>
              </w:rPr>
              <w:t xml:space="preserve">. </w:t>
            </w:r>
          </w:p>
        </w:tc>
        <w:tc>
          <w:tcPr>
            <w:tcW w:w="2070" w:type="dxa"/>
          </w:tcPr>
          <w:p w14:paraId="1D7359D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Year not reported</w:t>
            </w:r>
          </w:p>
          <w:p w14:paraId="6D4A64C5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A08C756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 xml:space="preserve">Low Child </w:t>
            </w:r>
            <w:r>
              <w:rPr>
                <w:sz w:val="20"/>
                <w:szCs w:val="20"/>
                <w:u w:val="single"/>
              </w:rPr>
              <w:t>A</w:t>
            </w:r>
            <w:r w:rsidRPr="00137E24">
              <w:rPr>
                <w:sz w:val="20"/>
                <w:szCs w:val="20"/>
                <w:u w:val="single"/>
              </w:rPr>
              <w:t>buse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238)</w:t>
            </w:r>
          </w:p>
          <w:p w14:paraId="1DD40C21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3.3 years (</w:t>
            </w:r>
            <w:r>
              <w:rPr>
                <w:sz w:val="20"/>
                <w:szCs w:val="20"/>
              </w:rPr>
              <w:t>0</w:t>
            </w:r>
            <w:r w:rsidRPr="00137E24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9</w:t>
            </w:r>
            <w:r w:rsidRPr="00137E24">
              <w:rPr>
                <w:sz w:val="20"/>
                <w:szCs w:val="20"/>
              </w:rPr>
              <w:t>)</w:t>
            </w:r>
          </w:p>
          <w:p w14:paraId="6AE21851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2.5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7ECBBC74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&lt;10% white </w:t>
            </w:r>
          </w:p>
          <w:p w14:paraId="6909B708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High Child Abuse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214)</w:t>
            </w:r>
          </w:p>
          <w:p w14:paraId="34BFA8B7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41.2 years (</w:t>
            </w:r>
            <w:r>
              <w:rPr>
                <w:sz w:val="20"/>
                <w:szCs w:val="20"/>
              </w:rPr>
              <w:t>0</w:t>
            </w:r>
            <w:r w:rsidRPr="00137E24">
              <w:rPr>
                <w:sz w:val="20"/>
                <w:szCs w:val="20"/>
              </w:rPr>
              <w:t>.8)</w:t>
            </w:r>
          </w:p>
          <w:p w14:paraId="37B84328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68.7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32F524BB" w14:textId="77777777" w:rsidR="0043200A" w:rsidRPr="00137E24" w:rsidRDefault="009A10CF" w:rsidP="009A10CF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10% W</w:t>
            </w:r>
            <w:r w:rsidR="0043200A"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018EF38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NOVA</w:t>
            </w:r>
          </w:p>
        </w:tc>
        <w:tc>
          <w:tcPr>
            <w:tcW w:w="2610" w:type="dxa"/>
          </w:tcPr>
          <w:p w14:paraId="642224F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abuse score based on the following variables:</w:t>
            </w:r>
          </w:p>
          <w:p w14:paraId="0CF1E3AB" w14:textId="77777777" w:rsidR="0043200A" w:rsidRPr="00137E24" w:rsidRDefault="0043200A" w:rsidP="0043200A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36B7C953" w14:textId="77777777" w:rsidR="0043200A" w:rsidRPr="00137E24" w:rsidRDefault="0043200A" w:rsidP="0043200A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43B34374" w14:textId="77777777" w:rsidR="0043200A" w:rsidRPr="00137E24" w:rsidRDefault="0043200A" w:rsidP="0043200A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4F2F8BDC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620" w:type="dxa"/>
          </w:tcPr>
          <w:p w14:paraId="6E15652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45D5F75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High abuse scores</w:t>
            </w:r>
            <w:r w:rsidRPr="00137E24">
              <w:rPr>
                <w:sz w:val="20"/>
                <w:szCs w:val="20"/>
              </w:rPr>
              <w:t xml:space="preserve"> associated with higher BMI compared to those with low abuse scores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>(</w:t>
            </w:r>
            <w:r w:rsidRPr="00137E24">
              <w:rPr>
                <w:i/>
                <w:sz w:val="20"/>
                <w:szCs w:val="20"/>
              </w:rPr>
              <w:t>F</w:t>
            </w:r>
            <w:r w:rsidRPr="00137E24">
              <w:rPr>
                <w:i/>
                <w:sz w:val="20"/>
                <w:szCs w:val="20"/>
                <w:vertAlign w:val="subscript"/>
              </w:rPr>
              <w:t xml:space="preserve">1, </w:t>
            </w:r>
            <w:proofErr w:type="gramStart"/>
            <w:r w:rsidRPr="00137E24">
              <w:rPr>
                <w:i/>
                <w:sz w:val="20"/>
                <w:szCs w:val="20"/>
                <w:vertAlign w:val="subscript"/>
              </w:rPr>
              <w:t>419</w:t>
            </w:r>
            <w:r w:rsidRPr="00137E24">
              <w:rPr>
                <w:sz w:val="20"/>
                <w:szCs w:val="20"/>
                <w:vertAlign w:val="subscript"/>
              </w:rPr>
              <w:t xml:space="preserve">  </w:t>
            </w:r>
            <w:r w:rsidRPr="00137E24">
              <w:rPr>
                <w:sz w:val="20"/>
                <w:szCs w:val="20"/>
              </w:rPr>
              <w:t>=</w:t>
            </w:r>
            <w:proofErr w:type="gramEnd"/>
            <w:r w:rsidRPr="00137E24">
              <w:rPr>
                <w:sz w:val="20"/>
                <w:szCs w:val="20"/>
              </w:rPr>
              <w:t xml:space="preserve"> 4.71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= .03).</w:t>
            </w:r>
          </w:p>
        </w:tc>
      </w:tr>
      <w:tr w:rsidR="0043200A" w:rsidRPr="00137E24" w14:paraId="04018B08" w14:textId="77777777" w:rsidTr="0043200A">
        <w:tc>
          <w:tcPr>
            <w:tcW w:w="2245" w:type="dxa"/>
          </w:tcPr>
          <w:p w14:paraId="59841E4D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Tietjen</w:t>
            </w:r>
            <w:proofErr w:type="spellEnd"/>
            <w:r w:rsidRPr="00137E24">
              <w:rPr>
                <w:sz w:val="20"/>
                <w:szCs w:val="20"/>
              </w:rPr>
              <w:t xml:space="preserve"> (2012)</w:t>
            </w:r>
            <w:r w:rsidR="00263EFC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Tietjen&lt;/Author&gt;&lt;Year&gt;2012&lt;/Year&gt;&lt;RecNum&gt;311&lt;/RecNum&gt;&lt;DisplayText&gt;[80]&lt;/DisplayText&gt;&lt;record&gt;&lt;rec-number&gt;311&lt;/rec-number&gt;&lt;foreign-keys&gt;&lt;key app="EN" db-id="p2wsz9rdmz90w8evpvmx9txyefzeatevvrxx" timestamp="1477600159"&gt;311&lt;/key&gt;&lt;key app="ENWeb" db-id=""&gt;0&lt;/key&gt;&lt;/foreign-keys&gt;&lt;ref-type name="Journal Article"&gt;17&lt;/ref-type&gt;&lt;contributors&gt;&lt;authors&gt;&lt;author&gt;Tietjen, G. E.&lt;/author&gt;&lt;author&gt;Khubchandani, J.&lt;/author&gt;&lt;author&gt;Herial, N. A.&lt;/author&gt;&lt;author&gt;Shah, K.&lt;/author&gt;&lt;/authors&gt;&lt;/contributors&gt;&lt;auth-address&gt;Department of Neurology, University of Toledo, 3000 Arlington Avenue, Toledo, OH 43614, USA. gretchen.tietjen@utoledo.edu&lt;/auth-address&gt;&lt;titles&gt;&lt;title&gt;Adverse childhood experiences are associated with migraine and vascular biomarkers&lt;/title&gt;&lt;secondary-title&gt;Headache&lt;/secondary-title&gt;&lt;/titles&gt;&lt;periodical&gt;&lt;full-title&gt;Headache&lt;/full-title&gt;&lt;/periodical&gt;&lt;pages&gt;920-9&lt;/pages&gt;&lt;volume&gt;52&lt;/volume&gt;&lt;number&gt;6&lt;/number&gt;&lt;keywords&gt;&lt;keyword&gt;Biomarkers/analysis&lt;/keyword&gt;&lt;keyword&gt;Endothelium, Vascular/metabolism&lt;/keyword&gt;&lt;keyword&gt;Female&lt;/keyword&gt;&lt;keyword&gt;Humans&lt;/keyword&gt;&lt;keyword&gt;Inflammation/etiology/metabolism&lt;/keyword&gt;&lt;keyword&gt;Migraine Disorders/*etiology/*metabolism&lt;/keyword&gt;&lt;keyword&gt;Stress, Psychological/*complications/metabolism&lt;/keyword&gt;&lt;/keywords&gt;&lt;dates&gt;&lt;year&gt;2012&lt;/year&gt;&lt;pub-dates&gt;&lt;date&gt;Jun&lt;/date&gt;&lt;/pub-dates&gt;&lt;/dates&gt;&lt;isbn&gt;1526-4610 (Electronic)&amp;#xD;0017-8748 (Linking)&lt;/isbn&gt;&lt;accession-num&gt;22533684&lt;/accession-num&gt;&lt;urls&gt;&lt;related-urls&gt;&lt;url&gt;http://www.ncbi.nlm.nih.gov/pubmed/22533684&lt;/url&gt;&lt;/related-urls&gt;&lt;/urls&gt;&lt;electronic-resource-num&gt;10.1111/j.1526-4610.2012.02165.x&lt;/electronic-resource-num&gt;&lt;/record&gt;&lt;/Cite&gt;&lt;/EndNote&gt;</w:instrText>
            </w:r>
            <w:r w:rsidR="00263EFC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80]</w:t>
            </w:r>
            <w:r w:rsidR="00263EFC">
              <w:rPr>
                <w:sz w:val="20"/>
                <w:szCs w:val="20"/>
              </w:rPr>
              <w:fldChar w:fldCharType="end"/>
            </w:r>
          </w:p>
          <w:p w14:paraId="3C8B5B0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41</w:t>
            </w:r>
          </w:p>
          <w:p w14:paraId="4930A47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A233409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omen with physician-diagnosed migraine and age-matched controls</w:t>
            </w:r>
          </w:p>
        </w:tc>
        <w:tc>
          <w:tcPr>
            <w:tcW w:w="2070" w:type="dxa"/>
          </w:tcPr>
          <w:p w14:paraId="63903B4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6-2008</w:t>
            </w:r>
          </w:p>
          <w:p w14:paraId="2F3FC061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3BC4270D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Cases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100)</w:t>
            </w:r>
          </w:p>
          <w:p w14:paraId="6F1AE115" w14:textId="77777777" w:rsidR="0043200A" w:rsidRPr="00137E24" w:rsidRDefault="009A10C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  <w:r w:rsidR="0043200A" w:rsidRPr="00137E24">
              <w:rPr>
                <w:sz w:val="20"/>
                <w:szCs w:val="20"/>
              </w:rPr>
              <w:t>37 years (8.</w:t>
            </w:r>
            <w:r w:rsidR="0043200A">
              <w:rPr>
                <w:sz w:val="20"/>
                <w:szCs w:val="20"/>
              </w:rPr>
              <w:t>3</w:t>
            </w:r>
            <w:r w:rsidR="0043200A" w:rsidRPr="00137E24">
              <w:rPr>
                <w:sz w:val="20"/>
                <w:szCs w:val="20"/>
              </w:rPr>
              <w:t>)</w:t>
            </w:r>
          </w:p>
          <w:p w14:paraId="7539C7C7" w14:textId="77777777" w:rsidR="0043200A" w:rsidRPr="00137E24" w:rsidRDefault="009A10C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  <w:r w:rsidR="0043200A" w:rsidRPr="00137E24">
              <w:rPr>
                <w:sz w:val="20"/>
                <w:szCs w:val="20"/>
              </w:rPr>
              <w:t xml:space="preserve">100% </w:t>
            </w:r>
            <w:r w:rsidR="0043200A">
              <w:rPr>
                <w:sz w:val="20"/>
                <w:szCs w:val="20"/>
              </w:rPr>
              <w:t>f</w:t>
            </w:r>
            <w:r w:rsidR="0043200A" w:rsidRPr="00137E24">
              <w:rPr>
                <w:sz w:val="20"/>
                <w:szCs w:val="20"/>
              </w:rPr>
              <w:t>emale</w:t>
            </w:r>
          </w:p>
          <w:p w14:paraId="44B225E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 xml:space="preserve">92% </w:t>
            </w:r>
            <w:r w:rsidR="009A10CF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01645467" w14:textId="77777777" w:rsidR="0043200A" w:rsidRPr="00137E24" w:rsidRDefault="0043200A" w:rsidP="00EC7B34">
            <w:pPr>
              <w:rPr>
                <w:sz w:val="20"/>
                <w:szCs w:val="20"/>
                <w:u w:val="single"/>
              </w:rPr>
            </w:pPr>
            <w:r w:rsidRPr="00137E24">
              <w:rPr>
                <w:sz w:val="20"/>
                <w:szCs w:val="20"/>
                <w:u w:val="single"/>
              </w:rPr>
              <w:t>Controls (</w:t>
            </w:r>
            <w:r>
              <w:rPr>
                <w:sz w:val="20"/>
                <w:szCs w:val="20"/>
                <w:u w:val="single"/>
              </w:rPr>
              <w:t>n</w:t>
            </w:r>
            <w:r w:rsidRPr="00137E24">
              <w:rPr>
                <w:sz w:val="20"/>
                <w:szCs w:val="20"/>
                <w:u w:val="single"/>
              </w:rPr>
              <w:t>=41)</w:t>
            </w:r>
          </w:p>
          <w:p w14:paraId="0106AC38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36.</w:t>
            </w:r>
            <w:r>
              <w:rPr>
                <w:sz w:val="20"/>
                <w:szCs w:val="20"/>
              </w:rPr>
              <w:t>9</w:t>
            </w:r>
            <w:r w:rsidRPr="00137E24">
              <w:rPr>
                <w:sz w:val="20"/>
                <w:szCs w:val="20"/>
              </w:rPr>
              <w:t xml:space="preserve"> years (10.</w:t>
            </w:r>
            <w:r>
              <w:rPr>
                <w:sz w:val="20"/>
                <w:szCs w:val="20"/>
              </w:rPr>
              <w:t>2</w:t>
            </w:r>
            <w:r w:rsidRPr="00137E24">
              <w:rPr>
                <w:sz w:val="20"/>
                <w:szCs w:val="20"/>
              </w:rPr>
              <w:t>)</w:t>
            </w:r>
          </w:p>
          <w:p w14:paraId="780987AE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 xml:space="preserve">emale </w:t>
            </w:r>
          </w:p>
          <w:p w14:paraId="20A7116A" w14:textId="77777777" w:rsidR="0043200A" w:rsidRPr="00137E24" w:rsidRDefault="0043200A" w:rsidP="009A10CF">
            <w:pPr>
              <w:ind w:left="72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88% </w:t>
            </w:r>
            <w:r w:rsidR="009A10CF">
              <w:rPr>
                <w:sz w:val="20"/>
                <w:szCs w:val="20"/>
              </w:rPr>
              <w:t>W</w:t>
            </w:r>
            <w:r w:rsidRPr="00137E24">
              <w:rPr>
                <w:sz w:val="20"/>
                <w:szCs w:val="20"/>
              </w:rPr>
              <w:t>hite</w:t>
            </w:r>
          </w:p>
          <w:p w14:paraId="4453C9BA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5D6EC394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7D51EAE4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T-tests </w:t>
            </w:r>
          </w:p>
        </w:tc>
        <w:tc>
          <w:tcPr>
            <w:tcW w:w="2610" w:type="dxa"/>
          </w:tcPr>
          <w:p w14:paraId="4AAD1CC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Summary ACE score based the following variables: </w:t>
            </w:r>
          </w:p>
          <w:p w14:paraId="6E3599CA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PA</w:t>
            </w:r>
          </w:p>
          <w:p w14:paraId="1959CDA0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abuse</w:t>
            </w:r>
          </w:p>
          <w:p w14:paraId="253234B0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CSA</w:t>
            </w:r>
          </w:p>
          <w:p w14:paraId="121C1B4F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Emotional neglect</w:t>
            </w:r>
          </w:p>
          <w:p w14:paraId="5B50513B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hysical neglect</w:t>
            </w:r>
          </w:p>
          <w:p w14:paraId="334932BB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Witnessing domestic violence</w:t>
            </w:r>
          </w:p>
          <w:p w14:paraId="1A2BF1CC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137E24">
              <w:rPr>
                <w:sz w:val="20"/>
                <w:szCs w:val="20"/>
              </w:rPr>
              <w:t>ousehold substance abuse</w:t>
            </w:r>
          </w:p>
          <w:p w14:paraId="22E7EBFD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Household mental illness</w:t>
            </w:r>
          </w:p>
          <w:p w14:paraId="36550A53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Parental divorce</w:t>
            </w:r>
          </w:p>
          <w:p w14:paraId="7779DB94" w14:textId="77777777" w:rsidR="0043200A" w:rsidRPr="00137E24" w:rsidRDefault="0043200A" w:rsidP="0043200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18E9BD4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lastRenderedPageBreak/>
              <w:t>BMI score</w:t>
            </w:r>
          </w:p>
        </w:tc>
        <w:tc>
          <w:tcPr>
            <w:tcW w:w="3685" w:type="dxa"/>
          </w:tcPr>
          <w:p w14:paraId="5A0EC75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Exposure to </w:t>
            </w:r>
            <w:r w:rsidRPr="00137E24">
              <w:rPr>
                <w:sz w:val="20"/>
                <w:szCs w:val="20"/>
                <w:u w:val="single"/>
              </w:rPr>
              <w:t>1+ ACEs</w:t>
            </w:r>
            <w:r w:rsidRPr="00137E24">
              <w:rPr>
                <w:sz w:val="20"/>
                <w:szCs w:val="20"/>
              </w:rPr>
              <w:t xml:space="preserve"> was associated with higher BMI compared to those with no adversity (</w:t>
            </w:r>
            <w:r w:rsidRPr="00137E24">
              <w:rPr>
                <w:i/>
                <w:sz w:val="20"/>
                <w:szCs w:val="20"/>
              </w:rPr>
              <w:t>t</w:t>
            </w:r>
            <w:r w:rsidRPr="00137E24">
              <w:rPr>
                <w:sz w:val="20"/>
                <w:szCs w:val="20"/>
              </w:rPr>
              <w:t xml:space="preserve"> = 4.209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. </w:t>
            </w:r>
          </w:p>
        </w:tc>
      </w:tr>
      <w:tr w:rsidR="0043200A" w:rsidRPr="00137E24" w14:paraId="65E40244" w14:textId="77777777" w:rsidTr="0043200A">
        <w:trPr>
          <w:trHeight w:val="170"/>
        </w:trPr>
        <w:tc>
          <w:tcPr>
            <w:tcW w:w="2245" w:type="dxa"/>
          </w:tcPr>
          <w:p w14:paraId="4A3F5725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37E24">
              <w:rPr>
                <w:sz w:val="20"/>
                <w:szCs w:val="20"/>
              </w:rPr>
              <w:t>Wickrama</w:t>
            </w:r>
            <w:proofErr w:type="spellEnd"/>
            <w:r w:rsidRPr="00137E24">
              <w:rPr>
                <w:sz w:val="20"/>
                <w:szCs w:val="20"/>
              </w:rPr>
              <w:t xml:space="preserve"> (2014)</w:t>
            </w:r>
            <w:r w:rsidR="00263EFC">
              <w:rPr>
                <w:sz w:val="20"/>
                <w:szCs w:val="20"/>
              </w:rPr>
              <w:fldChar w:fldCharType="begin">
                <w:fldData xml:space="preserve">PEVuZE5vdGU+PENpdGU+PEF1dGhvcj5XaWNrcmFtYTwvQXV0aG9yPjxZZWFyPjIwMTQ8L1llYXI+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XaWNrcmFtYTwvQXV0aG9yPjxZZWFyPjIwMTQ8L1llYXI+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263EFC">
              <w:rPr>
                <w:sz w:val="20"/>
                <w:szCs w:val="20"/>
              </w:rPr>
            </w:r>
            <w:r w:rsidR="00263EFC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28]</w:t>
            </w:r>
            <w:r w:rsidR="00263EFC">
              <w:rPr>
                <w:sz w:val="20"/>
                <w:szCs w:val="20"/>
              </w:rPr>
              <w:fldChar w:fldCharType="end"/>
            </w:r>
          </w:p>
          <w:p w14:paraId="7AFF0AD8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N=12,424</w:t>
            </w:r>
          </w:p>
          <w:p w14:paraId="254FE998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05C14011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Add Health</w:t>
            </w:r>
            <w:r>
              <w:rPr>
                <w:sz w:val="20"/>
                <w:szCs w:val="20"/>
              </w:rPr>
              <w:t>,</w:t>
            </w:r>
            <w:r w:rsidRPr="00137E24">
              <w:rPr>
                <w:sz w:val="20"/>
                <w:szCs w:val="20"/>
              </w:rPr>
              <w:t xml:space="preserve"> Wave 1, 3, and 4</w:t>
            </w:r>
          </w:p>
        </w:tc>
        <w:tc>
          <w:tcPr>
            <w:tcW w:w="2070" w:type="dxa"/>
          </w:tcPr>
          <w:p w14:paraId="61C38977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994-1995 (Wave 1);</w:t>
            </w:r>
          </w:p>
          <w:p w14:paraId="257D8A6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1 (Wave 3);</w:t>
            </w:r>
          </w:p>
          <w:p w14:paraId="5C3341A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2008-2009 (Wave 4)</w:t>
            </w:r>
          </w:p>
          <w:p w14:paraId="356B3C6D" w14:textId="77777777" w:rsidR="0043200A" w:rsidRPr="00137E24" w:rsidRDefault="0043200A" w:rsidP="00EC7B34">
            <w:pPr>
              <w:rPr>
                <w:sz w:val="20"/>
                <w:szCs w:val="20"/>
              </w:rPr>
            </w:pPr>
          </w:p>
          <w:p w14:paraId="6DF9EC60" w14:textId="77777777" w:rsidR="0043200A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15.5 years</w:t>
            </w:r>
            <w:r>
              <w:rPr>
                <w:sz w:val="20"/>
                <w:szCs w:val="20"/>
              </w:rPr>
              <w:t xml:space="preserve"> </w:t>
            </w:r>
            <w:r w:rsidRPr="00137E24">
              <w:rPr>
                <w:sz w:val="20"/>
                <w:szCs w:val="20"/>
              </w:rPr>
              <w:t>at baseline</w:t>
            </w:r>
          </w:p>
          <w:p w14:paraId="27EE035B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137E24">
              <w:rPr>
                <w:sz w:val="20"/>
                <w:szCs w:val="20"/>
              </w:rPr>
              <w:t>SD not reported</w:t>
            </w:r>
            <w:r>
              <w:rPr>
                <w:sz w:val="20"/>
                <w:szCs w:val="20"/>
              </w:rPr>
              <w:t>; Age range</w:t>
            </w:r>
            <w:r w:rsidRPr="00137E24">
              <w:rPr>
                <w:sz w:val="20"/>
                <w:szCs w:val="20"/>
              </w:rPr>
              <w:t>: 12-19</w:t>
            </w:r>
            <w:r>
              <w:rPr>
                <w:sz w:val="20"/>
                <w:szCs w:val="20"/>
              </w:rPr>
              <w:t xml:space="preserve"> years)</w:t>
            </w:r>
          </w:p>
          <w:p w14:paraId="710383DC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53% </w:t>
            </w:r>
            <w:r>
              <w:rPr>
                <w:sz w:val="20"/>
                <w:szCs w:val="20"/>
              </w:rPr>
              <w:t>f</w:t>
            </w:r>
            <w:r w:rsidRPr="00137E24">
              <w:rPr>
                <w:sz w:val="20"/>
                <w:szCs w:val="20"/>
              </w:rPr>
              <w:t>emale</w:t>
            </w:r>
          </w:p>
          <w:p w14:paraId="2EE68BE7" w14:textId="77777777" w:rsidR="0043200A" w:rsidRDefault="0043200A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gt; 50</w:t>
            </w:r>
            <w:r w:rsidRPr="003F7ACE">
              <w:rPr>
                <w:sz w:val="20"/>
                <w:szCs w:val="20"/>
              </w:rPr>
              <w:t xml:space="preserve"> % </w:t>
            </w:r>
            <w:r w:rsidR="009A10CF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  <w:p w14:paraId="5D91F5DB" w14:textId="77777777" w:rsidR="009A10CF" w:rsidRPr="00137E24" w:rsidRDefault="009A10CF" w:rsidP="00EC7B3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% Hispanic </w:t>
            </w:r>
          </w:p>
        </w:tc>
        <w:tc>
          <w:tcPr>
            <w:tcW w:w="1440" w:type="dxa"/>
          </w:tcPr>
          <w:p w14:paraId="4391C3B3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ivariate parallel latent growth curve</w:t>
            </w:r>
          </w:p>
        </w:tc>
        <w:tc>
          <w:tcPr>
            <w:tcW w:w="2610" w:type="dxa"/>
          </w:tcPr>
          <w:p w14:paraId="4A0D8E82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Summary socioeconomic adversity score based on the following variables:</w:t>
            </w:r>
          </w:p>
          <w:p w14:paraId="0520DAF6" w14:textId="77777777" w:rsidR="0043200A" w:rsidRPr="00137E24" w:rsidRDefault="0043200A" w:rsidP="0043200A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Parental education</w:t>
            </w:r>
          </w:p>
          <w:p w14:paraId="587CB8A7" w14:textId="77777777" w:rsidR="0043200A" w:rsidRPr="00137E24" w:rsidRDefault="0043200A" w:rsidP="0043200A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Family economic hardship</w:t>
            </w:r>
          </w:p>
          <w:p w14:paraId="43C4BBBB" w14:textId="77777777" w:rsidR="0043200A" w:rsidRPr="00137E24" w:rsidRDefault="0043200A" w:rsidP="0043200A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US census measures of community adversity</w:t>
            </w:r>
          </w:p>
        </w:tc>
        <w:tc>
          <w:tcPr>
            <w:tcW w:w="1620" w:type="dxa"/>
          </w:tcPr>
          <w:p w14:paraId="6D62BF56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BMI score</w:t>
            </w:r>
          </w:p>
        </w:tc>
        <w:tc>
          <w:tcPr>
            <w:tcW w:w="3685" w:type="dxa"/>
          </w:tcPr>
          <w:p w14:paraId="00532E3F" w14:textId="77777777" w:rsidR="0043200A" w:rsidRPr="00137E24" w:rsidRDefault="0043200A" w:rsidP="00EC7B34">
            <w:pPr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  <w:u w:val="single"/>
              </w:rPr>
              <w:t>Socioeconomic adversity</w:t>
            </w:r>
            <w:r w:rsidRPr="00137E24">
              <w:rPr>
                <w:sz w:val="20"/>
                <w:szCs w:val="20"/>
              </w:rPr>
              <w:t xml:space="preserve"> associated with:</w:t>
            </w:r>
          </w:p>
          <w:p w14:paraId="1221DEDC" w14:textId="77777777" w:rsidR="0043200A" w:rsidRPr="00137E24" w:rsidRDefault="0043200A" w:rsidP="0043200A">
            <w:pPr>
              <w:pStyle w:val="ListParagraph"/>
              <w:numPr>
                <w:ilvl w:val="0"/>
                <w:numId w:val="15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Higher BMI levels initially </w:t>
            </w:r>
          </w:p>
          <w:p w14:paraId="386F6BB3" w14:textId="77777777" w:rsidR="0043200A" w:rsidRPr="00137E24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(β =0.02, </w:t>
            </w:r>
            <w:r w:rsidRPr="00137E24">
              <w:rPr>
                <w:i/>
                <w:sz w:val="20"/>
                <w:szCs w:val="20"/>
              </w:rPr>
              <w:t>p</w:t>
            </w:r>
            <w:r w:rsidRPr="00137E24">
              <w:rPr>
                <w:sz w:val="20"/>
                <w:szCs w:val="20"/>
              </w:rPr>
              <w:t xml:space="preserve"> &lt; .001)</w:t>
            </w:r>
          </w:p>
          <w:p w14:paraId="258388B4" w14:textId="77777777" w:rsidR="0043200A" w:rsidRPr="00137E24" w:rsidRDefault="0043200A" w:rsidP="0043200A">
            <w:pPr>
              <w:pStyle w:val="ListParagraph"/>
              <w:numPr>
                <w:ilvl w:val="0"/>
                <w:numId w:val="151"/>
              </w:numPr>
              <w:spacing w:after="0" w:line="240" w:lineRule="auto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 xml:space="preserve">Faster increases in BMI over time </w:t>
            </w:r>
          </w:p>
          <w:p w14:paraId="422022CE" w14:textId="77777777" w:rsidR="0043200A" w:rsidRPr="00137E24" w:rsidRDefault="0043200A" w:rsidP="00EC7B34">
            <w:pPr>
              <w:pStyle w:val="ListParagraph"/>
              <w:ind w:left="0"/>
              <w:rPr>
                <w:sz w:val="20"/>
                <w:szCs w:val="20"/>
              </w:rPr>
            </w:pPr>
            <w:r w:rsidRPr="00137E24">
              <w:rPr>
                <w:sz w:val="20"/>
                <w:szCs w:val="20"/>
              </w:rPr>
              <w:t>(β = 0.16, p &lt; .001)</w:t>
            </w:r>
          </w:p>
        </w:tc>
      </w:tr>
    </w:tbl>
    <w:tbl>
      <w:tblPr>
        <w:tblStyle w:val="TableGrid5"/>
        <w:tblW w:w="13670" w:type="dxa"/>
        <w:tblLayout w:type="fixed"/>
        <w:tblLook w:val="04A0" w:firstRow="1" w:lastRow="0" w:firstColumn="1" w:lastColumn="0" w:noHBand="0" w:noVBand="1"/>
      </w:tblPr>
      <w:tblGrid>
        <w:gridCol w:w="2245"/>
        <w:gridCol w:w="2070"/>
        <w:gridCol w:w="1440"/>
        <w:gridCol w:w="2610"/>
        <w:gridCol w:w="1620"/>
        <w:gridCol w:w="3685"/>
      </w:tblGrid>
      <w:tr w:rsidR="0043200A" w:rsidRPr="001F47C4" w14:paraId="79C1D92C" w14:textId="77777777" w:rsidTr="0043200A">
        <w:tc>
          <w:tcPr>
            <w:tcW w:w="2245" w:type="dxa"/>
          </w:tcPr>
          <w:p w14:paraId="7737C4D7" w14:textId="62CE53B7" w:rsidR="0043200A" w:rsidRPr="001F47C4" w:rsidRDefault="0043200A" w:rsidP="00EC7B34">
            <w:pPr>
              <w:rPr>
                <w:b/>
                <w:sz w:val="20"/>
                <w:szCs w:val="20"/>
              </w:rPr>
            </w:pPr>
            <w:r w:rsidRPr="001F47C4">
              <w:rPr>
                <w:b/>
                <w:sz w:val="20"/>
                <w:szCs w:val="20"/>
              </w:rPr>
              <w:t>Tobacco (41</w:t>
            </w:r>
            <w:r w:rsidR="00784BD2">
              <w:rPr>
                <w:b/>
                <w:sz w:val="20"/>
                <w:szCs w:val="20"/>
              </w:rPr>
              <w:t xml:space="preserve"> studies</w:t>
            </w:r>
            <w:r w:rsidRPr="001F47C4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18759A7" w14:textId="77777777" w:rsidR="0043200A" w:rsidRPr="001F47C4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1440" w:type="dxa"/>
          </w:tcPr>
          <w:p w14:paraId="308724B9" w14:textId="77777777" w:rsidR="0043200A" w:rsidRPr="001F47C4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2610" w:type="dxa"/>
          </w:tcPr>
          <w:p w14:paraId="4B98AADE" w14:textId="77777777" w:rsidR="0043200A" w:rsidRPr="001F47C4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1620" w:type="dxa"/>
          </w:tcPr>
          <w:p w14:paraId="3ADFE270" w14:textId="77777777" w:rsidR="0043200A" w:rsidRPr="001F47C4" w:rsidRDefault="0043200A" w:rsidP="00EC7B34">
            <w:pPr>
              <w:rPr>
                <w:b/>
                <w:sz w:val="20"/>
                <w:szCs w:val="20"/>
              </w:rPr>
            </w:pPr>
          </w:p>
        </w:tc>
        <w:tc>
          <w:tcPr>
            <w:tcW w:w="3685" w:type="dxa"/>
          </w:tcPr>
          <w:p w14:paraId="39FEA9B8" w14:textId="77777777" w:rsidR="0043200A" w:rsidRPr="001F47C4" w:rsidRDefault="0043200A" w:rsidP="00EC7B34">
            <w:pPr>
              <w:rPr>
                <w:b/>
                <w:sz w:val="20"/>
                <w:szCs w:val="20"/>
              </w:rPr>
            </w:pPr>
          </w:p>
        </w:tc>
      </w:tr>
      <w:tr w:rsidR="0043200A" w:rsidRPr="001F47C4" w14:paraId="2B7A9807" w14:textId="77777777" w:rsidTr="0043200A">
        <w:tc>
          <w:tcPr>
            <w:tcW w:w="2245" w:type="dxa"/>
          </w:tcPr>
          <w:p w14:paraId="28A28980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t>Agorastos</w:t>
            </w:r>
            <w:proofErr w:type="spellEnd"/>
            <w:r w:rsidRPr="001F47C4">
              <w:rPr>
                <w:sz w:val="20"/>
                <w:szCs w:val="20"/>
              </w:rPr>
              <w:t xml:space="preserve"> (2014)</w:t>
            </w:r>
            <w:r w:rsidR="007F6622">
              <w:rPr>
                <w:sz w:val="20"/>
                <w:szCs w:val="20"/>
              </w:rPr>
              <w:fldChar w:fldCharType="begin">
                <w:fldData xml:space="preserve">PEVuZE5vdGU+PENpdGU+PEF1dGhvcj5BZ29yYXN0b3M8L0F1dGhvcj48WWVhcj4yMDE0PC9ZZWFy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=
</w:fldData>
              </w:fldChar>
            </w:r>
            <w:r w:rsidR="007F6622">
              <w:rPr>
                <w:sz w:val="20"/>
                <w:szCs w:val="20"/>
              </w:rPr>
              <w:instrText xml:space="preserve"> ADDIN EN.CITE </w:instrText>
            </w:r>
            <w:r w:rsidR="007F6622">
              <w:rPr>
                <w:sz w:val="20"/>
                <w:szCs w:val="20"/>
              </w:rPr>
              <w:fldChar w:fldCharType="begin">
                <w:fldData xml:space="preserve">PEVuZE5vdGU+PENpdGU+PEF1dGhvcj5BZ29yYXN0b3M8L0F1dGhvcj48WWVhcj4yMDE0PC9ZZWFy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=
</w:fldData>
              </w:fldChar>
            </w:r>
            <w:r w:rsidR="007F6622">
              <w:rPr>
                <w:sz w:val="20"/>
                <w:szCs w:val="20"/>
              </w:rPr>
              <w:instrText xml:space="preserve"> ADDIN EN.CITE.DATA </w:instrText>
            </w:r>
            <w:r w:rsidR="007F6622">
              <w:rPr>
                <w:sz w:val="20"/>
                <w:szCs w:val="20"/>
              </w:rPr>
            </w:r>
            <w:r w:rsidR="007F6622">
              <w:rPr>
                <w:sz w:val="20"/>
                <w:szCs w:val="20"/>
              </w:rPr>
              <w:fldChar w:fldCharType="end"/>
            </w:r>
            <w:r w:rsidR="007F6622">
              <w:rPr>
                <w:sz w:val="20"/>
                <w:szCs w:val="20"/>
              </w:rPr>
            </w:r>
            <w:r w:rsidR="007F6622">
              <w:rPr>
                <w:sz w:val="20"/>
                <w:szCs w:val="20"/>
              </w:rPr>
              <w:fldChar w:fldCharType="separate"/>
            </w:r>
            <w:r w:rsidR="007F6622">
              <w:rPr>
                <w:noProof/>
                <w:sz w:val="20"/>
                <w:szCs w:val="20"/>
              </w:rPr>
              <w:t>[1]</w:t>
            </w:r>
            <w:r w:rsidR="007F6622">
              <w:rPr>
                <w:sz w:val="20"/>
                <w:szCs w:val="20"/>
              </w:rPr>
              <w:fldChar w:fldCharType="end"/>
            </w:r>
          </w:p>
          <w:p w14:paraId="7E81CF0F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1,254 </w:t>
            </w:r>
          </w:p>
          <w:p w14:paraId="54F1714D" w14:textId="77777777" w:rsidR="0043200A" w:rsidRPr="001F47C4" w:rsidRDefault="0043200A" w:rsidP="00EC7B34">
            <w:pPr>
              <w:rPr>
                <w:sz w:val="20"/>
                <w:szCs w:val="20"/>
              </w:rPr>
            </w:pPr>
          </w:p>
          <w:p w14:paraId="4D9484BE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ever-deployed, young male Marines participating in the Marine Resiliency Study  </w:t>
            </w:r>
          </w:p>
        </w:tc>
        <w:tc>
          <w:tcPr>
            <w:tcW w:w="2070" w:type="dxa"/>
          </w:tcPr>
          <w:p w14:paraId="55B54AD5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008-2012</w:t>
            </w:r>
          </w:p>
          <w:p w14:paraId="2704B71B" w14:textId="77777777" w:rsidR="0043200A" w:rsidRPr="001F47C4" w:rsidRDefault="0043200A" w:rsidP="00EC7B34">
            <w:pPr>
              <w:rPr>
                <w:sz w:val="20"/>
                <w:szCs w:val="20"/>
              </w:rPr>
            </w:pPr>
          </w:p>
          <w:p w14:paraId="7AF14598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1.5 years (2.4)</w:t>
            </w:r>
          </w:p>
          <w:p w14:paraId="1507E0AB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0% </w:t>
            </w:r>
            <w:r>
              <w:rPr>
                <w:sz w:val="20"/>
                <w:szCs w:val="20"/>
              </w:rPr>
              <w:t>female</w:t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6A42AAC1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83.8% </w:t>
            </w:r>
            <w:r w:rsidR="006E4C40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 xml:space="preserve">hite </w:t>
            </w:r>
          </w:p>
          <w:p w14:paraId="1A9D9584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2A7DB5E8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33B84DAA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Summary CM score based on the following:</w:t>
            </w:r>
          </w:p>
          <w:p w14:paraId="40883811" w14:textId="77777777" w:rsidR="0043200A" w:rsidRPr="001F47C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44DBBEB0" w14:textId="77777777" w:rsidR="0043200A" w:rsidRPr="001F47C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3D2F4FF6" w14:textId="77777777" w:rsidR="0043200A" w:rsidRPr="001F47C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5B1B6B07" w14:textId="77777777" w:rsidR="0043200A" w:rsidRPr="001F47C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neglect</w:t>
            </w:r>
          </w:p>
          <w:p w14:paraId="45E5E381" w14:textId="77777777" w:rsidR="0043200A" w:rsidRPr="001F47C4" w:rsidRDefault="0043200A" w:rsidP="0043200A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Physical neglect </w:t>
            </w:r>
          </w:p>
        </w:tc>
        <w:tc>
          <w:tcPr>
            <w:tcW w:w="1620" w:type="dxa"/>
          </w:tcPr>
          <w:p w14:paraId="1F559E49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urrent tobacco use status</w:t>
            </w:r>
          </w:p>
        </w:tc>
        <w:tc>
          <w:tcPr>
            <w:tcW w:w="3685" w:type="dxa"/>
          </w:tcPr>
          <w:p w14:paraId="32A628DE" w14:textId="77777777" w:rsidR="0043200A" w:rsidRPr="001F47C4" w:rsidRDefault="0043200A" w:rsidP="00EC7B34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o significant associations found in adjusted models.</w:t>
            </w:r>
          </w:p>
        </w:tc>
      </w:tr>
      <w:tr w:rsidR="007F6622" w:rsidRPr="001F47C4" w14:paraId="67FB053A" w14:textId="77777777" w:rsidTr="0043200A">
        <w:tc>
          <w:tcPr>
            <w:tcW w:w="2245" w:type="dxa"/>
          </w:tcPr>
          <w:p w14:paraId="1927140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t>Allem</w:t>
            </w:r>
            <w:proofErr w:type="spellEnd"/>
            <w:r w:rsidRPr="001F47C4">
              <w:rPr>
                <w:sz w:val="20"/>
                <w:szCs w:val="20"/>
              </w:rPr>
              <w:t xml:space="preserve"> (2015)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bGxlbTwvQXV0aG9yPjxZZWFyPjIwMTU8L1llYXI+PFJl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bGxlbTwvQXV0aG9yPjxZZWFyPjIwMTU8L1llYXI+PFJl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>
              <w:rPr>
                <w:sz w:val="20"/>
                <w:szCs w:val="20"/>
              </w:rPr>
              <w:fldChar w:fldCharType="end"/>
            </w:r>
          </w:p>
          <w:p w14:paraId="0B38B92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1420 </w:t>
            </w:r>
          </w:p>
          <w:p w14:paraId="1A22ACE9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3F50278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Young Hispanic adults in Southern California participating in Project RED study </w:t>
            </w:r>
          </w:p>
        </w:tc>
        <w:tc>
          <w:tcPr>
            <w:tcW w:w="2070" w:type="dxa"/>
          </w:tcPr>
          <w:p w14:paraId="010971C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2012-2013 </w:t>
            </w:r>
          </w:p>
          <w:p w14:paraId="625EFCA4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710F0A8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2.6 year (0.02)</w:t>
            </w:r>
          </w:p>
          <w:p w14:paraId="6912BD8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9</w:t>
            </w:r>
            <w:r w:rsidRPr="001F47C4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0EFD7C4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H</w:t>
            </w:r>
            <w:r w:rsidRPr="001F47C4">
              <w:rPr>
                <w:sz w:val="20"/>
                <w:szCs w:val="20"/>
              </w:rPr>
              <w:t>ispanic</w:t>
            </w:r>
          </w:p>
          <w:p w14:paraId="2D944A10" w14:textId="77777777" w:rsidR="007F6622" w:rsidRPr="001F47C4" w:rsidRDefault="007F6622" w:rsidP="007F6622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2CEA251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2D9E0F64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Summary adversity score and individual exposure to the following variables:</w:t>
            </w:r>
          </w:p>
          <w:p w14:paraId="23C14AF8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erbal abuse</w:t>
            </w:r>
          </w:p>
          <w:p w14:paraId="4965C530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604AAC03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2BB5C64F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Battered mother</w:t>
            </w:r>
          </w:p>
          <w:p w14:paraId="778588A8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58D88B91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066F214E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  <w:p w14:paraId="705D68D4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Parental separation or divorce </w:t>
            </w:r>
          </w:p>
        </w:tc>
        <w:tc>
          <w:tcPr>
            <w:tcW w:w="1620" w:type="dxa"/>
          </w:tcPr>
          <w:p w14:paraId="4A8B6F6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st-month cigarette use</w:t>
            </w:r>
          </w:p>
        </w:tc>
        <w:tc>
          <w:tcPr>
            <w:tcW w:w="3685" w:type="dxa"/>
          </w:tcPr>
          <w:p w14:paraId="0DAE10AF" w14:textId="730BE456" w:rsidR="0070791E" w:rsidRDefault="0070791E" w:rsidP="0070791E">
            <w:pPr>
              <w:rPr>
                <w:sz w:val="20"/>
                <w:szCs w:val="20"/>
              </w:rPr>
            </w:pPr>
            <w:r w:rsidRPr="00756663">
              <w:rPr>
                <w:sz w:val="20"/>
                <w:szCs w:val="20"/>
                <w:u w:val="single"/>
              </w:rPr>
              <w:t>ACE score</w:t>
            </w:r>
            <w:r w:rsidRPr="007532B2">
              <w:rPr>
                <w:sz w:val="20"/>
                <w:szCs w:val="20"/>
              </w:rPr>
              <w:t xml:space="preserve"> was associated with</w:t>
            </w:r>
            <w:r>
              <w:rPr>
                <w:sz w:val="20"/>
                <w:szCs w:val="20"/>
              </w:rPr>
              <w:t xml:space="preserve"> % cigarette smoking (OR=1.22, 95% CI: </w:t>
            </w:r>
            <w:r w:rsidRPr="00F31481">
              <w:rPr>
                <w:sz w:val="20"/>
                <w:szCs w:val="20"/>
              </w:rPr>
              <w:t>11, 35).</w:t>
            </w:r>
            <w:r w:rsidRPr="007532B2">
              <w:rPr>
                <w:sz w:val="20"/>
                <w:szCs w:val="20"/>
              </w:rPr>
              <w:t xml:space="preserve"> </w:t>
            </w:r>
          </w:p>
          <w:p w14:paraId="69C2C2BE" w14:textId="77777777" w:rsidR="0070791E" w:rsidRPr="007532B2" w:rsidRDefault="0070791E" w:rsidP="0070791E">
            <w:pPr>
              <w:rPr>
                <w:sz w:val="20"/>
                <w:szCs w:val="20"/>
              </w:rPr>
            </w:pPr>
          </w:p>
          <w:p w14:paraId="6FB5E390" w14:textId="77777777" w:rsidR="0070791E" w:rsidRPr="00F31481" w:rsidRDefault="0070791E" w:rsidP="0070791E">
            <w:pPr>
              <w:rPr>
                <w:sz w:val="20"/>
                <w:szCs w:val="20"/>
              </w:rPr>
            </w:pPr>
            <w:r w:rsidRPr="00F31481">
              <w:rPr>
                <w:sz w:val="20"/>
                <w:szCs w:val="20"/>
                <w:u w:val="single"/>
              </w:rPr>
              <w:t>Verbal abuse</w:t>
            </w:r>
            <w:r w:rsidRPr="00F31481">
              <w:rPr>
                <w:sz w:val="20"/>
                <w:szCs w:val="20"/>
              </w:rPr>
              <w:t xml:space="preserve">, </w:t>
            </w:r>
            <w:r w:rsidRPr="00F31481">
              <w:rPr>
                <w:sz w:val="20"/>
                <w:szCs w:val="20"/>
                <w:u w:val="single"/>
              </w:rPr>
              <w:t>Household substance abuse</w:t>
            </w:r>
            <w:r w:rsidRPr="00F31481">
              <w:rPr>
                <w:sz w:val="20"/>
                <w:szCs w:val="20"/>
              </w:rPr>
              <w:t xml:space="preserve">, </w:t>
            </w:r>
            <w:r w:rsidRPr="00F31481">
              <w:rPr>
                <w:sz w:val="20"/>
                <w:szCs w:val="20"/>
                <w:u w:val="single"/>
              </w:rPr>
              <w:t>Household mental illness</w:t>
            </w:r>
            <w:r w:rsidRPr="00F31481">
              <w:rPr>
                <w:sz w:val="20"/>
                <w:szCs w:val="20"/>
              </w:rPr>
              <w:t xml:space="preserve">, </w:t>
            </w:r>
            <w:r w:rsidRPr="00F31481">
              <w:rPr>
                <w:sz w:val="20"/>
                <w:szCs w:val="20"/>
                <w:u w:val="single"/>
              </w:rPr>
              <w:t>Parental separation or divorce</w:t>
            </w:r>
            <w:r w:rsidRPr="00F31481">
              <w:rPr>
                <w:sz w:val="20"/>
                <w:szCs w:val="20"/>
              </w:rPr>
              <w:t xml:space="preserve"> was associated with cigarette smoking.</w:t>
            </w:r>
            <w:r>
              <w:rPr>
                <w:sz w:val="20"/>
                <w:szCs w:val="20"/>
              </w:rPr>
              <w:t xml:space="preserve"> ORs not reported. </w:t>
            </w:r>
          </w:p>
          <w:p w14:paraId="623D628F" w14:textId="0704A71A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</w:tr>
      <w:tr w:rsidR="007F6622" w:rsidRPr="001F47C4" w14:paraId="5049BA4B" w14:textId="77777777" w:rsidTr="0043200A">
        <w:tc>
          <w:tcPr>
            <w:tcW w:w="2245" w:type="dxa"/>
          </w:tcPr>
          <w:p w14:paraId="240476E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 xml:space="preserve">Bertone-Johnson (2012) 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ZXJ0b25lLUpvaG5zb248L0F1dGhvcj48WWVhcj4yMDEy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ZXJ0b25lLUpvaG5zb248L0F1dGhvcj48WWVhcj4yMDEy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61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5A519CC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702</w:t>
            </w:r>
          </w:p>
          <w:p w14:paraId="07F7A47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26CD82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urses’ Health Study II </w:t>
            </w:r>
          </w:p>
          <w:p w14:paraId="64ACF3C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</w:tcPr>
          <w:p w14:paraId="5A103E07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989 (baseline); 1996-1999 (blood sample);</w:t>
            </w:r>
          </w:p>
          <w:p w14:paraId="3C28899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001 (violence questions asked)</w:t>
            </w:r>
          </w:p>
          <w:p w14:paraId="7A33CAD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FF9512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48.9 years </w:t>
            </w:r>
          </w:p>
          <w:p w14:paraId="0AAC18A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(SD not reported)</w:t>
            </w:r>
          </w:p>
          <w:p w14:paraId="073B327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100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 xml:space="preserve">emale </w:t>
            </w:r>
          </w:p>
          <w:p w14:paraId="050C9B2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&gt;90% </w:t>
            </w:r>
            <w:r w:rsidR="006E4C40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  <w:p w14:paraId="4FA84A4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63596D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F-tests</w:t>
            </w:r>
          </w:p>
        </w:tc>
        <w:tc>
          <w:tcPr>
            <w:tcW w:w="2610" w:type="dxa"/>
          </w:tcPr>
          <w:p w14:paraId="50E7F61E" w14:textId="77777777" w:rsidR="007F6622" w:rsidRPr="009F489F" w:rsidRDefault="007F6622" w:rsidP="007F6622">
            <w:pPr>
              <w:rPr>
                <w:sz w:val="20"/>
                <w:szCs w:val="20"/>
              </w:rPr>
            </w:pPr>
            <w:r w:rsidRPr="009F489F">
              <w:rPr>
                <w:sz w:val="20"/>
                <w:szCs w:val="20"/>
              </w:rPr>
              <w:t xml:space="preserve">Summary abuse score and severity of individual exposure to the following variables: </w:t>
            </w:r>
          </w:p>
          <w:p w14:paraId="6DD9B217" w14:textId="77777777" w:rsidR="007F6622" w:rsidRPr="005A727B" w:rsidRDefault="007F6622" w:rsidP="007F6622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PA</w:t>
            </w:r>
            <w:r w:rsidRPr="005A727B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before age 11 years</w:t>
            </w:r>
            <w:r w:rsidRPr="005A727B">
              <w:rPr>
                <w:sz w:val="20"/>
                <w:szCs w:val="20"/>
              </w:rPr>
              <w:t>)</w:t>
            </w:r>
          </w:p>
          <w:p w14:paraId="53920A59" w14:textId="77777777" w:rsidR="007F6622" w:rsidRDefault="007F6622" w:rsidP="007F6622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SA</w:t>
            </w:r>
            <w:r w:rsidRPr="004D578B">
              <w:rPr>
                <w:sz w:val="20"/>
                <w:szCs w:val="20"/>
              </w:rPr>
              <w:t xml:space="preserve">  (</w:t>
            </w:r>
            <w:r>
              <w:rPr>
                <w:sz w:val="20"/>
                <w:szCs w:val="20"/>
              </w:rPr>
              <w:t>before age 11 years</w:t>
            </w:r>
            <w:r w:rsidRPr="004D578B">
              <w:rPr>
                <w:sz w:val="20"/>
                <w:szCs w:val="20"/>
              </w:rPr>
              <w:t>)</w:t>
            </w:r>
          </w:p>
          <w:p w14:paraId="24A3EB0D" w14:textId="77777777" w:rsidR="007F6622" w:rsidRDefault="007F6622" w:rsidP="007F6622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olescent physical abuse (ages 11-17 years)</w:t>
            </w:r>
          </w:p>
          <w:p w14:paraId="3F7D08B8" w14:textId="77777777" w:rsidR="007F6622" w:rsidRPr="004D578B" w:rsidRDefault="007F6622" w:rsidP="007F6622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olescent sexual abuse (ages 11-17 years)</w:t>
            </w:r>
          </w:p>
          <w:p w14:paraId="3AC4611F" w14:textId="77777777" w:rsidR="007F6622" w:rsidRPr="001F47C4" w:rsidRDefault="007F6622" w:rsidP="007F6622">
            <w:pPr>
              <w:pStyle w:val="ListParagraph"/>
              <w:ind w:left="0"/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</w:tcPr>
          <w:p w14:paraId="1ACEB9C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urrent smoking status </w:t>
            </w:r>
          </w:p>
          <w:p w14:paraId="07B9E72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685" w:type="dxa"/>
          </w:tcPr>
          <w:p w14:paraId="01E49CA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  <w:u w:val="single"/>
              </w:rPr>
              <w:t>Physical abus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smoking:</w:t>
            </w:r>
          </w:p>
          <w:p w14:paraId="3A5B81D3" w14:textId="48E102D9" w:rsidR="007F6622" w:rsidRPr="001F47C4" w:rsidRDefault="007F6622" w:rsidP="007F6622">
            <w:pPr>
              <w:pStyle w:val="ListParagraph"/>
              <w:numPr>
                <w:ilvl w:val="0"/>
                <w:numId w:val="152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30.8% smoked among those who experienced none, 36.6% smoked among those who experienced mild </w:t>
            </w:r>
            <w:r w:rsidR="00890F6E">
              <w:rPr>
                <w:color w:val="000000"/>
                <w:sz w:val="20"/>
                <w:szCs w:val="20"/>
              </w:rPr>
              <w:t>C</w:t>
            </w:r>
            <w:r w:rsidRPr="001F47C4">
              <w:rPr>
                <w:color w:val="000000"/>
                <w:sz w:val="20"/>
                <w:szCs w:val="20"/>
              </w:rPr>
              <w:t xml:space="preserve">PA, 45.8% among those who experienced moderate </w:t>
            </w:r>
            <w:r w:rsidR="00890F6E">
              <w:rPr>
                <w:color w:val="000000"/>
                <w:sz w:val="20"/>
                <w:szCs w:val="20"/>
              </w:rPr>
              <w:t>C</w:t>
            </w:r>
            <w:r w:rsidRPr="001F47C4">
              <w:rPr>
                <w:color w:val="000000"/>
                <w:sz w:val="20"/>
                <w:szCs w:val="20"/>
              </w:rPr>
              <w:t xml:space="preserve">PA, 53.3% among those who experienced severe </w:t>
            </w:r>
            <w:r w:rsidR="00890F6E">
              <w:rPr>
                <w:color w:val="000000"/>
                <w:sz w:val="20"/>
                <w:szCs w:val="20"/>
              </w:rPr>
              <w:t>C</w:t>
            </w:r>
            <w:r w:rsidRPr="001F47C4">
              <w:rPr>
                <w:color w:val="000000"/>
                <w:sz w:val="20"/>
                <w:szCs w:val="20"/>
              </w:rPr>
              <w:t>PA (</w:t>
            </w:r>
            <w:r w:rsidRPr="001F47C4">
              <w:rPr>
                <w:i/>
                <w:color w:val="000000"/>
                <w:sz w:val="20"/>
                <w:szCs w:val="20"/>
              </w:rPr>
              <w:t xml:space="preserve">p </w:t>
            </w:r>
            <w:r w:rsidRPr="001F47C4">
              <w:rPr>
                <w:color w:val="000000"/>
                <w:sz w:val="20"/>
                <w:szCs w:val="20"/>
              </w:rPr>
              <w:t xml:space="preserve">= .0003)  </w:t>
            </w:r>
          </w:p>
          <w:p w14:paraId="6390417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Sexual abus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smoking:</w:t>
            </w:r>
          </w:p>
          <w:p w14:paraId="302D2DFB" w14:textId="77777777" w:rsidR="007F6622" w:rsidRPr="001F47C4" w:rsidRDefault="007F6622" w:rsidP="007F6622">
            <w:pPr>
              <w:pStyle w:val="ListParagraph"/>
              <w:numPr>
                <w:ilvl w:val="0"/>
                <w:numId w:val="152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5.2% smoked among those who experienced none, 39.8% among those who experienced touch only, 54.2% among those who experienced forced sex (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= .01)</w:t>
            </w:r>
          </w:p>
        </w:tc>
      </w:tr>
      <w:tr w:rsidR="007F6622" w:rsidRPr="001F47C4" w14:paraId="0C455867" w14:textId="77777777" w:rsidTr="0043200A">
        <w:tc>
          <w:tcPr>
            <w:tcW w:w="2245" w:type="dxa"/>
          </w:tcPr>
          <w:p w14:paraId="377CAD5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Brown (2010)</w:t>
            </w:r>
            <w:r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Brown&lt;/Author&gt;&lt;Year&gt;2010&lt;/Year&gt;&lt;RecNum&gt;188&lt;/RecNum&gt;&lt;DisplayText&gt;[129]&lt;/DisplayText&gt;&lt;record&gt;&lt;rec-number&gt;188&lt;/rec-number&gt;&lt;foreign-keys&gt;&lt;key app="EN" db-id="p2wsz9rdmz90w8evpvmx9txyefzeatevvrxx" timestamp="1477508768"&gt;188&lt;/key&gt;&lt;key app="ENWeb" db-id=""&gt;0&lt;/key&gt;&lt;/foreign-keys&gt;&lt;ref-type name="Journal Article"&gt;17&lt;/ref-type&gt;&lt;contributors&gt;&lt;authors&gt;&lt;author&gt;Brown, D. W.&lt;/author&gt;&lt;author&gt;Anda, R. F.&lt;/author&gt;&lt;author&gt;Felitti, V. J.&lt;/author&gt;&lt;author&gt;Edwards, V. J.&lt;/author&gt;&lt;author&gt;Malarcher, A. M.&lt;/author&gt;&lt;author&gt;Croft, J. B.&lt;/author&gt;&lt;author&gt;Giles, W. H.&lt;/author&gt;&lt;/authors&gt;&lt;/contributors&gt;&lt;auth-address&gt;Centers for Disease Control and Prevention, Atlanta, Georgia, USA. dbrown6@cdc.gov&lt;/auth-address&gt;&lt;titles&gt;&lt;title&gt;Adverse childhood experiences are associated with the risk of lung cancer: a prospective cohort study&lt;/title&gt;&lt;secondary-title&gt;BMC Public Health&lt;/secondary-title&gt;&lt;/titles&gt;&lt;periodical&gt;&lt;full-title&gt;BMC Public Health&lt;/full-title&gt;&lt;/periodical&gt;&lt;pages&gt;20&lt;/pages&gt;&lt;volume&gt;10&lt;/volume&gt;&lt;keywords&gt;&lt;keyword&gt;Adult&lt;/keyword&gt;&lt;keyword&gt;Child&lt;/keyword&gt;&lt;keyword&gt;Cohort Studies&lt;/keyword&gt;&lt;keyword&gt;Data Collection&lt;/keyword&gt;&lt;keyword&gt;Disease Susceptibility&lt;/keyword&gt;&lt;keyword&gt;Domestic Violence&lt;/keyword&gt;&lt;keyword&gt;Follow-Up Studies&lt;/keyword&gt;&lt;keyword&gt;Hospitalization/statistics &amp;amp; numerical data&lt;/keyword&gt;&lt;keyword&gt;Humans&lt;/keyword&gt;&lt;keyword&gt;*Life Change Events&lt;/keyword&gt;&lt;keyword&gt;Lung Neoplasms/*epidemiology/mortality&lt;/keyword&gt;&lt;keyword&gt;Prospective Studies&lt;/keyword&gt;&lt;keyword&gt;Risk Factors&lt;/keyword&gt;&lt;keyword&gt;Smoking/epidemiology/*psychology&lt;/keyword&gt;&lt;keyword&gt;Stress, Psychological/*complications&lt;/keyword&gt;&lt;/keywords&gt;&lt;dates&gt;&lt;year&gt;2010&lt;/year&gt;&lt;pub-dates&gt;&lt;date&gt;Jan 19&lt;/date&gt;&lt;/pub-dates&gt;&lt;/dates&gt;&lt;isbn&gt;1471-2458 (Electronic)&amp;#xD;1471-2458 (Linking)&lt;/isbn&gt;&lt;accession-num&gt;20085623&lt;/accession-num&gt;&lt;urls&gt;&lt;related-urls&gt;&lt;url&gt;http://www.ncbi.nlm.nih.gov/pubmed/20085623&lt;/url&gt;&lt;/related-urls&gt;&lt;/urls&gt;&lt;custom2&gt;PMC2826284&lt;/custom2&gt;&lt;electronic-resource-num&gt;10.1186/1471-2458-10-20&lt;/electronic-resource-num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29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45135B4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17,337</w:t>
            </w:r>
          </w:p>
          <w:p w14:paraId="12A220E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0D5949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ACE Study, Waves 1 &amp; 2</w:t>
            </w:r>
          </w:p>
        </w:tc>
        <w:tc>
          <w:tcPr>
            <w:tcW w:w="2070" w:type="dxa"/>
          </w:tcPr>
          <w:p w14:paraId="4CB227B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95-1997</w:t>
            </w:r>
          </w:p>
          <w:p w14:paraId="69A98C0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86E3433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Mean age and SD not reported </w:t>
            </w:r>
          </w:p>
          <w:p w14:paraId="26D556D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F47C4">
              <w:rPr>
                <w:color w:val="000000"/>
                <w:sz w:val="20"/>
                <w:szCs w:val="20"/>
              </w:rPr>
              <w:t>9.9% 18-34 years</w:t>
            </w:r>
          </w:p>
          <w:p w14:paraId="6170D5B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25.9% 35-49 years </w:t>
            </w:r>
          </w:p>
          <w:p w14:paraId="40C47B8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1.9% 50-64 years</w:t>
            </w:r>
          </w:p>
          <w:p w14:paraId="4CC3583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1.4% 65-74 years</w:t>
            </w:r>
          </w:p>
          <w:p w14:paraId="7D1BE09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0.8% 75+</w:t>
            </w:r>
            <w:r>
              <w:rPr>
                <w:color w:val="000000"/>
                <w:sz w:val="20"/>
                <w:szCs w:val="20"/>
              </w:rPr>
              <w:t xml:space="preserve"> years</w:t>
            </w:r>
            <w:r w:rsidRPr="001F47C4">
              <w:rPr>
                <w:color w:val="000000"/>
                <w:sz w:val="20"/>
                <w:szCs w:val="20"/>
              </w:rPr>
              <w:t>)</w:t>
            </w:r>
          </w:p>
          <w:p w14:paraId="3184CE7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4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4EF06BA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75% </w:t>
            </w:r>
            <w:r w:rsidR="006E4C40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</w:tc>
        <w:tc>
          <w:tcPr>
            <w:tcW w:w="1440" w:type="dxa"/>
          </w:tcPr>
          <w:p w14:paraId="785E3AF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ultivariable adjusted logistic regression</w:t>
            </w:r>
          </w:p>
          <w:p w14:paraId="5208B4A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</w:tcPr>
          <w:p w14:paraId="33082B7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based on the following:</w:t>
            </w:r>
          </w:p>
          <w:p w14:paraId="5B77325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06D223F9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46BAB31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0374621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iolence against mother</w:t>
            </w:r>
          </w:p>
          <w:p w14:paraId="22E35702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068DB4F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0564BF1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divorce</w:t>
            </w:r>
          </w:p>
          <w:p w14:paraId="05031718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  <w:p w14:paraId="6299A95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</w:tcPr>
          <w:p w14:paraId="3C035716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iCs/>
                <w:sz w:val="20"/>
                <w:szCs w:val="20"/>
              </w:rPr>
              <w:t>Early smoking initiation</w:t>
            </w:r>
            <w:r w:rsidRPr="001F47C4">
              <w:rPr>
                <w:sz w:val="20"/>
                <w:szCs w:val="20"/>
              </w:rPr>
              <w:t> </w:t>
            </w:r>
          </w:p>
          <w:p w14:paraId="6730BBF5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ifetime smoking status</w:t>
            </w:r>
          </w:p>
          <w:p w14:paraId="53A7A575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urrent smoking status</w:t>
            </w:r>
          </w:p>
          <w:p w14:paraId="61835238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sz w:val="20"/>
                <w:szCs w:val="20"/>
              </w:rPr>
            </w:pPr>
            <w:r w:rsidRPr="001F47C4">
              <w:rPr>
                <w:iCs/>
                <w:sz w:val="20"/>
                <w:szCs w:val="20"/>
              </w:rPr>
              <w:t>Frequency of smoking</w:t>
            </w:r>
            <w:r w:rsidRPr="001F47C4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</w:p>
        </w:tc>
        <w:tc>
          <w:tcPr>
            <w:tcW w:w="3685" w:type="dxa"/>
          </w:tcPr>
          <w:p w14:paraId="05F60A9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ompared to 0 ACEs: </w:t>
            </w:r>
          </w:p>
          <w:p w14:paraId="4B00C09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associated with being a current smoker: </w:t>
            </w:r>
          </w:p>
          <w:p w14:paraId="76E9E946" w14:textId="77777777" w:rsidR="007F6622" w:rsidRPr="001F47C4" w:rsidRDefault="007F6622" w:rsidP="007F6622">
            <w:pPr>
              <w:pStyle w:val="ListParagraph"/>
              <w:numPr>
                <w:ilvl w:val="0"/>
                <w:numId w:val="15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OR = 1.28, 95% CI [1.09, 1.52])</w:t>
            </w:r>
          </w:p>
          <w:p w14:paraId="06A72303" w14:textId="77777777" w:rsidR="007F6622" w:rsidRPr="001F47C4" w:rsidRDefault="007F6622" w:rsidP="007F6622">
            <w:pPr>
              <w:pStyle w:val="ListParagraph"/>
              <w:numPr>
                <w:ilvl w:val="0"/>
                <w:numId w:val="15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 ACEs (OR = 1.60, 95% CI [1.33, 1.93])</w:t>
            </w:r>
          </w:p>
          <w:p w14:paraId="54F6D1E0" w14:textId="77777777" w:rsidR="007F6622" w:rsidRPr="001F47C4" w:rsidRDefault="007F6622" w:rsidP="007F6622">
            <w:pPr>
              <w:pStyle w:val="ListParagraph"/>
              <w:numPr>
                <w:ilvl w:val="0"/>
                <w:numId w:val="15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/5 ACEs (OR = 1.78, 95% CI [1.49, 2.13])</w:t>
            </w:r>
          </w:p>
          <w:p w14:paraId="1BDE6986" w14:textId="77777777" w:rsidR="007F6622" w:rsidRPr="001F47C4" w:rsidRDefault="007F6622" w:rsidP="007F6622">
            <w:pPr>
              <w:pStyle w:val="ListParagraph"/>
              <w:numPr>
                <w:ilvl w:val="0"/>
                <w:numId w:val="15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+ ACEs (OR = 2.08, 95% CI [1.59, 2.72])  </w:t>
            </w:r>
          </w:p>
          <w:p w14:paraId="3E8309C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associated with being a </w:t>
            </w:r>
          </w:p>
          <w:p w14:paraId="441AF7C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heavy smoker: </w:t>
            </w:r>
          </w:p>
          <w:p w14:paraId="59A14B83" w14:textId="77777777" w:rsidR="007F6622" w:rsidRPr="001F47C4" w:rsidRDefault="007F6622" w:rsidP="007F6622">
            <w:pPr>
              <w:pStyle w:val="ListParagraph"/>
              <w:numPr>
                <w:ilvl w:val="0"/>
                <w:numId w:val="15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OR = 1.38, 95% CI [1.06, 1.80])</w:t>
            </w:r>
          </w:p>
          <w:p w14:paraId="1BDACAD7" w14:textId="77777777" w:rsidR="007F6622" w:rsidRPr="001F47C4" w:rsidRDefault="007F6622" w:rsidP="007F6622">
            <w:pPr>
              <w:pStyle w:val="ListParagraph"/>
              <w:numPr>
                <w:ilvl w:val="0"/>
                <w:numId w:val="15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 ACEs (OR = 2.05, 95% CI [1.55, 2.72])</w:t>
            </w:r>
          </w:p>
          <w:p w14:paraId="33A46350" w14:textId="77777777" w:rsidR="007F6622" w:rsidRPr="001F47C4" w:rsidRDefault="007F6622" w:rsidP="007F6622">
            <w:pPr>
              <w:pStyle w:val="ListParagraph"/>
              <w:numPr>
                <w:ilvl w:val="0"/>
                <w:numId w:val="15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/5 ACEs (OR = 2.39, 95% CI [1.83, 3.13])</w:t>
            </w:r>
          </w:p>
          <w:p w14:paraId="4482B94C" w14:textId="77777777" w:rsidR="007F6622" w:rsidRPr="001F47C4" w:rsidRDefault="007F6622" w:rsidP="007F6622">
            <w:pPr>
              <w:pStyle w:val="ListParagraph"/>
              <w:numPr>
                <w:ilvl w:val="0"/>
                <w:numId w:val="15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6+ ACEs (OR = 2.46, 95% CI [1.63, 3.71])</w:t>
            </w:r>
          </w:p>
          <w:p w14:paraId="660B6C2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lastRenderedPageBreak/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associated with ever smoked: </w:t>
            </w:r>
          </w:p>
          <w:p w14:paraId="5F410250" w14:textId="77777777" w:rsidR="007F6622" w:rsidRPr="001F47C4" w:rsidRDefault="007F6622" w:rsidP="007F6622">
            <w:pPr>
              <w:pStyle w:val="ListParagraph"/>
              <w:numPr>
                <w:ilvl w:val="0"/>
                <w:numId w:val="155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 ACE (OR = 1.29, 95% CI [1.19, 1.40])</w:t>
            </w:r>
          </w:p>
          <w:p w14:paraId="5C02915A" w14:textId="77777777" w:rsidR="007F6622" w:rsidRPr="001F47C4" w:rsidRDefault="007F6622" w:rsidP="007F6622">
            <w:pPr>
              <w:pStyle w:val="ListParagraph"/>
              <w:numPr>
                <w:ilvl w:val="0"/>
                <w:numId w:val="155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OR = 1.62, 95% CI [1.47, 1.78])</w:t>
            </w:r>
          </w:p>
          <w:p w14:paraId="698EFED0" w14:textId="77777777" w:rsidR="007F6622" w:rsidRPr="001F47C4" w:rsidRDefault="007F6622" w:rsidP="007F6622">
            <w:pPr>
              <w:pStyle w:val="ListParagraph"/>
              <w:numPr>
                <w:ilvl w:val="0"/>
                <w:numId w:val="155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 ACEs (OR = 1.91, 95% CI [1.70, 2.14])</w:t>
            </w:r>
          </w:p>
          <w:p w14:paraId="2DD25897" w14:textId="77777777" w:rsidR="007F6622" w:rsidRPr="001F47C4" w:rsidRDefault="007F6622" w:rsidP="007F6622">
            <w:pPr>
              <w:pStyle w:val="ListParagraph"/>
              <w:numPr>
                <w:ilvl w:val="0"/>
                <w:numId w:val="155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/5 ACEs (OR = 2.44, 95% CI [2.17, 2.74])</w:t>
            </w:r>
          </w:p>
          <w:p w14:paraId="799D6953" w14:textId="77777777" w:rsidR="007F6622" w:rsidRPr="001F47C4" w:rsidRDefault="007F6622" w:rsidP="007F6622">
            <w:pPr>
              <w:pStyle w:val="ListParagraph"/>
              <w:numPr>
                <w:ilvl w:val="0"/>
                <w:numId w:val="155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6+ ACEs (OR = 3.27, 95% CI [2.67, 4.01])</w:t>
            </w:r>
          </w:p>
          <w:p w14:paraId="26DE988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associated with early smoking initiation: </w:t>
            </w:r>
          </w:p>
          <w:p w14:paraId="448D5060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 ACE (OR = 1.53, 95% CI: [1.26, 1.87])</w:t>
            </w:r>
          </w:p>
          <w:p w14:paraId="7C513F99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OR = 1.88, 95% CI [1.51, 2.32])</w:t>
            </w:r>
          </w:p>
          <w:p w14:paraId="5401D0C9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 ACEs (OR = 2.69, 95% CI [2.14, 3.39])</w:t>
            </w:r>
          </w:p>
          <w:p w14:paraId="64B380C4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/5 ACEs (OR = 3.55, 95% CI [2.85, 4.42])</w:t>
            </w:r>
          </w:p>
          <w:p w14:paraId="555FBF8F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+ ACEs (OR = 7.06, 95% CI [5.27, 9.45]) </w:t>
            </w:r>
          </w:p>
          <w:p w14:paraId="5544C16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associated with smoking initiation after age 18 years:</w:t>
            </w:r>
          </w:p>
          <w:p w14:paraId="49BCF1FF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 ACE (OR = 1.15, 95% CI [1.04, 1.28])</w:t>
            </w:r>
          </w:p>
          <w:p w14:paraId="709CB274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OR = 1.32, 95% CI [1.17, 1.50])</w:t>
            </w:r>
          </w:p>
          <w:p w14:paraId="4676FEC8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 ACEs (OR = 1.56, 95% CI [1.34, 1.81])</w:t>
            </w:r>
          </w:p>
          <w:p w14:paraId="5E191532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/5 ACEs (OR = 1.56, 95% CI [1.33, 1.83])</w:t>
            </w:r>
          </w:p>
          <w:p w14:paraId="034F1781" w14:textId="77777777" w:rsidR="007F6622" w:rsidRPr="001F47C4" w:rsidRDefault="007F6622" w:rsidP="007F6622">
            <w:pPr>
              <w:pStyle w:val="ListParagraph"/>
              <w:numPr>
                <w:ilvl w:val="0"/>
                <w:numId w:val="15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6+ ACEs (OR = 1.93, 95% CI [1.45, 2.58])</w:t>
            </w:r>
          </w:p>
        </w:tc>
      </w:tr>
      <w:tr w:rsidR="007F6622" w:rsidRPr="001F47C4" w14:paraId="7F38DFB0" w14:textId="77777777" w:rsidTr="0043200A">
        <w:tc>
          <w:tcPr>
            <w:tcW w:w="2245" w:type="dxa"/>
          </w:tcPr>
          <w:p w14:paraId="5B5D252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Campbell (2016)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ampbell&lt;/Author&gt;&lt;Year&gt;2016&lt;/Year&gt;&lt;RecNum&gt;13&lt;/RecNum&gt;&lt;DisplayText&gt;[6]&lt;/DisplayText&gt;&lt;record&gt;&lt;rec-number&gt;13&lt;/rec-number&gt;&lt;foreign-keys&gt;&lt;key app="EN" db-id="p2wsz9rdmz90w8evpvmx9txyefzeatevvrxx" timestamp="1477313443"&gt;13&lt;/key&gt;&lt;key app="ENWeb" db-id=""&gt;0&lt;/key&gt;&lt;/foreign-keys&gt;&lt;ref-type name="Journal Article"&gt;17&lt;/ref-type&gt;&lt;contributors&gt;&lt;authors&gt;&lt;author&gt;Campbell, J. A.&lt;/author&gt;&lt;author&gt;Walker, R. J.&lt;/author&gt;&lt;author&gt;Egede, L. E.&lt;/author&gt;&lt;/authors&gt;&lt;/contributors&gt;&lt;auth-address&gt;Center for Health Disparities Research, Medical University of South Carolina, Charleston, South Carolina.&amp;#xD;Center for Health Disparities Research, Medical University of South Carolina, Charleston, South Carolina; Health Equity and Rural Outreach Innovation Center, Charleston VA COIN, Ralph H. Johnson VA Medical Center, Charleston, South Carolina.&amp;#xD;Center for Health Disparities Research, Medical University of South Carolina, Charleston, South Carolina; Division of General Internal Medicine and Geriatrics, Department of Medicine, Medical University of South Carolina, Charleston, South Carolina; Health Equity and Rural Outreach Innovation Center, Charleston VA COIN, Ralph H. Johnson VA Medical Center, Charleston, South Carolina. Electronic address: egedel@musc.edu.&lt;/auth-address&gt;&lt;titles&gt;&lt;title&gt;Associations Between Adverse Childhood Experiences, High-Risk Behaviors, and Morbidity in Adulthood&lt;/title&gt;&lt;secondary-title&gt;Am J Prev Med&lt;/secondary-title&gt;&lt;/titles&gt;&lt;periodical&gt;&lt;full-title&gt;Am J Prev Med&lt;/full-title&gt;&lt;/periodical&gt;&lt;pages&gt;344-52&lt;/pages&gt;&lt;volume&gt;50&lt;/volume&gt;&lt;number&gt;3&lt;/number&gt;&lt;dates&gt;&lt;year&gt;2016&lt;/year&gt;&lt;pub-dates&gt;&lt;date&gt;Mar&lt;/date&gt;&lt;/pub-dates&gt;&lt;/dates&gt;&lt;isbn&gt;1873-2607 (Electronic)&amp;#xD;0749-3797 (Linking)&lt;/isbn&gt;&lt;accession-num&gt;26474668&lt;/accession-num&gt;&lt;urls&gt;&lt;related-urls&gt;&lt;url&gt;http://www.ncbi.nlm.nih.gov/pubmed/26474668&lt;/url&gt;&lt;/related-urls&gt;&lt;/urls&gt;&lt;custom2&gt;PMC4762720&lt;/custom2&gt;&lt;electronic-resource-num&gt;10.1016/j.amepre.2015.07.02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6]</w:t>
            </w:r>
            <w:r>
              <w:rPr>
                <w:sz w:val="20"/>
                <w:szCs w:val="20"/>
              </w:rPr>
              <w:fldChar w:fldCharType="end"/>
            </w:r>
          </w:p>
          <w:p w14:paraId="1F677A24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=48,526</w:t>
            </w:r>
          </w:p>
          <w:p w14:paraId="5FC582FB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373EB119" w14:textId="77777777" w:rsidR="007F6622" w:rsidRPr="001F47C4" w:rsidRDefault="007F6622" w:rsidP="00ED73EB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BRFSS, 2011: Minnesota, Montana, Vermont, Washington, and Wisconsin</w:t>
            </w:r>
          </w:p>
        </w:tc>
        <w:tc>
          <w:tcPr>
            <w:tcW w:w="2070" w:type="dxa"/>
          </w:tcPr>
          <w:p w14:paraId="7B1CE4B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011</w:t>
            </w:r>
          </w:p>
          <w:p w14:paraId="1E7F627A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7F1B113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Mean age and SD not reported </w:t>
            </w:r>
          </w:p>
          <w:p w14:paraId="2E22D5B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1F47C4">
              <w:rPr>
                <w:sz w:val="20"/>
                <w:szCs w:val="20"/>
              </w:rPr>
              <w:t>26.8% 18-34 years</w:t>
            </w:r>
          </w:p>
          <w:p w14:paraId="096D564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37.1% 35-54 years</w:t>
            </w:r>
          </w:p>
          <w:p w14:paraId="42929264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7.</w:t>
            </w:r>
            <w:r>
              <w:rPr>
                <w:sz w:val="20"/>
                <w:szCs w:val="20"/>
              </w:rPr>
              <w:t>3</w:t>
            </w:r>
            <w:r w:rsidRPr="001F47C4">
              <w:rPr>
                <w:sz w:val="20"/>
                <w:szCs w:val="20"/>
              </w:rPr>
              <w:t>% 55-64 years</w:t>
            </w:r>
          </w:p>
          <w:p w14:paraId="0C06E89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8.8</w:t>
            </w:r>
            <w:r>
              <w:rPr>
                <w:sz w:val="20"/>
                <w:szCs w:val="20"/>
              </w:rPr>
              <w:t>% 65+ years)</w:t>
            </w:r>
          </w:p>
          <w:p w14:paraId="001494D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0.4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 xml:space="preserve">emale </w:t>
            </w:r>
          </w:p>
          <w:p w14:paraId="309DA164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85.2% </w:t>
            </w:r>
            <w:r w:rsidR="006E4C40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2A454B27" w14:textId="77777777" w:rsidR="006E4C40" w:rsidRPr="001F47C4" w:rsidRDefault="006E4C40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8% Hispanic </w:t>
            </w:r>
          </w:p>
        </w:tc>
        <w:tc>
          <w:tcPr>
            <w:tcW w:w="1440" w:type="dxa"/>
          </w:tcPr>
          <w:p w14:paraId="3F60E5C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ultiple logistic regression</w:t>
            </w:r>
          </w:p>
          <w:p w14:paraId="035B7ECD" w14:textId="77777777" w:rsidR="007F6622" w:rsidRPr="001F47C4" w:rsidRDefault="007F6622" w:rsidP="007F6622">
            <w:pPr>
              <w:rPr>
                <w:b/>
                <w:sz w:val="20"/>
                <w:szCs w:val="20"/>
              </w:rPr>
            </w:pPr>
          </w:p>
        </w:tc>
        <w:tc>
          <w:tcPr>
            <w:tcW w:w="2610" w:type="dxa"/>
          </w:tcPr>
          <w:p w14:paraId="681C35D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and individual exposure to the following:</w:t>
            </w:r>
          </w:p>
          <w:p w14:paraId="1D4A823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4E72ADF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208957E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erbal abuse</w:t>
            </w:r>
          </w:p>
          <w:p w14:paraId="4FFD9A46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Witnessing domestic violence</w:t>
            </w:r>
          </w:p>
          <w:p w14:paraId="4F143E1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569F6102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3B596357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separation/ divorce</w:t>
            </w:r>
          </w:p>
          <w:p w14:paraId="6F44E3BC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40E1890D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Current smoking status </w:t>
            </w:r>
          </w:p>
        </w:tc>
        <w:tc>
          <w:tcPr>
            <w:tcW w:w="3685" w:type="dxa"/>
          </w:tcPr>
          <w:p w14:paraId="275384F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ACE score was associated with current smoking:</w:t>
            </w:r>
          </w:p>
          <w:p w14:paraId="4A2128B6" w14:textId="77777777" w:rsidR="007F6622" w:rsidRPr="001F47C4" w:rsidRDefault="007F6622" w:rsidP="007F6622">
            <w:pPr>
              <w:pStyle w:val="ListParagraph"/>
              <w:numPr>
                <w:ilvl w:val="0"/>
                <w:numId w:val="214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1 ACE</w:t>
            </w:r>
            <w:r w:rsidRPr="001F47C4">
              <w:rPr>
                <w:sz w:val="20"/>
                <w:szCs w:val="20"/>
              </w:rPr>
              <w:t xml:space="preserve"> (AOR = 1.61, 95% CI [1.36, 1.91])</w:t>
            </w:r>
          </w:p>
          <w:p w14:paraId="7523A94D" w14:textId="77777777" w:rsidR="007F6622" w:rsidRPr="001F47C4" w:rsidRDefault="007F6622" w:rsidP="007F6622">
            <w:pPr>
              <w:pStyle w:val="ListParagraph"/>
              <w:numPr>
                <w:ilvl w:val="0"/>
                <w:numId w:val="214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2 ACEs</w:t>
            </w:r>
            <w:r w:rsidRPr="001F47C4">
              <w:rPr>
                <w:sz w:val="20"/>
                <w:szCs w:val="20"/>
              </w:rPr>
              <w:t xml:space="preserve"> (AOR = 1.90, 95% CI [1.57, 2.31]) </w:t>
            </w:r>
          </w:p>
          <w:p w14:paraId="7422F158" w14:textId="77777777" w:rsidR="007F6622" w:rsidRPr="001F47C4" w:rsidRDefault="007F6622" w:rsidP="007F6622">
            <w:pPr>
              <w:pStyle w:val="ListParagraph"/>
              <w:numPr>
                <w:ilvl w:val="0"/>
                <w:numId w:val="214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3 ACEs</w:t>
            </w:r>
            <w:r w:rsidRPr="001F47C4">
              <w:rPr>
                <w:sz w:val="20"/>
                <w:szCs w:val="20"/>
              </w:rPr>
              <w:t xml:space="preserve"> (AOR = 2.10, 95% CI [1.68, 2.64])</w:t>
            </w:r>
          </w:p>
          <w:p w14:paraId="7B91BF44" w14:textId="77777777" w:rsidR="007F6622" w:rsidRPr="001F47C4" w:rsidRDefault="007F6622" w:rsidP="007F6622">
            <w:pPr>
              <w:pStyle w:val="ListParagraph"/>
              <w:numPr>
                <w:ilvl w:val="0"/>
                <w:numId w:val="214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4+ ACEs</w:t>
            </w:r>
            <w:r w:rsidRPr="001F47C4">
              <w:rPr>
                <w:sz w:val="20"/>
                <w:szCs w:val="20"/>
              </w:rPr>
              <w:t xml:space="preserve"> (AOR = 2.70, 95% CI [2.24, 3.24])</w:t>
            </w:r>
          </w:p>
          <w:p w14:paraId="21638F1D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SA</w:t>
            </w:r>
            <w:r w:rsidRPr="001F47C4">
              <w:rPr>
                <w:sz w:val="20"/>
                <w:szCs w:val="20"/>
              </w:rPr>
              <w:t xml:space="preserve"> was associated with current smoking (AOR = 1.26, 95% CI [1.01, 1.58]).</w:t>
            </w:r>
          </w:p>
          <w:p w14:paraId="0376054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br/>
            </w:r>
            <w:r w:rsidRPr="001F47C4">
              <w:rPr>
                <w:sz w:val="20"/>
                <w:szCs w:val="20"/>
                <w:u w:val="single"/>
              </w:rPr>
              <w:t>Verbal abuse</w:t>
            </w:r>
            <w:r w:rsidRPr="001F47C4">
              <w:rPr>
                <w:sz w:val="20"/>
                <w:szCs w:val="20"/>
              </w:rPr>
              <w:t xml:space="preserve"> was associated with current smoking (AOR = 1.22, 95% CI [1.04, 1.44]).</w:t>
            </w:r>
            <w:r w:rsidRPr="001F47C4">
              <w:rPr>
                <w:sz w:val="20"/>
                <w:szCs w:val="20"/>
              </w:rPr>
              <w:br/>
            </w:r>
          </w:p>
          <w:p w14:paraId="61B65CE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Household substance abuse</w:t>
            </w:r>
            <w:r w:rsidRPr="001F47C4">
              <w:rPr>
                <w:sz w:val="20"/>
                <w:szCs w:val="20"/>
              </w:rPr>
              <w:t xml:space="preserve"> was associated with current smoking (AOR = 1.38, 95% CI [1.19, 1.60]).</w:t>
            </w:r>
            <w:r w:rsidRPr="001F47C4">
              <w:rPr>
                <w:sz w:val="20"/>
                <w:szCs w:val="20"/>
              </w:rPr>
              <w:br/>
            </w:r>
          </w:p>
          <w:p w14:paraId="2C16BC0C" w14:textId="77777777" w:rsidR="007F6622" w:rsidRPr="001F47C4" w:rsidRDefault="007F6622" w:rsidP="007F6622">
            <w:pPr>
              <w:rPr>
                <w:b/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Parental separation/divorce</w:t>
            </w:r>
            <w:r w:rsidRPr="001F47C4">
              <w:rPr>
                <w:sz w:val="20"/>
                <w:szCs w:val="20"/>
              </w:rPr>
              <w:t xml:space="preserve"> was associated with current smoking (AOR = 1.52, 95% CI [1.30, 1.78]).</w:t>
            </w:r>
          </w:p>
        </w:tc>
      </w:tr>
      <w:tr w:rsidR="007F6622" w:rsidRPr="001F47C4" w14:paraId="55C3B399" w14:textId="77777777" w:rsidTr="0043200A">
        <w:trPr>
          <w:trHeight w:val="980"/>
        </w:trPr>
        <w:tc>
          <w:tcPr>
            <w:tcW w:w="2245" w:type="dxa"/>
          </w:tcPr>
          <w:p w14:paraId="43EA602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hapman (2013)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wbWFuPC9BdXRob3I+PFllYXI+MjAxMzwvWWVhcj48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wbWFuPC9BdXRob3I+PFllYXI+MjAxMzwvWWVhcj48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30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1177330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16,474</w:t>
            </w:r>
          </w:p>
          <w:p w14:paraId="24EC4C6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183B2D1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BRFSS, 2009: Arkansas, Louisiana, New Mexico, Tennessee, and Washington </w:t>
            </w:r>
          </w:p>
        </w:tc>
        <w:tc>
          <w:tcPr>
            <w:tcW w:w="2070" w:type="dxa"/>
          </w:tcPr>
          <w:p w14:paraId="313D648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09</w:t>
            </w:r>
          </w:p>
          <w:p w14:paraId="1B46907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D20337C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Mean age and SD not reported </w:t>
            </w:r>
          </w:p>
          <w:p w14:paraId="5764269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F47C4">
              <w:rPr>
                <w:color w:val="000000"/>
                <w:sz w:val="20"/>
                <w:szCs w:val="20"/>
              </w:rPr>
              <w:t xml:space="preserve">8.1% 18-24 years </w:t>
            </w:r>
          </w:p>
          <w:p w14:paraId="3829432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7.2% 25-34 years</w:t>
            </w:r>
          </w:p>
          <w:p w14:paraId="2201EFE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3.3% 35-44 years</w:t>
            </w:r>
          </w:p>
          <w:p w14:paraId="3F5D6EB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.5% 45-54 years</w:t>
            </w:r>
          </w:p>
          <w:p w14:paraId="7E6D881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5.1% 55-64 years</w:t>
            </w:r>
          </w:p>
          <w:p w14:paraId="4B0A04B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6.8% 65+ years</w:t>
            </w:r>
            <w:r>
              <w:rPr>
                <w:color w:val="000000"/>
                <w:sz w:val="20"/>
                <w:szCs w:val="20"/>
              </w:rPr>
              <w:t>)</w:t>
            </w:r>
          </w:p>
          <w:p w14:paraId="5A63A2C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2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 xml:space="preserve">emale </w:t>
            </w:r>
          </w:p>
          <w:p w14:paraId="3B691612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77.1% </w:t>
            </w:r>
            <w:r w:rsidR="00FA2E44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  <w:p w14:paraId="49807F97" w14:textId="77777777" w:rsidR="00FA2E44" w:rsidRPr="001F47C4" w:rsidRDefault="00FA2E44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6.7% Hispanic </w:t>
            </w:r>
          </w:p>
          <w:p w14:paraId="61AB8F8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DAE3FC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ogistic </w:t>
            </w:r>
            <w:r>
              <w:rPr>
                <w:color w:val="000000"/>
                <w:sz w:val="20"/>
                <w:szCs w:val="20"/>
              </w:rPr>
              <w:t>r</w:t>
            </w:r>
            <w:r w:rsidRPr="001F47C4">
              <w:rPr>
                <w:color w:val="000000"/>
                <w:sz w:val="20"/>
                <w:szCs w:val="20"/>
              </w:rPr>
              <w:t>egression</w:t>
            </w:r>
          </w:p>
        </w:tc>
        <w:tc>
          <w:tcPr>
            <w:tcW w:w="2610" w:type="dxa"/>
          </w:tcPr>
          <w:p w14:paraId="70D19A4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and individual exposure to the following:</w:t>
            </w:r>
          </w:p>
          <w:p w14:paraId="341929C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4463AA5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erbal abuse</w:t>
            </w:r>
          </w:p>
          <w:p w14:paraId="3E8B2559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7B249B5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Witnessing domestic violence</w:t>
            </w:r>
          </w:p>
          <w:p w14:paraId="4667B0B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12F450F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41D251A5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separation/ divorce</w:t>
            </w:r>
          </w:p>
          <w:p w14:paraId="3C92F8D7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Incarcerated household member</w:t>
            </w:r>
          </w:p>
        </w:tc>
        <w:tc>
          <w:tcPr>
            <w:tcW w:w="1620" w:type="dxa"/>
          </w:tcPr>
          <w:p w14:paraId="6D61180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 xml:space="preserve">Lifetime smoking status </w:t>
            </w:r>
          </w:p>
          <w:p w14:paraId="40E3F97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685" w:type="dxa"/>
          </w:tcPr>
          <w:p w14:paraId="04E74A1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moking prevalence was greater for all ACEs (compared to no exposure):</w:t>
            </w:r>
          </w:p>
          <w:p w14:paraId="38121CBD" w14:textId="77777777" w:rsidR="007F6622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PA</w:t>
            </w:r>
            <w:r w:rsidRPr="001F47C4">
              <w:rPr>
                <w:color w:val="000000"/>
                <w:sz w:val="20"/>
                <w:szCs w:val="20"/>
              </w:rPr>
              <w:t>: 28.5%, 95% CI [25.8-31.2] vs. 17.1%, 95% CI [16.1-18.1]</w:t>
            </w:r>
          </w:p>
          <w:p w14:paraId="29E543F8" w14:textId="77777777" w:rsidR="007F6622" w:rsidRPr="007466E2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Verbal abuse</w:t>
            </w:r>
            <w:r w:rsidRPr="001F47C4">
              <w:rPr>
                <w:color w:val="000000"/>
                <w:sz w:val="20"/>
                <w:szCs w:val="20"/>
              </w:rPr>
              <w:t>: 26.4%, 95% CI [24.4-28.4] vs 16.1%, 95% CI [15.0-17.2]</w:t>
            </w:r>
          </w:p>
          <w:p w14:paraId="5B6D5B9B" w14:textId="77777777" w:rsidR="007F6622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SA</w:t>
            </w:r>
            <w:r w:rsidRPr="001F47C4">
              <w:rPr>
                <w:color w:val="000000"/>
                <w:sz w:val="20"/>
                <w:szCs w:val="20"/>
              </w:rPr>
              <w:t>: 27.4%, 95% CI [24.5-30.3] vs 17.6%, 95% CI [16.6-18.6]</w:t>
            </w:r>
          </w:p>
          <w:p w14:paraId="0D603356" w14:textId="77777777" w:rsidR="007F6622" w:rsidRPr="007466E2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Witnessing domestic violence</w:t>
            </w:r>
            <w:r w:rsidRPr="001F47C4">
              <w:rPr>
                <w:color w:val="000000"/>
                <w:sz w:val="20"/>
                <w:szCs w:val="20"/>
              </w:rPr>
              <w:t>: 27.7%, 95% CI [24.7-30.6] vs 17.1%, 95% CI [16.1-18.0]</w:t>
            </w:r>
          </w:p>
          <w:p w14:paraId="3E9E1E8B" w14:textId="77777777" w:rsidR="007F6622" w:rsidRPr="001F47C4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Household substance abuse</w:t>
            </w:r>
            <w:r w:rsidRPr="001F47C4">
              <w:rPr>
                <w:color w:val="000000"/>
                <w:sz w:val="20"/>
                <w:szCs w:val="20"/>
              </w:rPr>
              <w:t>: 26.7%, 95% CI [24.6-28.8] vs 15.5%, 95% CI [14.5-16.6]</w:t>
            </w:r>
          </w:p>
          <w:p w14:paraId="53068C18" w14:textId="77777777" w:rsidR="007F6622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lastRenderedPageBreak/>
              <w:t>Household mental illness</w:t>
            </w:r>
            <w:r w:rsidRPr="001F47C4">
              <w:rPr>
                <w:color w:val="000000"/>
                <w:sz w:val="20"/>
                <w:szCs w:val="20"/>
              </w:rPr>
              <w:t>: 24.6%, 95% CI [22.4-26.9] vs 17.4%, 95% CI [16.3-18.4]</w:t>
            </w:r>
          </w:p>
          <w:p w14:paraId="3D394724" w14:textId="77777777" w:rsidR="007F6622" w:rsidRPr="007466E2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Parental separation/divorce</w:t>
            </w:r>
            <w:r w:rsidRPr="001F47C4">
              <w:rPr>
                <w:color w:val="000000"/>
                <w:sz w:val="20"/>
                <w:szCs w:val="20"/>
              </w:rPr>
              <w:t xml:space="preserve">: 27.1%, 95% CI [24.7-29.5] vs. 15.8%, 95% CI [14.8-16.7]  </w:t>
            </w:r>
          </w:p>
          <w:p w14:paraId="596B026C" w14:textId="77777777" w:rsidR="007F6622" w:rsidRDefault="007F6622" w:rsidP="007F6622">
            <w:pPr>
              <w:pStyle w:val="ListParagraph"/>
              <w:numPr>
                <w:ilvl w:val="0"/>
                <w:numId w:val="2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Incarcerated household member</w:t>
            </w:r>
            <w:r w:rsidRPr="001F47C4">
              <w:rPr>
                <w:color w:val="000000"/>
                <w:sz w:val="20"/>
                <w:szCs w:val="20"/>
              </w:rPr>
              <w:t>: 37.5%, 95% CI [32.0-43.0] vs 17.3%, 95% CI [16.4-18.3]</w:t>
            </w:r>
          </w:p>
          <w:p w14:paraId="7948DAF9" w14:textId="77777777" w:rsidR="007F6622" w:rsidRPr="001F47C4" w:rsidRDefault="007F6622" w:rsidP="007F6622">
            <w:pPr>
              <w:pStyle w:val="ListParagraph"/>
              <w:ind w:left="0"/>
              <w:rPr>
                <w:color w:val="000000"/>
                <w:sz w:val="20"/>
                <w:szCs w:val="20"/>
              </w:rPr>
            </w:pPr>
          </w:p>
          <w:p w14:paraId="7B05785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smoking: </w:t>
            </w:r>
          </w:p>
          <w:p w14:paraId="1BE5B0FE" w14:textId="77777777" w:rsidR="007F6622" w:rsidRPr="001F47C4" w:rsidRDefault="007F6622" w:rsidP="007F6622">
            <w:pPr>
              <w:pStyle w:val="ListParagraph"/>
              <w:numPr>
                <w:ilvl w:val="0"/>
                <w:numId w:val="17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The prevalence of current smoking was 37.8% among those with 5+ ACEs compared to 13.0% among those with 0 ACEs (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0.05) </w:t>
            </w:r>
          </w:p>
        </w:tc>
      </w:tr>
      <w:tr w:rsidR="007F6622" w:rsidRPr="001F47C4" w14:paraId="57799F12" w14:textId="77777777" w:rsidTr="0043200A">
        <w:tc>
          <w:tcPr>
            <w:tcW w:w="2245" w:type="dxa"/>
          </w:tcPr>
          <w:p w14:paraId="4FCDDEA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De Von Figueroa-Moseley (2010)</w:t>
            </w:r>
            <w:r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De Von Figueroa-Moseley&lt;/Author&gt;&lt;Year&gt;2010&lt;/Year&gt;&lt;RecNum&gt;194&lt;/RecNum&gt;&lt;DisplayText&gt;[131]&lt;/DisplayText&gt;&lt;record&gt;&lt;rec-number&gt;194&lt;/rec-number&gt;&lt;foreign-keys&gt;&lt;key app="EN" db-id="p2wsz9rdmz90w8evpvmx9txyefzeatevvrxx" timestamp="1477508791"&gt;194&lt;/key&gt;&lt;key app="ENWeb" db-id=""&gt;0&lt;/key&gt;&lt;/foreign-keys&gt;&lt;ref-type name="Journal Article"&gt;17&lt;/ref-type&gt;&lt;contributors&gt;&lt;authors&gt;&lt;author&gt;De Von Figueroa-Moseley, C.&lt;/author&gt;&lt;author&gt;Abramson, J. M.&lt;/author&gt;&lt;author&gt;Williams, G. C.&lt;/author&gt;&lt;/authors&gt;&lt;/contributors&gt;&lt;auth-address&gt;University of Rochester School of Medicine and Dentistry, Rochester, NY 14642, USA. colmar_figueroa-moseley@urmc.rochester.edu&lt;/auth-address&gt;&lt;titles&gt;&lt;title&gt;College women: history of childhood abuse and its relationship to smoking&lt;/title&gt;&lt;secondary-title&gt;Violence Against Women&lt;/secondary-title&gt;&lt;/titles&gt;&lt;periodical&gt;&lt;full-title&gt;Violence Against Women&lt;/full-title&gt;&lt;/periodical&gt;&lt;pages&gt;1242-51&lt;/pages&gt;&lt;volume&gt;16&lt;/volume&gt;&lt;number&gt;11&lt;/number&gt;&lt;keywords&gt;&lt;keyword&gt;Adult&lt;/keyword&gt;&lt;keyword&gt;Adult Survivors of Child Abuse/*psychology&lt;/keyword&gt;&lt;keyword&gt;Causality&lt;/keyword&gt;&lt;keyword&gt;Child&lt;/keyword&gt;&lt;keyword&gt;Chronology as Topic&lt;/keyword&gt;&lt;keyword&gt;Confidentiality&lt;/keyword&gt;&lt;keyword&gt;Female&lt;/keyword&gt;&lt;keyword&gt;Humans&lt;/keyword&gt;&lt;keyword&gt;Life Change Events&lt;/keyword&gt;&lt;keyword&gt;Research Design&lt;/keyword&gt;&lt;keyword&gt;Smoking/epidemiology/*psychology&lt;/keyword&gt;&lt;keyword&gt;Stress, Psychological&lt;/keyword&gt;&lt;keyword&gt;Students, Public Health/*psychology&lt;/keyword&gt;&lt;/keywords&gt;&lt;dates&gt;&lt;year&gt;2010&lt;/year&gt;&lt;pub-dates&gt;&lt;date&gt;Nov&lt;/date&gt;&lt;/pub-dates&gt;&lt;/dates&gt;&lt;isbn&gt;1552-8448 (Electronic)&amp;#xD;1077-8012 (Linking)&lt;/isbn&gt;&lt;accession-num&gt;21097961&lt;/accession-num&gt;&lt;urls&gt;&lt;related-urls&gt;&lt;url&gt;http://www.ncbi.nlm.nih.gov/pubmed/21097961&lt;/url&gt;&lt;/related-urls&gt;&lt;/urls&gt;&lt;electronic-resource-num&gt;10.1177/1077801210386773&lt;/electronic-resource-num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31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27E49AD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296</w:t>
            </w:r>
          </w:p>
          <w:p w14:paraId="08151DF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D2A9FB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Women taking psychology courses in a California university </w:t>
            </w:r>
          </w:p>
        </w:tc>
        <w:tc>
          <w:tcPr>
            <w:tcW w:w="2070" w:type="dxa"/>
          </w:tcPr>
          <w:p w14:paraId="573DD7F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Year not reported</w:t>
            </w:r>
          </w:p>
          <w:p w14:paraId="7A9215A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5156D24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4.5 years (19.8)</w:t>
            </w:r>
          </w:p>
          <w:p w14:paraId="0ACF04B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100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 xml:space="preserve">emale </w:t>
            </w:r>
          </w:p>
          <w:p w14:paraId="42F54037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49.7% </w:t>
            </w:r>
            <w:r w:rsidR="00BB7E83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  <w:p w14:paraId="55AD665B" w14:textId="77777777" w:rsidR="00BB7E83" w:rsidRPr="001F47C4" w:rsidRDefault="00BB7E83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24.9% Hispanic </w:t>
            </w:r>
          </w:p>
        </w:tc>
        <w:tc>
          <w:tcPr>
            <w:tcW w:w="1440" w:type="dxa"/>
          </w:tcPr>
          <w:p w14:paraId="783C8BD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45CEC98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ummary abuse score and individual exposure to the following:</w:t>
            </w:r>
          </w:p>
          <w:p w14:paraId="2916CA1D" w14:textId="77777777" w:rsidR="007F6622" w:rsidRPr="001F47C4" w:rsidRDefault="007F6622" w:rsidP="007F6622">
            <w:pPr>
              <w:pStyle w:val="ListParagraph"/>
              <w:numPr>
                <w:ilvl w:val="0"/>
                <w:numId w:val="11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abuse</w:t>
            </w:r>
          </w:p>
          <w:p w14:paraId="6A549499" w14:textId="77777777" w:rsidR="007F6622" w:rsidRPr="001F47C4" w:rsidRDefault="007F6622" w:rsidP="007F6622">
            <w:pPr>
              <w:pStyle w:val="ListParagraph"/>
              <w:numPr>
                <w:ilvl w:val="0"/>
                <w:numId w:val="11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PA</w:t>
            </w:r>
          </w:p>
          <w:p w14:paraId="49D59829" w14:textId="77777777" w:rsidR="007F6622" w:rsidRPr="001F47C4" w:rsidRDefault="007F6622" w:rsidP="007F6622">
            <w:pPr>
              <w:pStyle w:val="ListParagraph"/>
              <w:numPr>
                <w:ilvl w:val="0"/>
                <w:numId w:val="11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eglect</w:t>
            </w:r>
          </w:p>
          <w:p w14:paraId="223B29EC" w14:textId="77777777" w:rsidR="007F6622" w:rsidRPr="001F47C4" w:rsidRDefault="007F6622" w:rsidP="007F6622">
            <w:pPr>
              <w:pStyle w:val="ListParagraph"/>
              <w:numPr>
                <w:ilvl w:val="0"/>
                <w:numId w:val="11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Touched in a sexual way</w:t>
            </w:r>
          </w:p>
          <w:p w14:paraId="52C41215" w14:textId="77777777" w:rsidR="007F6622" w:rsidRPr="001F47C4" w:rsidRDefault="007F6622" w:rsidP="007F6622">
            <w:pPr>
              <w:pStyle w:val="ListParagraph"/>
              <w:numPr>
                <w:ilvl w:val="0"/>
                <w:numId w:val="11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Victim of attempted rape</w:t>
            </w:r>
          </w:p>
          <w:p w14:paraId="46F6972E" w14:textId="77777777" w:rsidR="007F6622" w:rsidRPr="001F47C4" w:rsidRDefault="007F6622" w:rsidP="007F6622">
            <w:pPr>
              <w:pStyle w:val="ListParagraph"/>
              <w:numPr>
                <w:ilvl w:val="0"/>
                <w:numId w:val="11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Rape </w:t>
            </w:r>
          </w:p>
        </w:tc>
        <w:tc>
          <w:tcPr>
            <w:tcW w:w="1620" w:type="dxa"/>
          </w:tcPr>
          <w:p w14:paraId="7D129A98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urrent smoking status</w:t>
            </w:r>
          </w:p>
          <w:p w14:paraId="4DC1C615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Early smoking initiation </w:t>
            </w:r>
          </w:p>
        </w:tc>
        <w:tc>
          <w:tcPr>
            <w:tcW w:w="3685" w:type="dxa"/>
          </w:tcPr>
          <w:p w14:paraId="1DD9000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Exposure to 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abuse</w:t>
            </w:r>
            <w:r w:rsidRPr="001F47C4">
              <w:rPr>
                <w:color w:val="000000"/>
                <w:sz w:val="20"/>
                <w:szCs w:val="20"/>
              </w:rPr>
              <w:t xml:space="preserve"> (compared to non-abused) was associated with current smoking status (OR = 3.93, 95% CI [1.6, 9.9]). </w:t>
            </w:r>
          </w:p>
          <w:p w14:paraId="28E3C63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5372CF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Experiencing 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2 or more abuses</w:t>
            </w:r>
            <w:r w:rsidRPr="001F47C4">
              <w:rPr>
                <w:color w:val="000000"/>
                <w:sz w:val="20"/>
                <w:szCs w:val="20"/>
              </w:rPr>
              <w:t xml:space="preserve"> (compared to 1 or non-abused) was associated with current smoking status (OR = 7.39, 95% CI [2.5, 21.7]). </w:t>
            </w:r>
          </w:p>
          <w:p w14:paraId="70C5513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5CCA192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Being touched in a sexual way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current smoking status (OR = 6.80, 95% CI [2.6, 17.5]).</w:t>
            </w:r>
          </w:p>
          <w:p w14:paraId="5034BDF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1268BF2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o other abuse status were significantly associated with current smoking status. </w:t>
            </w:r>
          </w:p>
        </w:tc>
      </w:tr>
      <w:tr w:rsidR="007F6622" w:rsidRPr="001F47C4" w14:paraId="4DD93C81" w14:textId="77777777" w:rsidTr="0043200A">
        <w:tc>
          <w:tcPr>
            <w:tcW w:w="2245" w:type="dxa"/>
          </w:tcPr>
          <w:p w14:paraId="6FD84AF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Dong (2005)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Eb25nPC9BdXRob3I+PFllYXI+MjAwNTwvWWVhcj48UmVj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Eb25nPC9BdXRob3I+PFllYXI+MjAwNTwvWWVhcj48UmVj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32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  <w:p w14:paraId="57C0758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8,116</w:t>
            </w:r>
          </w:p>
          <w:p w14:paraId="0D6A159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9C9F46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ACE Study, Wave 2</w:t>
            </w:r>
          </w:p>
          <w:p w14:paraId="13B1EB0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B91928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</w:tcPr>
          <w:p w14:paraId="0AAF26F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95-1997</w:t>
            </w:r>
          </w:p>
          <w:p w14:paraId="7C7707C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D73528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6 years (15.1)  </w:t>
            </w:r>
          </w:p>
          <w:p w14:paraId="4C313BF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3.8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17D72F0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75% </w:t>
            </w:r>
            <w:r w:rsidR="00BB7E83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  <w:p w14:paraId="353307E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1C2771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1C5F8F3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based on the following:</w:t>
            </w:r>
          </w:p>
          <w:p w14:paraId="1905ED0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1361F670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3037ED92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6CA1CD6F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Emotional neglect</w:t>
            </w:r>
          </w:p>
          <w:p w14:paraId="1652FB89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hysical neglect</w:t>
            </w:r>
          </w:p>
          <w:p w14:paraId="088872F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iolence against mother</w:t>
            </w:r>
          </w:p>
          <w:p w14:paraId="75AE358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374976A8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1859DE6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divorce</w:t>
            </w:r>
          </w:p>
          <w:p w14:paraId="4AB6DBC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641B505D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 xml:space="preserve">Lifetime smoking status </w:t>
            </w:r>
          </w:p>
        </w:tc>
        <w:tc>
          <w:tcPr>
            <w:tcW w:w="3685" w:type="dxa"/>
          </w:tcPr>
          <w:p w14:paraId="06E6FA8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(compared to 0 ACEs) was associated with ever smoked:</w:t>
            </w:r>
          </w:p>
          <w:p w14:paraId="66258805" w14:textId="77777777" w:rsidR="007F6622" w:rsidRPr="001F47C4" w:rsidRDefault="007F6622" w:rsidP="007F6622">
            <w:pPr>
              <w:pStyle w:val="ListParagraph"/>
              <w:numPr>
                <w:ilvl w:val="0"/>
                <w:numId w:val="15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1 ACE (AOR = 1.3, 95% CI [1.1, 1.4]) </w:t>
            </w:r>
          </w:p>
          <w:p w14:paraId="48E02180" w14:textId="77777777" w:rsidR="007F6622" w:rsidRPr="001F47C4" w:rsidRDefault="007F6622" w:rsidP="007F6622">
            <w:pPr>
              <w:pStyle w:val="ListParagraph"/>
              <w:numPr>
                <w:ilvl w:val="0"/>
                <w:numId w:val="15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 xml:space="preserve">2 ACEs (AOR = 1.5, 95% CI [1.2, 1.8]) </w:t>
            </w:r>
          </w:p>
          <w:p w14:paraId="597204BD" w14:textId="77777777" w:rsidR="007F6622" w:rsidRPr="001F47C4" w:rsidRDefault="007F6622" w:rsidP="007F6622">
            <w:pPr>
              <w:pStyle w:val="ListParagraph"/>
              <w:numPr>
                <w:ilvl w:val="0"/>
                <w:numId w:val="15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3 ACEs (AOR = 1.7, 95% CI [1.5, 2.2]) </w:t>
            </w:r>
          </w:p>
          <w:p w14:paraId="062CAD51" w14:textId="77777777" w:rsidR="007F6622" w:rsidRPr="001F47C4" w:rsidRDefault="007F6622" w:rsidP="007F6622">
            <w:pPr>
              <w:pStyle w:val="ListParagraph"/>
              <w:numPr>
                <w:ilvl w:val="0"/>
                <w:numId w:val="15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/5 ACEs (AOR = 2.0, 95% CI [1.7, 2.4])</w:t>
            </w:r>
          </w:p>
          <w:p w14:paraId="7B01AA0E" w14:textId="77777777" w:rsidR="007F6622" w:rsidRPr="001F47C4" w:rsidRDefault="007F6622" w:rsidP="007F6622">
            <w:pPr>
              <w:pStyle w:val="ListParagraph"/>
              <w:numPr>
                <w:ilvl w:val="0"/>
                <w:numId w:val="15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+ ACEs (AOR = 2.8, 95% CI [2.2, 3.6]) </w:t>
            </w:r>
          </w:p>
          <w:p w14:paraId="09E5CCAE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4FE9F0C6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5CC6B34B" w14:textId="77777777" w:rsidR="007F6622" w:rsidRPr="001F47C4" w:rsidRDefault="007F6622" w:rsidP="007F6622">
            <w:pPr>
              <w:jc w:val="center"/>
              <w:rPr>
                <w:sz w:val="20"/>
                <w:szCs w:val="20"/>
              </w:rPr>
            </w:pPr>
          </w:p>
        </w:tc>
      </w:tr>
      <w:tr w:rsidR="007F6622" w:rsidRPr="001F47C4" w14:paraId="40CE56C9" w14:textId="77777777" w:rsidTr="0043200A">
        <w:tc>
          <w:tcPr>
            <w:tcW w:w="2245" w:type="dxa"/>
          </w:tcPr>
          <w:p w14:paraId="21F30F2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F47C4">
              <w:rPr>
                <w:color w:val="000000"/>
                <w:sz w:val="20"/>
                <w:szCs w:val="20"/>
              </w:rPr>
              <w:lastRenderedPageBreak/>
              <w:t>Dube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(2010)</w:t>
            </w:r>
            <w:r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Dube&lt;/Author&gt;&lt;Year&gt;2010&lt;/Year&gt;&lt;RecNum&gt;1046&lt;/RecNum&gt;&lt;DisplayText&gt;[102]&lt;/DisplayText&gt;&lt;record&gt;&lt;rec-number&gt;1046&lt;/rec-number&gt;&lt;foreign-keys&gt;&lt;key app="EN" db-id="p2wsz9rdmz90w8evpvmx9txyefzeatevvrxx" timestamp="1478811776"&gt;1046&lt;/key&gt;&lt;/foreign-keys&gt;&lt;ref-type name="Journal Article"&gt;17&lt;/ref-type&gt;&lt;contributors&gt;&lt;authors&gt;&lt;author&gt;Dube, S. R.&lt;/author&gt;&lt;author&gt;Cook, M. L.&lt;/author&gt;&lt;author&gt;Edwards, V. J.&lt;/author&gt;&lt;/authors&gt;&lt;/contributors&gt;&lt;auth-address&gt;Centers for Disease Control and Prevention, National Center for Chronic Disease Prevention and Health Promotion, 4770 Buford Hwy NE, MS K-50, Atlanta, GA 30341-3717, USA. skd7@cdc.gov&lt;/auth-address&gt;&lt;titles&gt;&lt;title&gt;Health-related outcomes of adverse childhood experiences in Texas, 2002&lt;/title&gt;&lt;secondary-title&gt;Prev Chronic Dis&lt;/secondary-title&gt;&lt;/titles&gt;&lt;periodical&gt;&lt;full-title&gt;Prev Chronic Dis&lt;/full-title&gt;&lt;/periodical&gt;&lt;pages&gt;A52&lt;/pages&gt;&lt;volume&gt;7&lt;/volume&gt;&lt;number&gt;3&lt;/number&gt;&lt;keywords&gt;&lt;keyword&gt;Adult&lt;/keyword&gt;&lt;keyword&gt;*Behavioral Risk Factor Surveillance System&lt;/keyword&gt;&lt;keyword&gt;Child&lt;/keyword&gt;&lt;keyword&gt;Domestic Violence/*statistics &amp;amp; numerical data&lt;/keyword&gt;&lt;keyword&gt;Female&lt;/keyword&gt;&lt;keyword&gt;*Health Behavior&lt;/keyword&gt;&lt;keyword&gt;Humans&lt;/keyword&gt;&lt;keyword&gt;Male&lt;/keyword&gt;&lt;keyword&gt;Prevalence&lt;/keyword&gt;&lt;keyword&gt;Retrospective Studies&lt;/keyword&gt;&lt;keyword&gt;Stress, Psychological/*epidemiology&lt;/keyword&gt;&lt;keyword&gt;Texas/epidemiology&lt;/keyword&gt;&lt;/keywords&gt;&lt;dates&gt;&lt;year&gt;2010&lt;/year&gt;&lt;pub-dates&gt;&lt;date&gt;May&lt;/date&gt;&lt;/pub-dates&gt;&lt;/dates&gt;&lt;isbn&gt;1545-1151 (Electronic)&amp;#xD;1545-1151 (Linking)&lt;/isbn&gt;&lt;accession-num&gt;20394691&lt;/accession-num&gt;&lt;urls&gt;&lt;related-urls&gt;&lt;url&gt;http://www.ncbi.nlm.nih.gov/pubmed/20394691&lt;/url&gt;&lt;/related-urls&gt;&lt;/urls&gt;&lt;custom2&gt;PMC2879984&lt;/custom2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02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049959C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5,378</w:t>
            </w:r>
          </w:p>
          <w:p w14:paraId="0A15345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6A864878" w14:textId="77777777" w:rsidR="007F6622" w:rsidRPr="001F47C4" w:rsidRDefault="007F6622" w:rsidP="00ED73EB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BRFSS, 2002: Texas</w:t>
            </w:r>
          </w:p>
        </w:tc>
        <w:tc>
          <w:tcPr>
            <w:tcW w:w="2070" w:type="dxa"/>
          </w:tcPr>
          <w:p w14:paraId="3C97136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02</w:t>
            </w:r>
          </w:p>
          <w:p w14:paraId="0ACF971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58E4ADF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ean age and SD not reported</w:t>
            </w:r>
          </w:p>
          <w:p w14:paraId="57F3B22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1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3B075E6F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4% </w:t>
            </w:r>
            <w:r w:rsidR="00BB7E83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  <w:p w14:paraId="24BEAC5B" w14:textId="77777777" w:rsidR="00BB7E83" w:rsidRPr="001F47C4" w:rsidRDefault="00BB7E83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23.2% Hispanic </w:t>
            </w:r>
          </w:p>
          <w:p w14:paraId="41E6E55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1F922F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5DBFD1F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based on the following categories:</w:t>
            </w:r>
          </w:p>
          <w:p w14:paraId="22E8032C" w14:textId="77777777" w:rsidR="007F6622" w:rsidRPr="001F47C4" w:rsidRDefault="007F6622" w:rsidP="007F6622">
            <w:pPr>
              <w:pStyle w:val="ListParagraph"/>
              <w:numPr>
                <w:ilvl w:val="0"/>
                <w:numId w:val="11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Abuse (</w:t>
            </w:r>
            <w:r w:rsidRPr="001F47C4">
              <w:rPr>
                <w:color w:val="000000"/>
                <w:sz w:val="20"/>
                <w:szCs w:val="20"/>
              </w:rPr>
              <w:t>CPA, CSA, and/or emotional abuse)</w:t>
            </w:r>
          </w:p>
          <w:p w14:paraId="39CE792A" w14:textId="77777777" w:rsidR="007F6622" w:rsidRPr="001F47C4" w:rsidRDefault="007F6622" w:rsidP="007F6622">
            <w:pPr>
              <w:pStyle w:val="ListParagraph"/>
              <w:numPr>
                <w:ilvl w:val="0"/>
                <w:numId w:val="11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dysfunction (witnessing domestic violence, household substance abuse, household mental illness, parental divorce, and incarcerated household member)</w:t>
            </w:r>
          </w:p>
        </w:tc>
        <w:tc>
          <w:tcPr>
            <w:tcW w:w="1620" w:type="dxa"/>
          </w:tcPr>
          <w:p w14:paraId="410B135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urrent smoking status </w:t>
            </w:r>
          </w:p>
        </w:tc>
        <w:tc>
          <w:tcPr>
            <w:tcW w:w="3685" w:type="dxa"/>
          </w:tcPr>
          <w:p w14:paraId="60F24E6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Exposure to any </w:t>
            </w:r>
            <w:r w:rsidRPr="007466E2">
              <w:rPr>
                <w:color w:val="000000"/>
                <w:sz w:val="20"/>
                <w:szCs w:val="20"/>
                <w:u w:val="single"/>
              </w:rPr>
              <w:t>abuse</w:t>
            </w:r>
            <w:r w:rsidRPr="001F47C4">
              <w:rPr>
                <w:color w:val="000000"/>
                <w:sz w:val="20"/>
                <w:szCs w:val="20"/>
              </w:rPr>
              <w:t xml:space="preserve"> was not significantly associated with smoking status. </w:t>
            </w:r>
          </w:p>
          <w:p w14:paraId="4AB6455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D8F13D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xposure to</w:t>
            </w:r>
            <w:r w:rsidRPr="00EC752C">
              <w:rPr>
                <w:color w:val="000000"/>
                <w:sz w:val="20"/>
                <w:szCs w:val="20"/>
              </w:rPr>
              <w:t xml:space="preserve"> </w:t>
            </w:r>
            <w:r w:rsidRPr="007466E2">
              <w:rPr>
                <w:color w:val="000000"/>
                <w:sz w:val="20"/>
                <w:szCs w:val="20"/>
              </w:rPr>
              <w:t>any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 xml:space="preserve"> household dysfunction </w:t>
            </w:r>
            <w:r w:rsidRPr="001F47C4">
              <w:rPr>
                <w:color w:val="000000"/>
                <w:sz w:val="20"/>
                <w:szCs w:val="20"/>
              </w:rPr>
              <w:t>was associated with smoking (AOR = 1.4, 95% CI [1.2, 1.8]).</w:t>
            </w:r>
          </w:p>
          <w:p w14:paraId="04F8F4E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5DD7F49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Exposure to 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both abuse and household dysfunction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smoking (AOR = 1.9, 95% CI [1.6, 2.4]).</w:t>
            </w:r>
          </w:p>
        </w:tc>
      </w:tr>
      <w:tr w:rsidR="007F6622" w:rsidRPr="001F47C4" w14:paraId="271E4D1A" w14:textId="77777777" w:rsidTr="0043200A">
        <w:tc>
          <w:tcPr>
            <w:tcW w:w="2245" w:type="dxa"/>
          </w:tcPr>
          <w:p w14:paraId="46E43D6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dwards (2007)</w:t>
            </w:r>
            <w:r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Edwards&lt;/Author&gt;&lt;Year&gt;2007&lt;/Year&gt;&lt;RecNum&gt;1067&lt;/RecNum&gt;&lt;DisplayText&gt;[133]&lt;/DisplayText&gt;&lt;record&gt;&lt;rec-number&gt;1067&lt;/rec-number&gt;&lt;foreign-keys&gt;&lt;key app="EN" db-id="p2wsz9rdmz90w8evpvmx9txyefzeatevvrxx" timestamp="1479393167"&gt;1067&lt;/key&gt;&lt;/foreign-keys&gt;&lt;ref-type name="Journal Article"&gt;17&lt;/ref-type&gt;&lt;contributors&gt;&lt;authors&gt;&lt;author&gt;Edwards, V. J.&lt;/author&gt;&lt;author&gt;Anda, R. F.&lt;/author&gt;&lt;author&gt;Gu, D.&lt;/author&gt;&lt;author&gt;Dube, S. R.&lt;/author&gt;&lt;author&gt;Felitti, V. J.&lt;/author&gt;&lt;/authors&gt;&lt;/contributors&gt;&lt;titles&gt;&lt;title&gt;Adverse childhood experiences and smoking persistence in adults with smoking-related symptoms and illness&lt;/title&gt;&lt;secondary-title&gt;Perm J&lt;/secondary-title&gt;&lt;/titles&gt;&lt;periodical&gt;&lt;full-title&gt;Perm J&lt;/full-title&gt;&lt;/periodical&gt;&lt;pages&gt;5-13&lt;/pages&gt;&lt;volume&gt;11&lt;/volume&gt;&lt;number&gt;2&lt;/number&gt;&lt;dates&gt;&lt;year&gt;2007&lt;/year&gt;&lt;pub-dates&gt;&lt;date&gt;Spring&lt;/date&gt;&lt;/pub-dates&gt;&lt;/dates&gt;&lt;isbn&gt;1552-5767 (Print)&amp;#xD;1552-5767 (Linking)&lt;/isbn&gt;&lt;accession-num&gt;21461087&lt;/accession-num&gt;&lt;urls&gt;&lt;related-urls&gt;&lt;url&gt;http://www.ncbi.nlm.nih.gov/pubmed/21461087&lt;/url&gt;&lt;/related-urls&gt;&lt;/urls&gt;&lt;custom2&gt;PMC3057738&lt;/custom2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33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3D137C5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17,337</w:t>
            </w:r>
          </w:p>
          <w:p w14:paraId="2F96081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9C16F8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ACE Study, Waves 1 &amp; 2 </w:t>
            </w:r>
          </w:p>
        </w:tc>
        <w:tc>
          <w:tcPr>
            <w:tcW w:w="2070" w:type="dxa"/>
          </w:tcPr>
          <w:p w14:paraId="7CE0CD6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96-1997</w:t>
            </w:r>
          </w:p>
          <w:p w14:paraId="57350B8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908713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4.8 years (15.7) </w:t>
            </w:r>
          </w:p>
          <w:p w14:paraId="43ED35A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4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 xml:space="preserve">emale </w:t>
            </w:r>
          </w:p>
          <w:p w14:paraId="7E2F671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&gt;75% </w:t>
            </w:r>
            <w:r w:rsidR="00A438A1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  <w:p w14:paraId="7B928BA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004B62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0FCBBA7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based on the following:</w:t>
            </w:r>
          </w:p>
          <w:p w14:paraId="15BD8D6D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23E73D6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792C6C97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384ECF92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iolence against mother</w:t>
            </w:r>
          </w:p>
          <w:p w14:paraId="427DF17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74A59C3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10664A4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Parental divorce</w:t>
            </w:r>
          </w:p>
          <w:p w14:paraId="3F3CB2C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16A44BF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Current smoking status</w:t>
            </w:r>
          </w:p>
          <w:p w14:paraId="38035FB5" w14:textId="77777777" w:rsidR="007F6622" w:rsidRPr="001F47C4" w:rsidRDefault="007F6622" w:rsidP="007F6622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747B6AD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(compared to 0 ACEs) was associated with current smoking:</w:t>
            </w:r>
          </w:p>
          <w:p w14:paraId="3DBE638B" w14:textId="77777777" w:rsidR="007F6622" w:rsidRPr="001F47C4" w:rsidRDefault="007F6622" w:rsidP="007F6622">
            <w:pPr>
              <w:pStyle w:val="ListParagraph"/>
              <w:numPr>
                <w:ilvl w:val="0"/>
                <w:numId w:val="15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 ACE (OR = 1.08, 95% CI [0.89, 1.36])</w:t>
            </w:r>
          </w:p>
          <w:p w14:paraId="4BFD9034" w14:textId="77777777" w:rsidR="007F6622" w:rsidRPr="001F47C4" w:rsidRDefault="007F6622" w:rsidP="007F6622">
            <w:pPr>
              <w:pStyle w:val="ListParagraph"/>
              <w:numPr>
                <w:ilvl w:val="0"/>
                <w:numId w:val="15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OR = 1.26, 95% CI [1.00, 1.60])</w:t>
            </w:r>
          </w:p>
          <w:p w14:paraId="59920A62" w14:textId="77777777" w:rsidR="007F6622" w:rsidRPr="001F47C4" w:rsidRDefault="007F6622" w:rsidP="007F6622">
            <w:pPr>
              <w:pStyle w:val="ListParagraph"/>
              <w:numPr>
                <w:ilvl w:val="0"/>
                <w:numId w:val="15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3 ACEs (OR = 1.61, 95% CI [1.24, 2.10]) </w:t>
            </w:r>
          </w:p>
          <w:p w14:paraId="52A5363B" w14:textId="77777777" w:rsidR="007F6622" w:rsidRPr="001F47C4" w:rsidRDefault="007F6622" w:rsidP="007F6622">
            <w:pPr>
              <w:pStyle w:val="ListParagraph"/>
              <w:numPr>
                <w:ilvl w:val="0"/>
                <w:numId w:val="15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4+ ACEs (OR = 1.69, 95% CI [1.34, 2.13]) </w:t>
            </w:r>
          </w:p>
        </w:tc>
      </w:tr>
      <w:tr w:rsidR="007F6622" w:rsidRPr="001F47C4" w14:paraId="6DE1B10A" w14:textId="77777777" w:rsidTr="0043200A">
        <w:tc>
          <w:tcPr>
            <w:tcW w:w="2245" w:type="dxa"/>
          </w:tcPr>
          <w:p w14:paraId="5080A5D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lliott (2014)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5PC9SZWNOdW0+PERpc3BsYXlUZXh0PlsxM108L0Rpc3BsYXlUZXh0PjxyZWNvcmQ+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5PC9SZWNOdW0+PERpc3BsYXlUZXh0PlsxM108L0Rpc3BsYXlUZXh0PjxyZWNvcmQ+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3]</w:t>
            </w:r>
            <w:r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72677A0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4,017 </w:t>
            </w:r>
          </w:p>
          <w:p w14:paraId="06C06217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D7FCB3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rFonts w:cs="Arial"/>
                <w:color w:val="000000"/>
                <w:sz w:val="20"/>
                <w:szCs w:val="20"/>
                <w:shd w:val="clear" w:color="auto" w:fill="FFFFFF"/>
              </w:rPr>
              <w:t>NESARC, Waves 1 &amp; 2: participants who met criteria for nicotine dependence</w:t>
            </w:r>
          </w:p>
        </w:tc>
        <w:tc>
          <w:tcPr>
            <w:tcW w:w="2070" w:type="dxa"/>
          </w:tcPr>
          <w:p w14:paraId="4AA40C6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001-2002 (Wave 1); 2004-2005 (Wave 2)</w:t>
            </w:r>
          </w:p>
          <w:p w14:paraId="127C4B7F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45690195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Mean age and SD not reported</w:t>
            </w:r>
          </w:p>
          <w:p w14:paraId="686E7EAD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r w:rsidRPr="001F47C4">
              <w:rPr>
                <w:sz w:val="20"/>
                <w:szCs w:val="20"/>
              </w:rPr>
              <w:t>51.4%</w:t>
            </w:r>
            <w:r>
              <w:rPr>
                <w:sz w:val="20"/>
                <w:szCs w:val="20"/>
              </w:rPr>
              <w:t xml:space="preserve"> aged</w:t>
            </w:r>
            <w:r w:rsidRPr="001F47C4">
              <w:rPr>
                <w:sz w:val="20"/>
                <w:szCs w:val="20"/>
              </w:rPr>
              <w:t xml:space="preserve"> 40+</w:t>
            </w:r>
            <w:r>
              <w:rPr>
                <w:sz w:val="20"/>
                <w:szCs w:val="20"/>
              </w:rPr>
              <w:t xml:space="preserve"> years</w:t>
            </w:r>
            <w:r w:rsidRPr="001F47C4">
              <w:rPr>
                <w:sz w:val="20"/>
                <w:szCs w:val="20"/>
              </w:rPr>
              <w:t xml:space="preserve">) </w:t>
            </w:r>
          </w:p>
          <w:p w14:paraId="71FEB2F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8</w:t>
            </w:r>
            <w:r w:rsidRPr="001F47C4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</w:t>
            </w:r>
            <w:r w:rsidRPr="001F47C4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</w:p>
          <w:p w14:paraId="5324EB86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79.6% </w:t>
            </w:r>
            <w:r w:rsidR="00932E98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4A6C5144" w14:textId="77777777" w:rsidR="00932E98" w:rsidRPr="001F47C4" w:rsidRDefault="00932E98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3876728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331449D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Summary CM score and individual exposure to the following:</w:t>
            </w:r>
          </w:p>
          <w:p w14:paraId="2C615156" w14:textId="77777777" w:rsidR="007F6622" w:rsidRPr="001F47C4" w:rsidRDefault="007F6622" w:rsidP="007F6622">
            <w:pPr>
              <w:pStyle w:val="ListParagraph"/>
              <w:numPr>
                <w:ilvl w:val="0"/>
                <w:numId w:val="11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2C7A2BBB" w14:textId="77777777" w:rsidR="007F6622" w:rsidRPr="001F47C4" w:rsidRDefault="007F6622" w:rsidP="007F6622">
            <w:pPr>
              <w:pStyle w:val="ListParagraph"/>
              <w:numPr>
                <w:ilvl w:val="0"/>
                <w:numId w:val="11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65EC7674" w14:textId="77777777" w:rsidR="007F6622" w:rsidRPr="001F47C4" w:rsidRDefault="007F6622" w:rsidP="007F6622">
            <w:pPr>
              <w:pStyle w:val="ListParagraph"/>
              <w:numPr>
                <w:ilvl w:val="0"/>
                <w:numId w:val="11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3B8931F5" w14:textId="77777777" w:rsidR="007F6622" w:rsidRPr="001F47C4" w:rsidRDefault="007F6622" w:rsidP="007F6622">
            <w:pPr>
              <w:pStyle w:val="ListParagraph"/>
              <w:numPr>
                <w:ilvl w:val="0"/>
                <w:numId w:val="11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neglect</w:t>
            </w:r>
          </w:p>
          <w:p w14:paraId="194E5A79" w14:textId="77777777" w:rsidR="007F6622" w:rsidRPr="001F47C4" w:rsidRDefault="007F6622" w:rsidP="007F6622">
            <w:pPr>
              <w:pStyle w:val="ListParagraph"/>
              <w:numPr>
                <w:ilvl w:val="0"/>
                <w:numId w:val="11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6DF19EF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icotine dependence </w:t>
            </w:r>
          </w:p>
          <w:p w14:paraId="696C1663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3685" w:type="dxa"/>
          </w:tcPr>
          <w:p w14:paraId="72A3B7B1" w14:textId="77777777" w:rsidR="007F6622" w:rsidRPr="001F47C4" w:rsidRDefault="007F6622" w:rsidP="007F6622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M score</w:t>
            </w:r>
            <w:r w:rsidRPr="001F47C4">
              <w:rPr>
                <w:sz w:val="20"/>
                <w:szCs w:val="20"/>
              </w:rPr>
              <w:t xml:space="preserve"> had an incremental effect on tobacco persistence (</w:t>
            </w:r>
            <w:r w:rsidRPr="001F47C4">
              <w:rPr>
                <w:rFonts w:cs="Times New Roman"/>
                <w:sz w:val="20"/>
                <w:szCs w:val="20"/>
              </w:rPr>
              <w:t>AOR = 1.19, 95% CI [1.11, 1.26]</w:t>
            </w:r>
            <w:r w:rsidRPr="001F47C4">
              <w:rPr>
                <w:sz w:val="20"/>
                <w:szCs w:val="20"/>
              </w:rPr>
              <w:t>).</w:t>
            </w:r>
          </w:p>
          <w:p w14:paraId="0DCAF871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3EA9B35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 fully adjusted models, tobacco persistence was associated with:</w:t>
            </w:r>
          </w:p>
          <w:p w14:paraId="0F51AB22" w14:textId="77777777" w:rsidR="007F6622" w:rsidRPr="001F47C4" w:rsidRDefault="007F6622" w:rsidP="007F6622">
            <w:pPr>
              <w:pStyle w:val="ListParagraph"/>
              <w:numPr>
                <w:ilvl w:val="0"/>
                <w:numId w:val="219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SA</w:t>
            </w:r>
            <w:r w:rsidRPr="001F47C4">
              <w:rPr>
                <w:sz w:val="20"/>
                <w:szCs w:val="20"/>
              </w:rPr>
              <w:t xml:space="preserve"> (AOR = 1.38, 95% CI [1.07, 1.78])</w:t>
            </w:r>
          </w:p>
          <w:p w14:paraId="4B1EF65E" w14:textId="77777777" w:rsidR="007F6622" w:rsidRPr="001F47C4" w:rsidRDefault="007F6622" w:rsidP="007F6622">
            <w:pPr>
              <w:pStyle w:val="ListParagraph"/>
              <w:numPr>
                <w:ilvl w:val="0"/>
                <w:numId w:val="219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PA</w:t>
            </w:r>
            <w:r w:rsidRPr="001F47C4">
              <w:rPr>
                <w:sz w:val="20"/>
                <w:szCs w:val="20"/>
              </w:rPr>
              <w:t xml:space="preserve"> (AOR = 1.34, 95% CI [1.09, 1.66])</w:t>
            </w:r>
          </w:p>
          <w:p w14:paraId="7DDE44C5" w14:textId="77777777" w:rsidR="007F6622" w:rsidRPr="001F47C4" w:rsidRDefault="007F6622" w:rsidP="007F6622">
            <w:pPr>
              <w:pStyle w:val="ListParagraph"/>
              <w:numPr>
                <w:ilvl w:val="0"/>
                <w:numId w:val="219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Emotional abuse</w:t>
            </w:r>
            <w:r w:rsidRPr="001F47C4">
              <w:rPr>
                <w:sz w:val="20"/>
                <w:szCs w:val="20"/>
              </w:rPr>
              <w:t xml:space="preserve"> (AOR = 1.43,  95% CI [1.12, 1.81])</w:t>
            </w:r>
          </w:p>
          <w:p w14:paraId="5301247D" w14:textId="77777777" w:rsidR="007F6622" w:rsidRPr="001F47C4" w:rsidRDefault="007F6622" w:rsidP="007F6622">
            <w:pPr>
              <w:pStyle w:val="ListParagraph"/>
              <w:numPr>
                <w:ilvl w:val="0"/>
                <w:numId w:val="219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rFonts w:cs="Times New Roman"/>
                <w:sz w:val="20"/>
                <w:szCs w:val="20"/>
                <w:u w:val="single"/>
              </w:rPr>
              <w:t>Emotional neglect</w:t>
            </w:r>
            <w:r w:rsidRPr="001F47C4">
              <w:rPr>
                <w:rFonts w:cs="Times New Roman"/>
                <w:sz w:val="20"/>
                <w:szCs w:val="20"/>
              </w:rPr>
              <w:t xml:space="preserve"> (AOR = 0.68, 95% CI [0.51, 0.90])</w:t>
            </w:r>
          </w:p>
        </w:tc>
      </w:tr>
      <w:tr w:rsidR="007F6622" w:rsidRPr="001F47C4" w14:paraId="56AEB8DD" w14:textId="77777777" w:rsidTr="0043200A">
        <w:tc>
          <w:tcPr>
            <w:tcW w:w="2245" w:type="dxa"/>
          </w:tcPr>
          <w:p w14:paraId="0651C07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Francis (2015)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cmFuY2lzPC9BdXRob3I+PFllYXI+MjAxNTwvWWVhcj48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cmFuY2lzPC9BdXRob3I+PFllYXI+MjAxNTwvWWVhcj48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05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0951B4E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427</w:t>
            </w:r>
          </w:p>
          <w:p w14:paraId="1E95DEA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68C8E1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ourt-substantiated cases of childhood CPA and matched non-maltreated controls</w:t>
            </w:r>
            <w:r w:rsidRPr="001F47C4" w:rsidDel="00883AF1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070" w:type="dxa"/>
          </w:tcPr>
          <w:p w14:paraId="093473E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67-1971 (when CM occurred)</w:t>
            </w:r>
          </w:p>
          <w:p w14:paraId="3C504E4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989–1995; 2000–2002; 2003–2005</w:t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  <w:p w14:paraId="6FD8957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62EB10F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ases (n=78)</w:t>
            </w:r>
          </w:p>
          <w:p w14:paraId="6EF6644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1.3 years (3.8) at third interview</w:t>
            </w:r>
          </w:p>
          <w:p w14:paraId="7D724A3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48.7% Female </w:t>
            </w:r>
          </w:p>
          <w:p w14:paraId="24951571" w14:textId="77777777" w:rsidR="00932E98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79.2% White</w:t>
            </w:r>
          </w:p>
          <w:p w14:paraId="0664493A" w14:textId="77777777" w:rsidR="007F6622" w:rsidRPr="001F47C4" w:rsidRDefault="00932E98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0% Hispanic</w:t>
            </w:r>
            <w:r w:rsidR="007F6622" w:rsidRPr="001F47C4">
              <w:rPr>
                <w:color w:val="000000"/>
                <w:sz w:val="20"/>
                <w:szCs w:val="20"/>
              </w:rPr>
              <w:t xml:space="preserve"> </w:t>
            </w:r>
          </w:p>
          <w:p w14:paraId="5059D9E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 xml:space="preserve">Controls (n=349) </w:t>
            </w:r>
          </w:p>
          <w:p w14:paraId="2208AC9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1.</w:t>
            </w:r>
            <w:r>
              <w:rPr>
                <w:color w:val="000000"/>
                <w:sz w:val="20"/>
                <w:szCs w:val="20"/>
              </w:rPr>
              <w:t>2</w:t>
            </w:r>
            <w:r w:rsidRPr="001F47C4">
              <w:rPr>
                <w:color w:val="000000"/>
                <w:sz w:val="20"/>
                <w:szCs w:val="20"/>
              </w:rPr>
              <w:t xml:space="preserve"> years (3.6) at third interview</w:t>
            </w:r>
          </w:p>
          <w:p w14:paraId="41D0D4A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0.7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 xml:space="preserve">emale </w:t>
            </w:r>
          </w:p>
          <w:p w14:paraId="037AB0F6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3.4% </w:t>
            </w:r>
            <w:r w:rsidR="00932E98">
              <w:rPr>
                <w:color w:val="000000"/>
                <w:sz w:val="20"/>
                <w:szCs w:val="20"/>
              </w:rPr>
              <w:t>White</w:t>
            </w:r>
          </w:p>
          <w:p w14:paraId="14E379E1" w14:textId="77777777" w:rsidR="00932E98" w:rsidRPr="001F47C4" w:rsidRDefault="00932E98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0% Hispanic</w:t>
            </w:r>
          </w:p>
        </w:tc>
        <w:tc>
          <w:tcPr>
            <w:tcW w:w="1440" w:type="dxa"/>
          </w:tcPr>
          <w:p w14:paraId="75C75C2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Bivariate analyses </w:t>
            </w:r>
          </w:p>
        </w:tc>
        <w:tc>
          <w:tcPr>
            <w:tcW w:w="2610" w:type="dxa"/>
          </w:tcPr>
          <w:p w14:paraId="7C27B6A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xposure to CPA</w:t>
            </w:r>
          </w:p>
        </w:tc>
        <w:tc>
          <w:tcPr>
            <w:tcW w:w="1620" w:type="dxa"/>
          </w:tcPr>
          <w:p w14:paraId="1A965CF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Total pack years of smoking (number of cigarettes smoked per day divided by 20 cigarettes per pack, multiplied by the number of years of smoking)       </w:t>
            </w:r>
          </w:p>
          <w:p w14:paraId="157929C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685" w:type="dxa"/>
          </w:tcPr>
          <w:p w14:paraId="64456E8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PA</w:t>
            </w:r>
            <w:r w:rsidRPr="001F47C4">
              <w:rPr>
                <w:color w:val="000000"/>
                <w:sz w:val="20"/>
                <w:szCs w:val="20"/>
              </w:rPr>
              <w:t xml:space="preserve"> was not associated with smoking.</w:t>
            </w:r>
          </w:p>
        </w:tc>
      </w:tr>
      <w:tr w:rsidR="007F6622" w:rsidRPr="001F47C4" w14:paraId="3C5956E7" w14:textId="77777777" w:rsidTr="0043200A">
        <w:tc>
          <w:tcPr>
            <w:tcW w:w="2245" w:type="dxa"/>
          </w:tcPr>
          <w:p w14:paraId="07F6E57C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Font (2016)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b250PC9BdXRob3I+PFllYXI+MjAxNjwvWWVhcj48UmVj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b250PC9BdXRob3I+PFllYXI+MjAxNjwvWWVhcj48UmVj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6]</w:t>
            </w:r>
            <w:r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25CE687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29,229 </w:t>
            </w:r>
          </w:p>
          <w:p w14:paraId="7A8978D6" w14:textId="77777777" w:rsidR="007F6622" w:rsidRPr="001F47C4" w:rsidRDefault="007F6622" w:rsidP="007F6622">
            <w:pPr>
              <w:rPr>
                <w:rStyle w:val="apple-converted-space"/>
                <w:rFonts w:cs="Arial"/>
                <w:color w:val="2E2E2E"/>
                <w:sz w:val="20"/>
                <w:szCs w:val="20"/>
                <w:shd w:val="clear" w:color="auto" w:fill="FFFFFF"/>
              </w:rPr>
            </w:pPr>
          </w:p>
          <w:p w14:paraId="06ED9604" w14:textId="77777777" w:rsidR="007F6622" w:rsidRPr="001F47C4" w:rsidRDefault="007F6622" w:rsidP="00ED73EB">
            <w:pPr>
              <w:rPr>
                <w:sz w:val="20"/>
                <w:szCs w:val="20"/>
              </w:rPr>
            </w:pPr>
            <w:r w:rsidRPr="001F47C4">
              <w:rPr>
                <w:rFonts w:cs="Arial"/>
                <w:color w:val="2E2E2E"/>
                <w:sz w:val="20"/>
                <w:szCs w:val="20"/>
                <w:shd w:val="clear" w:color="auto" w:fill="FFFFFF"/>
              </w:rPr>
              <w:lastRenderedPageBreak/>
              <w:t xml:space="preserve">BRFSS, 2012: </w:t>
            </w:r>
            <w:r w:rsidRPr="001F47C4">
              <w:rPr>
                <w:sz w:val="20"/>
                <w:szCs w:val="20"/>
              </w:rPr>
              <w:t>Iowa, North Carolina, Wisconsin, Tennessee, Oklahoma</w:t>
            </w:r>
          </w:p>
        </w:tc>
        <w:tc>
          <w:tcPr>
            <w:tcW w:w="2070" w:type="dxa"/>
          </w:tcPr>
          <w:p w14:paraId="63A0DD0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 xml:space="preserve">2012 </w:t>
            </w:r>
          </w:p>
          <w:p w14:paraId="2D4D7ED6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107B14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48 years (0.33)</w:t>
            </w:r>
          </w:p>
          <w:p w14:paraId="6F28F35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49</w:t>
            </w:r>
            <w:r w:rsidRPr="001F47C4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110B544D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80.5% </w:t>
            </w:r>
            <w:r w:rsidR="00932E98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 xml:space="preserve">hite </w:t>
            </w:r>
          </w:p>
          <w:p w14:paraId="7AADDAC5" w14:textId="77777777" w:rsidR="00932E98" w:rsidRPr="001F47C4" w:rsidRDefault="00932E98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7% Hispanic</w:t>
            </w:r>
          </w:p>
          <w:p w14:paraId="7AAEBEBC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 </w:t>
            </w:r>
          </w:p>
          <w:p w14:paraId="1CD82637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2B3EBF7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lastRenderedPageBreak/>
              <w:t>SEM</w:t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2143BD2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and individual exposure to the following:</w:t>
            </w:r>
          </w:p>
          <w:p w14:paraId="3EBD40BD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CPA</w:t>
            </w:r>
          </w:p>
          <w:p w14:paraId="7D6960E2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4EB6B037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51932065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Witnessing domestic violence</w:t>
            </w:r>
          </w:p>
          <w:p w14:paraId="144EAA8C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1F47C4">
              <w:rPr>
                <w:sz w:val="20"/>
                <w:szCs w:val="20"/>
              </w:rPr>
              <w:t>ousehold substance abuse</w:t>
            </w:r>
          </w:p>
          <w:p w14:paraId="28F166E5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50053535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2D2D2D"/>
                <w:sz w:val="20"/>
                <w:szCs w:val="20"/>
                <w:shd w:val="clear" w:color="auto" w:fill="FFFFFF"/>
              </w:rPr>
            </w:pPr>
            <w:r w:rsidRPr="001F47C4">
              <w:rPr>
                <w:sz w:val="20"/>
                <w:szCs w:val="20"/>
              </w:rPr>
              <w:t>Parental divorce</w:t>
            </w:r>
          </w:p>
          <w:p w14:paraId="72D7202C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2D2D2D"/>
                <w:sz w:val="20"/>
                <w:szCs w:val="20"/>
                <w:shd w:val="clear" w:color="auto" w:fill="FFFFFF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41FA23B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 xml:space="preserve">Current smoking status </w:t>
            </w:r>
          </w:p>
        </w:tc>
        <w:tc>
          <w:tcPr>
            <w:tcW w:w="3685" w:type="dxa"/>
          </w:tcPr>
          <w:p w14:paraId="34399E9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ACE score</w:t>
            </w:r>
            <w:r w:rsidRPr="001F47C4">
              <w:rPr>
                <w:sz w:val="20"/>
                <w:szCs w:val="20"/>
              </w:rPr>
              <w:t xml:space="preserve"> was associated with smoking:</w:t>
            </w:r>
          </w:p>
          <w:p w14:paraId="2184EE27" w14:textId="77777777" w:rsidR="007F6622" w:rsidRPr="001F47C4" w:rsidRDefault="007F6622" w:rsidP="007F6622">
            <w:pPr>
              <w:pStyle w:val="ListParagraph"/>
              <w:numPr>
                <w:ilvl w:val="0"/>
                <w:numId w:val="160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 ACE (</w:t>
            </w:r>
            <w:r w:rsidRPr="001F47C4">
              <w:rPr>
                <w:rFonts w:eastAsia="Calibri" w:cs="Calibri"/>
                <w:sz w:val="20"/>
                <w:szCs w:val="20"/>
              </w:rPr>
              <w:t>β</w:t>
            </w:r>
            <w:r w:rsidRPr="001F47C4">
              <w:rPr>
                <w:sz w:val="20"/>
                <w:szCs w:val="20"/>
              </w:rPr>
              <w:t xml:space="preserve"> = 0.031, </w:t>
            </w:r>
            <w:r w:rsidRPr="001F47C4">
              <w:rPr>
                <w:i/>
                <w:sz w:val="20"/>
                <w:szCs w:val="20"/>
              </w:rPr>
              <w:t>SE</w:t>
            </w:r>
            <w:r w:rsidRPr="001F47C4">
              <w:rPr>
                <w:sz w:val="20"/>
                <w:szCs w:val="20"/>
              </w:rPr>
              <w:t xml:space="preserve"> =.009, </w:t>
            </w:r>
            <w:r w:rsidRPr="001F47C4">
              <w:rPr>
                <w:i/>
                <w:sz w:val="20"/>
                <w:szCs w:val="20"/>
              </w:rPr>
              <w:t>p</w:t>
            </w:r>
            <w:r w:rsidRPr="001F47C4">
              <w:rPr>
                <w:sz w:val="20"/>
                <w:szCs w:val="20"/>
              </w:rPr>
              <w:t xml:space="preserve"> &lt; .001)</w:t>
            </w:r>
          </w:p>
          <w:p w14:paraId="03B120F8" w14:textId="77777777" w:rsidR="007F6622" w:rsidRPr="001F47C4" w:rsidRDefault="007F6622" w:rsidP="007F6622">
            <w:pPr>
              <w:pStyle w:val="ListParagraph"/>
              <w:numPr>
                <w:ilvl w:val="0"/>
                <w:numId w:val="160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-3 ACEs (</w:t>
            </w:r>
            <w:r w:rsidRPr="001F47C4">
              <w:rPr>
                <w:rFonts w:eastAsia="Calibri" w:cs="Calibri"/>
                <w:sz w:val="20"/>
                <w:szCs w:val="20"/>
              </w:rPr>
              <w:t>β</w:t>
            </w:r>
            <w:r w:rsidRPr="001F47C4">
              <w:rPr>
                <w:sz w:val="20"/>
                <w:szCs w:val="20"/>
              </w:rPr>
              <w:t xml:space="preserve"> = 0.073, </w:t>
            </w:r>
            <w:r w:rsidRPr="001F47C4">
              <w:rPr>
                <w:i/>
                <w:sz w:val="20"/>
                <w:szCs w:val="20"/>
              </w:rPr>
              <w:t>SE</w:t>
            </w:r>
            <w:r w:rsidRPr="001F47C4">
              <w:rPr>
                <w:sz w:val="20"/>
                <w:szCs w:val="20"/>
              </w:rPr>
              <w:t xml:space="preserve"> = .010, </w:t>
            </w:r>
          </w:p>
          <w:p w14:paraId="3D4A728E" w14:textId="77777777" w:rsidR="007F6622" w:rsidRPr="001F47C4" w:rsidRDefault="007F6622" w:rsidP="007F6622">
            <w:pPr>
              <w:pStyle w:val="ListParagraph"/>
              <w:ind w:left="0"/>
              <w:rPr>
                <w:sz w:val="20"/>
                <w:szCs w:val="20"/>
              </w:rPr>
            </w:pPr>
            <w:r w:rsidRPr="001F47C4">
              <w:rPr>
                <w:i/>
                <w:sz w:val="20"/>
                <w:szCs w:val="20"/>
              </w:rPr>
              <w:lastRenderedPageBreak/>
              <w:t>p</w:t>
            </w:r>
            <w:r w:rsidRPr="001F47C4">
              <w:rPr>
                <w:sz w:val="20"/>
                <w:szCs w:val="20"/>
              </w:rPr>
              <w:t xml:space="preserve"> &lt;.001)</w:t>
            </w:r>
          </w:p>
          <w:p w14:paraId="6C198EB8" w14:textId="77777777" w:rsidR="007F6622" w:rsidRPr="001F47C4" w:rsidRDefault="007F6622" w:rsidP="007F6622">
            <w:pPr>
              <w:pStyle w:val="ListParagraph"/>
              <w:numPr>
                <w:ilvl w:val="0"/>
                <w:numId w:val="160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4+ ACEs (</w:t>
            </w:r>
            <w:r w:rsidRPr="001F47C4">
              <w:rPr>
                <w:rFonts w:eastAsia="Calibri" w:cs="Calibri"/>
                <w:sz w:val="20"/>
                <w:szCs w:val="20"/>
              </w:rPr>
              <w:t>β</w:t>
            </w:r>
            <w:r w:rsidRPr="001F47C4">
              <w:rPr>
                <w:sz w:val="20"/>
                <w:szCs w:val="20"/>
              </w:rPr>
              <w:t xml:space="preserve"> =.034, SE =.002, </w:t>
            </w:r>
            <w:r w:rsidRPr="001F47C4">
              <w:rPr>
                <w:i/>
                <w:sz w:val="20"/>
                <w:szCs w:val="20"/>
              </w:rPr>
              <w:t>p</w:t>
            </w:r>
            <w:r w:rsidRPr="001F47C4">
              <w:rPr>
                <w:sz w:val="20"/>
                <w:szCs w:val="20"/>
              </w:rPr>
              <w:t xml:space="preserve"> &lt; .001)</w:t>
            </w:r>
          </w:p>
          <w:p w14:paraId="2B852095" w14:textId="77777777" w:rsidR="007F6622" w:rsidRDefault="007F6622" w:rsidP="007F6622">
            <w:pPr>
              <w:rPr>
                <w:sz w:val="20"/>
                <w:szCs w:val="20"/>
              </w:rPr>
            </w:pPr>
          </w:p>
          <w:p w14:paraId="2D3FB1CC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SA</w:t>
            </w:r>
            <w:r w:rsidRPr="001F47C4">
              <w:rPr>
                <w:sz w:val="20"/>
                <w:szCs w:val="20"/>
              </w:rPr>
              <w:t xml:space="preserve"> was associated with smoking (</w:t>
            </w:r>
            <w:r w:rsidRPr="001F47C4">
              <w:rPr>
                <w:rFonts w:eastAsia="Calibri" w:cs="Calibri"/>
                <w:sz w:val="20"/>
                <w:szCs w:val="20"/>
              </w:rPr>
              <w:t xml:space="preserve">β </w:t>
            </w:r>
            <w:r w:rsidRPr="001F47C4">
              <w:rPr>
                <w:sz w:val="20"/>
                <w:szCs w:val="20"/>
              </w:rPr>
              <w:t xml:space="preserve">= 0.039, SE=.013, </w:t>
            </w:r>
            <w:r w:rsidRPr="001F47C4">
              <w:rPr>
                <w:i/>
                <w:sz w:val="20"/>
                <w:szCs w:val="20"/>
              </w:rPr>
              <w:t>p</w:t>
            </w:r>
            <w:r w:rsidRPr="001F47C4">
              <w:rPr>
                <w:sz w:val="20"/>
                <w:szCs w:val="20"/>
              </w:rPr>
              <w:t xml:space="preserve"> &lt; .01).</w:t>
            </w:r>
          </w:p>
          <w:p w14:paraId="7F94A563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0499D5B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Household mental illness</w:t>
            </w:r>
            <w:r w:rsidRPr="001F47C4">
              <w:rPr>
                <w:sz w:val="20"/>
                <w:szCs w:val="20"/>
              </w:rPr>
              <w:t xml:space="preserve"> was associated with smoking (</w:t>
            </w:r>
            <w:r w:rsidRPr="001F47C4">
              <w:rPr>
                <w:rFonts w:eastAsia="Calibri" w:cs="Calibri"/>
                <w:sz w:val="20"/>
                <w:szCs w:val="20"/>
              </w:rPr>
              <w:t>β</w:t>
            </w:r>
            <w:r w:rsidRPr="001F47C4">
              <w:rPr>
                <w:sz w:val="20"/>
                <w:szCs w:val="20"/>
              </w:rPr>
              <w:t xml:space="preserve"> = 0.042, </w:t>
            </w:r>
            <w:r w:rsidRPr="001F47C4">
              <w:rPr>
                <w:i/>
                <w:sz w:val="20"/>
                <w:szCs w:val="20"/>
              </w:rPr>
              <w:t>SE</w:t>
            </w:r>
            <w:r w:rsidRPr="001F47C4">
              <w:rPr>
                <w:sz w:val="20"/>
                <w:szCs w:val="20"/>
              </w:rPr>
              <w:t xml:space="preserve"> =.009,</w:t>
            </w:r>
            <w:r w:rsidRPr="001F47C4">
              <w:rPr>
                <w:i/>
                <w:sz w:val="20"/>
                <w:szCs w:val="20"/>
              </w:rPr>
              <w:t xml:space="preserve"> p</w:t>
            </w:r>
            <w:r w:rsidRPr="001F47C4">
              <w:rPr>
                <w:sz w:val="20"/>
                <w:szCs w:val="20"/>
              </w:rPr>
              <w:t xml:space="preserve"> &lt; .001).</w:t>
            </w:r>
          </w:p>
          <w:p w14:paraId="1CA83548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7C10CB4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 xml:space="preserve">Parental divorce </w:t>
            </w:r>
            <w:r w:rsidRPr="001F47C4">
              <w:rPr>
                <w:sz w:val="20"/>
                <w:szCs w:val="20"/>
              </w:rPr>
              <w:t>was associated with smoking (</w:t>
            </w:r>
            <w:r w:rsidRPr="001F47C4">
              <w:rPr>
                <w:rFonts w:eastAsia="Calibri" w:cs="Calibri"/>
                <w:sz w:val="20"/>
                <w:szCs w:val="20"/>
              </w:rPr>
              <w:t>β</w:t>
            </w:r>
            <w:r w:rsidRPr="001F47C4">
              <w:rPr>
                <w:sz w:val="20"/>
                <w:szCs w:val="20"/>
              </w:rPr>
              <w:t xml:space="preserve"> = 0.060, </w:t>
            </w:r>
            <w:r w:rsidRPr="001F47C4">
              <w:rPr>
                <w:i/>
                <w:sz w:val="20"/>
                <w:szCs w:val="20"/>
              </w:rPr>
              <w:t>SE</w:t>
            </w:r>
            <w:r w:rsidRPr="001F47C4">
              <w:rPr>
                <w:sz w:val="20"/>
                <w:szCs w:val="20"/>
              </w:rPr>
              <w:t xml:space="preserve"> = .010, </w:t>
            </w:r>
            <w:r w:rsidRPr="001F47C4">
              <w:rPr>
                <w:i/>
                <w:sz w:val="20"/>
                <w:szCs w:val="20"/>
              </w:rPr>
              <w:t>p</w:t>
            </w:r>
            <w:r w:rsidRPr="001F47C4">
              <w:rPr>
                <w:sz w:val="20"/>
                <w:szCs w:val="20"/>
              </w:rPr>
              <w:t xml:space="preserve"> &lt; .001)</w:t>
            </w:r>
            <w:r>
              <w:rPr>
                <w:sz w:val="20"/>
                <w:szCs w:val="20"/>
              </w:rPr>
              <w:t>.</w:t>
            </w:r>
          </w:p>
          <w:p w14:paraId="2B53E8AB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4D11BBA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Incarcerated household member</w:t>
            </w:r>
            <w:r w:rsidRPr="001F47C4">
              <w:rPr>
                <w:sz w:val="20"/>
                <w:szCs w:val="20"/>
              </w:rPr>
              <w:t xml:space="preserve"> was associated with smoking (</w:t>
            </w:r>
            <w:r w:rsidRPr="001F47C4">
              <w:rPr>
                <w:rFonts w:eastAsia="Calibri" w:cs="Calibri"/>
                <w:sz w:val="20"/>
                <w:szCs w:val="20"/>
              </w:rPr>
              <w:t>β</w:t>
            </w:r>
            <w:r w:rsidRPr="001F47C4">
              <w:rPr>
                <w:sz w:val="20"/>
                <w:szCs w:val="20"/>
              </w:rPr>
              <w:t xml:space="preserve"> = 0.093, </w:t>
            </w:r>
            <w:r w:rsidRPr="001F47C4">
              <w:rPr>
                <w:i/>
                <w:sz w:val="20"/>
                <w:szCs w:val="20"/>
              </w:rPr>
              <w:t>SE</w:t>
            </w:r>
            <w:r w:rsidRPr="001F47C4">
              <w:rPr>
                <w:sz w:val="20"/>
                <w:szCs w:val="20"/>
              </w:rPr>
              <w:t xml:space="preserve"> =.018, </w:t>
            </w:r>
            <w:r w:rsidRPr="001F47C4">
              <w:rPr>
                <w:i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&lt; .001).</w:t>
            </w:r>
          </w:p>
        </w:tc>
      </w:tr>
      <w:tr w:rsidR="007F6622" w:rsidRPr="001F47C4" w14:paraId="5376EF4B" w14:textId="77777777" w:rsidTr="0043200A">
        <w:tc>
          <w:tcPr>
            <w:tcW w:w="2245" w:type="dxa"/>
          </w:tcPr>
          <w:p w14:paraId="4A67B63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Ford (2011)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b3JkPC9BdXRob3I+PFllYXI+MjAxMTwvWWVhcj48UmVj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b3JkPC9BdXRob3I+PFllYXI+MjAxMTwvWWVhcj48UmVj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34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  <w:p w14:paraId="07C5E46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25,809</w:t>
            </w:r>
          </w:p>
          <w:p w14:paraId="4DD6F78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AE3399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BRFSS, 2009: Arkansas, Louisiana, New Mexico, Tennessee, and Washington </w:t>
            </w:r>
          </w:p>
          <w:p w14:paraId="0A25CC4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</w:tcPr>
          <w:p w14:paraId="671B430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09</w:t>
            </w:r>
          </w:p>
          <w:p w14:paraId="1BE7E91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AE701DC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ean age and SD not reported</w:t>
            </w:r>
          </w:p>
          <w:p w14:paraId="7B3F263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F47C4">
              <w:rPr>
                <w:color w:val="000000"/>
                <w:sz w:val="20"/>
                <w:szCs w:val="20"/>
              </w:rPr>
              <w:t xml:space="preserve">15.3% 18-29 years </w:t>
            </w:r>
          </w:p>
          <w:p w14:paraId="40AA0F4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.2% 30-39 years</w:t>
            </w:r>
          </w:p>
          <w:p w14:paraId="5718137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2.2% 40-49 years</w:t>
            </w:r>
          </w:p>
          <w:p w14:paraId="51AEC64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8.1% 50-59 years</w:t>
            </w:r>
          </w:p>
          <w:p w14:paraId="38FA08D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2.8% 60-69 years</w:t>
            </w:r>
          </w:p>
          <w:p w14:paraId="6B31A83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1.4% 70+ years</w:t>
            </w:r>
            <w:r>
              <w:rPr>
                <w:color w:val="000000"/>
                <w:sz w:val="20"/>
                <w:szCs w:val="20"/>
              </w:rPr>
              <w:t>)</w:t>
            </w:r>
          </w:p>
          <w:p w14:paraId="6B0E77A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1.6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25122F3F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77% </w:t>
            </w:r>
            <w:r w:rsidR="00932E98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  <w:p w14:paraId="45AB400E" w14:textId="77777777" w:rsidR="00932E98" w:rsidRPr="001F47C4" w:rsidRDefault="00932E98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3.8% Hispanic </w:t>
            </w:r>
          </w:p>
        </w:tc>
        <w:tc>
          <w:tcPr>
            <w:tcW w:w="1440" w:type="dxa"/>
          </w:tcPr>
          <w:p w14:paraId="55C52D7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Multiple regression </w:t>
            </w:r>
          </w:p>
        </w:tc>
        <w:tc>
          <w:tcPr>
            <w:tcW w:w="2610" w:type="dxa"/>
          </w:tcPr>
          <w:p w14:paraId="086DA93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and individual exposure to the following:</w:t>
            </w:r>
          </w:p>
          <w:p w14:paraId="72014FEF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3764836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2612D35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3B41F21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Domestic violence</w:t>
            </w:r>
          </w:p>
          <w:p w14:paraId="6BF2300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45287EA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3D90139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divorce</w:t>
            </w:r>
          </w:p>
          <w:p w14:paraId="5B4CDE99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2F0483C0" w14:textId="77777777" w:rsidR="007F6622" w:rsidRPr="001F47C4" w:rsidRDefault="007F6622" w:rsidP="007F6622">
            <w:pPr>
              <w:spacing w:after="200" w:line="276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ifetime smoking status  </w:t>
            </w:r>
          </w:p>
        </w:tc>
        <w:tc>
          <w:tcPr>
            <w:tcW w:w="3685" w:type="dxa"/>
          </w:tcPr>
          <w:p w14:paraId="5B3F335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current smoking:</w:t>
            </w:r>
          </w:p>
          <w:p w14:paraId="22A27617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 ACE (adjusted prevalence ratio [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] = 1.31, 95% CI [1.14, 1.5]) </w:t>
            </w:r>
          </w:p>
          <w:p w14:paraId="4D991B22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35, 95% CI [1.15, 1.59]) </w:t>
            </w:r>
          </w:p>
          <w:p w14:paraId="05B2CBD6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52, 95% CI [1.28, 1.79]) </w:t>
            </w:r>
          </w:p>
          <w:p w14:paraId="3742741C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81, 95% CI [1.46, 2.23]) </w:t>
            </w:r>
          </w:p>
          <w:p w14:paraId="0B6D25D3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5+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2.22, 95% CI [1.92, 2.57]) </w:t>
            </w:r>
          </w:p>
          <w:p w14:paraId="7550C659" w14:textId="77777777" w:rsidR="007F6622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</w:p>
          <w:p w14:paraId="36D6351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ever smoking:</w:t>
            </w:r>
          </w:p>
          <w:p w14:paraId="52BFE828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 ACE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16, 95% CI [1.09, 1.24]) </w:t>
            </w:r>
          </w:p>
          <w:p w14:paraId="273A2BD6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29, 95% CI [1.20, 1.40]) </w:t>
            </w:r>
          </w:p>
          <w:p w14:paraId="7DB07A65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3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40, 95% CI [1.29, 1.52]) </w:t>
            </w:r>
          </w:p>
          <w:p w14:paraId="765463BB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56, 95% CI [1.41, 1.72]) </w:t>
            </w:r>
          </w:p>
          <w:p w14:paraId="1E8304A2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5+ ACEs 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80, 95% CI []1.67, 1.93]) </w:t>
            </w:r>
          </w:p>
          <w:p w14:paraId="23556C88" w14:textId="77777777" w:rsidR="007F6622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</w:p>
          <w:p w14:paraId="1F31614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Individual ACEs</w:t>
            </w:r>
            <w:r w:rsidRPr="001F47C4">
              <w:rPr>
                <w:color w:val="000000"/>
                <w:sz w:val="20"/>
                <w:szCs w:val="20"/>
              </w:rPr>
              <w:t xml:space="preserve"> were associated with current smoking:</w:t>
            </w:r>
          </w:p>
          <w:p w14:paraId="446E437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PA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46, 95% CI [1.31, 1.63])</w:t>
            </w:r>
          </w:p>
          <w:p w14:paraId="551E7E60" w14:textId="77777777" w:rsidR="007F6622" w:rsidRPr="001F47C4" w:rsidRDefault="007F6622" w:rsidP="007F6622">
            <w:pPr>
              <w:pStyle w:val="ListParagraph"/>
              <w:numPr>
                <w:ilvl w:val="0"/>
                <w:numId w:val="15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Emotional abuse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54, 95% CI [1.40, 1.70]) </w:t>
            </w:r>
          </w:p>
          <w:p w14:paraId="0DE2FC6C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 xml:space="preserve">CSA 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51, 95% CI [1.35, 1.69[)</w:t>
            </w:r>
          </w:p>
          <w:p w14:paraId="57FA830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Domestic violence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39, 95% CI [1.25, 1.56])</w:t>
            </w:r>
          </w:p>
          <w:p w14:paraId="40810AB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Household substance abuse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52, 95% CI [1.38, 1.68])</w:t>
            </w:r>
          </w:p>
          <w:p w14:paraId="3185F025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Household mental illness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31, 95% CI [1.17, 1.46])</w:t>
            </w:r>
          </w:p>
          <w:p w14:paraId="7A5A7C1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Parental divorce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36, 95% CI [1.23, 1.52])</w:t>
            </w:r>
          </w:p>
          <w:p w14:paraId="7C57E847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Incarcerated household member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(</w:t>
            </w:r>
            <w:proofErr w:type="spellStart"/>
            <w:r w:rsidRPr="001F47C4">
              <w:rPr>
                <w:color w:val="000000"/>
                <w:sz w:val="20"/>
                <w:szCs w:val="20"/>
              </w:rPr>
              <w:t>aPR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= 1.49, 95% CI [1.27, 1.75])</w:t>
            </w:r>
          </w:p>
        </w:tc>
      </w:tr>
      <w:tr w:rsidR="007F6622" w:rsidRPr="001F47C4" w14:paraId="42977877" w14:textId="77777777" w:rsidTr="0043200A">
        <w:tc>
          <w:tcPr>
            <w:tcW w:w="2245" w:type="dxa"/>
          </w:tcPr>
          <w:p w14:paraId="14C6E1B2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Fuller-Thomson (2013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GdWxsZXItVGhvbXNvbjwvQXV0aG9yPjxZZWFyPjIwMTM8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GdWxsZXItVGhvbXNvbjwvQXV0aG9yPjxZZWFyPjIwMTM8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35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2CCD2E2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=19,356</w:t>
            </w:r>
          </w:p>
          <w:p w14:paraId="56704264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2BAFE752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BRFSS, 2010: District of Columbia, Hawaii, Nevada, Vermont, and Wisconsin </w:t>
            </w:r>
          </w:p>
        </w:tc>
        <w:tc>
          <w:tcPr>
            <w:tcW w:w="2070" w:type="dxa"/>
          </w:tcPr>
          <w:p w14:paraId="164A0B5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010</w:t>
            </w:r>
          </w:p>
          <w:p w14:paraId="31A18DDA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DCBB31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</w:t>
            </w:r>
            <w:r w:rsidRPr="001F47C4">
              <w:rPr>
                <w:sz w:val="20"/>
                <w:szCs w:val="20"/>
              </w:rPr>
              <w:t xml:space="preserve">16.8% </w:t>
            </w:r>
            <w:r>
              <w:rPr>
                <w:sz w:val="20"/>
                <w:szCs w:val="20"/>
              </w:rPr>
              <w:t>aged &lt; 49 years</w:t>
            </w:r>
            <w:r w:rsidRPr="001F47C4">
              <w:rPr>
                <w:sz w:val="20"/>
                <w:szCs w:val="20"/>
              </w:rPr>
              <w:t>)</w:t>
            </w:r>
          </w:p>
          <w:p w14:paraId="2AA283D3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9.4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37A802E7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76.5% </w:t>
            </w:r>
            <w:r w:rsidR="00AE4703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43843C2C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43053F2C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3B5556F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53F7509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Exposure to the following:</w:t>
            </w:r>
          </w:p>
          <w:p w14:paraId="51DAEC5F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56AAD19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erbal abuse</w:t>
            </w:r>
          </w:p>
          <w:p w14:paraId="7237D9A8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63A604A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drug abuse</w:t>
            </w:r>
          </w:p>
          <w:p w14:paraId="730C8567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alcohol abuse</w:t>
            </w:r>
          </w:p>
          <w:p w14:paraId="4266B65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 xml:space="preserve">Parental separation/divorce </w:t>
            </w:r>
          </w:p>
        </w:tc>
        <w:tc>
          <w:tcPr>
            <w:tcW w:w="1620" w:type="dxa"/>
          </w:tcPr>
          <w:p w14:paraId="796E974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 xml:space="preserve">Lifetime smoking status </w:t>
            </w:r>
          </w:p>
        </w:tc>
        <w:tc>
          <w:tcPr>
            <w:tcW w:w="3685" w:type="dxa"/>
          </w:tcPr>
          <w:p w14:paraId="22AF417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Among females, ever smoking (vs. never) was associated with:</w:t>
            </w:r>
          </w:p>
          <w:p w14:paraId="386E1EDC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Household alcohol abuse</w:t>
            </w:r>
            <w:r w:rsidRPr="001F47C4">
              <w:rPr>
                <w:sz w:val="20"/>
                <w:szCs w:val="20"/>
              </w:rPr>
              <w:t xml:space="preserve"> (AOR = 1.41, 95% CI [1.28, 1.56])</w:t>
            </w:r>
          </w:p>
          <w:p w14:paraId="73A2A819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  <w:u w:val="single"/>
              </w:rPr>
            </w:pPr>
            <w:r w:rsidRPr="001F47C4">
              <w:rPr>
                <w:sz w:val="20"/>
                <w:szCs w:val="20"/>
                <w:u w:val="single"/>
              </w:rPr>
              <w:t xml:space="preserve">Household drug abuse </w:t>
            </w:r>
            <w:r w:rsidRPr="001F47C4">
              <w:rPr>
                <w:sz w:val="20"/>
                <w:szCs w:val="20"/>
              </w:rPr>
              <w:t>(AOR = 1.59, 95% CI [1.37, 1.83])</w:t>
            </w:r>
          </w:p>
          <w:p w14:paraId="4217C08A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  <w:u w:val="single"/>
              </w:rPr>
            </w:pPr>
            <w:r w:rsidRPr="001F47C4">
              <w:rPr>
                <w:sz w:val="20"/>
                <w:szCs w:val="20"/>
                <w:u w:val="single"/>
              </w:rPr>
              <w:t xml:space="preserve">Parental separation/divorce </w:t>
            </w:r>
            <w:r w:rsidRPr="001F47C4">
              <w:rPr>
                <w:sz w:val="20"/>
                <w:szCs w:val="20"/>
              </w:rPr>
              <w:t>(AOR = 1.39, 95% CI [1.25, 1.53])</w:t>
            </w:r>
          </w:p>
          <w:p w14:paraId="244258E8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lastRenderedPageBreak/>
              <w:t xml:space="preserve">CSA </w:t>
            </w:r>
            <w:r w:rsidRPr="001F47C4">
              <w:rPr>
                <w:color w:val="000000"/>
                <w:sz w:val="20"/>
                <w:szCs w:val="20"/>
              </w:rPr>
              <w:t>(AOR = 1.36, 95% CI [1.13, 1.63])</w:t>
            </w:r>
          </w:p>
          <w:p w14:paraId="20598FE7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Verbal abuse</w:t>
            </w:r>
            <w:r w:rsidRPr="001F47C4">
              <w:rPr>
                <w:color w:val="000000"/>
                <w:sz w:val="20"/>
                <w:szCs w:val="20"/>
              </w:rPr>
              <w:t xml:space="preserve"> (AOR = 1.14, 95% CI [1.02, 1.27])</w:t>
            </w:r>
          </w:p>
          <w:p w14:paraId="26F25FAB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PA</w:t>
            </w:r>
            <w:r w:rsidRPr="001F47C4">
              <w:rPr>
                <w:color w:val="000000"/>
                <w:sz w:val="20"/>
                <w:szCs w:val="20"/>
              </w:rPr>
              <w:t xml:space="preserve"> (AOR = 1.29, 95% CI [1.14, 1.46])</w:t>
            </w:r>
          </w:p>
          <w:p w14:paraId="3B4CF94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Among females, current smoking (vs. former smoker) was associated with:</w:t>
            </w:r>
          </w:p>
          <w:p w14:paraId="13046161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Household alcohol abuse</w:t>
            </w:r>
            <w:r w:rsidRPr="001F47C4">
              <w:rPr>
                <w:sz w:val="20"/>
                <w:szCs w:val="20"/>
              </w:rPr>
              <w:t xml:space="preserve"> (AOR = 0.83, 95% CI [0.71, 0.96])</w:t>
            </w:r>
          </w:p>
          <w:p w14:paraId="2A188362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  <w:u w:val="single"/>
              </w:rPr>
            </w:pPr>
            <w:r w:rsidRPr="001F47C4">
              <w:rPr>
                <w:sz w:val="20"/>
                <w:szCs w:val="20"/>
                <w:u w:val="single"/>
              </w:rPr>
              <w:t xml:space="preserve">Household drug abuse  </w:t>
            </w:r>
            <w:r w:rsidRPr="001F47C4">
              <w:rPr>
                <w:sz w:val="20"/>
                <w:szCs w:val="20"/>
              </w:rPr>
              <w:t>(AOR = 1.40, 95% CI [1.15, 1.71])</w:t>
            </w:r>
          </w:p>
          <w:p w14:paraId="09750279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Verbal abuse</w:t>
            </w:r>
            <w:r w:rsidRPr="001F47C4">
              <w:rPr>
                <w:color w:val="000000"/>
                <w:sz w:val="20"/>
                <w:szCs w:val="20"/>
              </w:rPr>
              <w:t xml:space="preserve"> (AOR = 0.72, 95% CI [0.61, 0.86])</w:t>
            </w:r>
          </w:p>
          <w:p w14:paraId="68EC9473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PA</w:t>
            </w:r>
            <w:r w:rsidRPr="001F47C4">
              <w:rPr>
                <w:color w:val="000000"/>
                <w:sz w:val="20"/>
                <w:szCs w:val="20"/>
              </w:rPr>
              <w:t xml:space="preserve"> (AOR = 1.27, 95% CI [1.06, 1.52])</w:t>
            </w:r>
          </w:p>
          <w:p w14:paraId="5707FE5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Among </w:t>
            </w:r>
            <w:r>
              <w:rPr>
                <w:color w:val="000000"/>
                <w:sz w:val="20"/>
                <w:szCs w:val="20"/>
              </w:rPr>
              <w:t>m</w:t>
            </w:r>
            <w:r w:rsidRPr="001F47C4">
              <w:rPr>
                <w:color w:val="000000"/>
                <w:sz w:val="20"/>
                <w:szCs w:val="20"/>
              </w:rPr>
              <w:t>ales, ever smoking (vs. never) was associated with:</w:t>
            </w:r>
          </w:p>
          <w:p w14:paraId="68B4D4B3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Household alcohol abuse</w:t>
            </w:r>
            <w:r w:rsidRPr="001F47C4">
              <w:rPr>
                <w:sz w:val="20"/>
                <w:szCs w:val="20"/>
              </w:rPr>
              <w:t xml:space="preserve"> (AOR = 1.53, 95% CI [1.34, 1.74])</w:t>
            </w:r>
          </w:p>
          <w:p w14:paraId="7C50BE5A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  <w:u w:val="single"/>
              </w:rPr>
            </w:pPr>
            <w:r w:rsidRPr="001F47C4">
              <w:rPr>
                <w:sz w:val="20"/>
                <w:szCs w:val="20"/>
                <w:u w:val="single"/>
              </w:rPr>
              <w:t xml:space="preserve">Household drug abuse </w:t>
            </w:r>
            <w:r w:rsidRPr="001F47C4">
              <w:rPr>
                <w:sz w:val="20"/>
                <w:szCs w:val="20"/>
              </w:rPr>
              <w:t>(AOR = 1.58, 95% CI [1.34, 1.87])</w:t>
            </w:r>
          </w:p>
          <w:p w14:paraId="40A36F0B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rPr>
                <w:sz w:val="20"/>
                <w:szCs w:val="20"/>
                <w:u w:val="single"/>
              </w:rPr>
            </w:pPr>
            <w:r w:rsidRPr="001F47C4">
              <w:rPr>
                <w:sz w:val="20"/>
                <w:szCs w:val="20"/>
                <w:u w:val="single"/>
              </w:rPr>
              <w:t>Parental divorce/separation</w:t>
            </w:r>
            <w:r w:rsidRPr="001F47C4">
              <w:rPr>
                <w:sz w:val="20"/>
                <w:szCs w:val="20"/>
              </w:rPr>
              <w:t xml:space="preserve"> (AOR = 1.48, 95% CI [1.31, 1.68])</w:t>
            </w:r>
          </w:p>
          <w:p w14:paraId="58E7C5A6" w14:textId="77777777" w:rsidR="007F6622" w:rsidRPr="001F47C4" w:rsidRDefault="007F6622" w:rsidP="007F6622">
            <w:pPr>
              <w:pStyle w:val="ListParagraph"/>
              <w:numPr>
                <w:ilvl w:val="0"/>
                <w:numId w:val="16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PA</w:t>
            </w:r>
            <w:r w:rsidRPr="001F47C4">
              <w:rPr>
                <w:color w:val="000000"/>
                <w:sz w:val="20"/>
                <w:szCs w:val="20"/>
              </w:rPr>
              <w:t xml:space="preserve"> (AOR = 1.19, 95% CI [1.03, 1.36])</w:t>
            </w:r>
          </w:p>
          <w:p w14:paraId="4E96442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Among males, current smoking (vs. former smoker) was associated with:</w:t>
            </w:r>
          </w:p>
          <w:p w14:paraId="75C24823" w14:textId="77777777" w:rsidR="007F6622" w:rsidRPr="001F47C4" w:rsidRDefault="007F6622" w:rsidP="007F6622">
            <w:pPr>
              <w:pStyle w:val="ListParagraph"/>
              <w:numPr>
                <w:ilvl w:val="0"/>
                <w:numId w:val="222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Household drug abuse</w:t>
            </w:r>
            <w:r w:rsidRPr="001F47C4">
              <w:rPr>
                <w:color w:val="000000"/>
                <w:sz w:val="20"/>
                <w:szCs w:val="20"/>
              </w:rPr>
              <w:t xml:space="preserve"> (OR = 1.35, 95% CI [1.08, 1.69])</w:t>
            </w:r>
          </w:p>
          <w:p w14:paraId="39566618" w14:textId="77777777" w:rsidR="007F6622" w:rsidRPr="001F47C4" w:rsidRDefault="007F6622" w:rsidP="007F6622">
            <w:pPr>
              <w:pStyle w:val="ListParagraph"/>
              <w:numPr>
                <w:ilvl w:val="0"/>
                <w:numId w:val="222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 xml:space="preserve">Parental separation/divorce </w:t>
            </w:r>
            <w:r w:rsidRPr="001F47C4">
              <w:rPr>
                <w:color w:val="000000"/>
                <w:sz w:val="20"/>
                <w:szCs w:val="20"/>
              </w:rPr>
              <w:t>(OR = 1.25, 95% CI [1.05, 1.49])</w:t>
            </w:r>
          </w:p>
        </w:tc>
      </w:tr>
      <w:tr w:rsidR="007F6622" w:rsidRPr="001F47C4" w14:paraId="4DA4B1CD" w14:textId="77777777" w:rsidTr="0043200A">
        <w:tc>
          <w:tcPr>
            <w:tcW w:w="2245" w:type="dxa"/>
          </w:tcPr>
          <w:p w14:paraId="47F54D97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lastRenderedPageBreak/>
              <w:t>Gjelsvik</w:t>
            </w:r>
            <w:proofErr w:type="spellEnd"/>
            <w:r w:rsidRPr="001F47C4">
              <w:rPr>
                <w:sz w:val="20"/>
                <w:szCs w:val="20"/>
              </w:rPr>
              <w:t xml:space="preserve"> (2013)</w:t>
            </w:r>
            <w:r w:rsidR="008B4513">
              <w:rPr>
                <w:sz w:val="20"/>
                <w:szCs w:val="20"/>
              </w:rPr>
              <w:fldChar w:fldCharType="begin"/>
            </w:r>
            <w:r w:rsidR="008B4513">
              <w:rPr>
                <w:sz w:val="20"/>
                <w:szCs w:val="20"/>
              </w:rPr>
              <w:instrText xml:space="preserve"> ADDIN EN.CITE &lt;EndNote&gt;&lt;Cite&gt;&lt;Author&gt;Gjelsvik&lt;/Author&gt;&lt;Year&gt;2013&lt;/Year&gt;&lt;RecNum&gt;42&lt;/RecNum&gt;&lt;DisplayText&gt;[18]&lt;/DisplayText&gt;&lt;record&gt;&lt;rec-number&gt;42&lt;/rec-number&gt;&lt;foreign-keys&gt;&lt;key app="EN" db-id="p2wsz9rdmz90w8evpvmx9txyefzeatevvrxx" timestamp="1477313538"&gt;42&lt;/key&gt;&lt;key app="ENWeb" db-id=""&gt;0&lt;/key&gt;&lt;/foreign-keys&gt;&lt;ref-type name="Journal Article"&gt;17&lt;/ref-type&gt;&lt;contributors&gt;&lt;authors&gt;&lt;author&gt;Gjelsvik, A.&lt;/author&gt;&lt;author&gt;Dumont, D. M.&lt;/author&gt;&lt;author&gt;Nunn, A.&lt;/author&gt;&lt;/authors&gt;&lt;/contributors&gt;&lt;auth-address&gt;Brown University, Box G-121S, Providence, RI 02912, USA. Annie_Gjelsvik@brown.edu&lt;/auth-address&gt;&lt;titles&gt;&lt;title&gt;Incarceration of a household member and Hispanic health disparities: childhood exposure and adult chronic disease risk behaviors&lt;/title&gt;&lt;secondary-title&gt;Prev Chronic Dis&lt;/secondary-title&gt;&lt;/titles&gt;&lt;periodical&gt;&lt;full-title&gt;Prev Chronic Dis&lt;/full-title&gt;&lt;/periodical&gt;&lt;pages&gt;E69&lt;/pages&gt;&lt;volume&gt;10&lt;/volume&gt;&lt;keywords&gt;&lt;keyword&gt;Female&lt;/keyword&gt;&lt;keyword&gt;Humans&lt;/keyword&gt;&lt;keyword&gt;Pregnancy&lt;/keyword&gt;&lt;keyword&gt;*Smoking Cessation&lt;/keyword&gt;&lt;/keywords&gt;&lt;dates&gt;&lt;year&gt;2013&lt;/year&gt;&lt;pub-dates&gt;&lt;date&gt;May 02&lt;/date&gt;&lt;/pub-dates&gt;&lt;/dates&gt;&lt;isbn&gt;1545-1151 (Electronic)&amp;#xD;1545-1151 (Linking)&lt;/isbn&gt;&lt;accession-num&gt;23639764&lt;/accession-num&gt;&lt;urls&gt;&lt;related-urls&gt;&lt;url&gt;http://www.ncbi.nlm.nih.gov/pubmed/23639764&lt;/url&gt;&lt;/related-urls&gt;&lt;/urls&gt;&lt;custom2&gt;PMC3652716&lt;/custom2&gt;&lt;electronic-resource-num&gt;10.5888/pcd10.120281&lt;/electronic-resource-num&gt;&lt;/record&gt;&lt;/Cite&gt;&lt;/EndNote&gt;</w:instrText>
            </w:r>
            <w:r w:rsidR="008B4513">
              <w:rPr>
                <w:sz w:val="20"/>
                <w:szCs w:val="20"/>
              </w:rPr>
              <w:fldChar w:fldCharType="separate"/>
            </w:r>
            <w:r w:rsidR="008B4513">
              <w:rPr>
                <w:noProof/>
                <w:sz w:val="20"/>
                <w:szCs w:val="20"/>
              </w:rPr>
              <w:t>[18]</w:t>
            </w:r>
            <w:r w:rsidR="008B4513">
              <w:rPr>
                <w:sz w:val="20"/>
                <w:szCs w:val="20"/>
              </w:rPr>
              <w:fldChar w:fldCharType="end"/>
            </w:r>
          </w:p>
          <w:p w14:paraId="28AE63F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81,910 </w:t>
            </w:r>
          </w:p>
          <w:p w14:paraId="453DA07F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6842F09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BRFSS, 2009 &amp; 2010: Arkansas, Hawaii, Louisiana, Maine, Nevada, New Mexico, Pennsylvania, Vermont, Washington, and Wisconsin</w:t>
            </w:r>
          </w:p>
          <w:p w14:paraId="6B14C37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 </w:t>
            </w:r>
          </w:p>
        </w:tc>
        <w:tc>
          <w:tcPr>
            <w:tcW w:w="2070" w:type="dxa"/>
          </w:tcPr>
          <w:p w14:paraId="169CB58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 xml:space="preserve">2009-2010 </w:t>
            </w:r>
          </w:p>
          <w:p w14:paraId="14ECE685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5F54341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age and SD not reported</w:t>
            </w:r>
          </w:p>
          <w:p w14:paraId="3C5E290C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03598608" w14:textId="77777777" w:rsidR="007F6622" w:rsidRPr="001F47C4" w:rsidRDefault="007F6622" w:rsidP="007F6622">
            <w:pPr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</w:t>
            </w:r>
            <w:r w:rsidRPr="001F47C4">
              <w:rPr>
                <w:sz w:val="20"/>
                <w:szCs w:val="20"/>
                <w:u w:val="single"/>
              </w:rPr>
              <w:t xml:space="preserve"> incarcerated household member (</w:t>
            </w:r>
            <w:r>
              <w:rPr>
                <w:sz w:val="20"/>
                <w:szCs w:val="20"/>
                <w:u w:val="single"/>
              </w:rPr>
              <w:t>n</w:t>
            </w:r>
            <w:r w:rsidRPr="001F47C4">
              <w:rPr>
                <w:sz w:val="20"/>
                <w:szCs w:val="20"/>
                <w:u w:val="single"/>
              </w:rPr>
              <w:t>=78,193)</w:t>
            </w:r>
          </w:p>
          <w:p w14:paraId="1C779E20" w14:textId="77777777" w:rsidR="007F6622" w:rsidRPr="001F47C4" w:rsidRDefault="007F6622" w:rsidP="00AE4703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47.1% &lt; 40 years</w:t>
            </w:r>
          </w:p>
          <w:p w14:paraId="33F9F476" w14:textId="77777777" w:rsidR="007F6622" w:rsidRPr="001F47C4" w:rsidRDefault="007F6622" w:rsidP="00AE4703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1.9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17242D9C" w14:textId="77777777" w:rsidR="007F6622" w:rsidRDefault="007F6622" w:rsidP="00AE4703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82.9% </w:t>
            </w:r>
            <w:r w:rsidR="00E46387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61F66BDF" w14:textId="77777777" w:rsidR="007F6622" w:rsidRDefault="007F6622" w:rsidP="00AE4703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5% Hispanic</w:t>
            </w:r>
          </w:p>
          <w:p w14:paraId="45953EAD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u w:val="single"/>
              </w:rPr>
              <w:t>I</w:t>
            </w:r>
            <w:r w:rsidRPr="001F47C4">
              <w:rPr>
                <w:sz w:val="20"/>
                <w:szCs w:val="20"/>
                <w:u w:val="single"/>
              </w:rPr>
              <w:t>ncarcerated household member</w:t>
            </w:r>
            <w:r w:rsidRPr="001F47C4">
              <w:rPr>
                <w:sz w:val="20"/>
                <w:szCs w:val="20"/>
              </w:rPr>
              <w:t xml:space="preserve"> </w:t>
            </w:r>
            <w:r w:rsidRPr="001F47C4">
              <w:rPr>
                <w:sz w:val="20"/>
                <w:szCs w:val="20"/>
                <w:u w:val="single"/>
              </w:rPr>
              <w:t>(</w:t>
            </w:r>
            <w:r>
              <w:rPr>
                <w:sz w:val="20"/>
                <w:szCs w:val="20"/>
                <w:u w:val="single"/>
              </w:rPr>
              <w:t>n</w:t>
            </w:r>
            <w:r w:rsidRPr="001F47C4">
              <w:rPr>
                <w:sz w:val="20"/>
                <w:szCs w:val="20"/>
                <w:u w:val="single"/>
              </w:rPr>
              <w:t>=3,717)</w:t>
            </w:r>
          </w:p>
          <w:p w14:paraId="09924592" w14:textId="77777777" w:rsidR="007F6622" w:rsidRPr="001F47C4" w:rsidRDefault="007F6622" w:rsidP="00AE4703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73.3% &lt; 40 years</w:t>
            </w:r>
          </w:p>
          <w:p w14:paraId="4B83B9E5" w14:textId="77777777" w:rsidR="007F6622" w:rsidRPr="001F47C4" w:rsidRDefault="007F6622" w:rsidP="00AE4703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47.6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177F6773" w14:textId="77777777" w:rsidR="007F6622" w:rsidRDefault="007F6622" w:rsidP="00AE4703">
            <w:pPr>
              <w:ind w:left="72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68.5% </w:t>
            </w:r>
            <w:r w:rsidR="00E46387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0DB077C7" w14:textId="77777777" w:rsidR="007F6622" w:rsidRPr="001F47C4" w:rsidRDefault="007F6622" w:rsidP="00AE4703">
            <w:pPr>
              <w:ind w:left="7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1% Hispanic</w:t>
            </w:r>
          </w:p>
        </w:tc>
        <w:tc>
          <w:tcPr>
            <w:tcW w:w="1440" w:type="dxa"/>
          </w:tcPr>
          <w:p w14:paraId="45EFCE5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 xml:space="preserve">Logistic regression </w:t>
            </w:r>
          </w:p>
        </w:tc>
        <w:tc>
          <w:tcPr>
            <w:tcW w:w="2610" w:type="dxa"/>
          </w:tcPr>
          <w:p w14:paraId="1BCB5FD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xposure to </w:t>
            </w:r>
            <w:r w:rsidRPr="001F47C4">
              <w:rPr>
                <w:sz w:val="20"/>
                <w:szCs w:val="20"/>
              </w:rPr>
              <w:t>an incarcerated household member</w:t>
            </w:r>
          </w:p>
        </w:tc>
        <w:tc>
          <w:tcPr>
            <w:tcW w:w="1620" w:type="dxa"/>
          </w:tcPr>
          <w:p w14:paraId="642836C2" w14:textId="77777777" w:rsidR="007F6622" w:rsidRPr="001F47C4" w:rsidRDefault="007F6622" w:rsidP="007F6622">
            <w:pPr>
              <w:rPr>
                <w:caps/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urrent smoking status</w:t>
            </w:r>
            <w:r w:rsidRPr="001F47C4">
              <w:rPr>
                <w:cap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685" w:type="dxa"/>
          </w:tcPr>
          <w:p w14:paraId="75C99C2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Living with an </w:t>
            </w:r>
            <w:r w:rsidRPr="001F47C4">
              <w:rPr>
                <w:sz w:val="20"/>
                <w:szCs w:val="20"/>
                <w:u w:val="single"/>
              </w:rPr>
              <w:t>incarcerated household member</w:t>
            </w:r>
            <w:r w:rsidRPr="001F47C4">
              <w:rPr>
                <w:sz w:val="20"/>
                <w:szCs w:val="20"/>
              </w:rPr>
              <w:t xml:space="preserve"> was associated with smoking</w:t>
            </w:r>
            <w:r w:rsidRPr="001F47C4">
              <w:rPr>
                <w:color w:val="000000"/>
                <w:sz w:val="20"/>
                <w:szCs w:val="20"/>
              </w:rPr>
              <w:t xml:space="preserve"> (AOR = 1.50, 95% CI [1.27, 1.77]): </w:t>
            </w:r>
          </w:p>
          <w:p w14:paraId="52783851" w14:textId="77777777" w:rsidR="007F6622" w:rsidRPr="001F47C4" w:rsidRDefault="007F6622" w:rsidP="007F6622">
            <w:pPr>
              <w:pStyle w:val="ListParagraph"/>
              <w:numPr>
                <w:ilvl w:val="0"/>
                <w:numId w:val="22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Among Hispanics (AOR = 1.71, 95% CI [1.07, 2.76])</w:t>
            </w:r>
          </w:p>
          <w:p w14:paraId="69156572" w14:textId="77777777" w:rsidR="007F6622" w:rsidRPr="001F47C4" w:rsidRDefault="007F6622" w:rsidP="007F6622">
            <w:pPr>
              <w:pStyle w:val="ListParagraph"/>
              <w:numPr>
                <w:ilvl w:val="0"/>
                <w:numId w:val="22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Among non-Hispanic </w:t>
            </w:r>
            <w:r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 (AOR = 1.48, 95% CI [1.20, 1.83])</w:t>
            </w:r>
          </w:p>
          <w:p w14:paraId="74E1C770" w14:textId="77777777" w:rsidR="007F6622" w:rsidRPr="001F47C4" w:rsidRDefault="007F6622" w:rsidP="007F6622">
            <w:pPr>
              <w:pStyle w:val="ListParagraph"/>
              <w:numPr>
                <w:ilvl w:val="0"/>
                <w:numId w:val="22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ot significant among non-Hispanic </w:t>
            </w:r>
            <w:r>
              <w:rPr>
                <w:color w:val="000000"/>
                <w:sz w:val="20"/>
                <w:szCs w:val="20"/>
              </w:rPr>
              <w:t>b</w:t>
            </w:r>
            <w:r w:rsidRPr="001F47C4">
              <w:rPr>
                <w:color w:val="000000"/>
                <w:sz w:val="20"/>
                <w:szCs w:val="20"/>
              </w:rPr>
              <w:t>lack</w:t>
            </w:r>
          </w:p>
          <w:p w14:paraId="14AD0BA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</w:tr>
      <w:tr w:rsidR="007F6622" w:rsidRPr="001F47C4" w14:paraId="145F3A61" w14:textId="77777777" w:rsidTr="0043200A">
        <w:tc>
          <w:tcPr>
            <w:tcW w:w="2245" w:type="dxa"/>
          </w:tcPr>
          <w:p w14:paraId="4245DEC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Hodge (2011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Hodge&lt;/Author&gt;&lt;Year&gt;2011&lt;/Year&gt;&lt;RecNum&gt;215&lt;/RecNum&gt;&lt;DisplayText&gt;[136]&lt;/DisplayText&gt;&lt;record&gt;&lt;rec-number&gt;215&lt;/rec-number&gt;&lt;foreign-keys&gt;&lt;key app="EN" db-id="p2wsz9rdmz90w8evpvmx9txyefzeatevvrxx" timestamp="1477508863"&gt;215&lt;/key&gt;&lt;key app="ENWeb" db-id=""&gt;0&lt;/key&gt;&lt;/foreign-keys&gt;&lt;ref-type name="Journal Article"&gt;17&lt;/ref-type&gt;&lt;contributors&gt;&lt;authors&gt;&lt;author&gt;Hodge, F.&lt;/author&gt;&lt;author&gt;Nandy, K.&lt;/author&gt;&lt;/authors&gt;&lt;/contributors&gt;&lt;auth-address&gt;School of Nursing, University of California, Los Angeles, PO Box 951702, Los Angeles, CA 90095, USA. fhodge@sonnet.ucla.edu&lt;/auth-address&gt;&lt;titles&gt;&lt;title&gt;Factors associated with American Indian cigarette smoking in rural settings&lt;/title&gt;&lt;secondary-title&gt;Int J Environ Res Public Health&lt;/secondary-title&gt;&lt;/titles&gt;&lt;periodical&gt;&lt;full-title&gt;Int J Environ Res Public Health&lt;/full-title&gt;&lt;/periodical&gt;&lt;pages&gt;944-54&lt;/pages&gt;&lt;volume&gt;8&lt;/volume&gt;&lt;number&gt;4&lt;/number&gt;&lt;keywords&gt;&lt;keyword&gt;Adult&lt;/keyword&gt;&lt;keyword&gt;California&lt;/keyword&gt;&lt;keyword&gt;Female&lt;/keyword&gt;&lt;keyword&gt;Humans&lt;/keyword&gt;&lt;keyword&gt;Indians, North American/*statistics &amp;amp; numerical data&lt;/keyword&gt;&lt;keyword&gt;Male&lt;/keyword&gt;&lt;keyword&gt;Middle Aged&lt;/keyword&gt;&lt;keyword&gt;Pregnancy&lt;/keyword&gt;&lt;keyword&gt;Rural Population/*statistics &amp;amp; numerical data&lt;/keyword&gt;&lt;keyword&gt;Smoking/*ethnology&lt;/keyword&gt;&lt;keyword&gt;Socioeconomic Factors&lt;/keyword&gt;&lt;keyword&gt;American Indian&lt;/keyword&gt;&lt;keyword&gt;cigarette smoking&lt;/keyword&gt;&lt;keyword&gt;patterns of smoking&lt;/keyword&gt;&lt;keyword&gt;prevalence&lt;/keyword&gt;&lt;keyword&gt;rural populations&lt;/keyword&gt;&lt;keyword&gt;tobacco&lt;/keyword&gt;&lt;/keywords&gt;&lt;dates&gt;&lt;year&gt;2011&lt;/year&gt;&lt;pub-dates&gt;&lt;date&gt;Apr&lt;/date&gt;&lt;/pub-dates&gt;&lt;/dates&gt;&lt;isbn&gt;1660-4601 (Electronic)&amp;#xD;1660-4601 (Linking)&lt;/isbn&gt;&lt;accession-num&gt;21695023&lt;/accession-num&gt;&lt;urls&gt;&lt;related-urls&gt;&lt;url&gt;http://www.ncbi.nlm.nih.gov/pubmed/21695023&lt;/url&gt;&lt;/related-urls&gt;&lt;/urls&gt;&lt;custom2&gt;PMC3118872&lt;/custom2&gt;&lt;electronic-resource-num&gt;10.3390/ijerph8040944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36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0D80B2A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457</w:t>
            </w:r>
          </w:p>
          <w:p w14:paraId="1D520D7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6FDAE6B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Patients from 13 Indian health clinic registries in California </w:t>
            </w:r>
          </w:p>
        </w:tc>
        <w:tc>
          <w:tcPr>
            <w:tcW w:w="2070" w:type="dxa"/>
          </w:tcPr>
          <w:p w14:paraId="3BD2EB6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Year not reported</w:t>
            </w:r>
          </w:p>
          <w:p w14:paraId="259E9DB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511595F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4.</w:t>
            </w:r>
            <w:r>
              <w:rPr>
                <w:color w:val="000000"/>
                <w:sz w:val="20"/>
                <w:szCs w:val="20"/>
              </w:rPr>
              <w:t>8</w:t>
            </w:r>
            <w:r w:rsidRPr="001F47C4">
              <w:rPr>
                <w:color w:val="000000"/>
                <w:sz w:val="20"/>
                <w:szCs w:val="20"/>
              </w:rPr>
              <w:t xml:space="preserve"> years (15.</w:t>
            </w:r>
            <w:r>
              <w:rPr>
                <w:color w:val="000000"/>
                <w:sz w:val="20"/>
                <w:szCs w:val="20"/>
              </w:rPr>
              <w:t>9</w:t>
            </w:r>
            <w:r w:rsidRPr="001F47C4">
              <w:rPr>
                <w:color w:val="000000"/>
                <w:sz w:val="20"/>
                <w:szCs w:val="20"/>
              </w:rPr>
              <w:t>)</w:t>
            </w:r>
          </w:p>
          <w:p w14:paraId="4427748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9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38AD6D27" w14:textId="77777777" w:rsidR="007F6622" w:rsidRPr="001F47C4" w:rsidRDefault="00E46387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% W</w:t>
            </w:r>
            <w:r w:rsidR="007F6622">
              <w:rPr>
                <w:color w:val="000000"/>
                <w:sz w:val="20"/>
                <w:szCs w:val="20"/>
              </w:rPr>
              <w:t>hite</w:t>
            </w:r>
            <w:r w:rsidR="007F6622" w:rsidRPr="001F47C4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7041476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hi square test</w:t>
            </w:r>
          </w:p>
          <w:p w14:paraId="135D639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</w:tcPr>
          <w:p w14:paraId="00C310D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Exposure to the following:</w:t>
            </w:r>
          </w:p>
          <w:p w14:paraId="5669F8A6" w14:textId="77777777" w:rsidR="007F6622" w:rsidRPr="001F47C4" w:rsidRDefault="007F6622" w:rsidP="007F6622">
            <w:pPr>
              <w:pStyle w:val="ListParagraph"/>
              <w:numPr>
                <w:ilvl w:val="0"/>
                <w:numId w:val="11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eglect </w:t>
            </w:r>
          </w:p>
          <w:p w14:paraId="3A74CB67" w14:textId="77777777" w:rsidR="007F6622" w:rsidRPr="001F47C4" w:rsidRDefault="007F6622" w:rsidP="007F6622">
            <w:pPr>
              <w:pStyle w:val="ListParagraph"/>
              <w:numPr>
                <w:ilvl w:val="0"/>
                <w:numId w:val="11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PA  </w:t>
            </w:r>
          </w:p>
          <w:p w14:paraId="2DABFE38" w14:textId="77777777" w:rsidR="007F6622" w:rsidRPr="001F47C4" w:rsidRDefault="007F6622" w:rsidP="007F6622">
            <w:pPr>
              <w:pStyle w:val="ListParagraph"/>
              <w:numPr>
                <w:ilvl w:val="0"/>
                <w:numId w:val="11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SA   </w:t>
            </w:r>
          </w:p>
          <w:p w14:paraId="3A446EFB" w14:textId="77777777" w:rsidR="007F6622" w:rsidRPr="001F47C4" w:rsidRDefault="007F6622" w:rsidP="007F6622">
            <w:pPr>
              <w:pStyle w:val="ListParagraph"/>
              <w:ind w:left="0"/>
              <w:rPr>
                <w:color w:val="000000"/>
                <w:sz w:val="20"/>
                <w:szCs w:val="20"/>
              </w:rPr>
            </w:pPr>
          </w:p>
        </w:tc>
        <w:tc>
          <w:tcPr>
            <w:tcW w:w="1620" w:type="dxa"/>
          </w:tcPr>
          <w:p w14:paraId="6E62555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ifetime smoking status </w:t>
            </w:r>
          </w:p>
        </w:tc>
        <w:tc>
          <w:tcPr>
            <w:tcW w:w="3685" w:type="dxa"/>
          </w:tcPr>
          <w:p w14:paraId="4D70F9B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  <w:t>Neglect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was associated with smoking status:</w:t>
            </w:r>
          </w:p>
          <w:p w14:paraId="0228DF4A" w14:textId="77777777" w:rsidR="007F6622" w:rsidRPr="001F47C4" w:rsidRDefault="007F6622" w:rsidP="007F6622">
            <w:pPr>
              <w:pStyle w:val="ListParagraph"/>
              <w:numPr>
                <w:ilvl w:val="0"/>
                <w:numId w:val="224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19.6% of current smokers, 22.9% of former smokers, and 9.9% of never smokers (</w:t>
            </w:r>
            <w:r w:rsidRPr="001F47C4">
              <w:rPr>
                <w:i/>
                <w:color w:val="000000"/>
                <w:sz w:val="20"/>
                <w:szCs w:val="20"/>
                <w:shd w:val="clear" w:color="auto" w:fill="FFFFFF"/>
              </w:rPr>
              <w:t>p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= .02) experienced neglect in childhood</w:t>
            </w:r>
          </w:p>
          <w:p w14:paraId="750ACC62" w14:textId="77777777" w:rsidR="007F6622" w:rsidRPr="001F47C4" w:rsidRDefault="007F6622" w:rsidP="007F6622">
            <w:pPr>
              <w:pStyle w:val="ListParagraph"/>
              <w:numPr>
                <w:ilvl w:val="0"/>
                <w:numId w:val="224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20.9% of current smokers, 26.3% of former smokers, and 10.7% of never smokers (</w:t>
            </w:r>
            <w:r w:rsidRPr="001F47C4">
              <w:rPr>
                <w:i/>
                <w:color w:val="000000"/>
                <w:sz w:val="20"/>
                <w:szCs w:val="20"/>
                <w:shd w:val="clear" w:color="auto" w:fill="FFFFFF"/>
              </w:rPr>
              <w:t>p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= .01) experienced neglect in adolescence</w:t>
            </w:r>
          </w:p>
          <w:p w14:paraId="3A4FB5C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  <w:t>CPA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was associated with smoking status:</w:t>
            </w:r>
          </w:p>
          <w:p w14:paraId="1EFD6C89" w14:textId="77777777" w:rsidR="007F6622" w:rsidRPr="001F47C4" w:rsidRDefault="007F6622" w:rsidP="007F6622">
            <w:pPr>
              <w:pStyle w:val="ListParagraph"/>
              <w:numPr>
                <w:ilvl w:val="0"/>
                <w:numId w:val="224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21.9% of current smokers, 16.4% of former smokers, and 8.6% of never smokers (</w:t>
            </w:r>
            <w:r w:rsidRPr="001F47C4">
              <w:rPr>
                <w:i/>
                <w:color w:val="000000"/>
                <w:sz w:val="20"/>
                <w:szCs w:val="20"/>
                <w:shd w:val="clear" w:color="auto" w:fill="FFFFFF"/>
              </w:rPr>
              <w:t>p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=.008) experienced CPA in childhood</w:t>
            </w:r>
          </w:p>
          <w:p w14:paraId="7B39840E" w14:textId="77777777" w:rsidR="007F6622" w:rsidRDefault="007F6622" w:rsidP="007F6622">
            <w:pPr>
              <w:pStyle w:val="ListParagraph"/>
              <w:numPr>
                <w:ilvl w:val="0"/>
                <w:numId w:val="224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18.1% of current smokers, 13.1% of former smokers, and 4.7% of never smokers (</w:t>
            </w:r>
            <w:r w:rsidRPr="001F47C4">
              <w:rPr>
                <w:i/>
                <w:color w:val="000000"/>
                <w:sz w:val="20"/>
                <w:szCs w:val="20"/>
                <w:shd w:val="clear" w:color="auto" w:fill="FFFFFF"/>
              </w:rPr>
              <w:t>p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= .003) experienced CPA in adolescence</w:t>
            </w:r>
          </w:p>
          <w:p w14:paraId="688C0771" w14:textId="77777777" w:rsidR="007F6622" w:rsidRPr="001F47C4" w:rsidRDefault="007F6622" w:rsidP="007F6622">
            <w:pPr>
              <w:pStyle w:val="ListParagraph"/>
              <w:ind w:left="0"/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5F066BB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  <w:t>CSA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was not associated with smoking.</w:t>
            </w:r>
          </w:p>
        </w:tc>
      </w:tr>
      <w:tr w:rsidR="007F6622" w:rsidRPr="001F47C4" w14:paraId="41B225DD" w14:textId="77777777" w:rsidTr="0043200A">
        <w:tc>
          <w:tcPr>
            <w:tcW w:w="2245" w:type="dxa"/>
          </w:tcPr>
          <w:p w14:paraId="244F481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lastRenderedPageBreak/>
              <w:t>Hostinar</w:t>
            </w:r>
            <w:proofErr w:type="spellEnd"/>
            <w:r w:rsidRPr="001F47C4">
              <w:rPr>
                <w:sz w:val="20"/>
                <w:szCs w:val="20"/>
              </w:rPr>
              <w:t xml:space="preserve"> (2015)</w:t>
            </w:r>
            <w:r w:rsidR="008B4513">
              <w:rPr>
                <w:sz w:val="20"/>
                <w:szCs w:val="20"/>
              </w:rPr>
              <w:fldChar w:fldCharType="begin"/>
            </w:r>
            <w:r w:rsidR="008B4513">
              <w:rPr>
                <w:sz w:val="20"/>
                <w:szCs w:val="20"/>
              </w:rPr>
              <w:instrText xml:space="preserve"> ADDIN EN.CITE &lt;EndNote&gt;&lt;Cite&gt;&lt;Author&gt;Hostinar&lt;/Author&gt;&lt;Year&gt;2015&lt;/Year&gt;&lt;RecNum&gt;55&lt;/RecNum&gt;&lt;DisplayText&gt;[22]&lt;/DisplayText&gt;&lt;record&gt;&lt;rec-number&gt;55&lt;/rec-number&gt;&lt;foreign-keys&gt;&lt;key app="EN" db-id="p2wsz9rdmz90w8evpvmx9txyefzeatevvrxx" timestamp="1477313580"&gt;55&lt;/key&gt;&lt;key app="ENWeb" db-id=""&gt;0&lt;/key&gt;&lt;/foreign-keys&gt;&lt;ref-type name="Journal Article"&gt;17&lt;/ref-type&gt;&lt;contributors&gt;&lt;authors&gt;&lt;author&gt;Hostinar, C. E.&lt;/author&gt;&lt;author&gt;Lachman, M. E.&lt;/author&gt;&lt;author&gt;Mroczek, D. K.&lt;/author&gt;&lt;author&gt;Seeman, T. E.&lt;/author&gt;&lt;author&gt;Miller, G. E.&lt;/author&gt;&lt;/authors&gt;&lt;/contributors&gt;&lt;auth-address&gt;Institute for Policy Research, Northwestern University.&amp;#xD;Department of Psychology, Brandeis University.&amp;#xD;Department of Psychology, Northwestern University.&amp;#xD;Department of Medicine, University of California, Los Angeles.&lt;/auth-address&gt;&lt;titles&gt;&lt;title&gt;Additive contributions of childhood adversity and recent stressors to inflammation at midlife: Findings from the MIDUS study&lt;/title&gt;&lt;secondary-title&gt;Dev Psychol&lt;/secondary-title&gt;&lt;/titles&gt;&lt;periodical&gt;&lt;full-title&gt;Dev Psychol&lt;/full-title&gt;&lt;/periodical&gt;&lt;pages&gt;1630-44&lt;/pages&gt;&lt;volume&gt;51&lt;/volume&gt;&lt;number&gt;11&lt;/number&gt;&lt;keywords&gt;&lt;keyword&gt;Aged&lt;/keyword&gt;&lt;keyword&gt;Biomarkers/blood/urine&lt;/keyword&gt;&lt;keyword&gt;Depression&lt;/keyword&gt;&lt;keyword&gt;Family Conflict/*psychology&lt;/keyword&gt;&lt;keyword&gt;Female&lt;/keyword&gt;&lt;keyword&gt;Humans&lt;/keyword&gt;&lt;keyword&gt;Hydrocortisone/urine&lt;/keyword&gt;&lt;keyword&gt;Inflammation/*blood/urine&lt;/keyword&gt;&lt;keyword&gt;*Life Change Events&lt;/keyword&gt;&lt;keyword&gt;Male&lt;/keyword&gt;&lt;keyword&gt;Middle Aged&lt;/keyword&gt;&lt;keyword&gt;Risk Factors&lt;/keyword&gt;&lt;keyword&gt;Stress, Psychological/blood/*psychology/urine&lt;/keyword&gt;&lt;keyword&gt;United States&lt;/keyword&gt;&lt;/keywords&gt;&lt;dates&gt;&lt;year&gt;2015&lt;/year&gt;&lt;pub-dates&gt;&lt;date&gt;Nov&lt;/date&gt;&lt;/pub-dates&gt;&lt;/dates&gt;&lt;isbn&gt;1939-0599 (Electronic)&amp;#xD;0012-1649 (Linking)&lt;/isbn&gt;&lt;accession-num&gt;26389605&lt;/accession-num&gt;&lt;urls&gt;&lt;related-urls&gt;&lt;url&gt;http://www.ncbi.nlm.nih.gov/pubmed/26389605&lt;/url&gt;&lt;/related-urls&gt;&lt;/urls&gt;&lt;custom2&gt;PMC4623994&lt;/custom2&gt;&lt;electronic-resource-num&gt;10.1037/dev0000049&lt;/electronic-resource-num&gt;&lt;/record&gt;&lt;/Cite&gt;&lt;/EndNote&gt;</w:instrText>
            </w:r>
            <w:r w:rsidR="008B4513">
              <w:rPr>
                <w:sz w:val="20"/>
                <w:szCs w:val="20"/>
              </w:rPr>
              <w:fldChar w:fldCharType="separate"/>
            </w:r>
            <w:r w:rsidR="008B4513">
              <w:rPr>
                <w:noProof/>
                <w:sz w:val="20"/>
                <w:szCs w:val="20"/>
              </w:rPr>
              <w:t>[22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108E9F8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1180 </w:t>
            </w:r>
          </w:p>
          <w:p w14:paraId="4A8B0F2E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53D22B54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MIDUS II study </w:t>
            </w:r>
          </w:p>
          <w:p w14:paraId="40D52AA1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4CD138A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995-1996 (MIDUS); 2004-2005 (MIDUS II)</w:t>
            </w:r>
          </w:p>
          <w:p w14:paraId="11775A87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2AD8AA3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57.3 years (11.5)</w:t>
            </w:r>
          </w:p>
          <w:p w14:paraId="5505AF4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6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 xml:space="preserve">emale </w:t>
            </w:r>
          </w:p>
          <w:p w14:paraId="56232232" w14:textId="77777777" w:rsidR="00AE4703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74.9% </w:t>
            </w:r>
            <w:r w:rsidR="00AE4703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1CE3B05B" w14:textId="77777777" w:rsidR="007F6622" w:rsidRPr="001F47C4" w:rsidRDefault="00AE4703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2% Hispanic </w:t>
            </w:r>
            <w:r w:rsidR="007F6622" w:rsidRPr="001F47C4">
              <w:rPr>
                <w:sz w:val="20"/>
                <w:szCs w:val="20"/>
              </w:rPr>
              <w:t xml:space="preserve"> </w:t>
            </w:r>
          </w:p>
          <w:p w14:paraId="65F164E1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78B7F31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ul</w:t>
            </w:r>
            <w:r>
              <w:rPr>
                <w:color w:val="000000"/>
                <w:sz w:val="20"/>
                <w:szCs w:val="20"/>
              </w:rPr>
              <w:t xml:space="preserve">tiple regression; SEM </w:t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43F4992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Summary ACE score based on the following variables:</w:t>
            </w:r>
          </w:p>
          <w:p w14:paraId="19A4868D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57CA7BB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0DF98AB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394BDA96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hysical neglect</w:t>
            </w:r>
          </w:p>
          <w:p w14:paraId="2E0D7E3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neglect</w:t>
            </w:r>
          </w:p>
          <w:p w14:paraId="56B0CA8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1F47C4">
              <w:rPr>
                <w:sz w:val="20"/>
                <w:szCs w:val="20"/>
              </w:rPr>
              <w:t>ousehold substance abuse</w:t>
            </w:r>
          </w:p>
          <w:p w14:paraId="57561A6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1D406D5D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divorce</w:t>
            </w:r>
          </w:p>
        </w:tc>
        <w:tc>
          <w:tcPr>
            <w:tcW w:w="1620" w:type="dxa"/>
          </w:tcPr>
          <w:p w14:paraId="4BB0513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Lifetime smoking status </w:t>
            </w:r>
          </w:p>
        </w:tc>
        <w:tc>
          <w:tcPr>
            <w:tcW w:w="3685" w:type="dxa"/>
          </w:tcPr>
          <w:p w14:paraId="462983CD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ACE score</w:t>
            </w:r>
            <w:r w:rsidRPr="001F47C4">
              <w:rPr>
                <w:sz w:val="20"/>
                <w:szCs w:val="20"/>
              </w:rPr>
              <w:t xml:space="preserve"> had a direct path to smoking in the model predicting inflammation (</w:t>
            </w:r>
            <w:r w:rsidRPr="001F47C4">
              <w:rPr>
                <w:rFonts w:eastAsia="Calibri" w:cs="Calibri"/>
                <w:sz w:val="20"/>
                <w:szCs w:val="20"/>
              </w:rPr>
              <w:t xml:space="preserve">β </w:t>
            </w:r>
            <w:r w:rsidRPr="001F47C4">
              <w:rPr>
                <w:sz w:val="20"/>
                <w:szCs w:val="20"/>
              </w:rPr>
              <w:t>= 0.16,</w:t>
            </w:r>
            <w:r>
              <w:rPr>
                <w:sz w:val="20"/>
                <w:szCs w:val="20"/>
              </w:rPr>
              <w:t xml:space="preserve"> </w:t>
            </w:r>
            <w:r w:rsidRPr="001F47C4">
              <w:rPr>
                <w:i/>
                <w:sz w:val="20"/>
                <w:szCs w:val="20"/>
              </w:rPr>
              <w:t xml:space="preserve">p </w:t>
            </w:r>
            <w:r w:rsidRPr="001F47C4">
              <w:rPr>
                <w:sz w:val="20"/>
                <w:szCs w:val="20"/>
              </w:rPr>
              <w:t>&lt; .05)</w:t>
            </w:r>
            <w:r>
              <w:rPr>
                <w:sz w:val="20"/>
                <w:szCs w:val="20"/>
              </w:rPr>
              <w:t>.</w:t>
            </w:r>
          </w:p>
        </w:tc>
      </w:tr>
      <w:tr w:rsidR="007F6622" w:rsidRPr="001F47C4" w14:paraId="604AAEE5" w14:textId="77777777" w:rsidTr="0043200A">
        <w:tc>
          <w:tcPr>
            <w:tcW w:w="2245" w:type="dxa"/>
          </w:tcPr>
          <w:p w14:paraId="6A6379A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Jessup (2012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KZXNzdXA8L0F1dGhvcj48WWVhcj4yMDEyPC9ZZWFyPjxS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KZXNzdXA8L0F1dGhvcj48WWVhcj4yMDEyPC9ZZWFyPjxS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37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054005B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=1,021</w:t>
            </w:r>
          </w:p>
          <w:p w14:paraId="042820D7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280860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California residents at a fifth grade level in English proficiency </w:t>
            </w:r>
          </w:p>
        </w:tc>
        <w:tc>
          <w:tcPr>
            <w:tcW w:w="2070" w:type="dxa"/>
          </w:tcPr>
          <w:p w14:paraId="67A2EE5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08-2009</w:t>
            </w:r>
          </w:p>
          <w:p w14:paraId="709F89F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37C2E8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1.2 years (17.6)</w:t>
            </w:r>
          </w:p>
          <w:p w14:paraId="3E10F53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100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2B9B029D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0% </w:t>
            </w:r>
            <w:r w:rsidR="00A67707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 xml:space="preserve">hite </w:t>
            </w:r>
          </w:p>
          <w:p w14:paraId="74C00225" w14:textId="77777777" w:rsidR="00A67707" w:rsidRPr="001F47C4" w:rsidRDefault="00A67707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1.8% Hispanic </w:t>
            </w:r>
          </w:p>
          <w:p w14:paraId="051F3FBA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1ADC86D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192D5F1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xposure to the following:</w:t>
            </w:r>
          </w:p>
          <w:p w14:paraId="7CA4BFCD" w14:textId="77777777" w:rsidR="007F6622" w:rsidRPr="001F47C4" w:rsidRDefault="007F6622" w:rsidP="007F6622">
            <w:pPr>
              <w:pStyle w:val="ListParagraph"/>
              <w:numPr>
                <w:ilvl w:val="0"/>
                <w:numId w:val="11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PA</w:t>
            </w:r>
          </w:p>
          <w:p w14:paraId="575F1741" w14:textId="77777777" w:rsidR="007F6622" w:rsidRPr="001F47C4" w:rsidRDefault="007F6622" w:rsidP="007F6622">
            <w:pPr>
              <w:pStyle w:val="ListParagraph"/>
              <w:numPr>
                <w:ilvl w:val="0"/>
                <w:numId w:val="11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SA</w:t>
            </w:r>
          </w:p>
          <w:p w14:paraId="760BF52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620" w:type="dxa"/>
          </w:tcPr>
          <w:p w14:paraId="43C8992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urrent smoking status </w:t>
            </w:r>
          </w:p>
        </w:tc>
        <w:tc>
          <w:tcPr>
            <w:tcW w:w="3685" w:type="dxa"/>
          </w:tcPr>
          <w:p w14:paraId="01A8722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PA</w:t>
            </w:r>
            <w:r w:rsidRPr="001F47C4">
              <w:rPr>
                <w:sz w:val="20"/>
                <w:szCs w:val="20"/>
              </w:rPr>
              <w:t xml:space="preserve"> associated with smoking status (</w:t>
            </w:r>
            <w:r w:rsidRPr="001F47C4">
              <w:rPr>
                <w:bCs/>
                <w:i/>
                <w:iCs/>
                <w:sz w:val="20"/>
                <w:szCs w:val="20"/>
                <w:lang w:val="en"/>
              </w:rPr>
              <w:t>χ</w:t>
            </w:r>
            <w:r w:rsidRPr="001F47C4">
              <w:rPr>
                <w:bCs/>
                <w:sz w:val="20"/>
                <w:szCs w:val="20"/>
                <w:lang w:val="en"/>
              </w:rPr>
              <w:t>²</w:t>
            </w:r>
            <w:r w:rsidRPr="001F47C4">
              <w:rPr>
                <w:sz w:val="20"/>
                <w:szCs w:val="20"/>
              </w:rPr>
              <w:t xml:space="preserve">= 37.6, </w:t>
            </w:r>
            <w:r w:rsidRPr="001F47C4">
              <w:rPr>
                <w:i/>
                <w:sz w:val="20"/>
                <w:szCs w:val="20"/>
              </w:rPr>
              <w:t>p</w:t>
            </w:r>
            <w:r w:rsidRPr="001F47C4">
              <w:rPr>
                <w:sz w:val="20"/>
                <w:szCs w:val="20"/>
              </w:rPr>
              <w:t xml:space="preserve"> &lt; .001); 40% of smokers and 21% of nonsmokers reported CPA.</w:t>
            </w:r>
          </w:p>
          <w:p w14:paraId="36309EE8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024D087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SA</w:t>
            </w:r>
            <w:r w:rsidRPr="001F47C4">
              <w:rPr>
                <w:sz w:val="20"/>
                <w:szCs w:val="20"/>
              </w:rPr>
              <w:t xml:space="preserve"> associated with smoking status (</w:t>
            </w:r>
            <w:r w:rsidRPr="001F47C4">
              <w:rPr>
                <w:bCs/>
                <w:i/>
                <w:iCs/>
                <w:sz w:val="20"/>
                <w:szCs w:val="20"/>
                <w:lang w:val="en"/>
              </w:rPr>
              <w:t>χ</w:t>
            </w:r>
            <w:r w:rsidRPr="001F47C4">
              <w:rPr>
                <w:bCs/>
                <w:sz w:val="20"/>
                <w:szCs w:val="20"/>
                <w:lang w:val="en"/>
              </w:rPr>
              <w:t>²</w:t>
            </w:r>
            <w:r w:rsidRPr="001F47C4">
              <w:rPr>
                <w:sz w:val="20"/>
                <w:szCs w:val="20"/>
              </w:rPr>
              <w:t>= 37.6, p &lt; .001); 42% of smokers and 28% of nonsmokers reported CSA.</w:t>
            </w:r>
          </w:p>
        </w:tc>
      </w:tr>
      <w:tr w:rsidR="007F6622" w:rsidRPr="001F47C4" w14:paraId="6D68E718" w14:textId="77777777" w:rsidTr="0043200A">
        <w:tc>
          <w:tcPr>
            <w:tcW w:w="2245" w:type="dxa"/>
          </w:tcPr>
          <w:p w14:paraId="2C24761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Kim (2009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Kim&lt;/Author&gt;&lt;Year&gt;2009&lt;/Year&gt;&lt;RecNum&gt;219&lt;/RecNum&gt;&lt;DisplayText&gt;[138]&lt;/DisplayText&gt;&lt;record&gt;&lt;rec-number&gt;219&lt;/rec-number&gt;&lt;foreign-keys&gt;&lt;key app="EN" db-id="p2wsz9rdmz90w8evpvmx9txyefzeatevvrxx" timestamp="1477508878"&gt;219&lt;/key&gt;&lt;key app="ENWeb" db-id=""&gt;0&lt;/key&gt;&lt;/foreign-keys&gt;&lt;ref-type name="Journal Article"&gt;17&lt;/ref-type&gt;&lt;contributors&gt;&lt;authors&gt;&lt;author&gt;Kim, J.&lt;/author&gt;&lt;author&gt;Williams, S.&lt;/author&gt;&lt;/authors&gt;&lt;/contributors&gt;&lt;auth-address&gt;Assistant Professor of Psychology at Virginia Polytechnic Institute and State University, Blacksburg, VA.&lt;/auth-address&gt;&lt;titles&gt;&lt;title&gt;Linking Childhood Maltreatment to Substance Use in College Students: The Mediating Role of Self-Worth Contingencies&lt;/title&gt;&lt;secondary-title&gt;J Aggress Maltreat Trauma&lt;/secondary-title&gt;&lt;/titles&gt;&lt;periodical&gt;&lt;full-title&gt;J Aggress Maltreat Trauma&lt;/full-title&gt;&lt;/periodical&gt;&lt;pages&gt;88-105&lt;/pages&gt;&lt;volume&gt;18&lt;/volume&gt;&lt;number&gt;1&lt;/number&gt;&lt;dates&gt;&lt;year&gt;2009&lt;/year&gt;&lt;pub-dates&gt;&lt;date&gt;Jan 1&lt;/date&gt;&lt;/pub-dates&gt;&lt;/dates&gt;&lt;isbn&gt;1092-6771 (Print)&amp;#xD;1092-6771 (Linking)&lt;/isbn&gt;&lt;accession-num&gt;20072725&lt;/accession-num&gt;&lt;urls&gt;&lt;related-urls&gt;&lt;url&gt;http://www.ncbi.nlm.nih.gov/pubmed/20072725&lt;/url&gt;&lt;/related-urls&gt;&lt;/urls&gt;&lt;custom2&gt;PMC2805237&lt;/custom2&gt;&lt;electronic-resource-num&gt;10.1080/10926770802616399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38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0DD3143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513</w:t>
            </w:r>
          </w:p>
          <w:p w14:paraId="75BC57B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557E662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tudents from a Southeastern university</w:t>
            </w:r>
          </w:p>
        </w:tc>
        <w:tc>
          <w:tcPr>
            <w:tcW w:w="2070" w:type="dxa"/>
          </w:tcPr>
          <w:p w14:paraId="6D22532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Year not reported</w:t>
            </w:r>
          </w:p>
          <w:p w14:paraId="58DD606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FC829D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.</w:t>
            </w:r>
            <w:r>
              <w:rPr>
                <w:color w:val="000000"/>
                <w:sz w:val="20"/>
                <w:szCs w:val="20"/>
              </w:rPr>
              <w:t>5</w:t>
            </w:r>
            <w:r w:rsidRPr="001F47C4">
              <w:rPr>
                <w:color w:val="000000"/>
                <w:sz w:val="20"/>
                <w:szCs w:val="20"/>
              </w:rPr>
              <w:t xml:space="preserve"> years (1.3) </w:t>
            </w:r>
          </w:p>
          <w:p w14:paraId="7CFA999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6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34E3FAD2" w14:textId="77777777" w:rsidR="00A67707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83% </w:t>
            </w:r>
            <w:r w:rsidR="00A67707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  <w:p w14:paraId="291A1B97" w14:textId="77777777" w:rsidR="007F6622" w:rsidRPr="001F47C4" w:rsidRDefault="00A67707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2% Hispanic </w:t>
            </w:r>
            <w:r w:rsidR="007F6622" w:rsidRPr="001F47C4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69A1266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EM</w:t>
            </w:r>
          </w:p>
          <w:p w14:paraId="664B203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</w:tcPr>
          <w:p w14:paraId="6B21012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everity of exposure to the following:</w:t>
            </w:r>
          </w:p>
          <w:p w14:paraId="6C352C92" w14:textId="77777777" w:rsidR="007F6622" w:rsidRPr="001F47C4" w:rsidRDefault="007F6622" w:rsidP="007F6622">
            <w:pPr>
              <w:pStyle w:val="ListParagraph"/>
              <w:numPr>
                <w:ilvl w:val="0"/>
                <w:numId w:val="118"/>
              </w:numPr>
              <w:spacing w:after="0" w:line="240" w:lineRule="auto"/>
              <w:rPr>
                <w:rFonts w:eastAsia="Times New Roman" w:cs="Arial"/>
                <w:b/>
                <w:bCs/>
                <w:color w:val="59331F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abuse</w:t>
            </w:r>
          </w:p>
          <w:p w14:paraId="4EFBD84C" w14:textId="77777777" w:rsidR="007F6622" w:rsidRPr="001F47C4" w:rsidRDefault="007F6622" w:rsidP="007F6622">
            <w:pPr>
              <w:pStyle w:val="ListParagraph"/>
              <w:numPr>
                <w:ilvl w:val="0"/>
                <w:numId w:val="118"/>
              </w:numPr>
              <w:spacing w:after="0" w:line="240" w:lineRule="auto"/>
              <w:rPr>
                <w:rFonts w:eastAsia="Times New Roman" w:cs="Arial"/>
                <w:b/>
                <w:bCs/>
                <w:color w:val="59331F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PA</w:t>
            </w:r>
          </w:p>
          <w:p w14:paraId="2EA5ADCF" w14:textId="77777777" w:rsidR="007F6622" w:rsidRPr="001F47C4" w:rsidRDefault="007F6622" w:rsidP="007F6622">
            <w:pPr>
              <w:pStyle w:val="ListParagraph"/>
              <w:numPr>
                <w:ilvl w:val="0"/>
                <w:numId w:val="118"/>
              </w:numPr>
              <w:spacing w:after="0" w:line="240" w:lineRule="auto"/>
              <w:rPr>
                <w:rFonts w:eastAsia="Times New Roman" w:cs="Arial"/>
                <w:b/>
                <w:bCs/>
                <w:color w:val="59331F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SA </w:t>
            </w:r>
          </w:p>
          <w:p w14:paraId="25099BA4" w14:textId="77777777" w:rsidR="007F6622" w:rsidRPr="001F47C4" w:rsidRDefault="007F6622" w:rsidP="007F6622">
            <w:pPr>
              <w:pStyle w:val="ListParagraph"/>
              <w:numPr>
                <w:ilvl w:val="0"/>
                <w:numId w:val="118"/>
              </w:numPr>
              <w:spacing w:after="0" w:line="240" w:lineRule="auto"/>
              <w:rPr>
                <w:rFonts w:eastAsia="Times New Roman" w:cs="Arial"/>
                <w:b/>
                <w:bCs/>
                <w:color w:val="59331F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Physical neglect </w:t>
            </w:r>
          </w:p>
        </w:tc>
        <w:tc>
          <w:tcPr>
            <w:tcW w:w="1620" w:type="dxa"/>
          </w:tcPr>
          <w:p w14:paraId="7CA4BA5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Frequency of cigarette use </w:t>
            </w:r>
          </w:p>
        </w:tc>
        <w:tc>
          <w:tcPr>
            <w:tcW w:w="3685" w:type="dxa"/>
          </w:tcPr>
          <w:p w14:paraId="568CAA2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M types</w:t>
            </w:r>
            <w:r w:rsidRPr="001F47C4">
              <w:rPr>
                <w:color w:val="000000"/>
                <w:sz w:val="20"/>
                <w:szCs w:val="20"/>
              </w:rPr>
              <w:t xml:space="preserve"> were not directly associated with cigarette use in the full model. </w:t>
            </w:r>
          </w:p>
        </w:tc>
      </w:tr>
      <w:tr w:rsidR="007F6622" w:rsidRPr="001F47C4" w14:paraId="7E4B0EAA" w14:textId="77777777" w:rsidTr="0043200A">
        <w:tc>
          <w:tcPr>
            <w:tcW w:w="2245" w:type="dxa"/>
          </w:tcPr>
          <w:p w14:paraId="6C767BC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t>Kristman</w:t>
            </w:r>
            <w:proofErr w:type="spellEnd"/>
            <w:r w:rsidRPr="001F47C4">
              <w:rPr>
                <w:sz w:val="20"/>
                <w:szCs w:val="20"/>
              </w:rPr>
              <w:t>-Valente (2013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LcmlzdG1hbi1WYWxlbnRlPC9BdXRob3I+PFllYXI+MjAx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LcmlzdG1hbi1WYWxlbnRlPC9BdXRob3I+PFllYXI+MjAx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39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187674A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=357</w:t>
            </w:r>
          </w:p>
          <w:p w14:paraId="136606E8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4C23BCC2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ticipants recruited from child welfare abuse and protective service programs, Head Start classrooms, daycare programs, and private nursery programs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120D4D73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976-1977 (Wave 1); 1980-1982 (Wave 2); 1990-1992(Wave 3); 2008-2010 (Wave 4)</w:t>
            </w:r>
          </w:p>
          <w:p w14:paraId="2360E8A1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57C936A3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36 years (Wave 4)</w:t>
            </w:r>
          </w:p>
          <w:p w14:paraId="5D41F65C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(Mean age and SD not reported) </w:t>
            </w:r>
          </w:p>
          <w:p w14:paraId="46951DE2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8</w:t>
            </w:r>
            <w:r w:rsidRPr="001F47C4">
              <w:rPr>
                <w:sz w:val="20"/>
                <w:szCs w:val="20"/>
              </w:rPr>
              <w:t xml:space="preserve">% </w:t>
            </w:r>
            <w:r>
              <w:rPr>
                <w:sz w:val="20"/>
                <w:szCs w:val="20"/>
              </w:rPr>
              <w:t>female</w:t>
            </w:r>
          </w:p>
          <w:p w14:paraId="61A8479C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80.7% </w:t>
            </w:r>
            <w:r w:rsidR="00A67707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 xml:space="preserve">hite </w:t>
            </w:r>
          </w:p>
          <w:p w14:paraId="0FD003B7" w14:textId="77777777" w:rsidR="00A67707" w:rsidRPr="001F47C4" w:rsidRDefault="00A67707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.2% Hispanic </w:t>
            </w:r>
          </w:p>
        </w:tc>
        <w:tc>
          <w:tcPr>
            <w:tcW w:w="1440" w:type="dxa"/>
          </w:tcPr>
          <w:p w14:paraId="3A2B475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Path modeling </w:t>
            </w:r>
          </w:p>
        </w:tc>
        <w:tc>
          <w:tcPr>
            <w:tcW w:w="2610" w:type="dxa"/>
          </w:tcPr>
          <w:p w14:paraId="295DAA5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xposure to the following:</w:t>
            </w:r>
          </w:p>
          <w:p w14:paraId="095D2A4C" w14:textId="77777777" w:rsidR="007F6622" w:rsidRPr="001F47C4" w:rsidRDefault="007F6622" w:rsidP="007F6622">
            <w:pPr>
              <w:pStyle w:val="ListParagraph"/>
              <w:numPr>
                <w:ilvl w:val="0"/>
                <w:numId w:val="119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CPA </w:t>
            </w:r>
          </w:p>
          <w:p w14:paraId="562C52CA" w14:textId="77777777" w:rsidR="007F6622" w:rsidRPr="001F47C4" w:rsidRDefault="007F6622" w:rsidP="007F6622">
            <w:pPr>
              <w:pStyle w:val="ListParagraph"/>
              <w:numPr>
                <w:ilvl w:val="0"/>
                <w:numId w:val="119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CSA </w:t>
            </w:r>
          </w:p>
        </w:tc>
        <w:tc>
          <w:tcPr>
            <w:tcW w:w="1620" w:type="dxa"/>
          </w:tcPr>
          <w:p w14:paraId="7D70FD86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ifetime smoking status</w:t>
            </w:r>
          </w:p>
          <w:p w14:paraId="72BAFE54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ifetime smoking frequency </w:t>
            </w:r>
          </w:p>
          <w:p w14:paraId="0ABBD813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ast year smoking status</w:t>
            </w:r>
          </w:p>
          <w:p w14:paraId="635D189B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Past year smoking frequency </w:t>
            </w:r>
          </w:p>
        </w:tc>
        <w:tc>
          <w:tcPr>
            <w:tcW w:w="3685" w:type="dxa"/>
          </w:tcPr>
          <w:p w14:paraId="0585EBF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A227E4">
              <w:rPr>
                <w:color w:val="000000"/>
                <w:sz w:val="20"/>
                <w:szCs w:val="20"/>
                <w:u w:val="single"/>
              </w:rPr>
              <w:t>CPA</w:t>
            </w:r>
            <w:r w:rsidRPr="001F47C4">
              <w:rPr>
                <w:color w:val="000000"/>
                <w:sz w:val="20"/>
                <w:szCs w:val="20"/>
              </w:rPr>
              <w:t xml:space="preserve"> and </w:t>
            </w:r>
            <w:r w:rsidRPr="00A227E4">
              <w:rPr>
                <w:color w:val="000000"/>
                <w:sz w:val="20"/>
                <w:szCs w:val="20"/>
                <w:u w:val="single"/>
              </w:rPr>
              <w:t>CSA</w:t>
            </w:r>
            <w:r w:rsidRPr="001F47C4">
              <w:rPr>
                <w:color w:val="000000"/>
                <w:sz w:val="20"/>
                <w:szCs w:val="20"/>
              </w:rPr>
              <w:t xml:space="preserve"> were not associated with adult smoking. </w:t>
            </w:r>
          </w:p>
          <w:p w14:paraId="7DBB488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14D9B03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</w:tr>
      <w:tr w:rsidR="007F6622" w:rsidRPr="001F47C4" w14:paraId="7172CADE" w14:textId="77777777" w:rsidTr="0043200A">
        <w:tc>
          <w:tcPr>
            <w:tcW w:w="2245" w:type="dxa"/>
          </w:tcPr>
          <w:p w14:paraId="207E8F4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Larson (2013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Larson&lt;/Author&gt;&lt;Year&gt;2013&lt;/Year&gt;&lt;RecNum&gt;221&lt;/RecNum&gt;&lt;DisplayText&gt;[140]&lt;/DisplayText&gt;&lt;record&gt;&lt;rec-number&gt;221&lt;/rec-number&gt;&lt;foreign-keys&gt;&lt;key app="EN" db-id="p2wsz9rdmz90w8evpvmx9txyefzeatevvrxx" timestamp="1477508885"&gt;221&lt;/key&gt;&lt;key app="ENWeb" db-id=""&gt;0&lt;/key&gt;&lt;/foreign-keys&gt;&lt;ref-type name="Journal Article"&gt;17&lt;/ref-type&gt;&lt;contributors&gt;&lt;authors&gt;&lt;author&gt;Larson, K.&lt;/author&gt;&lt;author&gt;Halfon, N.&lt;/author&gt;&lt;/authors&gt;&lt;/contributors&gt;&lt;auth-address&gt;UCLA Center for Healthier Children, Families, and Communities, 10990 Wilshire Boulevard, Suite 900, Los Angeles, CA 90024, USA. kandyce@ucla.edu&lt;/auth-address&gt;&lt;titles&gt;&lt;title&gt;Parental divorce and adult longevity&lt;/title&gt;&lt;secondary-title&gt;Int J Public Health&lt;/secondary-title&gt;&lt;/titles&gt;&lt;periodical&gt;&lt;full-title&gt;Int J Public Health&lt;/full-title&gt;&lt;/periodical&gt;&lt;pages&gt;89-97&lt;/pages&gt;&lt;volume&gt;58&lt;/volume&gt;&lt;number&gt;1&lt;/number&gt;&lt;keywords&gt;&lt;keyword&gt;Adolescent&lt;/keyword&gt;&lt;keyword&gt;Adult&lt;/keyword&gt;&lt;keyword&gt;*Adult Children&lt;/keyword&gt;&lt;keyword&gt;California&lt;/keyword&gt;&lt;keyword&gt;Cardiovascular Diseases/mortality&lt;/keyword&gt;&lt;keyword&gt;Depression&lt;/keyword&gt;&lt;keyword&gt;*Divorce&lt;/keyword&gt;&lt;keyword&gt;Educational Status&lt;/keyword&gt;&lt;keyword&gt;Female&lt;/keyword&gt;&lt;keyword&gt;Health Surveys&lt;/keyword&gt;&lt;keyword&gt;Humans&lt;/keyword&gt;&lt;keyword&gt;*Longevity&lt;/keyword&gt;&lt;keyword&gt;Male&lt;/keyword&gt;&lt;keyword&gt;Middle Aged&lt;/keyword&gt;&lt;keyword&gt;*Parents&lt;/keyword&gt;&lt;keyword&gt;Proportional Hazards Models&lt;/keyword&gt;&lt;keyword&gt;Retrospective Studies&lt;/keyword&gt;&lt;keyword&gt;Risk Factors&lt;/keyword&gt;&lt;keyword&gt;Smoking/epidemiology&lt;/keyword&gt;&lt;keyword&gt;Social Support&lt;/keyword&gt;&lt;/keywords&gt;&lt;dates&gt;&lt;year&gt;2013&lt;/year&gt;&lt;pub-dates&gt;&lt;date&gt;Feb&lt;/date&gt;&lt;/pub-dates&gt;&lt;/dates&gt;&lt;isbn&gt;1661-8564 (Electronic)&amp;#xD;1661-8556 (Linking)&lt;/isbn&gt;&lt;accession-num&gt;22674375&lt;/accession-num&gt;&lt;urls&gt;&lt;related-urls&gt;&lt;url&gt;http://www.ncbi.nlm.nih.gov/pubmed/22674375&lt;/url&gt;&lt;/related-urls&gt;&lt;/urls&gt;&lt;electronic-resource-num&gt;10.1007/s00038-012-0373-x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40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324BC35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6,536</w:t>
            </w:r>
          </w:p>
          <w:p w14:paraId="1F9239C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7BE3D5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Alameda County Study </w:t>
            </w:r>
          </w:p>
        </w:tc>
        <w:tc>
          <w:tcPr>
            <w:tcW w:w="2070" w:type="dxa"/>
          </w:tcPr>
          <w:p w14:paraId="6844DE9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65 (Baseline); 1974; 1983; 1994; 1999</w:t>
            </w:r>
          </w:p>
          <w:p w14:paraId="351D385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D06BBB1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Mean age and SD not reported </w:t>
            </w:r>
          </w:p>
          <w:p w14:paraId="465B529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F47C4">
              <w:rPr>
                <w:color w:val="000000"/>
                <w:sz w:val="20"/>
                <w:szCs w:val="20"/>
              </w:rPr>
              <w:t xml:space="preserve">47% ≤ 40 years </w:t>
            </w:r>
          </w:p>
          <w:p w14:paraId="387C23C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7% 41-60 years</w:t>
            </w:r>
          </w:p>
          <w:p w14:paraId="0D764B1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7% 60+ years at baseline</w:t>
            </w:r>
            <w:r>
              <w:rPr>
                <w:color w:val="000000"/>
                <w:sz w:val="20"/>
                <w:szCs w:val="20"/>
              </w:rPr>
              <w:t>)</w:t>
            </w:r>
          </w:p>
          <w:p w14:paraId="0E2C50A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4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551E1A1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80% </w:t>
            </w:r>
            <w:r w:rsidR="00A67707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7EDAAF0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Bivariate associations</w:t>
            </w:r>
          </w:p>
        </w:tc>
        <w:tc>
          <w:tcPr>
            <w:tcW w:w="2610" w:type="dxa"/>
          </w:tcPr>
          <w:p w14:paraId="267989D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xposure to the following:</w:t>
            </w:r>
          </w:p>
          <w:p w14:paraId="1FAAD9E6" w14:textId="77777777" w:rsidR="007F6622" w:rsidRPr="001F47C4" w:rsidRDefault="007F6622" w:rsidP="007F6622">
            <w:pPr>
              <w:pStyle w:val="ListParagraph"/>
              <w:numPr>
                <w:ilvl w:val="0"/>
                <w:numId w:val="1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arental separation/divorce</w:t>
            </w:r>
          </w:p>
          <w:p w14:paraId="787614A2" w14:textId="77777777" w:rsidR="007F6622" w:rsidRPr="001F47C4" w:rsidRDefault="007F6622" w:rsidP="007F6622">
            <w:pPr>
              <w:pStyle w:val="ListParagraph"/>
              <w:numPr>
                <w:ilvl w:val="0"/>
                <w:numId w:val="120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arental death</w:t>
            </w:r>
          </w:p>
          <w:p w14:paraId="6502810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620" w:type="dxa"/>
          </w:tcPr>
          <w:p w14:paraId="2C1C3B2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urrent smoking status </w:t>
            </w:r>
          </w:p>
        </w:tc>
        <w:tc>
          <w:tcPr>
            <w:tcW w:w="3685" w:type="dxa"/>
          </w:tcPr>
          <w:p w14:paraId="5216836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Parental death</w:t>
            </w:r>
            <w:r w:rsidRPr="00A227E4">
              <w:rPr>
                <w:color w:val="000000"/>
                <w:sz w:val="20"/>
                <w:szCs w:val="20"/>
              </w:rPr>
              <w:t xml:space="preserve"> and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 xml:space="preserve"> parental separation/divorce</w:t>
            </w:r>
            <w:r w:rsidRPr="001F47C4">
              <w:rPr>
                <w:color w:val="000000"/>
                <w:sz w:val="20"/>
                <w:szCs w:val="20"/>
              </w:rPr>
              <w:t xml:space="preserve"> were associated with smoking; 57% of those with no family disruption/separation at age 15 were NOT current smokers compared to:</w:t>
            </w:r>
          </w:p>
          <w:p w14:paraId="44BB5198" w14:textId="77777777" w:rsidR="007F6622" w:rsidRPr="001F47C4" w:rsidRDefault="007F6622" w:rsidP="007F6622">
            <w:pPr>
              <w:pStyle w:val="ListParagraph"/>
              <w:numPr>
                <w:ilvl w:val="0"/>
                <w:numId w:val="17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7% of those whose parents were divorced at age 15 were NOT current smokers (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.05) </w:t>
            </w:r>
          </w:p>
          <w:p w14:paraId="61360BE2" w14:textId="77777777" w:rsidR="007F6622" w:rsidRPr="001F47C4" w:rsidRDefault="007F6622" w:rsidP="007F6622">
            <w:pPr>
              <w:pStyle w:val="ListParagraph"/>
              <w:numPr>
                <w:ilvl w:val="0"/>
                <w:numId w:val="17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52% of those who had a parent die by age 15 were NOT current smokers (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.05)</w:t>
            </w:r>
          </w:p>
        </w:tc>
      </w:tr>
      <w:tr w:rsidR="007F6622" w:rsidRPr="001F47C4" w14:paraId="25BA9E90" w14:textId="77777777" w:rsidTr="0043200A">
        <w:tc>
          <w:tcPr>
            <w:tcW w:w="2245" w:type="dxa"/>
          </w:tcPr>
          <w:p w14:paraId="5BDDAAD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F47C4">
              <w:rPr>
                <w:color w:val="000000"/>
                <w:sz w:val="20"/>
                <w:szCs w:val="20"/>
              </w:rPr>
              <w:t>Lehavot</w:t>
            </w:r>
            <w:proofErr w:type="spellEnd"/>
            <w:r w:rsidRPr="001F47C4">
              <w:rPr>
                <w:color w:val="000000"/>
                <w:sz w:val="20"/>
                <w:szCs w:val="20"/>
              </w:rPr>
              <w:t xml:space="preserve"> (2011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Lehavot&lt;/Author&gt;&lt;Year&gt;2011&lt;/Year&gt;&lt;RecNum&gt;222&lt;/RecNum&gt;&lt;DisplayText&gt;[110]&lt;/DisplayText&gt;&lt;record&gt;&lt;rec-number&gt;222&lt;/rec-number&gt;&lt;foreign-keys&gt;&lt;key app="EN" db-id="p2wsz9rdmz90w8evpvmx9txyefzeatevvrxx" timestamp="1477508889"&gt;222&lt;/key&gt;&lt;key app="ENWeb" db-id=""&gt;0&lt;/key&gt;&lt;/foreign-keys&gt;&lt;ref-type name="Journal Article"&gt;17&lt;/ref-type&gt;&lt;contributors&gt;&lt;authors&gt;&lt;author&gt;Lehavot, K.&lt;/author&gt;&lt;author&gt;Simoni, J. M.&lt;/author&gt;&lt;/authors&gt;&lt;/contributors&gt;&lt;auth-address&gt;Department of Psychology, University of Washington, Seattle, WA 98195, USA. klehavot@u.washington.edu&lt;/auth-address&gt;&lt;titles&gt;&lt;title&gt;Victimization, smoking, and chronic physical health problems among sexual minority women&lt;/title&gt;&lt;secondary-title&gt;Ann Behav Med&lt;/secondary-title&gt;&lt;/titles&gt;&lt;periodical&gt;&lt;full-title&gt;Ann Behav Med&lt;/full-title&gt;&lt;/periodical&gt;&lt;pages&gt;269-76&lt;/pages&gt;&lt;volume&gt;42&lt;/volume&gt;&lt;number&gt;2&lt;/number&gt;&lt;keywords&gt;&lt;keyword&gt;Adolescent&lt;/keyword&gt;&lt;keyword&gt;Adult&lt;/keyword&gt;&lt;keyword&gt;Adult Survivors of Child Abuse/psychology&lt;/keyword&gt;&lt;keyword&gt;Aged&lt;/keyword&gt;&lt;keyword&gt;Aged, 80 and over&lt;/keyword&gt;&lt;keyword&gt;Bisexuality/*psychology&lt;/keyword&gt;&lt;keyword&gt;Body Mass Index&lt;/keyword&gt;&lt;keyword&gt;Chronic Disease&lt;/keyword&gt;&lt;keyword&gt;Crime Victims/*psychology&lt;/keyword&gt;&lt;keyword&gt;Female&lt;/keyword&gt;&lt;keyword&gt;*Health Status&lt;/keyword&gt;&lt;keyword&gt;Health Surveys/statistics &amp;amp; numerical data&lt;/keyword&gt;&lt;keyword&gt;Homosexuality, Female/*psychology&lt;/keyword&gt;&lt;keyword&gt;Humans&lt;/keyword&gt;&lt;keyword&gt;Middle Aged&lt;/keyword&gt;&lt;keyword&gt;*Models, Statistical&lt;/keyword&gt;&lt;keyword&gt;Self Report&lt;/keyword&gt;&lt;keyword&gt;Sex Offenses/psychology&lt;/keyword&gt;&lt;keyword&gt;Smoking/*psychology&lt;/keyword&gt;&lt;keyword&gt;Women&amp;apos;s Health&lt;/keyword&gt;&lt;/keywords&gt;&lt;dates&gt;&lt;year&gt;2011&lt;/year&gt;&lt;pub-dates&gt;&lt;date&gt;Oct&lt;/date&gt;&lt;/pub-dates&gt;&lt;/dates&gt;&lt;isbn&gt;1532-4796 (Electronic)&amp;#xD;0883-6612 (Linking)&lt;/isbn&gt;&lt;accession-num&gt;21735343&lt;/accession-num&gt;&lt;urls&gt;&lt;related-urls&gt;&lt;url&gt;http://www.ncbi.nlm.nih.gov/pubmed/21735343&lt;/url&gt;&lt;/related-urls&gt;&lt;/urls&gt;&lt;custom2&gt;PMC4083397&lt;/custom2&gt;&lt;electronic-resource-num&gt;10.1007/s12160-011-9289-6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10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61EF240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=1,224 </w:t>
            </w:r>
          </w:p>
          <w:p w14:paraId="2E456C3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856689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ational sample of sexual minority women</w:t>
            </w:r>
          </w:p>
        </w:tc>
        <w:tc>
          <w:tcPr>
            <w:tcW w:w="2070" w:type="dxa"/>
          </w:tcPr>
          <w:p w14:paraId="65F7D33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Year not reported</w:t>
            </w:r>
          </w:p>
          <w:p w14:paraId="6F6F5ED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1E973BB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3.</w:t>
            </w:r>
            <w:r>
              <w:rPr>
                <w:color w:val="000000"/>
                <w:sz w:val="20"/>
                <w:szCs w:val="20"/>
              </w:rPr>
              <w:t>8</w:t>
            </w:r>
            <w:r w:rsidRPr="001F47C4">
              <w:rPr>
                <w:color w:val="000000"/>
                <w:sz w:val="20"/>
                <w:szCs w:val="20"/>
              </w:rPr>
              <w:t xml:space="preserve"> years (12.2) </w:t>
            </w:r>
          </w:p>
          <w:p w14:paraId="2ADAF05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100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 xml:space="preserve">emale </w:t>
            </w:r>
          </w:p>
          <w:p w14:paraId="2C43F68E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76% </w:t>
            </w:r>
            <w:r w:rsidR="00A67707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  <w:p w14:paraId="46566619" w14:textId="77777777" w:rsidR="00A67707" w:rsidRPr="001F47C4" w:rsidRDefault="00A67707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4% Hispanic </w:t>
            </w:r>
          </w:p>
          <w:p w14:paraId="7B97B5F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62D436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EM</w:t>
            </w:r>
          </w:p>
          <w:p w14:paraId="117FFC4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610" w:type="dxa"/>
          </w:tcPr>
          <w:p w14:paraId="75FDB6D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ummary CM score and individual exposure to the following:</w:t>
            </w:r>
          </w:p>
          <w:p w14:paraId="215C0C6E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abuse</w:t>
            </w:r>
          </w:p>
          <w:p w14:paraId="6355A5F6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PA</w:t>
            </w:r>
          </w:p>
          <w:p w14:paraId="67CCAB93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SA</w:t>
            </w:r>
          </w:p>
          <w:p w14:paraId="31DF251B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neglect</w:t>
            </w:r>
          </w:p>
          <w:p w14:paraId="589F5C91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hysical neglect</w:t>
            </w:r>
          </w:p>
        </w:tc>
        <w:tc>
          <w:tcPr>
            <w:tcW w:w="1620" w:type="dxa"/>
          </w:tcPr>
          <w:p w14:paraId="74AF05C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moking status:</w:t>
            </w:r>
          </w:p>
          <w:p w14:paraId="797CD092" w14:textId="77777777" w:rsidR="007F6622" w:rsidRPr="001F47C4" w:rsidRDefault="007F6622" w:rsidP="007F6622">
            <w:pPr>
              <w:pStyle w:val="ListParagraph"/>
              <w:numPr>
                <w:ilvl w:val="0"/>
                <w:numId w:val="225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ifetime</w:t>
            </w:r>
          </w:p>
          <w:p w14:paraId="445A5CDC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urrent</w:t>
            </w:r>
          </w:p>
          <w:p w14:paraId="59A94C72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Quit </w:t>
            </w:r>
          </w:p>
          <w:p w14:paraId="4EE69A2A" w14:textId="77777777" w:rsidR="007F6622" w:rsidRPr="001F47C4" w:rsidRDefault="007F6622" w:rsidP="007F6622">
            <w:pPr>
              <w:pStyle w:val="ListParagraph"/>
              <w:ind w:left="0"/>
              <w:rPr>
                <w:color w:val="000000"/>
                <w:sz w:val="20"/>
                <w:szCs w:val="20"/>
              </w:rPr>
            </w:pPr>
          </w:p>
        </w:tc>
        <w:tc>
          <w:tcPr>
            <w:tcW w:w="3685" w:type="dxa"/>
          </w:tcPr>
          <w:p w14:paraId="7FB5148C" w14:textId="77777777" w:rsidR="007F6622" w:rsidRPr="001F47C4" w:rsidRDefault="007F6622" w:rsidP="007F6622">
            <w:pPr>
              <w:rPr>
                <w:rFonts w:eastAsia="Calibri" w:cs="Calibri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In the model, 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CM score</w:t>
            </w:r>
            <w:r w:rsidRPr="001F47C4">
              <w:rPr>
                <w:color w:val="000000"/>
                <w:sz w:val="20"/>
                <w:szCs w:val="20"/>
              </w:rPr>
              <w:t xml:space="preserve"> had a direct path to smoking status (</w:t>
            </w:r>
            <w:r w:rsidRPr="001F47C4">
              <w:rPr>
                <w:rFonts w:eastAsia="Calibri" w:cs="Calibri"/>
                <w:sz w:val="20"/>
                <w:szCs w:val="20"/>
              </w:rPr>
              <w:t xml:space="preserve">β = 0.020, </w:t>
            </w:r>
            <w:r w:rsidRPr="001F47C4">
              <w:rPr>
                <w:rFonts w:eastAsia="Calibri" w:cs="Calibri"/>
                <w:i/>
                <w:sz w:val="20"/>
                <w:szCs w:val="20"/>
              </w:rPr>
              <w:t>p</w:t>
            </w:r>
            <w:r w:rsidRPr="001F47C4">
              <w:rPr>
                <w:rFonts w:eastAsia="Calibri" w:cs="Calibri"/>
                <w:sz w:val="20"/>
                <w:szCs w:val="20"/>
              </w:rPr>
              <w:t xml:space="preserve"> &lt; .001).</w:t>
            </w:r>
          </w:p>
          <w:p w14:paraId="60E23026" w14:textId="77777777" w:rsidR="007F6622" w:rsidRPr="001F47C4" w:rsidRDefault="007F6622" w:rsidP="007F6622">
            <w:pPr>
              <w:rPr>
                <w:rFonts w:eastAsia="Calibri" w:cs="Calibri"/>
                <w:sz w:val="20"/>
                <w:szCs w:val="20"/>
              </w:rPr>
            </w:pPr>
          </w:p>
          <w:p w14:paraId="605E1438" w14:textId="77777777" w:rsidR="007F6622" w:rsidRPr="001F47C4" w:rsidRDefault="007F6622" w:rsidP="007F6622">
            <w:pPr>
              <w:rPr>
                <w:rFonts w:eastAsia="Calibri" w:cs="Calibri"/>
                <w:sz w:val="20"/>
                <w:szCs w:val="20"/>
              </w:rPr>
            </w:pPr>
            <w:r w:rsidRPr="001F47C4">
              <w:rPr>
                <w:rFonts w:eastAsia="Calibri" w:cs="Calibri"/>
                <w:sz w:val="20"/>
                <w:szCs w:val="20"/>
              </w:rPr>
              <w:t xml:space="preserve">All </w:t>
            </w:r>
            <w:r w:rsidRPr="00A227E4">
              <w:rPr>
                <w:rFonts w:eastAsia="Calibri" w:cs="Calibri"/>
                <w:sz w:val="20"/>
                <w:szCs w:val="20"/>
                <w:u w:val="single"/>
              </w:rPr>
              <w:t>CM types</w:t>
            </w:r>
            <w:r w:rsidRPr="001F47C4">
              <w:rPr>
                <w:rFonts w:eastAsia="Calibri" w:cs="Calibri"/>
                <w:sz w:val="20"/>
                <w:szCs w:val="20"/>
              </w:rPr>
              <w:t xml:space="preserve"> </w:t>
            </w:r>
            <w:proofErr w:type="gramStart"/>
            <w:r w:rsidRPr="001F47C4">
              <w:rPr>
                <w:rFonts w:eastAsia="Calibri" w:cs="Calibri"/>
                <w:sz w:val="20"/>
                <w:szCs w:val="20"/>
              </w:rPr>
              <w:t>were significantly correlated</w:t>
            </w:r>
            <w:proofErr w:type="gramEnd"/>
            <w:r w:rsidRPr="001F47C4">
              <w:rPr>
                <w:rFonts w:eastAsia="Calibri" w:cs="Calibri"/>
                <w:sz w:val="20"/>
                <w:szCs w:val="20"/>
              </w:rPr>
              <w:t xml:space="preserve"> with all smoking outcomes. </w:t>
            </w:r>
          </w:p>
          <w:p w14:paraId="143A903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</w:tr>
      <w:tr w:rsidR="007F6622" w:rsidRPr="001F47C4" w14:paraId="5BA916C0" w14:textId="77777777" w:rsidTr="0043200A">
        <w:tc>
          <w:tcPr>
            <w:tcW w:w="2245" w:type="dxa"/>
          </w:tcPr>
          <w:p w14:paraId="0361D05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t>Mersky</w:t>
            </w:r>
            <w:proofErr w:type="spellEnd"/>
            <w:r w:rsidRPr="001F47C4">
              <w:rPr>
                <w:sz w:val="20"/>
                <w:szCs w:val="20"/>
              </w:rPr>
              <w:t xml:space="preserve"> (2013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NZXJza3k8L0F1dGhvcj48WWVhcj4yMDEzPC9ZZWFyPjxS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ZXJza3k8L0F1dGhvcj48WWVhcj4yMDEzPC9ZZWFyPjxS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41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5A82146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1,142 </w:t>
            </w:r>
          </w:p>
          <w:p w14:paraId="4B56D212" w14:textId="77777777" w:rsidR="008B4513" w:rsidRDefault="008B4513" w:rsidP="007F6622">
            <w:pPr>
              <w:rPr>
                <w:sz w:val="20"/>
                <w:szCs w:val="20"/>
              </w:rPr>
            </w:pPr>
          </w:p>
          <w:p w14:paraId="5CC5DE0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hicago Longitudinal Study (CLS)</w:t>
            </w:r>
            <w:r>
              <w:rPr>
                <w:sz w:val="20"/>
                <w:szCs w:val="20"/>
              </w:rPr>
              <w:t>; cohort of racial and ethnic minority children born into underprivileged, urban-dwelling families</w:t>
            </w:r>
          </w:p>
        </w:tc>
        <w:tc>
          <w:tcPr>
            <w:tcW w:w="2070" w:type="dxa"/>
          </w:tcPr>
          <w:p w14:paraId="2DE34BB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2002-2004 </w:t>
            </w:r>
          </w:p>
          <w:p w14:paraId="03DCACE3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43E1282D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Mean age and SD not reported </w:t>
            </w:r>
            <w:r>
              <w:rPr>
                <w:sz w:val="20"/>
                <w:szCs w:val="20"/>
              </w:rPr>
              <w:t>(Age r</w:t>
            </w:r>
            <w:r w:rsidRPr="001F47C4">
              <w:rPr>
                <w:sz w:val="20"/>
                <w:szCs w:val="20"/>
              </w:rPr>
              <w:t xml:space="preserve">ange: </w:t>
            </w:r>
            <w:r>
              <w:rPr>
                <w:sz w:val="20"/>
                <w:szCs w:val="20"/>
              </w:rPr>
              <w:t>22-24 years</w:t>
            </w:r>
            <w:r w:rsidRPr="001F47C4">
              <w:rPr>
                <w:sz w:val="20"/>
                <w:szCs w:val="20"/>
              </w:rPr>
              <w:t>)</w:t>
            </w:r>
          </w:p>
          <w:p w14:paraId="2FCF2A87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4.3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399F5143" w14:textId="77777777" w:rsidR="007F6622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7</w:t>
            </w:r>
            <w:r w:rsidRPr="001F47C4">
              <w:rPr>
                <w:sz w:val="20"/>
                <w:szCs w:val="20"/>
              </w:rPr>
              <w:t xml:space="preserve">% </w:t>
            </w:r>
            <w:r w:rsidR="00A67707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 xml:space="preserve">hite </w:t>
            </w:r>
          </w:p>
          <w:p w14:paraId="2FFD577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% Hispanic </w:t>
            </w:r>
          </w:p>
          <w:p w14:paraId="25119885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2F14FECF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5380128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Regression </w:t>
            </w:r>
          </w:p>
        </w:tc>
        <w:tc>
          <w:tcPr>
            <w:tcW w:w="2610" w:type="dxa"/>
          </w:tcPr>
          <w:p w14:paraId="7353C23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Summary adversity score based on the following:</w:t>
            </w:r>
          </w:p>
          <w:p w14:paraId="6F4FD8BB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Child Protective Service record for reported abuse or neglect</w:t>
            </w:r>
          </w:p>
          <w:p w14:paraId="653A62DC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ersonal victim or witness of violent crime</w:t>
            </w:r>
          </w:p>
          <w:p w14:paraId="0BEF858A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 substance abuse</w:t>
            </w:r>
          </w:p>
          <w:p w14:paraId="7EE2BD05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rolonged absence of parent</w:t>
            </w:r>
          </w:p>
          <w:p w14:paraId="5B7A6A5E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Divorce of parents</w:t>
            </w:r>
          </w:p>
          <w:p w14:paraId="024F743D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Death of close friend or relative</w:t>
            </w:r>
          </w:p>
          <w:p w14:paraId="3D2B04B4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Frequent family conflict</w:t>
            </w:r>
          </w:p>
          <w:p w14:paraId="36603E3E" w14:textId="77777777" w:rsidR="007F6622" w:rsidRPr="001F47C4" w:rsidRDefault="007F6622" w:rsidP="007F6622">
            <w:pPr>
              <w:pStyle w:val="ListParagraph"/>
              <w:numPr>
                <w:ilvl w:val="0"/>
                <w:numId w:val="12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Family financial problems</w:t>
            </w:r>
          </w:p>
        </w:tc>
        <w:tc>
          <w:tcPr>
            <w:tcW w:w="1620" w:type="dxa"/>
          </w:tcPr>
          <w:p w14:paraId="25409AA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 xml:space="preserve">Current tobacco use </w:t>
            </w:r>
          </w:p>
        </w:tc>
        <w:tc>
          <w:tcPr>
            <w:tcW w:w="3685" w:type="dxa"/>
          </w:tcPr>
          <w:p w14:paraId="3A78DE9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A227E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(compared to no ACEs) was associated with frequent tobacco use:</w:t>
            </w:r>
          </w:p>
          <w:p w14:paraId="4A011BDB" w14:textId="77777777" w:rsidR="007F6622" w:rsidRPr="001F47C4" w:rsidRDefault="007F6622" w:rsidP="007F6622">
            <w:pPr>
              <w:pStyle w:val="ListParagraph"/>
              <w:numPr>
                <w:ilvl w:val="0"/>
                <w:numId w:val="16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2 ACEs</w:t>
            </w:r>
            <w:r w:rsidRPr="001F47C4">
              <w:rPr>
                <w:color w:val="000000"/>
                <w:sz w:val="20"/>
                <w:szCs w:val="20"/>
              </w:rPr>
              <w:t xml:space="preserve"> (OR = 2.31 95% CI [1.47, 3.63])</w:t>
            </w:r>
          </w:p>
          <w:p w14:paraId="27966CD6" w14:textId="77777777" w:rsidR="007F6622" w:rsidRPr="001F47C4" w:rsidRDefault="007F6622" w:rsidP="007F6622">
            <w:pPr>
              <w:pStyle w:val="ListParagraph"/>
              <w:numPr>
                <w:ilvl w:val="0"/>
                <w:numId w:val="16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3-4 ACEs</w:t>
            </w:r>
            <w:r w:rsidRPr="001F47C4">
              <w:rPr>
                <w:color w:val="000000"/>
                <w:sz w:val="20"/>
                <w:szCs w:val="20"/>
              </w:rPr>
              <w:t xml:space="preserve"> (OR = 2.52 95% CI [1.60, 3.98])</w:t>
            </w:r>
          </w:p>
          <w:p w14:paraId="50DA2422" w14:textId="77777777" w:rsidR="007F6622" w:rsidRPr="001F47C4" w:rsidRDefault="007F6622" w:rsidP="007F6622">
            <w:pPr>
              <w:pStyle w:val="ListParagraph"/>
              <w:numPr>
                <w:ilvl w:val="0"/>
                <w:numId w:val="16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4+ ACEs</w:t>
            </w:r>
            <w:r w:rsidRPr="001F47C4">
              <w:rPr>
                <w:color w:val="000000"/>
                <w:sz w:val="20"/>
                <w:szCs w:val="20"/>
              </w:rPr>
              <w:t xml:space="preserve"> (OR = 4.70 95% CI [2.69, 8.21])</w:t>
            </w:r>
          </w:p>
        </w:tc>
      </w:tr>
      <w:tr w:rsidR="007F6622" w:rsidRPr="001F47C4" w14:paraId="620C1132" w14:textId="77777777" w:rsidTr="0043200A">
        <w:tc>
          <w:tcPr>
            <w:tcW w:w="2245" w:type="dxa"/>
          </w:tcPr>
          <w:p w14:paraId="00DA9AE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in (2013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Min&lt;/Author&gt;&lt;Year&gt;2013&lt;/Year&gt;&lt;RecNum&gt;228&lt;/RecNum&gt;&lt;DisplayText&gt;[117]&lt;/DisplayText&gt;&lt;record&gt;&lt;rec-number&gt;228&lt;/rec-number&gt;&lt;foreign-keys&gt;&lt;key app="EN" db-id="p2wsz9rdmz90w8evpvmx9txyefzeatevvrxx" timestamp="1477508913"&gt;228&lt;/key&gt;&lt;key app="ENWeb" db-id=""&gt;0&lt;/key&gt;&lt;/foreign-keys&gt;&lt;ref-type name="Journal Article"&gt;17&lt;/ref-type&gt;&lt;contributors&gt;&lt;authors&gt;&lt;author&gt;Min, M. O.&lt;/author&gt;&lt;author&gt;Minnes, S.&lt;/author&gt;&lt;author&gt;Kim, H.&lt;/author&gt;&lt;author&gt;Singer, L. T.&lt;/author&gt;&lt;/authors&gt;&lt;/contributors&gt;&lt;auth-address&gt;Mandel School of Applied Social Sciences, Case Western Reserve University, Cleveland, OH 44106, USA.&lt;/auth-address&gt;&lt;titles&gt;&lt;title&gt;Pathways linking childhood maltreatment and adult physical health&lt;/title&gt;&lt;secondary-title&gt;Child Abuse Negl&lt;/secondary-title&gt;&lt;/titles&gt;&lt;periodical&gt;&lt;full-title&gt;Child Abuse Negl&lt;/full-title&gt;&lt;/periodical&gt;&lt;pages&gt;361-73&lt;/pages&gt;&lt;volume&gt;37&lt;/volume&gt;&lt;number&gt;6&lt;/number&gt;&lt;keywords&gt;&lt;keyword&gt;Adult&lt;/keyword&gt;&lt;keyword&gt;Child&lt;/keyword&gt;&lt;keyword&gt;Child Abuse/mortality/*psychology&lt;/keyword&gt;&lt;keyword&gt;Chronic Disease/*epidemiology&lt;/keyword&gt;&lt;keyword&gt;Cohort Studies&lt;/keyword&gt;&lt;keyword&gt;Female&lt;/keyword&gt;&lt;keyword&gt;*Health Status&lt;/keyword&gt;&lt;keyword&gt;Humans&lt;/keyword&gt;&lt;keyword&gt;Middle Aged&lt;/keyword&gt;&lt;keyword&gt;Pregnancy&lt;/keyword&gt;&lt;keyword&gt;Regression Analysis&lt;/keyword&gt;&lt;keyword&gt;Stress, Psychological/*epidemiology/etiology&lt;/keyword&gt;&lt;keyword&gt;Substance-Related Disorders&lt;/keyword&gt;&lt;keyword&gt;Urban Population&lt;/keyword&gt;&lt;/keywords&gt;&lt;dates&gt;&lt;year&gt;2013&lt;/year&gt;&lt;pub-dates&gt;&lt;date&gt;Jun&lt;/date&gt;&lt;/pub-dates&gt;&lt;/dates&gt;&lt;isbn&gt;1873-7757 (Electronic)&amp;#xD;0145-2134 (Linking)&lt;/isbn&gt;&lt;accession-num&gt;23195701&lt;/accession-num&gt;&lt;urls&gt;&lt;related-urls&gt;&lt;url&gt;http://www.ncbi.nlm.nih.gov/pubmed/23195701&lt;/url&gt;&lt;/related-urls&gt;&lt;/urls&gt;&lt;custom2&gt;PMC3672368&lt;/custom2&gt;&lt;electronic-resource-num&gt;10.1016/j.chiabu.2012.09.008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17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5D75002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279</w:t>
            </w:r>
          </w:p>
          <w:p w14:paraId="6C94DF5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64A0BB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Women from a longitudinal, prospective study examining the effects of prenatal cocaine exposure on child development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01B03AF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94-1996 (recruited)</w:t>
            </w:r>
          </w:p>
          <w:p w14:paraId="60D37E4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CA16F5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40.3 years at 12 year follow-up (5.3) </w:t>
            </w:r>
          </w:p>
          <w:p w14:paraId="4839813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100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611F440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&lt;20 </w:t>
            </w:r>
            <w:r w:rsidRPr="00137E24">
              <w:rPr>
                <w:sz w:val="20"/>
                <w:szCs w:val="20"/>
              </w:rPr>
              <w:t xml:space="preserve">% </w:t>
            </w:r>
            <w:r w:rsidR="00A67707">
              <w:rPr>
                <w:sz w:val="20"/>
                <w:szCs w:val="20"/>
              </w:rPr>
              <w:t>W</w:t>
            </w:r>
            <w:r>
              <w:rPr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0781454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Regression </w:t>
            </w:r>
          </w:p>
          <w:p w14:paraId="054B063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</w:tcPr>
          <w:p w14:paraId="2A393A0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ummary CM score based on the following:</w:t>
            </w:r>
          </w:p>
          <w:p w14:paraId="7073E92B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abuse</w:t>
            </w:r>
          </w:p>
          <w:p w14:paraId="29C51387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PA</w:t>
            </w:r>
          </w:p>
          <w:p w14:paraId="088AF418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SA</w:t>
            </w:r>
          </w:p>
          <w:p w14:paraId="55C2EC39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neglect</w:t>
            </w:r>
          </w:p>
          <w:p w14:paraId="31ED26B1" w14:textId="77777777" w:rsidR="007F6622" w:rsidRPr="001F47C4" w:rsidRDefault="007F6622" w:rsidP="007F6622">
            <w:pPr>
              <w:pStyle w:val="ListParagraph"/>
              <w:numPr>
                <w:ilvl w:val="0"/>
                <w:numId w:val="121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hysical neglect</w:t>
            </w:r>
          </w:p>
          <w:p w14:paraId="71F221E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620" w:type="dxa"/>
          </w:tcPr>
          <w:p w14:paraId="710C61D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urrent smoking status </w:t>
            </w:r>
          </w:p>
        </w:tc>
        <w:tc>
          <w:tcPr>
            <w:tcW w:w="3685" w:type="dxa"/>
          </w:tcPr>
          <w:p w14:paraId="0311EF0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o significant associations found.  </w:t>
            </w:r>
          </w:p>
        </w:tc>
      </w:tr>
      <w:tr w:rsidR="007F6622" w:rsidRPr="001F47C4" w14:paraId="19109D76" w14:textId="77777777" w:rsidTr="0043200A">
        <w:tc>
          <w:tcPr>
            <w:tcW w:w="2245" w:type="dxa"/>
          </w:tcPr>
          <w:p w14:paraId="03FC9EB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t>Mingione</w:t>
            </w:r>
            <w:proofErr w:type="spellEnd"/>
            <w:r w:rsidRPr="001F47C4">
              <w:rPr>
                <w:sz w:val="20"/>
                <w:szCs w:val="20"/>
              </w:rPr>
              <w:t xml:space="preserve"> (2012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NaW5naW9uZTwvQXV0aG9yPjxZZWFyPjIwMTI8L1llYXI+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NaW5naW9uZTwvQXV0aG9yPjxZZWFyPjIwMTI8L1llYXI+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42]</w:t>
            </w:r>
            <w:r w:rsidR="008B4513">
              <w:rPr>
                <w:sz w:val="20"/>
                <w:szCs w:val="20"/>
              </w:rPr>
              <w:fldChar w:fldCharType="end"/>
            </w:r>
          </w:p>
          <w:p w14:paraId="0D6153A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=256</w:t>
            </w:r>
          </w:p>
          <w:p w14:paraId="69D41074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07880E9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Alcohol dependent men and women between the ages of 21 and 65</w:t>
            </w:r>
            <w:r>
              <w:rPr>
                <w:color w:val="000000"/>
                <w:sz w:val="20"/>
                <w:szCs w:val="20"/>
              </w:rPr>
              <w:t>.</w:t>
            </w:r>
          </w:p>
          <w:p w14:paraId="09A50955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1B63BE2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Year not reported</w:t>
            </w:r>
          </w:p>
          <w:p w14:paraId="5C81869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015858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Ever-</w:t>
            </w:r>
            <w:r>
              <w:rPr>
                <w:color w:val="000000"/>
                <w:sz w:val="20"/>
                <w:szCs w:val="20"/>
                <w:u w:val="single"/>
              </w:rPr>
              <w:t>s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moker (</w:t>
            </w:r>
            <w:r>
              <w:rPr>
                <w:color w:val="000000"/>
                <w:sz w:val="20"/>
                <w:szCs w:val="20"/>
                <w:u w:val="single"/>
              </w:rPr>
              <w:t>n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=177)</w:t>
            </w:r>
          </w:p>
          <w:p w14:paraId="04B0861B" w14:textId="77777777" w:rsidR="007F6622" w:rsidRPr="001F47C4" w:rsidRDefault="007F6622" w:rsidP="00FC5C9B">
            <w:pPr>
              <w:ind w:left="72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4.9 years (9.6)</w:t>
            </w:r>
          </w:p>
          <w:p w14:paraId="0315693E" w14:textId="77777777" w:rsidR="00FC5C9B" w:rsidRDefault="00FC5C9B" w:rsidP="00FC5C9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2.1% female</w:t>
            </w:r>
          </w:p>
          <w:p w14:paraId="6773222C" w14:textId="77777777" w:rsidR="00FC5C9B" w:rsidRDefault="00FC5C9B" w:rsidP="00FC5C9B">
            <w:pPr>
              <w:ind w:left="72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79% </w:t>
            </w:r>
            <w:r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  <w:p w14:paraId="46F2EA1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 xml:space="preserve">Never </w:t>
            </w:r>
            <w:r>
              <w:rPr>
                <w:color w:val="000000"/>
                <w:sz w:val="20"/>
                <w:szCs w:val="20"/>
                <w:u w:val="single"/>
              </w:rPr>
              <w:t>s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moker (</w:t>
            </w:r>
            <w:r>
              <w:rPr>
                <w:color w:val="000000"/>
                <w:sz w:val="20"/>
                <w:szCs w:val="20"/>
                <w:u w:val="single"/>
              </w:rPr>
              <w:t>n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=79)</w:t>
            </w:r>
          </w:p>
          <w:p w14:paraId="700B9214" w14:textId="77777777" w:rsidR="007F6622" w:rsidRPr="001F47C4" w:rsidRDefault="007F6622" w:rsidP="00FC5C9B">
            <w:pPr>
              <w:ind w:left="72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7.2 years (8.0)</w:t>
            </w:r>
          </w:p>
          <w:p w14:paraId="06EFF0AC" w14:textId="77777777" w:rsidR="00FC5C9B" w:rsidRDefault="00FC5C9B" w:rsidP="00FC5C9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1.4</w:t>
            </w:r>
            <w:r w:rsidRPr="001F47C4">
              <w:rPr>
                <w:color w:val="000000"/>
                <w:sz w:val="20"/>
                <w:szCs w:val="20"/>
              </w:rPr>
              <w:t xml:space="preserve">% </w:t>
            </w:r>
            <w:r>
              <w:rPr>
                <w:color w:val="000000"/>
                <w:sz w:val="20"/>
                <w:szCs w:val="20"/>
              </w:rPr>
              <w:t>female</w:t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  <w:p w14:paraId="3DF09D13" w14:textId="77777777" w:rsidR="007F6622" w:rsidRPr="001F47C4" w:rsidRDefault="007F6622" w:rsidP="00FC5C9B">
            <w:pPr>
              <w:ind w:left="72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82% </w:t>
            </w:r>
            <w:r w:rsidR="00A67707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  <w:p w14:paraId="52C6AA48" w14:textId="77777777" w:rsidR="007F6622" w:rsidRPr="001F47C4" w:rsidRDefault="007F6622" w:rsidP="00FC5C9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2A7F77D4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7724DA8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ummary adversity score based on the following:</w:t>
            </w:r>
          </w:p>
          <w:p w14:paraId="5BE05711" w14:textId="77777777" w:rsidR="007F6622" w:rsidRPr="001F47C4" w:rsidRDefault="007F6622" w:rsidP="007F6622">
            <w:pPr>
              <w:pStyle w:val="ListParagraph"/>
              <w:numPr>
                <w:ilvl w:val="0"/>
                <w:numId w:val="12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PA</w:t>
            </w:r>
          </w:p>
          <w:p w14:paraId="487901EA" w14:textId="77777777" w:rsidR="007F6622" w:rsidRPr="001F47C4" w:rsidRDefault="007F6622" w:rsidP="007F6622">
            <w:pPr>
              <w:pStyle w:val="ListParagraph"/>
              <w:numPr>
                <w:ilvl w:val="0"/>
                <w:numId w:val="12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SA</w:t>
            </w:r>
          </w:p>
          <w:p w14:paraId="654B4692" w14:textId="77777777" w:rsidR="007F6622" w:rsidRPr="001F47C4" w:rsidRDefault="007F6622" w:rsidP="007F6622">
            <w:pPr>
              <w:pStyle w:val="ListParagraph"/>
              <w:numPr>
                <w:ilvl w:val="0"/>
                <w:numId w:val="12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overty</w:t>
            </w:r>
          </w:p>
          <w:p w14:paraId="13DF43B5" w14:textId="77777777" w:rsidR="007F6622" w:rsidRPr="001F47C4" w:rsidRDefault="007F6622" w:rsidP="007F6622">
            <w:pPr>
              <w:pStyle w:val="ListParagraph"/>
              <w:numPr>
                <w:ilvl w:val="0"/>
                <w:numId w:val="12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Witnessing domestic violence </w:t>
            </w:r>
          </w:p>
        </w:tc>
        <w:tc>
          <w:tcPr>
            <w:tcW w:w="1620" w:type="dxa"/>
          </w:tcPr>
          <w:p w14:paraId="7735231C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ifetime smoking status</w:t>
            </w:r>
          </w:p>
          <w:p w14:paraId="4C90D764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icotine dependence </w:t>
            </w:r>
          </w:p>
        </w:tc>
        <w:tc>
          <w:tcPr>
            <w:tcW w:w="3685" w:type="dxa"/>
          </w:tcPr>
          <w:p w14:paraId="6BA3F8A8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For </w:t>
            </w:r>
            <w:r w:rsidRPr="001F47C4">
              <w:rPr>
                <w:sz w:val="20"/>
                <w:szCs w:val="20"/>
                <w:u w:val="single"/>
              </w:rPr>
              <w:t>every additional adversity</w:t>
            </w:r>
            <w:r w:rsidRPr="001F47C4">
              <w:rPr>
                <w:sz w:val="20"/>
                <w:szCs w:val="20"/>
              </w:rPr>
              <w:t>, the odds of being nicotine dependent increased (</w:t>
            </w:r>
            <w:r w:rsidRPr="001F47C4">
              <w:rPr>
                <w:rFonts w:cs="Times New Roman"/>
                <w:sz w:val="20"/>
                <w:szCs w:val="20"/>
              </w:rPr>
              <w:t>OR = 1.40, 95% CI [1.03–, 1.90])</w:t>
            </w:r>
            <w:r w:rsidRPr="001F47C4">
              <w:rPr>
                <w:sz w:val="20"/>
                <w:szCs w:val="20"/>
              </w:rPr>
              <w:t xml:space="preserve">. </w:t>
            </w:r>
          </w:p>
          <w:p w14:paraId="0C87435D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3C3003D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For </w:t>
            </w:r>
            <w:r w:rsidRPr="001F47C4">
              <w:rPr>
                <w:sz w:val="20"/>
                <w:szCs w:val="20"/>
                <w:u w:val="single"/>
              </w:rPr>
              <w:t>every additional adversity</w:t>
            </w:r>
            <w:r w:rsidRPr="001F47C4">
              <w:rPr>
                <w:sz w:val="20"/>
                <w:szCs w:val="20"/>
              </w:rPr>
              <w:t>, the odds of being an ever-smoker increased (</w:t>
            </w:r>
            <w:r w:rsidRPr="001F47C4">
              <w:rPr>
                <w:rFonts w:cs="Times New Roman"/>
                <w:sz w:val="20"/>
                <w:szCs w:val="20"/>
              </w:rPr>
              <w:t xml:space="preserve">OR = 2.04, 95% CI [1.32, 3.15]). </w:t>
            </w:r>
          </w:p>
        </w:tc>
      </w:tr>
      <w:tr w:rsidR="007F6622" w:rsidRPr="001F47C4" w14:paraId="3C8B9420" w14:textId="77777777" w:rsidTr="0043200A">
        <w:tc>
          <w:tcPr>
            <w:tcW w:w="2245" w:type="dxa"/>
          </w:tcPr>
          <w:p w14:paraId="2D75747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orton (2014)</w:t>
            </w:r>
            <w:r w:rsidR="008B451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b3J0b248L0F1dGhvcj48WWVhcj4yMDE0PC9ZZWFyPjxS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b3J0b248L0F1dGhvcj48WWVhcj4yMDE0PC9ZZWFyPjxS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 w:rsidR="008B4513">
              <w:rPr>
                <w:color w:val="000000"/>
                <w:sz w:val="20"/>
                <w:szCs w:val="20"/>
              </w:rPr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43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0E0290D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3,032</w:t>
            </w:r>
          </w:p>
          <w:p w14:paraId="137C43A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13B4D0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IDUS study</w:t>
            </w:r>
            <w:r w:rsidRPr="001F47C4">
              <w:rPr>
                <w:rStyle w:val="apple-converted-space"/>
                <w:rFonts w:cs="Arial"/>
                <w:color w:val="2E2E2E"/>
                <w:sz w:val="20"/>
                <w:szCs w:val="20"/>
                <w:shd w:val="clear" w:color="auto" w:fill="FFFFFF"/>
              </w:rPr>
              <w:t> </w:t>
            </w:r>
          </w:p>
        </w:tc>
        <w:tc>
          <w:tcPr>
            <w:tcW w:w="2070" w:type="dxa"/>
          </w:tcPr>
          <w:p w14:paraId="7B07FC8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95-1996</w:t>
            </w:r>
          </w:p>
          <w:p w14:paraId="7C70D80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101D96B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54.6  years (11.</w:t>
            </w:r>
            <w:r>
              <w:rPr>
                <w:color w:val="000000"/>
                <w:sz w:val="20"/>
                <w:szCs w:val="20"/>
              </w:rPr>
              <w:t>1</w:t>
            </w:r>
            <w:r w:rsidRPr="001F47C4">
              <w:rPr>
                <w:color w:val="000000"/>
                <w:sz w:val="20"/>
                <w:szCs w:val="20"/>
              </w:rPr>
              <w:t>)</w:t>
            </w:r>
          </w:p>
          <w:p w14:paraId="5A2A8C5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1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2D55E9F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/E not reported</w:t>
            </w:r>
          </w:p>
          <w:p w14:paraId="53FDDA8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CB594E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Cox proportional hazard </w:t>
            </w:r>
          </w:p>
          <w:p w14:paraId="6D1D772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</w:tcPr>
          <w:p w14:paraId="1E70A68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ummary child misfortune score and summary categories based on the following:</w:t>
            </w:r>
          </w:p>
          <w:p w14:paraId="62B0513E" w14:textId="77777777" w:rsidR="007F6622" w:rsidRPr="001F47C4" w:rsidRDefault="007F6622" w:rsidP="007F6622">
            <w:pPr>
              <w:pStyle w:val="ListParagraph"/>
              <w:numPr>
                <w:ilvl w:val="0"/>
                <w:numId w:val="12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 xml:space="preserve">Childhood </w:t>
            </w:r>
            <w:r>
              <w:rPr>
                <w:color w:val="000000"/>
                <w:sz w:val="20"/>
                <w:szCs w:val="20"/>
                <w:u w:val="single"/>
              </w:rPr>
              <w:t>socioeconomic status</w:t>
            </w:r>
            <w:r w:rsidRPr="001F47C4">
              <w:rPr>
                <w:color w:val="000000"/>
                <w:sz w:val="20"/>
                <w:szCs w:val="20"/>
              </w:rPr>
              <w:t xml:space="preserve"> (e.g., family receipt of welfare, being financially worse off than other families, low parental education)</w:t>
            </w:r>
          </w:p>
          <w:p w14:paraId="2129A213" w14:textId="77777777" w:rsidR="007F6622" w:rsidRPr="001F47C4" w:rsidRDefault="007F6622" w:rsidP="007F6622">
            <w:pPr>
              <w:pStyle w:val="ListParagraph"/>
              <w:numPr>
                <w:ilvl w:val="0"/>
                <w:numId w:val="12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Household structure</w:t>
            </w:r>
            <w:r w:rsidRPr="001F47C4">
              <w:rPr>
                <w:color w:val="000000"/>
                <w:sz w:val="20"/>
                <w:szCs w:val="20"/>
              </w:rPr>
              <w:t xml:space="preserve"> (e.g., female household head, </w:t>
            </w:r>
            <w:r w:rsidRPr="001F47C4">
              <w:rPr>
                <w:color w:val="000000"/>
                <w:sz w:val="20"/>
                <w:szCs w:val="20"/>
              </w:rPr>
              <w:lastRenderedPageBreak/>
              <w:t>parental divorce, death of a parent)</w:t>
            </w:r>
          </w:p>
          <w:p w14:paraId="553B719E" w14:textId="77777777" w:rsidR="007F6622" w:rsidRPr="001F47C4" w:rsidRDefault="007F6622" w:rsidP="007F6622">
            <w:pPr>
              <w:pStyle w:val="ListParagraph"/>
              <w:numPr>
                <w:ilvl w:val="0"/>
                <w:numId w:val="12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M</w:t>
            </w:r>
            <w:r w:rsidRPr="001F47C4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e.g., p</w:t>
            </w:r>
            <w:r w:rsidRPr="001F47C4">
              <w:rPr>
                <w:color w:val="000000"/>
                <w:sz w:val="20"/>
                <w:szCs w:val="20"/>
              </w:rPr>
              <w:t>hysical and/or emotional abuse by father, mother, sibling or other</w:t>
            </w:r>
            <w:r>
              <w:rPr>
                <w:color w:val="000000"/>
                <w:sz w:val="20"/>
                <w:szCs w:val="20"/>
              </w:rPr>
              <w:t>)</w:t>
            </w:r>
          </w:p>
          <w:p w14:paraId="64829582" w14:textId="77777777" w:rsidR="007F6622" w:rsidRPr="001F47C4" w:rsidRDefault="007F6622" w:rsidP="007F6622">
            <w:pPr>
              <w:pStyle w:val="ListParagraph"/>
              <w:numPr>
                <w:ilvl w:val="0"/>
                <w:numId w:val="12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A227E4">
              <w:rPr>
                <w:color w:val="000000"/>
                <w:sz w:val="20"/>
                <w:szCs w:val="20"/>
              </w:rPr>
              <w:t>Poor mental or physical health</w:t>
            </w:r>
            <w:r w:rsidRPr="001F47C4">
              <w:rPr>
                <w:color w:val="000000"/>
                <w:sz w:val="20"/>
                <w:szCs w:val="20"/>
              </w:rPr>
              <w:t xml:space="preserve"> at age sixteen</w:t>
            </w:r>
          </w:p>
        </w:tc>
        <w:tc>
          <w:tcPr>
            <w:tcW w:w="1620" w:type="dxa"/>
          </w:tcPr>
          <w:p w14:paraId="00AE97A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 xml:space="preserve">Total pack-years of smoking </w:t>
            </w:r>
          </w:p>
        </w:tc>
        <w:tc>
          <w:tcPr>
            <w:tcW w:w="3685" w:type="dxa"/>
          </w:tcPr>
          <w:p w14:paraId="44FC01E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  <w:u w:val="single"/>
              </w:rPr>
              <w:t>C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 xml:space="preserve">hild </w:t>
            </w:r>
            <w:r w:rsidRPr="00B34095">
              <w:rPr>
                <w:color w:val="000000"/>
                <w:sz w:val="20"/>
                <w:szCs w:val="20"/>
                <w:u w:val="single"/>
              </w:rPr>
              <w:t>misfortune</w:t>
            </w:r>
            <w:r w:rsidRPr="00A227E4">
              <w:rPr>
                <w:color w:val="000000"/>
                <w:sz w:val="20"/>
                <w:szCs w:val="20"/>
                <w:u w:val="single"/>
              </w:rPr>
              <w:t xml:space="preserve"> score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1F47C4">
              <w:rPr>
                <w:color w:val="000000"/>
                <w:sz w:val="20"/>
                <w:szCs w:val="20"/>
              </w:rPr>
              <w:t>was associated with smoking (b = 1.047, p &lt; .001).</w:t>
            </w:r>
          </w:p>
          <w:p w14:paraId="12E21C3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</w:p>
          <w:p w14:paraId="0762383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M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smoking (b = 2.738, 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.01).</w:t>
            </w:r>
          </w:p>
          <w:p w14:paraId="5E143B1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92C1E1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</w:tr>
      <w:tr w:rsidR="007F6622" w:rsidRPr="001F47C4" w14:paraId="2711A3A1" w14:textId="77777777" w:rsidTr="0043200A">
        <w:tc>
          <w:tcPr>
            <w:tcW w:w="2245" w:type="dxa"/>
          </w:tcPr>
          <w:p w14:paraId="51BE70C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t>O’Cleirigh</w:t>
            </w:r>
            <w:proofErr w:type="spellEnd"/>
            <w:r w:rsidRPr="001F47C4">
              <w:rPr>
                <w:sz w:val="20"/>
                <w:szCs w:val="20"/>
              </w:rPr>
              <w:t xml:space="preserve"> (2015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PJmFwb3M7Q2xlaXJpZ2g8L0F1dGhvcj48WWVhcj4yMDE1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PJmFwb3M7Q2xlaXJpZ2g8L0F1dGhvcj48WWVhcj4yMDE1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44]</w:t>
            </w:r>
            <w:r w:rsidR="008B4513">
              <w:rPr>
                <w:sz w:val="20"/>
                <w:szCs w:val="20"/>
              </w:rPr>
              <w:fldChar w:fldCharType="end"/>
            </w:r>
          </w:p>
          <w:p w14:paraId="11FA7F3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=1,309</w:t>
            </w:r>
          </w:p>
          <w:p w14:paraId="51EFBF97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7595F6CB" w14:textId="77777777" w:rsidR="007F6622" w:rsidRPr="001F47C4" w:rsidRDefault="007F6622" w:rsidP="00ED73EB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Sexual minority male patients recruited from a community-based health clinic in Massachusetts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70" w:type="dxa"/>
          </w:tcPr>
          <w:p w14:paraId="1529BC04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Year not reported</w:t>
            </w:r>
          </w:p>
          <w:p w14:paraId="7D1E9913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 </w:t>
            </w:r>
          </w:p>
          <w:p w14:paraId="19E373E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38.</w:t>
            </w:r>
            <w:r>
              <w:rPr>
                <w:sz w:val="20"/>
                <w:szCs w:val="20"/>
              </w:rPr>
              <w:t>6</w:t>
            </w:r>
            <w:r w:rsidRPr="001F47C4">
              <w:rPr>
                <w:sz w:val="20"/>
                <w:szCs w:val="20"/>
              </w:rPr>
              <w:t xml:space="preserve"> years (9.</w:t>
            </w:r>
            <w:r>
              <w:rPr>
                <w:sz w:val="20"/>
                <w:szCs w:val="20"/>
              </w:rPr>
              <w:t>8</w:t>
            </w:r>
            <w:r w:rsidRPr="001F47C4">
              <w:rPr>
                <w:sz w:val="20"/>
                <w:szCs w:val="20"/>
              </w:rPr>
              <w:t>)</w:t>
            </w:r>
          </w:p>
          <w:p w14:paraId="45E1298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female</w:t>
            </w:r>
          </w:p>
          <w:p w14:paraId="6A02C8A7" w14:textId="77777777" w:rsidR="00C87AEE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82.8% </w:t>
            </w:r>
            <w:r w:rsidR="00C87AEE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07D899BF" w14:textId="77777777" w:rsidR="007F6622" w:rsidRPr="001F47C4" w:rsidRDefault="00C87AEE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6.1% Hispanic </w:t>
            </w:r>
            <w:r w:rsidR="007F6622" w:rsidRPr="001F47C4">
              <w:rPr>
                <w:sz w:val="20"/>
                <w:szCs w:val="20"/>
              </w:rPr>
              <w:br/>
            </w:r>
          </w:p>
          <w:p w14:paraId="1B8ED728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51E0D7C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39C384C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Binary and multinomial logistic regressions</w:t>
            </w:r>
          </w:p>
        </w:tc>
        <w:tc>
          <w:tcPr>
            <w:tcW w:w="2610" w:type="dxa"/>
          </w:tcPr>
          <w:p w14:paraId="1CC98DB4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xposure to CSA</w:t>
            </w:r>
          </w:p>
          <w:p w14:paraId="7B4DE9D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</w:tcPr>
          <w:p w14:paraId="7710A077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Lifetime smoking status</w:t>
            </w:r>
          </w:p>
        </w:tc>
        <w:tc>
          <w:tcPr>
            <w:tcW w:w="3685" w:type="dxa"/>
          </w:tcPr>
          <w:p w14:paraId="53E8DA7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SA</w:t>
            </w:r>
            <w:r w:rsidRPr="001F47C4">
              <w:rPr>
                <w:sz w:val="20"/>
                <w:szCs w:val="20"/>
              </w:rPr>
              <w:t xml:space="preserve"> was associated with smoking (OR = 2.17, 95% CI [1.33, 3.07]).  </w:t>
            </w:r>
          </w:p>
        </w:tc>
      </w:tr>
      <w:tr w:rsidR="007F6622" w:rsidRPr="001F47C4" w14:paraId="24EB9F1E" w14:textId="77777777" w:rsidTr="0043200A">
        <w:tc>
          <w:tcPr>
            <w:tcW w:w="2245" w:type="dxa"/>
          </w:tcPr>
          <w:p w14:paraId="6ABF2B4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ederson (2008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Pederson&lt;/Author&gt;&lt;Year&gt;2008&lt;/Year&gt;&lt;RecNum&gt;1077&lt;/RecNum&gt;&lt;DisplayText&gt;[145]&lt;/DisplayText&gt;&lt;record&gt;&lt;rec-number&gt;1077&lt;/rec-number&gt;&lt;foreign-keys&gt;&lt;key app="EN" db-id="p2wsz9rdmz90w8evpvmx9txyefzeatevvrxx" timestamp="1479408361"&gt;1077&lt;/key&gt;&lt;/foreign-keys&gt;&lt;ref-type name="Journal Article"&gt;17&lt;/ref-type&gt;&lt;contributors&gt;&lt;authors&gt;&lt;author&gt;Pederson, C. L.&lt;/author&gt;&lt;author&gt;Vanhorn, D. R.&lt;/author&gt;&lt;author&gt;Wilson, J. F.&lt;/author&gt;&lt;author&gt;Martorano, L. M.&lt;/author&gt;&lt;author&gt;Venema, J. M.&lt;/author&gt;&lt;author&gt;Kennedy, S. M.&lt;/author&gt;&lt;/authors&gt;&lt;/contributors&gt;&lt;auth-address&gt;Biology Department, Wittenberg University, Springfield, OH 44501, USA. cpederson@wittenberg.edu&lt;/auth-address&gt;&lt;titles&gt;&lt;title&gt;Childhood abuse related to nicotine, illicit and prescription drug use by women: pilot study&lt;/title&gt;&lt;secondary-title&gt;Psychol Rep&lt;/secondary-title&gt;&lt;/titles&gt;&lt;periodical&gt;&lt;full-title&gt;Psychol Rep&lt;/full-title&gt;&lt;/periodical&gt;&lt;pages&gt;459-66&lt;/pages&gt;&lt;volume&gt;103&lt;/volume&gt;&lt;number&gt;2&lt;/number&gt;&lt;keywords&gt;&lt;keyword&gt;Adult&lt;/keyword&gt;&lt;keyword&gt;Age Factors&lt;/keyword&gt;&lt;keyword&gt;Child&lt;/keyword&gt;&lt;keyword&gt;Child Abuse/*statistics &amp;amp; numerical data&lt;/keyword&gt;&lt;keyword&gt;Child Abuse, Sexual/statistics &amp;amp; numerical data&lt;/keyword&gt;&lt;keyword&gt;Female&lt;/keyword&gt;&lt;keyword&gt;Humans&lt;/keyword&gt;&lt;keyword&gt;Middle Aged&lt;/keyword&gt;&lt;keyword&gt;*Nicotine&lt;/keyword&gt;&lt;keyword&gt;Pilot Projects&lt;/keyword&gt;&lt;keyword&gt;*Prescription Drugs&lt;/keyword&gt;&lt;keyword&gt;Prevalence&lt;/keyword&gt;&lt;keyword&gt;*Street Drugs&lt;/keyword&gt;&lt;keyword&gt;Substance-Related Disorders/*epidemiology&lt;/keyword&gt;&lt;keyword&gt;Tobacco Smoke Pollution/*statistics &amp;amp; numerical data&lt;/keyword&gt;&lt;/keywords&gt;&lt;dates&gt;&lt;year&gt;2008&lt;/year&gt;&lt;pub-dates&gt;&lt;date&gt;Oct&lt;/date&gt;&lt;/pub-dates&gt;&lt;/dates&gt;&lt;isbn&gt;0033-2941 (Print)&amp;#xD;0033-2941 (Linking)&lt;/isbn&gt;&lt;accession-num&gt;19102471&lt;/accession-num&gt;&lt;urls&gt;&lt;related-urls&gt;&lt;url&gt;http://www.ncbi.nlm.nih.gov/pubmed/19102471&lt;/url&gt;&lt;/related-urls&gt;&lt;/urls&gt;&lt;electronic-resource-num&gt;10.2466/pr0.103.2.459-466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45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  <w:p w14:paraId="42EB5FA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N=811 </w:t>
            </w:r>
          </w:p>
          <w:p w14:paraId="5AC1CAA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578971D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Women ages 18-59</w:t>
            </w:r>
          </w:p>
          <w:p w14:paraId="4EE03B63" w14:textId="77777777" w:rsidR="007F6622" w:rsidRPr="001F47C4" w:rsidRDefault="007F6622" w:rsidP="007F6622">
            <w:pPr>
              <w:rPr>
                <w:b/>
                <w:sz w:val="20"/>
                <w:szCs w:val="20"/>
              </w:rPr>
            </w:pPr>
          </w:p>
        </w:tc>
        <w:tc>
          <w:tcPr>
            <w:tcW w:w="2070" w:type="dxa"/>
          </w:tcPr>
          <w:p w14:paraId="0B53245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Year not reported</w:t>
            </w:r>
          </w:p>
          <w:p w14:paraId="0FA64CF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9E26E8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26 years (6.5) </w:t>
            </w:r>
          </w:p>
          <w:p w14:paraId="7EB6F4A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100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4BD3985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80.5% </w:t>
            </w:r>
            <w:r w:rsidR="00416C8A">
              <w:rPr>
                <w:color w:val="000000"/>
                <w:sz w:val="20"/>
                <w:szCs w:val="20"/>
              </w:rPr>
              <w:t>W</w:t>
            </w:r>
            <w:r>
              <w:rPr>
                <w:color w:val="000000"/>
                <w:sz w:val="20"/>
                <w:szCs w:val="20"/>
              </w:rPr>
              <w:t>hite</w:t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  <w:p w14:paraId="0F87D89D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698DA97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7AAA4CE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Exposure to the following:</w:t>
            </w:r>
          </w:p>
          <w:p w14:paraId="72555FF5" w14:textId="77777777" w:rsidR="007F6622" w:rsidRPr="001F47C4" w:rsidRDefault="007F6622" w:rsidP="007F6622">
            <w:pPr>
              <w:pStyle w:val="ListParagraph"/>
              <w:numPr>
                <w:ilvl w:val="0"/>
                <w:numId w:val="12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Emotional abuse</w:t>
            </w:r>
          </w:p>
          <w:p w14:paraId="504F27A0" w14:textId="77777777" w:rsidR="007F6622" w:rsidRPr="001F47C4" w:rsidRDefault="007F6622" w:rsidP="007F6622">
            <w:pPr>
              <w:pStyle w:val="ListParagraph"/>
              <w:numPr>
                <w:ilvl w:val="0"/>
                <w:numId w:val="12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CPA</w:t>
            </w:r>
          </w:p>
          <w:p w14:paraId="07AFF514" w14:textId="77777777" w:rsidR="007F6622" w:rsidRPr="001F47C4" w:rsidRDefault="007F6622" w:rsidP="007F6622">
            <w:pPr>
              <w:pStyle w:val="ListParagraph"/>
              <w:numPr>
                <w:ilvl w:val="0"/>
                <w:numId w:val="12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CSA</w:t>
            </w:r>
          </w:p>
        </w:tc>
        <w:tc>
          <w:tcPr>
            <w:tcW w:w="1620" w:type="dxa"/>
          </w:tcPr>
          <w:p w14:paraId="0459AC7A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iCs/>
                <w:sz w:val="20"/>
                <w:szCs w:val="20"/>
              </w:rPr>
              <w:t xml:space="preserve">Lifetime nicotine use </w:t>
            </w:r>
          </w:p>
        </w:tc>
        <w:tc>
          <w:tcPr>
            <w:tcW w:w="3685" w:type="dxa"/>
          </w:tcPr>
          <w:p w14:paraId="7F3A7E3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SA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nicotine use (OR = 1.94, 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.001).</w:t>
            </w:r>
          </w:p>
          <w:p w14:paraId="0209D3A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E09CAA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CPA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nicotine use (OR = 2.40, 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.001).</w:t>
            </w:r>
          </w:p>
          <w:p w14:paraId="68AFE40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ECBA0F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Emotional abus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nicotine use (OR = 2.56, 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.001). </w:t>
            </w:r>
          </w:p>
        </w:tc>
      </w:tr>
      <w:tr w:rsidR="007F6622" w:rsidRPr="0065734A" w14:paraId="750CE79E" w14:textId="77777777" w:rsidTr="0043200A">
        <w:tc>
          <w:tcPr>
            <w:tcW w:w="2245" w:type="dxa"/>
          </w:tcPr>
          <w:p w14:paraId="7E4404E1" w14:textId="77777777" w:rsidR="007F6622" w:rsidRPr="0065734A" w:rsidRDefault="007F6622" w:rsidP="007F6622">
            <w:pPr>
              <w:rPr>
                <w:color w:val="000000"/>
                <w:sz w:val="20"/>
                <w:szCs w:val="20"/>
              </w:rPr>
            </w:pPr>
            <w:r w:rsidRPr="0065734A">
              <w:rPr>
                <w:color w:val="000000"/>
                <w:sz w:val="20"/>
                <w:szCs w:val="20"/>
              </w:rPr>
              <w:t>Sacco (2007)</w:t>
            </w:r>
            <w:r w:rsidR="008B451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WNjbzwvQXV0aG9yPjxZZWFyPjIwMDc8L1llYXI+PFJl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WNjbzwvQXV0aG9yPjxZZWFyPjIwMDc8L1llYXI+PFJl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 w:rsidR="008B4513">
              <w:rPr>
                <w:color w:val="000000"/>
                <w:sz w:val="20"/>
                <w:szCs w:val="20"/>
              </w:rPr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46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127C3AC8" w14:textId="77777777" w:rsidR="007F6622" w:rsidRPr="00130653" w:rsidRDefault="007F6622" w:rsidP="007F6622">
            <w:pPr>
              <w:rPr>
                <w:color w:val="000000"/>
                <w:sz w:val="20"/>
                <w:szCs w:val="20"/>
              </w:rPr>
            </w:pPr>
            <w:r w:rsidRPr="00130653">
              <w:rPr>
                <w:color w:val="000000"/>
                <w:sz w:val="20"/>
                <w:szCs w:val="20"/>
              </w:rPr>
              <w:t>N=101</w:t>
            </w:r>
          </w:p>
          <w:p w14:paraId="42E7B4B1" w14:textId="77777777" w:rsidR="007F6622" w:rsidRPr="001355C6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E0BC051" w14:textId="77777777" w:rsidR="007F6622" w:rsidRPr="00020DB8" w:rsidRDefault="007F6622" w:rsidP="007F6622">
            <w:pPr>
              <w:rPr>
                <w:color w:val="000000"/>
                <w:sz w:val="20"/>
                <w:szCs w:val="20"/>
              </w:rPr>
            </w:pPr>
            <w:r w:rsidRPr="00020DB8">
              <w:rPr>
                <w:color w:val="000000"/>
                <w:sz w:val="20"/>
                <w:szCs w:val="20"/>
              </w:rPr>
              <w:t>Chronically mentally ill outpatients and non-psychiatric controls in New Haven, Connecticut</w:t>
            </w:r>
            <w:r>
              <w:rPr>
                <w:color w:val="000000"/>
                <w:sz w:val="20"/>
                <w:szCs w:val="20"/>
              </w:rPr>
              <w:t>.</w:t>
            </w:r>
          </w:p>
          <w:p w14:paraId="33DDD159" w14:textId="77777777" w:rsidR="007F6622" w:rsidRPr="00020DB8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</w:tcPr>
          <w:p w14:paraId="5FB508B7" w14:textId="77777777" w:rsidR="007F6622" w:rsidRPr="00020DB8" w:rsidRDefault="007F6622" w:rsidP="007F6622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t>Year not reported</w:t>
            </w:r>
          </w:p>
          <w:p w14:paraId="3F1C35F6" w14:textId="77777777" w:rsidR="007F6622" w:rsidRPr="00020DB8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84F0445" w14:textId="77777777" w:rsidR="007F6622" w:rsidRPr="00020DB8" w:rsidRDefault="00AD3A4B" w:rsidP="007F6622">
            <w:pPr>
              <w:rPr>
                <w:color w:val="000000"/>
                <w:sz w:val="20"/>
                <w:szCs w:val="20"/>
                <w:u w:val="single"/>
              </w:rPr>
            </w:pPr>
            <w:r>
              <w:rPr>
                <w:color w:val="000000"/>
                <w:sz w:val="20"/>
                <w:szCs w:val="20"/>
                <w:u w:val="single"/>
              </w:rPr>
              <w:t>Psychiatric c</w:t>
            </w:r>
            <w:r w:rsidR="007F6622" w:rsidRPr="00020DB8">
              <w:rPr>
                <w:color w:val="000000"/>
                <w:sz w:val="20"/>
                <w:szCs w:val="20"/>
                <w:u w:val="single"/>
              </w:rPr>
              <w:t>ases (</w:t>
            </w:r>
            <w:r w:rsidR="007F6622">
              <w:rPr>
                <w:color w:val="000000"/>
                <w:sz w:val="20"/>
                <w:szCs w:val="20"/>
                <w:u w:val="single"/>
              </w:rPr>
              <w:t>n</w:t>
            </w:r>
            <w:r w:rsidR="007F6622" w:rsidRPr="00020DB8">
              <w:rPr>
                <w:color w:val="000000"/>
                <w:sz w:val="20"/>
                <w:szCs w:val="20"/>
                <w:u w:val="single"/>
              </w:rPr>
              <w:t>=51)</w:t>
            </w:r>
          </w:p>
          <w:p w14:paraId="4A63A61B" w14:textId="77777777" w:rsidR="007F6622" w:rsidRPr="00020DB8" w:rsidRDefault="00AD3A4B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moker</w:t>
            </w:r>
            <w:r w:rsidR="007F6622" w:rsidRPr="00020DB8">
              <w:rPr>
                <w:color w:val="000000"/>
                <w:sz w:val="20"/>
                <w:szCs w:val="20"/>
              </w:rPr>
              <w:t xml:space="preserve">: </w:t>
            </w:r>
          </w:p>
          <w:p w14:paraId="6BE827E2" w14:textId="77777777" w:rsidR="00AD3A4B" w:rsidRDefault="007F6622" w:rsidP="00AD3A4B">
            <w:pPr>
              <w:ind w:left="72"/>
              <w:rPr>
                <w:color w:val="000000"/>
                <w:sz w:val="20"/>
                <w:szCs w:val="20"/>
              </w:rPr>
            </w:pPr>
            <w:r w:rsidRPr="00020DB8">
              <w:rPr>
                <w:color w:val="000000"/>
                <w:sz w:val="20"/>
                <w:szCs w:val="20"/>
              </w:rPr>
              <w:t>41.6 years (8.2)</w:t>
            </w:r>
          </w:p>
          <w:p w14:paraId="444EED48" w14:textId="77777777" w:rsidR="00AD3A4B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.9% female</w:t>
            </w:r>
          </w:p>
          <w:p w14:paraId="22F1B774" w14:textId="77777777" w:rsidR="00AD3A4B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4.4% White</w:t>
            </w:r>
          </w:p>
          <w:p w14:paraId="2E179DE1" w14:textId="77777777" w:rsidR="007F6622" w:rsidRPr="00020DB8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.1% Hispanic</w:t>
            </w:r>
            <w:r w:rsidR="007F6622" w:rsidRPr="00020DB8">
              <w:rPr>
                <w:color w:val="000000"/>
                <w:sz w:val="20"/>
                <w:szCs w:val="20"/>
              </w:rPr>
              <w:t xml:space="preserve"> </w:t>
            </w:r>
          </w:p>
          <w:p w14:paraId="5B10982E" w14:textId="77777777" w:rsidR="007F6622" w:rsidRPr="002A78DF" w:rsidRDefault="00AD3A4B" w:rsidP="00AD3A4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</w:t>
            </w:r>
            <w:r w:rsidR="007F6622" w:rsidRPr="002A78DF">
              <w:rPr>
                <w:color w:val="000000"/>
                <w:sz w:val="20"/>
                <w:szCs w:val="20"/>
              </w:rPr>
              <w:t>on</w:t>
            </w:r>
            <w:r w:rsidR="007F6622">
              <w:rPr>
                <w:color w:val="000000"/>
                <w:sz w:val="20"/>
                <w:szCs w:val="20"/>
              </w:rPr>
              <w:t>-</w:t>
            </w:r>
            <w:r w:rsidR="007F6622" w:rsidRPr="002A78DF">
              <w:rPr>
                <w:color w:val="000000"/>
                <w:sz w:val="20"/>
                <w:szCs w:val="20"/>
              </w:rPr>
              <w:t xml:space="preserve">smoker: </w:t>
            </w:r>
          </w:p>
          <w:p w14:paraId="26AAF594" w14:textId="77777777" w:rsidR="007F6622" w:rsidRDefault="007F6622" w:rsidP="00AD3A4B">
            <w:pPr>
              <w:ind w:left="72"/>
              <w:rPr>
                <w:color w:val="000000"/>
                <w:sz w:val="20"/>
                <w:szCs w:val="20"/>
              </w:rPr>
            </w:pPr>
            <w:r w:rsidRPr="002A78DF">
              <w:rPr>
                <w:color w:val="000000"/>
                <w:sz w:val="20"/>
                <w:szCs w:val="20"/>
              </w:rPr>
              <w:t>42.9 years (9.2)</w:t>
            </w:r>
          </w:p>
          <w:p w14:paraId="079BF294" w14:textId="77777777" w:rsidR="007F6622" w:rsidRPr="009C25AF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lastRenderedPageBreak/>
              <w:t>45.8</w:t>
            </w:r>
            <w:r w:rsidR="007F6622" w:rsidRPr="009C25AF">
              <w:rPr>
                <w:color w:val="000000"/>
                <w:sz w:val="20"/>
                <w:szCs w:val="20"/>
              </w:rPr>
              <w:t xml:space="preserve">% </w:t>
            </w:r>
            <w:r w:rsidR="007F6622">
              <w:rPr>
                <w:color w:val="000000"/>
                <w:sz w:val="20"/>
                <w:szCs w:val="20"/>
              </w:rPr>
              <w:t>female</w:t>
            </w:r>
          </w:p>
          <w:p w14:paraId="04B5DA02" w14:textId="77777777" w:rsidR="00AD3A4B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9.2</w:t>
            </w:r>
            <w:r w:rsidR="007F6622" w:rsidRPr="009C25AF">
              <w:rPr>
                <w:color w:val="000000"/>
                <w:sz w:val="20"/>
                <w:szCs w:val="20"/>
              </w:rPr>
              <w:t xml:space="preserve">% </w:t>
            </w:r>
            <w:r>
              <w:rPr>
                <w:color w:val="000000"/>
                <w:sz w:val="20"/>
                <w:szCs w:val="20"/>
              </w:rPr>
              <w:t>W</w:t>
            </w:r>
            <w:r w:rsidR="007F6622">
              <w:rPr>
                <w:color w:val="000000"/>
                <w:sz w:val="20"/>
                <w:szCs w:val="20"/>
              </w:rPr>
              <w:t>hite</w:t>
            </w:r>
          </w:p>
          <w:p w14:paraId="4F7921B8" w14:textId="77777777" w:rsidR="007F6622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% Hispanic </w:t>
            </w:r>
            <w:r w:rsidR="007F6622" w:rsidRPr="009C25AF">
              <w:rPr>
                <w:color w:val="000000"/>
                <w:sz w:val="20"/>
                <w:szCs w:val="20"/>
              </w:rPr>
              <w:t xml:space="preserve"> </w:t>
            </w:r>
          </w:p>
          <w:p w14:paraId="750F6303" w14:textId="77777777" w:rsidR="007F6622" w:rsidRPr="00C673A0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  <w:r w:rsidRPr="00C673A0">
              <w:rPr>
                <w:color w:val="000000"/>
                <w:sz w:val="20"/>
                <w:szCs w:val="20"/>
                <w:u w:val="single"/>
              </w:rPr>
              <w:t>Controls (</w:t>
            </w:r>
            <w:r>
              <w:rPr>
                <w:color w:val="000000"/>
                <w:sz w:val="20"/>
                <w:szCs w:val="20"/>
                <w:u w:val="single"/>
              </w:rPr>
              <w:t>n</w:t>
            </w:r>
            <w:r w:rsidRPr="00C673A0">
              <w:rPr>
                <w:color w:val="000000"/>
                <w:sz w:val="20"/>
                <w:szCs w:val="20"/>
                <w:u w:val="single"/>
              </w:rPr>
              <w:t>=50)</w:t>
            </w:r>
          </w:p>
          <w:p w14:paraId="6A565BC1" w14:textId="77777777" w:rsidR="007F6622" w:rsidRPr="009F489F" w:rsidRDefault="00AD3A4B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  <w:r w:rsidR="007F6622" w:rsidRPr="00C35981">
              <w:rPr>
                <w:color w:val="000000"/>
                <w:sz w:val="20"/>
                <w:szCs w:val="20"/>
              </w:rPr>
              <w:t>m</w:t>
            </w:r>
            <w:r w:rsidR="007F6622" w:rsidRPr="009F489F">
              <w:rPr>
                <w:color w:val="000000"/>
                <w:sz w:val="20"/>
                <w:szCs w:val="20"/>
              </w:rPr>
              <w:t xml:space="preserve">oker: </w:t>
            </w:r>
          </w:p>
          <w:p w14:paraId="0E0AEA16" w14:textId="77777777" w:rsidR="007F6622" w:rsidRDefault="007F6622" w:rsidP="00AD3A4B">
            <w:pPr>
              <w:ind w:left="72"/>
              <w:rPr>
                <w:color w:val="000000"/>
                <w:sz w:val="20"/>
                <w:szCs w:val="20"/>
              </w:rPr>
            </w:pPr>
            <w:r w:rsidRPr="005A727B">
              <w:rPr>
                <w:color w:val="000000"/>
                <w:sz w:val="20"/>
                <w:szCs w:val="20"/>
              </w:rPr>
              <w:t>44.2</w:t>
            </w:r>
            <w:r w:rsidRPr="005A727B">
              <w:rPr>
                <w:sz w:val="20"/>
                <w:szCs w:val="20"/>
              </w:rPr>
              <w:t xml:space="preserve"> years (</w:t>
            </w:r>
            <w:r w:rsidRPr="004D578B">
              <w:rPr>
                <w:color w:val="000000"/>
                <w:sz w:val="20"/>
                <w:szCs w:val="20"/>
              </w:rPr>
              <w:t>10.4)</w:t>
            </w:r>
          </w:p>
          <w:p w14:paraId="53C301D7" w14:textId="77777777" w:rsidR="00AD3A4B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% female</w:t>
            </w:r>
          </w:p>
          <w:p w14:paraId="7B2A899E" w14:textId="77777777" w:rsidR="00AD3A4B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6% White</w:t>
            </w:r>
          </w:p>
          <w:p w14:paraId="29EE5D8C" w14:textId="77777777" w:rsidR="00AD3A4B" w:rsidRPr="004D578B" w:rsidRDefault="00AD3A4B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4% Hispanic </w:t>
            </w:r>
          </w:p>
          <w:p w14:paraId="3887941C" w14:textId="77777777" w:rsidR="007F6622" w:rsidRPr="004D578B" w:rsidRDefault="007839D8" w:rsidP="00AD3A4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</w:t>
            </w:r>
            <w:r w:rsidR="007F6622" w:rsidRPr="004D578B">
              <w:rPr>
                <w:color w:val="000000"/>
                <w:sz w:val="20"/>
                <w:szCs w:val="20"/>
              </w:rPr>
              <w:t>on</w:t>
            </w:r>
            <w:r w:rsidR="007F6622">
              <w:rPr>
                <w:color w:val="000000"/>
                <w:sz w:val="20"/>
                <w:szCs w:val="20"/>
              </w:rPr>
              <w:t>-</w:t>
            </w:r>
            <w:r w:rsidR="007F6622" w:rsidRPr="004D578B">
              <w:rPr>
                <w:color w:val="000000"/>
                <w:sz w:val="20"/>
                <w:szCs w:val="20"/>
              </w:rPr>
              <w:t xml:space="preserve">smoker: </w:t>
            </w:r>
          </w:p>
          <w:p w14:paraId="4449BE41" w14:textId="77777777" w:rsidR="007F6622" w:rsidRDefault="007F6622" w:rsidP="00AD3A4B">
            <w:pPr>
              <w:ind w:left="72"/>
              <w:rPr>
                <w:color w:val="000000"/>
                <w:sz w:val="20"/>
                <w:szCs w:val="20"/>
              </w:rPr>
            </w:pPr>
            <w:r w:rsidRPr="004D578B">
              <w:rPr>
                <w:color w:val="000000"/>
                <w:sz w:val="20"/>
                <w:szCs w:val="20"/>
              </w:rPr>
              <w:t xml:space="preserve">36.4 years (14.2) </w:t>
            </w:r>
          </w:p>
          <w:p w14:paraId="5C149369" w14:textId="77777777" w:rsidR="007F6622" w:rsidRPr="004D578B" w:rsidRDefault="007F6622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</w:t>
            </w:r>
            <w:r w:rsidRPr="004D578B">
              <w:rPr>
                <w:color w:val="000000"/>
                <w:sz w:val="20"/>
                <w:szCs w:val="20"/>
              </w:rPr>
              <w:t xml:space="preserve">% </w:t>
            </w:r>
            <w:r>
              <w:rPr>
                <w:color w:val="000000"/>
                <w:sz w:val="20"/>
                <w:szCs w:val="20"/>
              </w:rPr>
              <w:t>female</w:t>
            </w:r>
            <w:r w:rsidRPr="004D578B">
              <w:rPr>
                <w:color w:val="000000"/>
                <w:sz w:val="20"/>
                <w:szCs w:val="20"/>
              </w:rPr>
              <w:t xml:space="preserve"> </w:t>
            </w:r>
          </w:p>
          <w:p w14:paraId="1C680E25" w14:textId="77777777" w:rsidR="007F6622" w:rsidRDefault="007F6622" w:rsidP="00AD3A4B">
            <w:pPr>
              <w:ind w:left="72"/>
              <w:rPr>
                <w:color w:val="000000"/>
                <w:sz w:val="20"/>
                <w:szCs w:val="20"/>
              </w:rPr>
            </w:pPr>
            <w:r w:rsidRPr="004D578B">
              <w:rPr>
                <w:color w:val="000000"/>
                <w:sz w:val="20"/>
                <w:szCs w:val="20"/>
              </w:rPr>
              <w:t xml:space="preserve">76% </w:t>
            </w:r>
            <w:r w:rsidR="007839D8">
              <w:rPr>
                <w:color w:val="000000"/>
                <w:sz w:val="20"/>
                <w:szCs w:val="20"/>
              </w:rPr>
              <w:t>W</w:t>
            </w:r>
            <w:r w:rsidRPr="004D578B">
              <w:rPr>
                <w:color w:val="000000"/>
                <w:sz w:val="20"/>
                <w:szCs w:val="20"/>
              </w:rPr>
              <w:t xml:space="preserve">hite </w:t>
            </w:r>
          </w:p>
          <w:p w14:paraId="5EF3639A" w14:textId="77777777" w:rsidR="007839D8" w:rsidRPr="004D578B" w:rsidRDefault="007839D8" w:rsidP="00AD3A4B">
            <w:pPr>
              <w:ind w:left="7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% Hispanic </w:t>
            </w:r>
          </w:p>
          <w:p w14:paraId="3A40F3B2" w14:textId="77777777" w:rsidR="007F6622" w:rsidRPr="004D578B" w:rsidRDefault="007F6622" w:rsidP="007F6622">
            <w:pPr>
              <w:rPr>
                <w:color w:val="000000"/>
                <w:sz w:val="20"/>
                <w:szCs w:val="20"/>
              </w:rPr>
            </w:pPr>
            <w:r w:rsidRPr="004D578B">
              <w:rPr>
                <w:color w:val="000000"/>
                <w:sz w:val="20"/>
                <w:szCs w:val="20"/>
              </w:rPr>
              <w:t xml:space="preserve"> </w:t>
            </w:r>
          </w:p>
          <w:p w14:paraId="68D1CAF4" w14:textId="77777777" w:rsidR="007F6622" w:rsidRPr="004D578B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363E3EE" w14:textId="77777777" w:rsidR="007F6622" w:rsidRPr="004D578B" w:rsidRDefault="007F6622" w:rsidP="007F6622">
            <w:pPr>
              <w:rPr>
                <w:color w:val="000000"/>
                <w:sz w:val="20"/>
                <w:szCs w:val="20"/>
              </w:rPr>
            </w:pPr>
            <w:r w:rsidRPr="004D578B">
              <w:rPr>
                <w:color w:val="000000"/>
                <w:sz w:val="20"/>
                <w:szCs w:val="20"/>
              </w:rPr>
              <w:lastRenderedPageBreak/>
              <w:t>ANCOVA</w:t>
            </w:r>
            <w:r>
              <w:rPr>
                <w:color w:val="000000"/>
                <w:sz w:val="20"/>
                <w:szCs w:val="20"/>
              </w:rPr>
              <w:t>;</w:t>
            </w:r>
            <w:r w:rsidRPr="004D578B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>L</w:t>
            </w:r>
            <w:r w:rsidRPr="004D578B">
              <w:rPr>
                <w:color w:val="000000"/>
                <w:sz w:val="20"/>
                <w:szCs w:val="20"/>
              </w:rPr>
              <w:t>ogistic regression</w:t>
            </w:r>
          </w:p>
        </w:tc>
        <w:tc>
          <w:tcPr>
            <w:tcW w:w="2610" w:type="dxa"/>
          </w:tcPr>
          <w:p w14:paraId="3A2C13E1" w14:textId="77777777" w:rsidR="007F6622" w:rsidRPr="005F3FB6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5F3FB6">
              <w:rPr>
                <w:color w:val="000000"/>
                <w:sz w:val="20"/>
                <w:szCs w:val="20"/>
                <w:shd w:val="clear" w:color="auto" w:fill="FFFFFF"/>
              </w:rPr>
              <w:t>Summary ACE score and severity of exposure to the following:</w:t>
            </w:r>
          </w:p>
          <w:p w14:paraId="4803603A" w14:textId="77777777" w:rsidR="007F6622" w:rsidRPr="005F3FB6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CPA</w:t>
            </w:r>
          </w:p>
          <w:p w14:paraId="448F6178" w14:textId="77777777" w:rsidR="007F6622" w:rsidRPr="005F3FB6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erbal</w:t>
            </w:r>
            <w:r w:rsidRPr="005F3FB6">
              <w:rPr>
                <w:sz w:val="20"/>
                <w:szCs w:val="20"/>
              </w:rPr>
              <w:t xml:space="preserve"> abuse</w:t>
            </w:r>
          </w:p>
          <w:p w14:paraId="4B9B0E9C" w14:textId="77777777" w:rsidR="007F6622" w:rsidRPr="00881EB0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CSA</w:t>
            </w:r>
          </w:p>
          <w:p w14:paraId="168C6498" w14:textId="77777777" w:rsidR="007F6622" w:rsidRPr="00881EB0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881EB0">
              <w:rPr>
                <w:sz w:val="20"/>
                <w:szCs w:val="20"/>
              </w:rPr>
              <w:t>Domestic violence</w:t>
            </w:r>
          </w:p>
          <w:p w14:paraId="22FBE09B" w14:textId="77777777" w:rsidR="007F6622" w:rsidRPr="005B614B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>Household substance abuse</w:t>
            </w:r>
          </w:p>
          <w:p w14:paraId="33E4556E" w14:textId="77777777" w:rsidR="007F6622" w:rsidRPr="005B614B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lastRenderedPageBreak/>
              <w:t>Household mental illness</w:t>
            </w:r>
          </w:p>
          <w:p w14:paraId="59AE1C80" w14:textId="77777777" w:rsidR="007F6622" w:rsidRPr="005B614B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 xml:space="preserve">Parental </w:t>
            </w:r>
            <w:r>
              <w:rPr>
                <w:sz w:val="20"/>
                <w:szCs w:val="20"/>
              </w:rPr>
              <w:t>separation/divorce</w:t>
            </w:r>
          </w:p>
          <w:p w14:paraId="0788358B" w14:textId="77777777" w:rsidR="007F6622" w:rsidRPr="005B614B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>I</w:t>
            </w:r>
            <w:r w:rsidRPr="005B614B">
              <w:rPr>
                <w:color w:val="000000"/>
                <w:sz w:val="20"/>
                <w:szCs w:val="20"/>
              </w:rPr>
              <w:t>ncarcerated family member</w:t>
            </w:r>
          </w:p>
        </w:tc>
        <w:tc>
          <w:tcPr>
            <w:tcW w:w="1620" w:type="dxa"/>
          </w:tcPr>
          <w:p w14:paraId="0F7ABD36" w14:textId="77777777" w:rsidR="007F6622" w:rsidRPr="005B614B" w:rsidRDefault="007F6622" w:rsidP="007F6622">
            <w:pPr>
              <w:rPr>
                <w:iCs/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lastRenderedPageBreak/>
              <w:t xml:space="preserve">Current smoking status </w:t>
            </w:r>
          </w:p>
        </w:tc>
        <w:tc>
          <w:tcPr>
            <w:tcW w:w="3685" w:type="dxa"/>
          </w:tcPr>
          <w:p w14:paraId="72B97E6E" w14:textId="77777777" w:rsidR="007F6622" w:rsidRPr="0065734A" w:rsidRDefault="007F6622" w:rsidP="007F6622">
            <w:pPr>
              <w:rPr>
                <w:color w:val="000000"/>
                <w:sz w:val="20"/>
                <w:szCs w:val="20"/>
              </w:rPr>
            </w:pPr>
            <w:r w:rsidRPr="005B614B">
              <w:rPr>
                <w:color w:val="000000"/>
                <w:sz w:val="20"/>
                <w:szCs w:val="20"/>
                <w:u w:val="single"/>
              </w:rPr>
              <w:t>V</w:t>
            </w:r>
            <w:r w:rsidRPr="00033A92">
              <w:rPr>
                <w:bCs/>
                <w:color w:val="000000"/>
                <w:sz w:val="20"/>
                <w:szCs w:val="20"/>
                <w:u w:val="single"/>
              </w:rPr>
              <w:t>erbal abuse</w:t>
            </w:r>
            <w:r w:rsidRPr="0065734A">
              <w:rPr>
                <w:color w:val="000000"/>
                <w:sz w:val="20"/>
                <w:szCs w:val="20"/>
              </w:rPr>
              <w:t xml:space="preserve"> differed significantly across the four participant groups (F</w:t>
            </w:r>
            <w:r w:rsidRPr="0065734A">
              <w:rPr>
                <w:color w:val="000000"/>
                <w:sz w:val="20"/>
                <w:szCs w:val="20"/>
                <w:vertAlign w:val="subscript"/>
              </w:rPr>
              <w:t>5,94</w:t>
            </w:r>
            <w:r>
              <w:rPr>
                <w:color w:val="000000"/>
                <w:sz w:val="20"/>
                <w:szCs w:val="20"/>
                <w:vertAlign w:val="subscript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=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 xml:space="preserve">2.51, </w:t>
            </w:r>
            <w:r w:rsidRPr="000C6738">
              <w:rPr>
                <w:i/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&lt;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.05):</w:t>
            </w:r>
          </w:p>
          <w:p w14:paraId="51343C8B" w14:textId="77777777" w:rsidR="007F6622" w:rsidRPr="0065734A" w:rsidRDefault="007F6622" w:rsidP="007F6622">
            <w:pPr>
              <w:pStyle w:val="ListParagraph"/>
              <w:numPr>
                <w:ilvl w:val="0"/>
                <w:numId w:val="22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65734A">
              <w:rPr>
                <w:color w:val="000000"/>
                <w:sz w:val="20"/>
                <w:szCs w:val="20"/>
              </w:rPr>
              <w:t xml:space="preserve">The </w:t>
            </w:r>
            <w:r>
              <w:rPr>
                <w:color w:val="000000"/>
                <w:sz w:val="20"/>
                <w:szCs w:val="20"/>
              </w:rPr>
              <w:t>smoker</w:t>
            </w:r>
            <w:r w:rsidRPr="0065734A">
              <w:rPr>
                <w:color w:val="000000"/>
                <w:sz w:val="20"/>
                <w:szCs w:val="20"/>
              </w:rPr>
              <w:t xml:space="preserve"> group</w:t>
            </w:r>
            <w:r w:rsidR="007839D8">
              <w:rPr>
                <w:color w:val="000000"/>
                <w:sz w:val="20"/>
                <w:szCs w:val="20"/>
              </w:rPr>
              <w:t>s</w:t>
            </w:r>
            <w:r w:rsidRPr="0065734A">
              <w:rPr>
                <w:color w:val="000000"/>
                <w:sz w:val="20"/>
                <w:szCs w:val="20"/>
              </w:rPr>
              <w:t xml:space="preserve"> had significantly higher verbal abuse scores than the </w:t>
            </w:r>
            <w:r>
              <w:rPr>
                <w:color w:val="000000"/>
                <w:sz w:val="20"/>
                <w:szCs w:val="20"/>
              </w:rPr>
              <w:t>non-smoker</w:t>
            </w:r>
            <w:r w:rsidRPr="0065734A">
              <w:rPr>
                <w:color w:val="000000"/>
                <w:sz w:val="20"/>
                <w:szCs w:val="20"/>
              </w:rPr>
              <w:t xml:space="preserve"> group</w:t>
            </w:r>
            <w:r w:rsidR="007839D8">
              <w:rPr>
                <w:color w:val="000000"/>
                <w:sz w:val="20"/>
                <w:szCs w:val="20"/>
              </w:rPr>
              <w:t>s</w:t>
            </w:r>
            <w:r w:rsidRPr="0065734A">
              <w:rPr>
                <w:color w:val="000000"/>
                <w:sz w:val="20"/>
                <w:szCs w:val="20"/>
              </w:rPr>
              <w:t xml:space="preserve"> (</w:t>
            </w:r>
            <w:r w:rsidRPr="000C6738">
              <w:rPr>
                <w:i/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=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.001)</w:t>
            </w:r>
          </w:p>
          <w:p w14:paraId="5C0380A1" w14:textId="77777777" w:rsidR="007F6622" w:rsidRPr="0065734A" w:rsidRDefault="007F6622" w:rsidP="007F6622">
            <w:pPr>
              <w:rPr>
                <w:color w:val="000000"/>
                <w:sz w:val="20"/>
                <w:szCs w:val="20"/>
              </w:rPr>
            </w:pPr>
            <w:r w:rsidRPr="0065734A">
              <w:rPr>
                <w:bCs/>
                <w:color w:val="000000"/>
                <w:sz w:val="20"/>
                <w:szCs w:val="20"/>
                <w:u w:val="single"/>
              </w:rPr>
              <w:t>Severe CPA</w:t>
            </w:r>
            <w:r w:rsidRPr="0065734A">
              <w:rPr>
                <w:color w:val="000000"/>
                <w:sz w:val="20"/>
                <w:szCs w:val="20"/>
              </w:rPr>
              <w:t xml:space="preserve"> differed significantly across groups (F</w:t>
            </w:r>
            <w:r w:rsidRPr="0065734A">
              <w:rPr>
                <w:color w:val="000000"/>
                <w:sz w:val="20"/>
                <w:szCs w:val="20"/>
                <w:vertAlign w:val="subscript"/>
              </w:rPr>
              <w:t>5,94</w:t>
            </w:r>
            <w:r>
              <w:rPr>
                <w:color w:val="000000"/>
                <w:sz w:val="20"/>
                <w:szCs w:val="20"/>
                <w:vertAlign w:val="subscript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=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 xml:space="preserve">2.26, </w:t>
            </w:r>
            <w:r w:rsidRPr="000C6738">
              <w:rPr>
                <w:i/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=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0.05):</w:t>
            </w:r>
          </w:p>
          <w:p w14:paraId="0D6A7C0E" w14:textId="77777777" w:rsidR="007F6622" w:rsidRPr="0065734A" w:rsidRDefault="007839D8" w:rsidP="007F6622">
            <w:pPr>
              <w:pStyle w:val="ListParagraph"/>
              <w:numPr>
                <w:ilvl w:val="0"/>
                <w:numId w:val="22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lastRenderedPageBreak/>
              <w:t>S</w:t>
            </w:r>
            <w:r w:rsidR="007F6622">
              <w:rPr>
                <w:color w:val="000000"/>
                <w:sz w:val="20"/>
                <w:szCs w:val="20"/>
              </w:rPr>
              <w:t>moker</w:t>
            </w:r>
            <w:r w:rsidR="007F6622" w:rsidRPr="0065734A">
              <w:rPr>
                <w:color w:val="000000"/>
                <w:sz w:val="20"/>
                <w:szCs w:val="20"/>
              </w:rPr>
              <w:t xml:space="preserve"> scores were significantly higher than </w:t>
            </w:r>
            <w:r w:rsidR="007F6622">
              <w:rPr>
                <w:color w:val="000000"/>
                <w:sz w:val="20"/>
                <w:szCs w:val="20"/>
              </w:rPr>
              <w:t xml:space="preserve">non-smoker </w:t>
            </w:r>
            <w:r>
              <w:rPr>
                <w:color w:val="000000"/>
                <w:sz w:val="20"/>
                <w:szCs w:val="20"/>
              </w:rPr>
              <w:t xml:space="preserve">scores </w:t>
            </w:r>
            <w:r w:rsidR="007F6622" w:rsidRPr="0065734A">
              <w:rPr>
                <w:color w:val="000000"/>
                <w:sz w:val="20"/>
                <w:szCs w:val="20"/>
              </w:rPr>
              <w:t>(</w:t>
            </w:r>
            <w:r w:rsidR="007F6622" w:rsidRPr="000C6738">
              <w:rPr>
                <w:i/>
                <w:color w:val="000000"/>
                <w:sz w:val="20"/>
                <w:szCs w:val="20"/>
              </w:rPr>
              <w:t>p</w:t>
            </w:r>
            <w:r w:rsidR="007F6622">
              <w:rPr>
                <w:color w:val="000000"/>
                <w:sz w:val="20"/>
                <w:szCs w:val="20"/>
              </w:rPr>
              <w:t xml:space="preserve"> </w:t>
            </w:r>
            <w:r w:rsidR="007F6622" w:rsidRPr="0065734A">
              <w:rPr>
                <w:color w:val="000000"/>
                <w:sz w:val="20"/>
                <w:szCs w:val="20"/>
              </w:rPr>
              <w:t>&lt;</w:t>
            </w:r>
            <w:r w:rsidR="007F6622">
              <w:rPr>
                <w:color w:val="000000"/>
                <w:sz w:val="20"/>
                <w:szCs w:val="20"/>
              </w:rPr>
              <w:t xml:space="preserve"> </w:t>
            </w:r>
            <w:r w:rsidR="007F6622" w:rsidRPr="0065734A">
              <w:rPr>
                <w:color w:val="000000"/>
                <w:sz w:val="20"/>
                <w:szCs w:val="20"/>
              </w:rPr>
              <w:t xml:space="preserve">.01).  </w:t>
            </w:r>
          </w:p>
          <w:p w14:paraId="4925D736" w14:textId="77777777" w:rsidR="007F6622" w:rsidRPr="0065734A" w:rsidRDefault="007F6622" w:rsidP="007F6622">
            <w:pPr>
              <w:rPr>
                <w:color w:val="000000"/>
                <w:sz w:val="20"/>
                <w:szCs w:val="20"/>
              </w:rPr>
            </w:pPr>
            <w:r w:rsidRPr="0065734A">
              <w:rPr>
                <w:bCs/>
                <w:color w:val="000000"/>
                <w:sz w:val="20"/>
                <w:szCs w:val="20"/>
              </w:rPr>
              <w:t>For l</w:t>
            </w:r>
            <w:r w:rsidRPr="0065734A">
              <w:rPr>
                <w:bCs/>
                <w:color w:val="000000"/>
                <w:sz w:val="20"/>
                <w:szCs w:val="20"/>
                <w:u w:val="single"/>
              </w:rPr>
              <w:t>ess severe CSA</w:t>
            </w:r>
            <w:r w:rsidRPr="0065734A">
              <w:rPr>
                <w:color w:val="000000"/>
                <w:sz w:val="20"/>
                <w:szCs w:val="20"/>
              </w:rPr>
              <w:t xml:space="preserve"> there was a significant main effect for group differences (</w:t>
            </w:r>
            <w:r w:rsidRPr="0065734A">
              <w:rPr>
                <w:sz w:val="20"/>
                <w:szCs w:val="20"/>
                <w:lang w:val="el-GR"/>
              </w:rPr>
              <w:t>β</w:t>
            </w:r>
            <w:r w:rsidRPr="0065734A">
              <w:rPr>
                <w:color w:val="000000"/>
                <w:sz w:val="20"/>
                <w:szCs w:val="20"/>
              </w:rPr>
              <w:t xml:space="preserve"> = -3.97, </w:t>
            </w:r>
            <w:r w:rsidRPr="000C6738">
              <w:rPr>
                <w:i/>
                <w:color w:val="000000"/>
                <w:sz w:val="20"/>
                <w:szCs w:val="20"/>
              </w:rPr>
              <w:t>SE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=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1.99, χ2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=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 xml:space="preserve">3.98, </w:t>
            </w:r>
            <w:r w:rsidRPr="000C6738">
              <w:rPr>
                <w:i/>
                <w:color w:val="000000"/>
                <w:sz w:val="20"/>
                <w:szCs w:val="20"/>
              </w:rPr>
              <w:t>p</w:t>
            </w:r>
            <w:r w:rsidRPr="0065734A">
              <w:rPr>
                <w:color w:val="000000"/>
                <w:sz w:val="20"/>
                <w:szCs w:val="20"/>
              </w:rPr>
              <w:t xml:space="preserve"> &lt;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.05</w:t>
            </w:r>
            <w:r>
              <w:rPr>
                <w:color w:val="000000"/>
                <w:sz w:val="20"/>
                <w:szCs w:val="20"/>
              </w:rPr>
              <w:t>)</w:t>
            </w:r>
            <w:r w:rsidRPr="0065734A">
              <w:rPr>
                <w:color w:val="000000"/>
                <w:sz w:val="20"/>
                <w:szCs w:val="20"/>
              </w:rPr>
              <w:t>:</w:t>
            </w:r>
          </w:p>
          <w:p w14:paraId="4BBE2050" w14:textId="77777777" w:rsidR="007F6622" w:rsidRPr="0065734A" w:rsidRDefault="007F6622" w:rsidP="007F6622">
            <w:pPr>
              <w:pStyle w:val="ListParagraph"/>
              <w:numPr>
                <w:ilvl w:val="0"/>
                <w:numId w:val="22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65734A">
              <w:rPr>
                <w:color w:val="000000"/>
                <w:sz w:val="20"/>
                <w:szCs w:val="20"/>
              </w:rPr>
              <w:t xml:space="preserve">The </w:t>
            </w:r>
            <w:r>
              <w:rPr>
                <w:color w:val="000000"/>
                <w:sz w:val="20"/>
                <w:szCs w:val="20"/>
              </w:rPr>
              <w:t>smoker</w:t>
            </w:r>
            <w:r w:rsidRPr="0065734A">
              <w:rPr>
                <w:color w:val="000000"/>
                <w:sz w:val="20"/>
                <w:szCs w:val="20"/>
              </w:rPr>
              <w:t xml:space="preserve"> group reported more occurrences than the </w:t>
            </w:r>
            <w:r>
              <w:rPr>
                <w:color w:val="000000"/>
                <w:sz w:val="20"/>
                <w:szCs w:val="20"/>
              </w:rPr>
              <w:t>non-smoker</w:t>
            </w:r>
            <w:r w:rsidRPr="0065734A">
              <w:rPr>
                <w:color w:val="000000"/>
                <w:sz w:val="20"/>
                <w:szCs w:val="20"/>
              </w:rPr>
              <w:t xml:space="preserve"> group </w:t>
            </w:r>
            <w:r>
              <w:rPr>
                <w:color w:val="000000"/>
                <w:sz w:val="20"/>
                <w:szCs w:val="20"/>
              </w:rPr>
              <w:t>(</w:t>
            </w:r>
            <w:r w:rsidRPr="0065734A">
              <w:rPr>
                <w:color w:val="000000"/>
                <w:sz w:val="20"/>
                <w:szCs w:val="20"/>
              </w:rPr>
              <w:t>χ2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=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 xml:space="preserve">7.07, </w:t>
            </w:r>
            <w:r w:rsidRPr="000C6738">
              <w:rPr>
                <w:i/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&lt;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5734A">
              <w:rPr>
                <w:color w:val="000000"/>
                <w:sz w:val="20"/>
                <w:szCs w:val="20"/>
              </w:rPr>
              <w:t>.01</w:t>
            </w:r>
            <w:r>
              <w:rPr>
                <w:color w:val="000000"/>
                <w:sz w:val="20"/>
                <w:szCs w:val="20"/>
              </w:rPr>
              <w:t>)</w:t>
            </w:r>
            <w:r w:rsidRPr="0065734A">
              <w:rPr>
                <w:color w:val="000000"/>
                <w:sz w:val="20"/>
                <w:szCs w:val="20"/>
              </w:rPr>
              <w:t xml:space="preserve"> </w:t>
            </w:r>
          </w:p>
          <w:p w14:paraId="57EA73E7" w14:textId="77777777" w:rsidR="007F6622" w:rsidRDefault="007F6622" w:rsidP="007F6622">
            <w:pPr>
              <w:rPr>
                <w:color w:val="000000"/>
                <w:sz w:val="20"/>
                <w:szCs w:val="20"/>
                <w:u w:val="single"/>
              </w:rPr>
            </w:pPr>
          </w:p>
          <w:p w14:paraId="586D52C3" w14:textId="77777777" w:rsidR="007F6622" w:rsidRPr="0065734A" w:rsidRDefault="007F6622" w:rsidP="007839D8">
            <w:pPr>
              <w:rPr>
                <w:color w:val="000000"/>
                <w:sz w:val="20"/>
                <w:szCs w:val="20"/>
              </w:rPr>
            </w:pPr>
            <w:r w:rsidRPr="0065734A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65734A">
              <w:rPr>
                <w:color w:val="000000"/>
                <w:sz w:val="20"/>
                <w:szCs w:val="20"/>
              </w:rPr>
              <w:t xml:space="preserve"> did not differ with respect to smoking status in the psychiatric groups (</w:t>
            </w:r>
            <w:r>
              <w:rPr>
                <w:color w:val="000000"/>
                <w:sz w:val="20"/>
                <w:szCs w:val="20"/>
              </w:rPr>
              <w:t>smoker</w:t>
            </w:r>
            <w:r w:rsidRPr="0065734A">
              <w:rPr>
                <w:color w:val="000000"/>
                <w:sz w:val="20"/>
                <w:szCs w:val="20"/>
              </w:rPr>
              <w:t xml:space="preserve"> vs. </w:t>
            </w:r>
            <w:r>
              <w:rPr>
                <w:color w:val="000000"/>
                <w:sz w:val="20"/>
                <w:szCs w:val="20"/>
              </w:rPr>
              <w:t>non-smoker</w:t>
            </w:r>
            <w:r w:rsidRPr="0065734A">
              <w:rPr>
                <w:color w:val="000000"/>
                <w:sz w:val="20"/>
                <w:szCs w:val="20"/>
              </w:rPr>
              <w:t xml:space="preserve">, </w:t>
            </w:r>
            <w:r w:rsidRPr="000C6738">
              <w:rPr>
                <w:i/>
                <w:color w:val="000000"/>
                <w:sz w:val="20"/>
                <w:szCs w:val="20"/>
              </w:rPr>
              <w:t>p</w:t>
            </w:r>
            <w:r w:rsidRPr="0065734A">
              <w:rPr>
                <w:color w:val="000000"/>
                <w:sz w:val="20"/>
                <w:szCs w:val="20"/>
              </w:rPr>
              <w:t xml:space="preserve"> = .74) but was significantly different between the control groups (C</w:t>
            </w:r>
            <w:r>
              <w:rPr>
                <w:color w:val="000000"/>
                <w:sz w:val="20"/>
                <w:szCs w:val="20"/>
              </w:rPr>
              <w:t>urrent smoker</w:t>
            </w:r>
            <w:r w:rsidR="00AD3A4B">
              <w:rPr>
                <w:color w:val="000000"/>
                <w:sz w:val="20"/>
                <w:szCs w:val="20"/>
              </w:rPr>
              <w:t xml:space="preserve"> vs. </w:t>
            </w:r>
            <w:r>
              <w:rPr>
                <w:color w:val="000000"/>
                <w:sz w:val="20"/>
                <w:szCs w:val="20"/>
              </w:rPr>
              <w:t>non-smoker</w:t>
            </w:r>
            <w:r w:rsidRPr="0065734A">
              <w:rPr>
                <w:color w:val="000000"/>
                <w:sz w:val="20"/>
                <w:szCs w:val="20"/>
              </w:rPr>
              <w:t xml:space="preserve">, </w:t>
            </w:r>
            <w:r w:rsidRPr="000C6738">
              <w:rPr>
                <w:i/>
                <w:color w:val="000000"/>
                <w:sz w:val="20"/>
                <w:szCs w:val="20"/>
              </w:rPr>
              <w:t>p</w:t>
            </w:r>
            <w:r w:rsidRPr="0065734A">
              <w:rPr>
                <w:color w:val="000000"/>
                <w:sz w:val="20"/>
                <w:szCs w:val="20"/>
              </w:rPr>
              <w:t xml:space="preserve"> &lt; .05). </w:t>
            </w:r>
          </w:p>
        </w:tc>
      </w:tr>
      <w:tr w:rsidR="007F6622" w:rsidRPr="001F47C4" w14:paraId="610350B6" w14:textId="77777777" w:rsidTr="0043200A">
        <w:tc>
          <w:tcPr>
            <w:tcW w:w="2245" w:type="dxa"/>
          </w:tcPr>
          <w:p w14:paraId="0B1E7E0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lastRenderedPageBreak/>
              <w:t>Slopen</w:t>
            </w:r>
            <w:proofErr w:type="spellEnd"/>
            <w:r w:rsidRPr="001F47C4">
              <w:rPr>
                <w:sz w:val="20"/>
                <w:szCs w:val="20"/>
              </w:rPr>
              <w:t xml:space="preserve"> (2012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TbG9wZW48L0F1dGhvcj48WWVhcj4yMDEyPC9ZZWFyPjxS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TbG9wZW48L0F1dGhvcj48WWVhcj4yMDEyPC9ZZWFyPjxS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47]</w:t>
            </w:r>
            <w:r w:rsidR="008B4513">
              <w:rPr>
                <w:sz w:val="20"/>
                <w:szCs w:val="20"/>
              </w:rPr>
              <w:fldChar w:fldCharType="end"/>
            </w:r>
          </w:p>
          <w:p w14:paraId="2BD4AB88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8C5389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592 </w:t>
            </w:r>
          </w:p>
          <w:p w14:paraId="61194EA0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22EA326F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MIDUS II: Black participants from Milwaukee, WI</w:t>
            </w:r>
          </w:p>
          <w:p w14:paraId="0D9D8BC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 </w:t>
            </w:r>
          </w:p>
        </w:tc>
        <w:tc>
          <w:tcPr>
            <w:tcW w:w="2070" w:type="dxa"/>
          </w:tcPr>
          <w:p w14:paraId="7008987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04-2006</w:t>
            </w:r>
          </w:p>
          <w:p w14:paraId="14CD6C5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7C2032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Mean age and SD not reported</w:t>
            </w:r>
          </w:p>
          <w:p w14:paraId="58FE9AF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62.5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3A8C0CB6" w14:textId="77777777" w:rsidR="007F6622" w:rsidRPr="001F47C4" w:rsidRDefault="00704CF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% W</w:t>
            </w:r>
            <w:r w:rsidR="007F6622">
              <w:rPr>
                <w:color w:val="000000"/>
                <w:sz w:val="20"/>
                <w:szCs w:val="20"/>
              </w:rPr>
              <w:t>hite</w:t>
            </w:r>
          </w:p>
          <w:p w14:paraId="29D07C2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3E38D74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25A7FEE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ummary adversity score based on the following:</w:t>
            </w:r>
          </w:p>
          <w:p w14:paraId="38EAFFFF" w14:textId="77777777" w:rsidR="007F6622" w:rsidRPr="001F47C4" w:rsidRDefault="007F6622" w:rsidP="007F6622">
            <w:pPr>
              <w:pStyle w:val="ListParagraph"/>
              <w:numPr>
                <w:ilvl w:val="0"/>
                <w:numId w:val="12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Stressful events </w:t>
            </w:r>
          </w:p>
          <w:p w14:paraId="2A6B9AD3" w14:textId="77777777" w:rsidR="007F6622" w:rsidRPr="001F47C4" w:rsidRDefault="007F6622" w:rsidP="007F6622">
            <w:pPr>
              <w:pStyle w:val="ListParagraph"/>
              <w:numPr>
                <w:ilvl w:val="0"/>
                <w:numId w:val="12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hildhood relationship with parents</w:t>
            </w:r>
          </w:p>
          <w:p w14:paraId="7D1F6B89" w14:textId="77777777" w:rsidR="007F6622" w:rsidRPr="001F47C4" w:rsidRDefault="007F6622" w:rsidP="007F6622">
            <w:pPr>
              <w:pStyle w:val="ListParagraph"/>
              <w:numPr>
                <w:ilvl w:val="0"/>
                <w:numId w:val="126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Verbal abuse</w:t>
            </w:r>
          </w:p>
          <w:p w14:paraId="396D73A3" w14:textId="77777777" w:rsidR="007F6622" w:rsidRPr="001F47C4" w:rsidRDefault="007F6622" w:rsidP="007F6622">
            <w:pPr>
              <w:pStyle w:val="ListParagraph"/>
              <w:numPr>
                <w:ilvl w:val="0"/>
                <w:numId w:val="126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PA </w:t>
            </w:r>
          </w:p>
        </w:tc>
        <w:tc>
          <w:tcPr>
            <w:tcW w:w="1620" w:type="dxa"/>
          </w:tcPr>
          <w:p w14:paraId="36F9FA4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ifetime smoking status </w:t>
            </w:r>
          </w:p>
        </w:tc>
        <w:tc>
          <w:tcPr>
            <w:tcW w:w="3685" w:type="dxa"/>
          </w:tcPr>
          <w:p w14:paraId="2F0322E7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hildhood adversity</w:t>
            </w:r>
            <w:r w:rsidRPr="001F47C4">
              <w:rPr>
                <w:sz w:val="20"/>
                <w:szCs w:val="20"/>
              </w:rPr>
              <w:t xml:space="preserve"> was associated with:</w:t>
            </w:r>
          </w:p>
          <w:p w14:paraId="265EB8BC" w14:textId="77777777" w:rsidR="007F6622" w:rsidRPr="001F47C4" w:rsidRDefault="007F6622" w:rsidP="007F6622">
            <w:pPr>
              <w:pStyle w:val="ListParagraph"/>
              <w:numPr>
                <w:ilvl w:val="0"/>
                <w:numId w:val="132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urrent smoking (OR = 1.28, 95% CI [1.04, 1.57])</w:t>
            </w:r>
          </w:p>
          <w:p w14:paraId="1AE1BC59" w14:textId="77777777" w:rsidR="007F6622" w:rsidRPr="001F47C4" w:rsidRDefault="007F6622" w:rsidP="007F6622">
            <w:pPr>
              <w:pStyle w:val="ListParagraph"/>
              <w:numPr>
                <w:ilvl w:val="0"/>
                <w:numId w:val="132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st smoking (OR = 1.45, 95% CI [1.17, 1.79])</w:t>
            </w:r>
          </w:p>
        </w:tc>
      </w:tr>
      <w:tr w:rsidR="007F6622" w:rsidRPr="001F47C4" w14:paraId="3AC73F3A" w14:textId="77777777" w:rsidTr="0043200A">
        <w:tc>
          <w:tcPr>
            <w:tcW w:w="2245" w:type="dxa"/>
          </w:tcPr>
          <w:p w14:paraId="573C40A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pratt (2009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Spratt EG&lt;/Author&gt;&lt;Year&gt;2009&lt;/Year&gt;&lt;RecNum&gt;1059&lt;/RecNum&gt;&lt;DisplayText&gt;[148]&lt;/DisplayText&gt;&lt;record&gt;&lt;rec-number&gt;1059&lt;/rec-number&gt;&lt;foreign-keys&gt;&lt;key app="EN" db-id="p2wsz9rdmz90w8evpvmx9txyefzeatevvrxx" timestamp="1479236313"&gt;1059&lt;/key&gt;&lt;/foreign-keys&gt;&lt;ref-type name="Journal Article"&gt;17&lt;/ref-type&gt;&lt;contributors&gt;&lt;authors&gt;&lt;author&gt;Spratt EG, Back SE, Yeatts SD, Simpson AN, McRae-Clark A, Moran-Santa Maria MM, Price KL, Hartwell KT, Brady KT&lt;/author&gt;&lt;/authors&gt;&lt;/contributors&gt;&lt;titles&gt;&lt;title&gt;Relationship between child abuse and adult smoking&lt;/title&gt;&lt;secondary-title&gt;Int J Psychiatry Med&lt;/secondary-title&gt;&lt;/titles&gt;&lt;periodical&gt;&lt;full-title&gt;Int J Psychiatry Med&lt;/full-title&gt;&lt;/periodical&gt;&lt;pages&gt;417-426&lt;/pages&gt;&lt;volume&gt;39&lt;/volume&gt;&lt;number&gt;4&lt;/number&gt;&lt;dates&gt;&lt;year&gt;2009&lt;/year&gt;&lt;/dates&gt;&lt;urls&gt;&lt;/urls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48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3D899ED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57</w:t>
            </w:r>
          </w:p>
          <w:p w14:paraId="639F52DA" w14:textId="77777777" w:rsidR="007F6622" w:rsidRPr="001F47C4" w:rsidRDefault="007F6622" w:rsidP="007F6622">
            <w:pPr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</w:pPr>
          </w:p>
          <w:p w14:paraId="723A709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C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ontrol group from a larger study of substance dependence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.</w:t>
            </w:r>
          </w:p>
        </w:tc>
        <w:tc>
          <w:tcPr>
            <w:tcW w:w="2070" w:type="dxa"/>
          </w:tcPr>
          <w:p w14:paraId="46FEA40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Year not reported</w:t>
            </w:r>
          </w:p>
          <w:p w14:paraId="31E68F1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50CE95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36.6 years (12.3) </w:t>
            </w:r>
          </w:p>
          <w:p w14:paraId="0B612D2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4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2A0D72E7" w14:textId="77777777" w:rsidR="007F6622" w:rsidRPr="001F47C4" w:rsidRDefault="007F6622" w:rsidP="0042477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4% </w:t>
            </w:r>
            <w:r w:rsidR="00424772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>hite</w:t>
            </w:r>
          </w:p>
        </w:tc>
        <w:tc>
          <w:tcPr>
            <w:tcW w:w="1440" w:type="dxa"/>
          </w:tcPr>
          <w:p w14:paraId="60FDE3E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071DFD6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severity of trauma score based on the following:</w:t>
            </w:r>
          </w:p>
          <w:p w14:paraId="248F0706" w14:textId="77777777" w:rsidR="007F6622" w:rsidRPr="001F47C4" w:rsidRDefault="007F6622" w:rsidP="007F6622">
            <w:pPr>
              <w:pStyle w:val="ListParagraph"/>
              <w:numPr>
                <w:ilvl w:val="0"/>
                <w:numId w:val="12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CPA</w:t>
            </w:r>
          </w:p>
          <w:p w14:paraId="1E0D4A46" w14:textId="77777777" w:rsidR="007F6622" w:rsidRPr="001F47C4" w:rsidRDefault="007F6622" w:rsidP="007F6622">
            <w:pPr>
              <w:pStyle w:val="ListParagraph"/>
              <w:numPr>
                <w:ilvl w:val="0"/>
                <w:numId w:val="12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CSA</w:t>
            </w:r>
          </w:p>
          <w:p w14:paraId="7EE711C7" w14:textId="77777777" w:rsidR="007F6622" w:rsidRPr="001F47C4" w:rsidRDefault="007F6622" w:rsidP="007F6622">
            <w:pPr>
              <w:pStyle w:val="ListParagraph"/>
              <w:numPr>
                <w:ilvl w:val="0"/>
                <w:numId w:val="127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Emotional abuse</w:t>
            </w:r>
          </w:p>
          <w:p w14:paraId="01A201E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1620" w:type="dxa"/>
          </w:tcPr>
          <w:p w14:paraId="3F2F78B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iCs/>
                <w:sz w:val="20"/>
                <w:szCs w:val="20"/>
              </w:rPr>
              <w:t xml:space="preserve">Current smoking status </w:t>
            </w:r>
          </w:p>
        </w:tc>
        <w:tc>
          <w:tcPr>
            <w:tcW w:w="3685" w:type="dxa"/>
          </w:tcPr>
          <w:p w14:paraId="1B3806F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Exposure to severe trauma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current smoking (OR = 4.0, 95% CI [1.1, 14.7]).</w:t>
            </w:r>
          </w:p>
          <w:p w14:paraId="4F6FECE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13E1069C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</w:tr>
      <w:tr w:rsidR="007F6622" w:rsidRPr="001F47C4" w14:paraId="60859FD1" w14:textId="77777777" w:rsidTr="0043200A">
        <w:tc>
          <w:tcPr>
            <w:tcW w:w="2245" w:type="dxa"/>
          </w:tcPr>
          <w:p w14:paraId="08D1628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1F47C4">
              <w:rPr>
                <w:sz w:val="20"/>
                <w:szCs w:val="20"/>
              </w:rPr>
              <w:t>Strine</w:t>
            </w:r>
            <w:proofErr w:type="spellEnd"/>
            <w:r w:rsidRPr="001F47C4">
              <w:rPr>
                <w:sz w:val="20"/>
                <w:szCs w:val="20"/>
              </w:rPr>
              <w:t xml:space="preserve"> (2012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TdHJpbmU8L0F1dGhvcj48WWVhcj4yMDEyPC9ZZWFyPjxS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</w:fldData>
              </w:fldChar>
            </w:r>
            <w:r w:rsidR="008B4513">
              <w:rPr>
                <w:sz w:val="20"/>
                <w:szCs w:val="20"/>
              </w:rPr>
              <w:instrText xml:space="preserve"> ADDIN EN.CITE </w:instrTex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TdHJpbmU8L0F1dGhvcj48WWVhcj4yMDEyPC9ZZWFyPjxS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</w:fldData>
              </w:fldChar>
            </w:r>
            <w:r w:rsidR="008B4513">
              <w:rPr>
                <w:sz w:val="20"/>
                <w:szCs w:val="20"/>
              </w:rPr>
              <w:instrText xml:space="preserve"> ADDIN EN.CITE.DATA </w:instrText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8B4513">
              <w:rPr>
                <w:noProof/>
                <w:sz w:val="20"/>
                <w:szCs w:val="20"/>
              </w:rPr>
              <w:t>[49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63BD68F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7,210 </w:t>
            </w:r>
          </w:p>
          <w:p w14:paraId="7470FE6E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2DDDCA5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ACE Study, Wave 2 </w:t>
            </w:r>
          </w:p>
        </w:tc>
        <w:tc>
          <w:tcPr>
            <w:tcW w:w="2070" w:type="dxa"/>
          </w:tcPr>
          <w:p w14:paraId="30A7E8D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1997</w:t>
            </w:r>
          </w:p>
          <w:p w14:paraId="349C17EF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634EFC8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5.9 years </w:t>
            </w:r>
          </w:p>
          <w:p w14:paraId="683A6C3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(SD not reported)</w:t>
            </w:r>
          </w:p>
          <w:p w14:paraId="24560AB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4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 xml:space="preserve">emale </w:t>
            </w:r>
          </w:p>
          <w:p w14:paraId="13E4EF30" w14:textId="77777777" w:rsidR="007F6622" w:rsidRDefault="007F6622" w:rsidP="00992828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7</w:t>
            </w:r>
            <w:r w:rsidR="00992828">
              <w:rPr>
                <w:sz w:val="20"/>
                <w:szCs w:val="20"/>
              </w:rPr>
              <w:t>4.7</w:t>
            </w:r>
            <w:r w:rsidRPr="001F47C4">
              <w:rPr>
                <w:sz w:val="20"/>
                <w:szCs w:val="20"/>
              </w:rPr>
              <w:t xml:space="preserve">% </w:t>
            </w:r>
            <w:r w:rsidR="00992828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50B8B178" w14:textId="77777777" w:rsidR="00992828" w:rsidRPr="001F47C4" w:rsidRDefault="00992828" w:rsidP="00992828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.7% Hispanic </w:t>
            </w:r>
          </w:p>
        </w:tc>
        <w:tc>
          <w:tcPr>
            <w:tcW w:w="1440" w:type="dxa"/>
          </w:tcPr>
          <w:p w14:paraId="587D28C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Mediation analysis</w:t>
            </w:r>
            <w:r>
              <w:rPr>
                <w:sz w:val="20"/>
                <w:szCs w:val="20"/>
              </w:rPr>
              <w:t>;</w:t>
            </w:r>
            <w:r w:rsidRPr="001F47C4">
              <w:rPr>
                <w:sz w:val="20"/>
                <w:szCs w:val="20"/>
              </w:rPr>
              <w:t xml:space="preserve">  Logistic regression </w:t>
            </w:r>
          </w:p>
        </w:tc>
        <w:tc>
          <w:tcPr>
            <w:tcW w:w="2610" w:type="dxa"/>
          </w:tcPr>
          <w:p w14:paraId="5493230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and individual exposure to the following:</w:t>
            </w:r>
          </w:p>
          <w:p w14:paraId="2BB2B1BC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01594102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581F96AF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4EE490D0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hysical neglect</w:t>
            </w:r>
          </w:p>
          <w:p w14:paraId="31946DA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Emotional neglect</w:t>
            </w:r>
          </w:p>
          <w:p w14:paraId="2640783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Violence against mother</w:t>
            </w:r>
          </w:p>
          <w:p w14:paraId="124FAA5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1545E050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34BB0C58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separation/divorce</w:t>
            </w:r>
          </w:p>
          <w:p w14:paraId="06D5570D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41794159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 xml:space="preserve">Smoked 100 cigarettes during entire life </w:t>
            </w:r>
          </w:p>
          <w:p w14:paraId="63CCD2F0" w14:textId="77777777" w:rsidR="007F6622" w:rsidRPr="001F47C4" w:rsidRDefault="007F6622" w:rsidP="007F6622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163" w:hanging="163"/>
              <w:rPr>
                <w:iCs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Current smoking status  </w:t>
            </w:r>
          </w:p>
        </w:tc>
        <w:tc>
          <w:tcPr>
            <w:tcW w:w="3685" w:type="dxa"/>
          </w:tcPr>
          <w:p w14:paraId="43C538B3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Among women:</w:t>
            </w:r>
          </w:p>
          <w:p w14:paraId="001CFA02" w14:textId="77777777" w:rsidR="007F6622" w:rsidRPr="00715B8C" w:rsidRDefault="007F6622" w:rsidP="007F6622">
            <w:pPr>
              <w:pStyle w:val="ListParagraph"/>
              <w:numPr>
                <w:ilvl w:val="0"/>
                <w:numId w:val="17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CPA</w:t>
            </w:r>
            <w:r w:rsidRPr="001F47C4">
              <w:rPr>
                <w:sz w:val="20"/>
                <w:szCs w:val="20"/>
              </w:rPr>
              <w:t xml:space="preserve"> was associated with smoking (OR = 1.4, 95% CI [1.1, 1.8])</w:t>
            </w:r>
          </w:p>
          <w:p w14:paraId="72AFBD12" w14:textId="77777777" w:rsidR="007F6622" w:rsidRPr="001F47C4" w:rsidRDefault="007F6622" w:rsidP="007F6622">
            <w:pPr>
              <w:pStyle w:val="ListParagraph"/>
              <w:numPr>
                <w:ilvl w:val="0"/>
                <w:numId w:val="17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Emotional abuse</w:t>
            </w:r>
            <w:r w:rsidRPr="001F47C4">
              <w:rPr>
                <w:sz w:val="20"/>
                <w:szCs w:val="20"/>
              </w:rPr>
              <w:t xml:space="preserve"> was associated with smoking (OR = 1.4, 95% CI [1.1, 2.0])</w:t>
            </w:r>
          </w:p>
          <w:p w14:paraId="5AF54B08" w14:textId="77777777" w:rsidR="007F6622" w:rsidRPr="001F47C4" w:rsidRDefault="007F6622" w:rsidP="007F6622">
            <w:pPr>
              <w:pStyle w:val="ListParagraph"/>
              <w:numPr>
                <w:ilvl w:val="0"/>
                <w:numId w:val="17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lastRenderedPageBreak/>
              <w:t>Physical neglect</w:t>
            </w:r>
            <w:r w:rsidRPr="001F47C4">
              <w:rPr>
                <w:sz w:val="20"/>
                <w:szCs w:val="20"/>
              </w:rPr>
              <w:t xml:space="preserve"> was associated with smoking (OR = 1.5, 95% CI [1.1, 2.2])</w:t>
            </w:r>
          </w:p>
          <w:p w14:paraId="0F4C64ED" w14:textId="77777777" w:rsidR="007F6622" w:rsidRPr="001F47C4" w:rsidRDefault="007F6622" w:rsidP="007F6622">
            <w:pPr>
              <w:pStyle w:val="ListParagraph"/>
              <w:numPr>
                <w:ilvl w:val="0"/>
                <w:numId w:val="17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Parental separation/divorce</w:t>
            </w:r>
            <w:r w:rsidRPr="001F47C4">
              <w:rPr>
                <w:sz w:val="20"/>
                <w:szCs w:val="20"/>
              </w:rPr>
              <w:t xml:space="preserve"> was associated with smoking (OR = 1.4, 95% CI [1.1, 1.9])</w:t>
            </w:r>
          </w:p>
          <w:p w14:paraId="00C8849C" w14:textId="77777777" w:rsidR="007F6622" w:rsidRPr="001F47C4" w:rsidRDefault="007F6622" w:rsidP="007F6622">
            <w:pPr>
              <w:pStyle w:val="ListParagraph"/>
              <w:numPr>
                <w:ilvl w:val="0"/>
                <w:numId w:val="175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Incarcerated household member</w:t>
            </w:r>
            <w:r w:rsidRPr="001F47C4">
              <w:rPr>
                <w:sz w:val="20"/>
                <w:szCs w:val="20"/>
              </w:rPr>
              <w:t xml:space="preserve"> was associated with smoking (OR = 2.3, 95% CI [1.6, 3.2])</w:t>
            </w:r>
          </w:p>
          <w:p w14:paraId="2794041A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746E3275" w14:textId="4A352328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Among men, </w:t>
            </w:r>
            <w:r w:rsidR="009F3798">
              <w:rPr>
                <w:sz w:val="20"/>
                <w:szCs w:val="20"/>
              </w:rPr>
              <w:t xml:space="preserve">individual </w:t>
            </w:r>
            <w:r w:rsidRPr="001F47C4">
              <w:rPr>
                <w:sz w:val="20"/>
                <w:szCs w:val="20"/>
                <w:u w:val="single"/>
              </w:rPr>
              <w:t>ACEs</w:t>
            </w:r>
            <w:r w:rsidRPr="001F47C4">
              <w:rPr>
                <w:sz w:val="20"/>
                <w:szCs w:val="20"/>
              </w:rPr>
              <w:t xml:space="preserve"> were not associated with smoking. </w:t>
            </w:r>
          </w:p>
          <w:p w14:paraId="4292B61E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16165A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ACE score</w:t>
            </w:r>
            <w:r w:rsidRPr="001F47C4">
              <w:rPr>
                <w:sz w:val="20"/>
                <w:szCs w:val="20"/>
              </w:rPr>
              <w:t xml:space="preserve"> was not associated with smoking. </w:t>
            </w:r>
          </w:p>
        </w:tc>
      </w:tr>
      <w:tr w:rsidR="007F6622" w:rsidRPr="001F47C4" w14:paraId="3458C8CC" w14:textId="77777777" w:rsidTr="0043200A">
        <w:tc>
          <w:tcPr>
            <w:tcW w:w="2245" w:type="dxa"/>
          </w:tcPr>
          <w:p w14:paraId="0151013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Su (2015)</w:t>
            </w:r>
            <w:r w:rsidR="008B451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dTwvQXV0aG9yPjxZZWFyPjIwMTU8L1llYXI+PFJlY051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dTwvQXV0aG9yPjxZZWFyPjIwMTU8L1llYXI+PFJlY051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 w:rsidR="008B4513">
              <w:rPr>
                <w:color w:val="000000"/>
                <w:sz w:val="20"/>
                <w:szCs w:val="20"/>
              </w:rPr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49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1BA7C71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394</w:t>
            </w:r>
          </w:p>
          <w:p w14:paraId="0E8C79D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BFC853C" w14:textId="4A9200FF" w:rsidR="004F6F5C" w:rsidRPr="001F47C4" w:rsidRDefault="004F6F5C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Baseline: </w:t>
            </w:r>
            <w:r w:rsidR="007F6622" w:rsidRPr="001F47C4">
              <w:rPr>
                <w:color w:val="000000"/>
                <w:sz w:val="20"/>
                <w:szCs w:val="20"/>
              </w:rPr>
              <w:t>Children 5-16 years in 1989 who were African American or European American and living in Richmond County, GA</w:t>
            </w:r>
            <w:r w:rsidR="00006A44">
              <w:rPr>
                <w:color w:val="000000"/>
                <w:sz w:val="20"/>
                <w:szCs w:val="20"/>
              </w:rPr>
              <w:t xml:space="preserve">; </w:t>
            </w:r>
            <w:r>
              <w:rPr>
                <w:color w:val="000000"/>
                <w:sz w:val="20"/>
                <w:szCs w:val="20"/>
              </w:rPr>
              <w:t>Follow up to 2012 (up to 38 years of age)</w:t>
            </w:r>
          </w:p>
          <w:p w14:paraId="3E4049A3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4355B9B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89-2012</w:t>
            </w:r>
          </w:p>
          <w:p w14:paraId="4AC1C67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06E6C2A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Mean age and SD not reported </w:t>
            </w:r>
          </w:p>
          <w:p w14:paraId="5DC6663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3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>emale</w:t>
            </w:r>
          </w:p>
          <w:p w14:paraId="1F4B6ABA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6</w:t>
            </w:r>
            <w:r w:rsidRPr="001F47C4">
              <w:rPr>
                <w:color w:val="000000"/>
                <w:sz w:val="20"/>
                <w:szCs w:val="20"/>
              </w:rPr>
              <w:t xml:space="preserve">% </w:t>
            </w:r>
            <w:r w:rsidR="00992828">
              <w:rPr>
                <w:color w:val="000000"/>
                <w:sz w:val="20"/>
                <w:szCs w:val="20"/>
              </w:rPr>
              <w:t>W</w:t>
            </w:r>
            <w:r>
              <w:rPr>
                <w:color w:val="000000"/>
                <w:sz w:val="20"/>
                <w:szCs w:val="20"/>
              </w:rPr>
              <w:t>hite</w:t>
            </w:r>
          </w:p>
          <w:p w14:paraId="2B4A1DE4" w14:textId="77777777" w:rsidR="00992828" w:rsidRPr="001F47C4" w:rsidRDefault="00992828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% Hispanic </w:t>
            </w:r>
          </w:p>
          <w:p w14:paraId="55696FC5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48F1BE6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</w:tcPr>
          <w:p w14:paraId="7D21FCC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dversity score based on the following:</w:t>
            </w:r>
          </w:p>
          <w:p w14:paraId="1BEA970A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11B11827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51F8488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3D02BA35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hysical neglect</w:t>
            </w:r>
          </w:p>
          <w:p w14:paraId="2CAE5D52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neglect</w:t>
            </w:r>
          </w:p>
          <w:p w14:paraId="383ED30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Domestic violence</w:t>
            </w:r>
          </w:p>
          <w:p w14:paraId="5D319A6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52FCBDAD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45057D66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Parental divorce</w:t>
            </w:r>
          </w:p>
          <w:p w14:paraId="7EA88CF0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2333E00E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ifetime smoking status </w:t>
            </w:r>
          </w:p>
          <w:p w14:paraId="18273F2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685" w:type="dxa"/>
          </w:tcPr>
          <w:p w14:paraId="34AE41E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smoking (</w:t>
            </w:r>
            <w:r w:rsidRPr="001F47C4">
              <w:rPr>
                <w:i/>
                <w:color w:val="000000"/>
                <w:sz w:val="20"/>
                <w:szCs w:val="20"/>
              </w:rPr>
              <w:t>p</w:t>
            </w:r>
            <w:r w:rsidRPr="001F47C4">
              <w:rPr>
                <w:color w:val="000000"/>
                <w:sz w:val="20"/>
                <w:szCs w:val="20"/>
              </w:rPr>
              <w:t xml:space="preserve"> &lt; .001):</w:t>
            </w:r>
          </w:p>
          <w:p w14:paraId="1C236ED3" w14:textId="77777777" w:rsidR="007F6622" w:rsidRPr="001F47C4" w:rsidRDefault="007F6622" w:rsidP="007F6622">
            <w:pPr>
              <w:pStyle w:val="ListParagraph"/>
              <w:numPr>
                <w:ilvl w:val="0"/>
                <w:numId w:val="17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</w:t>
            </w:r>
            <w:r w:rsidRPr="001F47C4">
              <w:rPr>
                <w:color w:val="000000"/>
                <w:sz w:val="20"/>
                <w:szCs w:val="20"/>
              </w:rPr>
              <w:t xml:space="preserve"> ACEs (31.2% smoked)</w:t>
            </w:r>
          </w:p>
          <w:p w14:paraId="165F4CB4" w14:textId="77777777" w:rsidR="007F6622" w:rsidRPr="001F47C4" w:rsidRDefault="007F6622" w:rsidP="007F6622">
            <w:pPr>
              <w:pStyle w:val="ListParagraph"/>
              <w:numPr>
                <w:ilvl w:val="0"/>
                <w:numId w:val="17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-2 ACEs (36.2% smoked)</w:t>
            </w:r>
          </w:p>
          <w:p w14:paraId="610E43C5" w14:textId="77777777" w:rsidR="007F6622" w:rsidRPr="001F47C4" w:rsidRDefault="007F6622" w:rsidP="007F6622">
            <w:pPr>
              <w:pStyle w:val="ListParagraph"/>
              <w:numPr>
                <w:ilvl w:val="0"/>
                <w:numId w:val="17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3 ACEs (40.8% smoked)</w:t>
            </w:r>
          </w:p>
          <w:p w14:paraId="7B4AC71C" w14:textId="77777777" w:rsidR="007F6622" w:rsidRPr="001F47C4" w:rsidRDefault="007F6622" w:rsidP="007F6622">
            <w:pPr>
              <w:pStyle w:val="ListParagraph"/>
              <w:numPr>
                <w:ilvl w:val="0"/>
                <w:numId w:val="17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4+ ACEs (58.1% smoked)</w:t>
            </w:r>
          </w:p>
          <w:p w14:paraId="7EC5889C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7B16CA3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Odds Ratios </w:t>
            </w:r>
            <w:proofErr w:type="gramStart"/>
            <w:r>
              <w:rPr>
                <w:color w:val="000000"/>
                <w:sz w:val="20"/>
                <w:szCs w:val="20"/>
              </w:rPr>
              <w:t xml:space="preserve">were </w:t>
            </w:r>
            <w:r w:rsidRPr="001F47C4">
              <w:rPr>
                <w:color w:val="000000"/>
                <w:sz w:val="20"/>
                <w:szCs w:val="20"/>
              </w:rPr>
              <w:t>not reported</w:t>
            </w:r>
            <w:proofErr w:type="gramEnd"/>
            <w:r>
              <w:rPr>
                <w:color w:val="000000"/>
                <w:sz w:val="20"/>
                <w:szCs w:val="20"/>
              </w:rPr>
              <w:t>.</w:t>
            </w:r>
          </w:p>
        </w:tc>
      </w:tr>
      <w:tr w:rsidR="007F6622" w:rsidRPr="0065734A" w14:paraId="6111EBDB" w14:textId="77777777" w:rsidTr="0043200A">
        <w:tc>
          <w:tcPr>
            <w:tcW w:w="2245" w:type="dxa"/>
          </w:tcPr>
          <w:p w14:paraId="4D1BF6BA" w14:textId="77777777" w:rsidR="007F6622" w:rsidRPr="0065734A" w:rsidRDefault="007F6622" w:rsidP="007F6622">
            <w:pPr>
              <w:rPr>
                <w:sz w:val="20"/>
                <w:szCs w:val="20"/>
              </w:rPr>
            </w:pPr>
            <w:proofErr w:type="spellStart"/>
            <w:r w:rsidRPr="0065734A">
              <w:rPr>
                <w:sz w:val="20"/>
                <w:szCs w:val="20"/>
              </w:rPr>
              <w:t>Taha</w:t>
            </w:r>
            <w:proofErr w:type="spellEnd"/>
            <w:r w:rsidRPr="0065734A">
              <w:rPr>
                <w:sz w:val="20"/>
                <w:szCs w:val="20"/>
              </w:rPr>
              <w:t xml:space="preserve"> (2014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UYWhhPC9BdXRob3I+PFllYXI+MjAxNDwvWWVhcj48UmVj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UYWhhPC9BdXRob3I+PFllYXI+MjAxNDwvWWVhcj48UmVj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50]</w:t>
            </w:r>
            <w:r w:rsidR="008B4513">
              <w:rPr>
                <w:sz w:val="20"/>
                <w:szCs w:val="20"/>
              </w:rPr>
              <w:fldChar w:fldCharType="end"/>
            </w:r>
            <w:r w:rsidRPr="0065734A">
              <w:rPr>
                <w:sz w:val="20"/>
                <w:szCs w:val="20"/>
              </w:rPr>
              <w:t xml:space="preserve"> </w:t>
            </w:r>
          </w:p>
          <w:p w14:paraId="44D51563" w14:textId="77777777" w:rsidR="007F6622" w:rsidRPr="00130653" w:rsidRDefault="007F6622" w:rsidP="007F6622">
            <w:pPr>
              <w:rPr>
                <w:sz w:val="20"/>
                <w:szCs w:val="20"/>
              </w:rPr>
            </w:pPr>
            <w:r w:rsidRPr="00130653">
              <w:rPr>
                <w:sz w:val="20"/>
                <w:szCs w:val="20"/>
              </w:rPr>
              <w:t>N=2,101</w:t>
            </w:r>
          </w:p>
          <w:p w14:paraId="3DA24C4F" w14:textId="77777777" w:rsidR="007F6622" w:rsidRPr="001355C6" w:rsidRDefault="007F6622" w:rsidP="007F6622">
            <w:pPr>
              <w:rPr>
                <w:sz w:val="20"/>
                <w:szCs w:val="20"/>
              </w:rPr>
            </w:pPr>
          </w:p>
          <w:p w14:paraId="16564845" w14:textId="77777777" w:rsidR="007F6622" w:rsidRPr="00020DB8" w:rsidRDefault="007F6622" w:rsidP="007F6622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 xml:space="preserve">MIDUS study, </w:t>
            </w:r>
            <w:r>
              <w:rPr>
                <w:sz w:val="20"/>
                <w:szCs w:val="20"/>
              </w:rPr>
              <w:t>W</w:t>
            </w:r>
            <w:r w:rsidRPr="00020DB8">
              <w:rPr>
                <w:sz w:val="20"/>
                <w:szCs w:val="20"/>
              </w:rPr>
              <w:t>aves 1 &amp; 2</w:t>
            </w:r>
          </w:p>
          <w:p w14:paraId="071F432E" w14:textId="77777777" w:rsidR="007F6622" w:rsidRPr="00020DB8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</w:tcPr>
          <w:p w14:paraId="5560F375" w14:textId="77777777" w:rsidR="007F6622" w:rsidRPr="00020DB8" w:rsidRDefault="007F6622" w:rsidP="007F6622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>1995-1996 (MIDUS); 2004-2005 (MIDUS II)</w:t>
            </w:r>
          </w:p>
          <w:p w14:paraId="0368AEBE" w14:textId="77777777" w:rsidR="007F6622" w:rsidRPr="00020DB8" w:rsidRDefault="007F6622" w:rsidP="007F6622">
            <w:pPr>
              <w:rPr>
                <w:sz w:val="20"/>
                <w:szCs w:val="20"/>
                <w:highlight w:val="yellow"/>
              </w:rPr>
            </w:pPr>
          </w:p>
          <w:p w14:paraId="62045D54" w14:textId="77777777" w:rsidR="007F6622" w:rsidRPr="00020DB8" w:rsidRDefault="007F6622" w:rsidP="007F6622">
            <w:pPr>
              <w:rPr>
                <w:sz w:val="20"/>
                <w:szCs w:val="20"/>
              </w:rPr>
            </w:pPr>
            <w:r w:rsidRPr="00020DB8">
              <w:rPr>
                <w:sz w:val="20"/>
                <w:szCs w:val="20"/>
              </w:rPr>
              <w:lastRenderedPageBreak/>
              <w:t>Demographics not reported for entire sample</w:t>
            </w:r>
            <w:r>
              <w:rPr>
                <w:sz w:val="20"/>
                <w:szCs w:val="20"/>
              </w:rPr>
              <w:t>.</w:t>
            </w:r>
          </w:p>
          <w:p w14:paraId="5C7D4318" w14:textId="77777777" w:rsidR="007F6622" w:rsidRPr="00020DB8" w:rsidRDefault="007F6622" w:rsidP="007F6622">
            <w:pPr>
              <w:rPr>
                <w:sz w:val="20"/>
                <w:szCs w:val="20"/>
              </w:rPr>
            </w:pPr>
          </w:p>
          <w:p w14:paraId="4C83D8EB" w14:textId="77777777" w:rsidR="007F6622" w:rsidRPr="002A78DF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79258A1B" w14:textId="77777777" w:rsidR="007F6622" w:rsidRPr="009C25AF" w:rsidRDefault="007F6622" w:rsidP="007F6622">
            <w:pPr>
              <w:rPr>
                <w:color w:val="000000"/>
                <w:sz w:val="20"/>
                <w:szCs w:val="20"/>
              </w:rPr>
            </w:pPr>
            <w:r w:rsidRPr="002A78DF">
              <w:rPr>
                <w:sz w:val="20"/>
                <w:szCs w:val="20"/>
              </w:rPr>
              <w:lastRenderedPageBreak/>
              <w:t xml:space="preserve">Logistic regression </w:t>
            </w:r>
          </w:p>
        </w:tc>
        <w:tc>
          <w:tcPr>
            <w:tcW w:w="2610" w:type="dxa"/>
          </w:tcPr>
          <w:p w14:paraId="30302CBD" w14:textId="77777777" w:rsidR="007F6622" w:rsidRPr="009C25AF" w:rsidRDefault="007F6622" w:rsidP="007F6622">
            <w:pPr>
              <w:rPr>
                <w:sz w:val="20"/>
                <w:szCs w:val="20"/>
              </w:rPr>
            </w:pPr>
            <w:r w:rsidRPr="009C25AF">
              <w:rPr>
                <w:sz w:val="20"/>
                <w:szCs w:val="20"/>
              </w:rPr>
              <w:t>Severity and exposure to the following:</w:t>
            </w:r>
          </w:p>
          <w:p w14:paraId="43311D1C" w14:textId="77777777" w:rsidR="007F6622" w:rsidRPr="00C673A0" w:rsidRDefault="007F6622" w:rsidP="007F6622">
            <w:pPr>
              <w:pStyle w:val="ListParagraph"/>
              <w:numPr>
                <w:ilvl w:val="0"/>
                <w:numId w:val="12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C673A0">
              <w:rPr>
                <w:sz w:val="20"/>
                <w:szCs w:val="20"/>
              </w:rPr>
              <w:t>Emotional abuse</w:t>
            </w:r>
          </w:p>
          <w:p w14:paraId="4E369BD4" w14:textId="77777777" w:rsidR="007F6622" w:rsidRPr="009F489F" w:rsidRDefault="007F6622" w:rsidP="007F6622">
            <w:pPr>
              <w:pStyle w:val="ListParagraph"/>
              <w:numPr>
                <w:ilvl w:val="0"/>
                <w:numId w:val="128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C35981">
              <w:rPr>
                <w:sz w:val="20"/>
                <w:szCs w:val="20"/>
              </w:rPr>
              <w:t>CPA</w:t>
            </w:r>
            <w:r w:rsidRPr="009F489F">
              <w:rPr>
                <w:sz w:val="20"/>
                <w:szCs w:val="20"/>
              </w:rPr>
              <w:t xml:space="preserve"> </w:t>
            </w:r>
          </w:p>
        </w:tc>
        <w:tc>
          <w:tcPr>
            <w:tcW w:w="1620" w:type="dxa"/>
          </w:tcPr>
          <w:p w14:paraId="2004F9FF" w14:textId="77777777" w:rsidR="007F6622" w:rsidRPr="005A727B" w:rsidRDefault="007F6622" w:rsidP="007F6622">
            <w:pPr>
              <w:rPr>
                <w:iCs/>
                <w:color w:val="000000"/>
                <w:sz w:val="20"/>
                <w:szCs w:val="20"/>
              </w:rPr>
            </w:pPr>
            <w:r w:rsidRPr="005A727B">
              <w:rPr>
                <w:sz w:val="20"/>
                <w:szCs w:val="20"/>
              </w:rPr>
              <w:t>Lifetime smoking status</w:t>
            </w:r>
          </w:p>
        </w:tc>
        <w:tc>
          <w:tcPr>
            <w:tcW w:w="3685" w:type="dxa"/>
          </w:tcPr>
          <w:p w14:paraId="79F76747" w14:textId="77777777" w:rsidR="007F6622" w:rsidRPr="004D578B" w:rsidRDefault="007F6622" w:rsidP="007F6622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Rare emotional abuse</w:t>
            </w:r>
            <w:r w:rsidRPr="004D578B">
              <w:rPr>
                <w:sz w:val="20"/>
                <w:szCs w:val="20"/>
              </w:rPr>
              <w:t xml:space="preserve"> was associated with:  </w:t>
            </w:r>
          </w:p>
          <w:p w14:paraId="2341FF1D" w14:textId="77777777" w:rsidR="007F6622" w:rsidRPr="004D578B" w:rsidRDefault="007F6622" w:rsidP="007F6622">
            <w:pPr>
              <w:pStyle w:val="ListParagraph"/>
              <w:numPr>
                <w:ilvl w:val="0"/>
                <w:numId w:val="16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>Ever smoked (AOR</w:t>
            </w:r>
            <w:r>
              <w:rPr>
                <w:sz w:val="20"/>
                <w:szCs w:val="20"/>
              </w:rPr>
              <w:t xml:space="preserve"> </w:t>
            </w:r>
            <w:r w:rsidRPr="004D578B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D578B">
              <w:rPr>
                <w:sz w:val="20"/>
                <w:szCs w:val="20"/>
              </w:rPr>
              <w:t xml:space="preserve">2.23, 95% CI </w:t>
            </w:r>
            <w:r>
              <w:rPr>
                <w:sz w:val="20"/>
                <w:szCs w:val="20"/>
              </w:rPr>
              <w:t>[</w:t>
            </w:r>
            <w:r w:rsidRPr="004D578B">
              <w:rPr>
                <w:sz w:val="20"/>
                <w:szCs w:val="20"/>
              </w:rPr>
              <w:t>1.51, 3.30</w:t>
            </w:r>
            <w:r>
              <w:rPr>
                <w:sz w:val="20"/>
                <w:szCs w:val="20"/>
              </w:rPr>
              <w:t>]</w:t>
            </w:r>
            <w:r w:rsidRPr="004D578B">
              <w:rPr>
                <w:sz w:val="20"/>
                <w:szCs w:val="20"/>
              </w:rPr>
              <w:t>)</w:t>
            </w:r>
          </w:p>
          <w:p w14:paraId="35E4B9CD" w14:textId="77777777" w:rsidR="007F6622" w:rsidRPr="004D578B" w:rsidRDefault="007F6622" w:rsidP="007F6622">
            <w:pPr>
              <w:pStyle w:val="ListParagraph"/>
              <w:numPr>
                <w:ilvl w:val="0"/>
                <w:numId w:val="16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lastRenderedPageBreak/>
              <w:t xml:space="preserve">Daily smoker (AOR = 2.23, 95% CI </w:t>
            </w:r>
            <w:r>
              <w:rPr>
                <w:sz w:val="20"/>
                <w:szCs w:val="20"/>
              </w:rPr>
              <w:t>[</w:t>
            </w:r>
            <w:r w:rsidRPr="004D578B">
              <w:rPr>
                <w:sz w:val="20"/>
                <w:szCs w:val="20"/>
              </w:rPr>
              <w:t>1.50, 3.32</w:t>
            </w:r>
            <w:r>
              <w:rPr>
                <w:sz w:val="20"/>
                <w:szCs w:val="20"/>
              </w:rPr>
              <w:t>]</w:t>
            </w:r>
            <w:r w:rsidRPr="004D578B">
              <w:rPr>
                <w:sz w:val="20"/>
                <w:szCs w:val="20"/>
              </w:rPr>
              <w:t>)</w:t>
            </w:r>
          </w:p>
          <w:p w14:paraId="22B8C524" w14:textId="77777777" w:rsidR="007F6622" w:rsidRPr="004D578B" w:rsidRDefault="007F6622" w:rsidP="007F6622">
            <w:pPr>
              <w:pStyle w:val="ListParagraph"/>
              <w:numPr>
                <w:ilvl w:val="0"/>
                <w:numId w:val="165"/>
              </w:numPr>
              <w:spacing w:after="0" w:line="240" w:lineRule="auto"/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</w:rPr>
              <w:t xml:space="preserve">Persistent daily smoker (AOR = 3.97, 95% CI </w:t>
            </w:r>
            <w:r>
              <w:rPr>
                <w:sz w:val="20"/>
                <w:szCs w:val="20"/>
              </w:rPr>
              <w:t>[</w:t>
            </w:r>
            <w:r w:rsidRPr="004D578B">
              <w:rPr>
                <w:sz w:val="20"/>
                <w:szCs w:val="20"/>
              </w:rPr>
              <w:t>1.90, 8.31</w:t>
            </w:r>
            <w:r>
              <w:rPr>
                <w:sz w:val="20"/>
                <w:szCs w:val="20"/>
              </w:rPr>
              <w:t>]</w:t>
            </w:r>
            <w:r w:rsidRPr="004D578B">
              <w:rPr>
                <w:sz w:val="20"/>
                <w:szCs w:val="20"/>
              </w:rPr>
              <w:t>)</w:t>
            </w:r>
          </w:p>
          <w:p w14:paraId="256FBD7D" w14:textId="77777777" w:rsidR="007F6622" w:rsidRPr="005F3FB6" w:rsidRDefault="007F6622" w:rsidP="007F6622">
            <w:pPr>
              <w:rPr>
                <w:sz w:val="20"/>
                <w:szCs w:val="20"/>
              </w:rPr>
            </w:pPr>
            <w:r w:rsidRPr="004D578B">
              <w:rPr>
                <w:sz w:val="20"/>
                <w:szCs w:val="20"/>
                <w:u w:val="single"/>
              </w:rPr>
              <w:t>Intermittent emotional abuse</w:t>
            </w:r>
            <w:r w:rsidRPr="005F3FB6">
              <w:rPr>
                <w:sz w:val="20"/>
                <w:szCs w:val="20"/>
              </w:rPr>
              <w:t xml:space="preserve"> was associated with:</w:t>
            </w:r>
          </w:p>
          <w:p w14:paraId="4AC51BDB" w14:textId="77777777" w:rsidR="007F6622" w:rsidRPr="005F3FB6" w:rsidRDefault="007F6622" w:rsidP="007F6622">
            <w:pPr>
              <w:pStyle w:val="ListParagraph"/>
              <w:numPr>
                <w:ilvl w:val="0"/>
                <w:numId w:val="166"/>
              </w:numPr>
              <w:spacing w:after="0" w:line="240" w:lineRule="auto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 xml:space="preserve">Ever smoked (AOR = 2.81, 95% CI </w:t>
            </w:r>
            <w:r>
              <w:rPr>
                <w:sz w:val="20"/>
                <w:szCs w:val="20"/>
              </w:rPr>
              <w:t>[</w:t>
            </w:r>
            <w:r w:rsidRPr="005F3FB6">
              <w:rPr>
                <w:sz w:val="20"/>
                <w:szCs w:val="20"/>
              </w:rPr>
              <w:t>1.78, 4.43</w:t>
            </w:r>
            <w:r>
              <w:rPr>
                <w:sz w:val="20"/>
                <w:szCs w:val="20"/>
              </w:rPr>
              <w:t>]</w:t>
            </w:r>
            <w:r w:rsidRPr="005F3FB6">
              <w:rPr>
                <w:sz w:val="20"/>
                <w:szCs w:val="20"/>
              </w:rPr>
              <w:t>)</w:t>
            </w:r>
          </w:p>
          <w:p w14:paraId="06CA8A49" w14:textId="77777777" w:rsidR="007F6622" w:rsidRPr="005F3FB6" w:rsidRDefault="007F6622" w:rsidP="007F6622">
            <w:pPr>
              <w:pStyle w:val="ListParagraph"/>
              <w:numPr>
                <w:ilvl w:val="0"/>
                <w:numId w:val="166"/>
              </w:numPr>
              <w:spacing w:after="0" w:line="240" w:lineRule="auto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 xml:space="preserve">Daily smoker (AOR = 2.20, 95% CI </w:t>
            </w:r>
            <w:r>
              <w:rPr>
                <w:sz w:val="20"/>
                <w:szCs w:val="20"/>
              </w:rPr>
              <w:t>[</w:t>
            </w:r>
            <w:r w:rsidRPr="005F3FB6">
              <w:rPr>
                <w:sz w:val="20"/>
                <w:szCs w:val="20"/>
              </w:rPr>
              <w:t>1.41, 3.42</w:t>
            </w:r>
            <w:r>
              <w:rPr>
                <w:sz w:val="20"/>
                <w:szCs w:val="20"/>
              </w:rPr>
              <w:t>]</w:t>
            </w:r>
            <w:r w:rsidRPr="005F3FB6">
              <w:rPr>
                <w:sz w:val="20"/>
                <w:szCs w:val="20"/>
              </w:rPr>
              <w:t>)</w:t>
            </w:r>
          </w:p>
          <w:p w14:paraId="2327D150" w14:textId="77777777" w:rsidR="007F6622" w:rsidRPr="005F3FB6" w:rsidRDefault="007F6622" w:rsidP="007F6622">
            <w:pPr>
              <w:pStyle w:val="ListParagraph"/>
              <w:numPr>
                <w:ilvl w:val="0"/>
                <w:numId w:val="166"/>
              </w:numPr>
              <w:spacing w:after="0" w:line="240" w:lineRule="auto"/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</w:rPr>
              <w:t>Persistent daily smoker (AOR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5F3FB6">
              <w:rPr>
                <w:sz w:val="20"/>
                <w:szCs w:val="20"/>
              </w:rPr>
              <w:t>3.42, 95% CI</w:t>
            </w:r>
            <w:r>
              <w:rPr>
                <w:sz w:val="20"/>
                <w:szCs w:val="20"/>
              </w:rPr>
              <w:t xml:space="preserve"> [</w:t>
            </w:r>
            <w:r w:rsidRPr="005F3FB6">
              <w:rPr>
                <w:sz w:val="20"/>
                <w:szCs w:val="20"/>
              </w:rPr>
              <w:t>1.53, 7.63</w:t>
            </w:r>
            <w:r>
              <w:rPr>
                <w:sz w:val="20"/>
                <w:szCs w:val="20"/>
              </w:rPr>
              <w:t>]</w:t>
            </w:r>
            <w:r w:rsidRPr="005F3FB6">
              <w:rPr>
                <w:sz w:val="20"/>
                <w:szCs w:val="20"/>
              </w:rPr>
              <w:t xml:space="preserve">) </w:t>
            </w:r>
          </w:p>
          <w:p w14:paraId="4995A5C8" w14:textId="77777777" w:rsidR="007F6622" w:rsidRPr="005F3FB6" w:rsidRDefault="007F6622" w:rsidP="007F6622">
            <w:pPr>
              <w:rPr>
                <w:sz w:val="20"/>
                <w:szCs w:val="20"/>
              </w:rPr>
            </w:pPr>
            <w:r w:rsidRPr="005F3FB6">
              <w:rPr>
                <w:sz w:val="20"/>
                <w:szCs w:val="20"/>
                <w:u w:val="single"/>
              </w:rPr>
              <w:t>Frequent emotional abuse</w:t>
            </w:r>
            <w:r w:rsidRPr="005F3FB6">
              <w:rPr>
                <w:sz w:val="20"/>
                <w:szCs w:val="20"/>
              </w:rPr>
              <w:t xml:space="preserve"> was associated with: </w:t>
            </w:r>
          </w:p>
          <w:p w14:paraId="0D05BA95" w14:textId="77777777" w:rsidR="007F6622" w:rsidRPr="00881EB0" w:rsidRDefault="007F6622" w:rsidP="007F6622">
            <w:pPr>
              <w:pStyle w:val="ListParagraph"/>
              <w:numPr>
                <w:ilvl w:val="0"/>
                <w:numId w:val="167"/>
              </w:numPr>
              <w:spacing w:after="0" w:line="240" w:lineRule="auto"/>
              <w:rPr>
                <w:sz w:val="20"/>
                <w:szCs w:val="20"/>
              </w:rPr>
            </w:pPr>
            <w:r w:rsidRPr="00881EB0">
              <w:rPr>
                <w:sz w:val="20"/>
                <w:szCs w:val="20"/>
              </w:rPr>
              <w:t xml:space="preserve">Ever smoked (AOR = 2.68, 95% CI </w:t>
            </w:r>
            <w:r>
              <w:rPr>
                <w:sz w:val="20"/>
                <w:szCs w:val="20"/>
              </w:rPr>
              <w:t>[</w:t>
            </w:r>
            <w:r w:rsidRPr="00881EB0">
              <w:rPr>
                <w:sz w:val="20"/>
                <w:szCs w:val="20"/>
              </w:rPr>
              <w:t>1.12, 6.44</w:t>
            </w:r>
            <w:r>
              <w:rPr>
                <w:sz w:val="20"/>
                <w:szCs w:val="20"/>
              </w:rPr>
              <w:t>]</w:t>
            </w:r>
            <w:r w:rsidRPr="00881EB0">
              <w:rPr>
                <w:sz w:val="20"/>
                <w:szCs w:val="20"/>
              </w:rPr>
              <w:t>)</w:t>
            </w:r>
          </w:p>
          <w:p w14:paraId="2FD3A033" w14:textId="77777777" w:rsidR="007F6622" w:rsidRPr="00881EB0" w:rsidRDefault="007F6622" w:rsidP="007F6622">
            <w:pPr>
              <w:pStyle w:val="ListParagraph"/>
              <w:numPr>
                <w:ilvl w:val="0"/>
                <w:numId w:val="167"/>
              </w:numPr>
              <w:spacing w:after="0" w:line="240" w:lineRule="auto"/>
              <w:rPr>
                <w:sz w:val="20"/>
                <w:szCs w:val="20"/>
              </w:rPr>
            </w:pPr>
            <w:r w:rsidRPr="00881EB0">
              <w:rPr>
                <w:sz w:val="20"/>
                <w:szCs w:val="20"/>
              </w:rPr>
              <w:t xml:space="preserve">Daily smoker (AOR = 3.82, 95% CI </w:t>
            </w:r>
            <w:r>
              <w:rPr>
                <w:sz w:val="20"/>
                <w:szCs w:val="20"/>
              </w:rPr>
              <w:t>[</w:t>
            </w:r>
            <w:r w:rsidRPr="00881EB0">
              <w:rPr>
                <w:sz w:val="20"/>
                <w:szCs w:val="20"/>
              </w:rPr>
              <w:t>1.61, 9.07</w:t>
            </w:r>
            <w:r>
              <w:rPr>
                <w:sz w:val="20"/>
                <w:szCs w:val="20"/>
              </w:rPr>
              <w:t>]</w:t>
            </w:r>
            <w:r w:rsidRPr="00881EB0">
              <w:rPr>
                <w:sz w:val="20"/>
                <w:szCs w:val="20"/>
              </w:rPr>
              <w:t>)</w:t>
            </w:r>
          </w:p>
          <w:p w14:paraId="64B59599" w14:textId="77777777" w:rsidR="007F6622" w:rsidRPr="005B614B" w:rsidRDefault="007F6622" w:rsidP="007F6622">
            <w:pPr>
              <w:pStyle w:val="ListParagraph"/>
              <w:numPr>
                <w:ilvl w:val="0"/>
                <w:numId w:val="167"/>
              </w:numPr>
              <w:spacing w:after="0" w:line="240" w:lineRule="auto"/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>Persistent daily smoker (AOR</w:t>
            </w:r>
            <w:r>
              <w:rPr>
                <w:sz w:val="20"/>
                <w:szCs w:val="20"/>
              </w:rPr>
              <w:t xml:space="preserve"> </w:t>
            </w:r>
            <w:r w:rsidRPr="005B614B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5B614B">
              <w:rPr>
                <w:sz w:val="20"/>
                <w:szCs w:val="20"/>
              </w:rPr>
              <w:t xml:space="preserve">7.00, 95% CI </w:t>
            </w:r>
            <w:r>
              <w:rPr>
                <w:sz w:val="20"/>
                <w:szCs w:val="20"/>
              </w:rPr>
              <w:t>[</w:t>
            </w:r>
            <w:r w:rsidRPr="005B614B">
              <w:rPr>
                <w:sz w:val="20"/>
                <w:szCs w:val="20"/>
              </w:rPr>
              <w:t>1.93, 25.32</w:t>
            </w:r>
            <w:r>
              <w:rPr>
                <w:sz w:val="20"/>
                <w:szCs w:val="20"/>
              </w:rPr>
              <w:t>]</w:t>
            </w:r>
            <w:r w:rsidRPr="005B614B">
              <w:rPr>
                <w:sz w:val="20"/>
                <w:szCs w:val="20"/>
              </w:rPr>
              <w:t xml:space="preserve">)                                                </w:t>
            </w:r>
          </w:p>
          <w:p w14:paraId="2538FCF4" w14:textId="77777777" w:rsidR="007F6622" w:rsidRPr="005B614B" w:rsidRDefault="007F6622" w:rsidP="007F6622">
            <w:pPr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  <w:u w:val="single"/>
              </w:rPr>
              <w:t>Rare CPA</w:t>
            </w:r>
            <w:r w:rsidRPr="005B614B">
              <w:rPr>
                <w:sz w:val="20"/>
                <w:szCs w:val="20"/>
              </w:rPr>
              <w:t xml:space="preserve"> was associated with:  </w:t>
            </w:r>
          </w:p>
          <w:p w14:paraId="164CE579" w14:textId="77777777" w:rsidR="007F6622" w:rsidRPr="005B614B" w:rsidRDefault="007F6622" w:rsidP="007F6622">
            <w:pPr>
              <w:pStyle w:val="ListParagraph"/>
              <w:numPr>
                <w:ilvl w:val="0"/>
                <w:numId w:val="168"/>
              </w:numPr>
              <w:spacing w:after="0" w:line="240" w:lineRule="auto"/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>Ever smoked (AOR</w:t>
            </w:r>
            <w:r>
              <w:rPr>
                <w:sz w:val="20"/>
                <w:szCs w:val="20"/>
              </w:rPr>
              <w:t xml:space="preserve"> </w:t>
            </w:r>
            <w:r w:rsidRPr="005B614B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5B614B">
              <w:rPr>
                <w:sz w:val="20"/>
                <w:szCs w:val="20"/>
              </w:rPr>
              <w:t xml:space="preserve">1.96, 95% CI </w:t>
            </w:r>
            <w:r>
              <w:rPr>
                <w:sz w:val="20"/>
                <w:szCs w:val="20"/>
              </w:rPr>
              <w:t>[</w:t>
            </w:r>
            <w:r w:rsidRPr="005B614B">
              <w:rPr>
                <w:sz w:val="20"/>
                <w:szCs w:val="20"/>
              </w:rPr>
              <w:t>1.34, 2.87</w:t>
            </w:r>
            <w:r>
              <w:rPr>
                <w:sz w:val="20"/>
                <w:szCs w:val="20"/>
              </w:rPr>
              <w:t>]</w:t>
            </w:r>
            <w:r w:rsidRPr="005B614B">
              <w:rPr>
                <w:sz w:val="20"/>
                <w:szCs w:val="20"/>
              </w:rPr>
              <w:t>)</w:t>
            </w:r>
          </w:p>
          <w:p w14:paraId="1F0C1BB7" w14:textId="77777777" w:rsidR="007F6622" w:rsidRPr="005B614B" w:rsidRDefault="007F6622" w:rsidP="007F6622">
            <w:pPr>
              <w:pStyle w:val="ListParagraph"/>
              <w:numPr>
                <w:ilvl w:val="0"/>
                <w:numId w:val="168"/>
              </w:numPr>
              <w:spacing w:after="0" w:line="240" w:lineRule="auto"/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 xml:space="preserve">Daily smoker (AOR = 1.73, 95% CI </w:t>
            </w:r>
            <w:r>
              <w:rPr>
                <w:sz w:val="20"/>
                <w:szCs w:val="20"/>
              </w:rPr>
              <w:t>[</w:t>
            </w:r>
            <w:r w:rsidRPr="005B614B">
              <w:rPr>
                <w:sz w:val="20"/>
                <w:szCs w:val="20"/>
              </w:rPr>
              <w:t>1.18, 2.54</w:t>
            </w:r>
            <w:r>
              <w:rPr>
                <w:sz w:val="20"/>
                <w:szCs w:val="20"/>
              </w:rPr>
              <w:t>]</w:t>
            </w:r>
            <w:r w:rsidRPr="005B614B">
              <w:rPr>
                <w:sz w:val="20"/>
                <w:szCs w:val="20"/>
              </w:rPr>
              <w:t>)</w:t>
            </w:r>
          </w:p>
          <w:p w14:paraId="2E8FFD45" w14:textId="77777777" w:rsidR="007F6622" w:rsidRPr="005B614B" w:rsidRDefault="007F6622" w:rsidP="007F6622">
            <w:pPr>
              <w:pStyle w:val="ListParagraph"/>
              <w:numPr>
                <w:ilvl w:val="0"/>
                <w:numId w:val="168"/>
              </w:numPr>
              <w:spacing w:after="0" w:line="240" w:lineRule="auto"/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</w:rPr>
              <w:t xml:space="preserve">Persistent daily smoker (AOR = 2.44, 95% CI </w:t>
            </w:r>
            <w:r>
              <w:rPr>
                <w:sz w:val="20"/>
                <w:szCs w:val="20"/>
              </w:rPr>
              <w:t>[</w:t>
            </w:r>
            <w:r w:rsidRPr="005B614B">
              <w:rPr>
                <w:sz w:val="20"/>
                <w:szCs w:val="20"/>
              </w:rPr>
              <w:t>1.26, 4.73</w:t>
            </w:r>
            <w:r>
              <w:rPr>
                <w:sz w:val="20"/>
                <w:szCs w:val="20"/>
              </w:rPr>
              <w:t>]</w:t>
            </w:r>
            <w:r w:rsidRPr="005B614B">
              <w:rPr>
                <w:sz w:val="20"/>
                <w:szCs w:val="20"/>
              </w:rPr>
              <w:t>)</w:t>
            </w:r>
          </w:p>
          <w:p w14:paraId="64F405F9" w14:textId="77777777" w:rsidR="007F6622" w:rsidRPr="0065734A" w:rsidRDefault="007F6622" w:rsidP="007F6622">
            <w:pPr>
              <w:rPr>
                <w:sz w:val="20"/>
                <w:szCs w:val="20"/>
              </w:rPr>
            </w:pPr>
            <w:r w:rsidRPr="005B614B">
              <w:rPr>
                <w:sz w:val="20"/>
                <w:szCs w:val="20"/>
                <w:u w:val="single"/>
              </w:rPr>
              <w:t xml:space="preserve">Intermittent </w:t>
            </w:r>
            <w:r w:rsidRPr="00033A92">
              <w:rPr>
                <w:sz w:val="20"/>
                <w:szCs w:val="20"/>
                <w:u w:val="single"/>
              </w:rPr>
              <w:t>CPA</w:t>
            </w:r>
            <w:r w:rsidRPr="0065734A">
              <w:rPr>
                <w:sz w:val="20"/>
                <w:szCs w:val="20"/>
              </w:rPr>
              <w:t xml:space="preserve"> was associated with: </w:t>
            </w:r>
          </w:p>
          <w:p w14:paraId="00960D5C" w14:textId="77777777" w:rsidR="007F6622" w:rsidRPr="0065734A" w:rsidRDefault="007F6622" w:rsidP="007F6622">
            <w:pPr>
              <w:pStyle w:val="ListParagraph"/>
              <w:numPr>
                <w:ilvl w:val="0"/>
                <w:numId w:val="169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Ever smoked (AOR = 1.99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36, 2.89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178B251E" w14:textId="77777777" w:rsidR="007F6622" w:rsidRPr="0065734A" w:rsidRDefault="007F6622" w:rsidP="007F6622">
            <w:pPr>
              <w:pStyle w:val="ListParagraph"/>
              <w:numPr>
                <w:ilvl w:val="0"/>
                <w:numId w:val="169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Daily smoker (AOR = 1.77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22, 2.58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501BA732" w14:textId="77777777" w:rsidR="007F6622" w:rsidRPr="0065734A" w:rsidRDefault="007F6622" w:rsidP="007F6622">
            <w:pPr>
              <w:pStyle w:val="ListParagraph"/>
              <w:numPr>
                <w:ilvl w:val="0"/>
                <w:numId w:val="169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Persistent daily smoker (AOR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 xml:space="preserve">= 2.50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35, 4.64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4FEA1074" w14:textId="77777777" w:rsidR="007F6622" w:rsidRPr="0065734A" w:rsidRDefault="007F6622" w:rsidP="007F6622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  <w:u w:val="single"/>
              </w:rPr>
              <w:t>Frequent CPA</w:t>
            </w:r>
            <w:r w:rsidRPr="0065734A">
              <w:rPr>
                <w:sz w:val="20"/>
                <w:szCs w:val="20"/>
              </w:rPr>
              <w:t xml:space="preserve"> was associated with:</w:t>
            </w:r>
          </w:p>
          <w:p w14:paraId="618607DB" w14:textId="77777777" w:rsidR="007F6622" w:rsidRPr="0065734A" w:rsidRDefault="007F6622" w:rsidP="007F6622">
            <w:pPr>
              <w:pStyle w:val="ListParagraph"/>
              <w:numPr>
                <w:ilvl w:val="0"/>
                <w:numId w:val="170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Ever smoked (AOR = 2.67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66, 4.29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6DE854F7" w14:textId="77777777" w:rsidR="007F6622" w:rsidRPr="0065734A" w:rsidRDefault="007F6622" w:rsidP="007F6622">
            <w:pPr>
              <w:pStyle w:val="ListParagraph"/>
              <w:numPr>
                <w:ilvl w:val="0"/>
                <w:numId w:val="170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lastRenderedPageBreak/>
              <w:t xml:space="preserve">Daily smoker (AOR = 2.79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78, 4.28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051083F7" w14:textId="77777777" w:rsidR="007F6622" w:rsidRPr="0065734A" w:rsidRDefault="007F6622" w:rsidP="007F6622">
            <w:pPr>
              <w:pStyle w:val="ListParagraph"/>
              <w:numPr>
                <w:ilvl w:val="0"/>
                <w:numId w:val="170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Persistent daily smoker (AOR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 xml:space="preserve">4.34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78, 4.38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 xml:space="preserve">)                                                  </w:t>
            </w:r>
          </w:p>
          <w:p w14:paraId="65A35480" w14:textId="77777777" w:rsidR="007F6622" w:rsidRPr="0065734A" w:rsidRDefault="007F6622" w:rsidP="007F6622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  <w:u w:val="single"/>
              </w:rPr>
              <w:t>Rare severe CPA</w:t>
            </w:r>
            <w:r w:rsidRPr="0065734A">
              <w:rPr>
                <w:sz w:val="20"/>
                <w:szCs w:val="20"/>
              </w:rPr>
              <w:t xml:space="preserve"> was associated with:</w:t>
            </w:r>
          </w:p>
          <w:p w14:paraId="45ED8E10" w14:textId="77777777" w:rsidR="007F6622" w:rsidRPr="0065734A" w:rsidRDefault="007F6622" w:rsidP="007F6622">
            <w:pPr>
              <w:pStyle w:val="ListParagraph"/>
              <w:numPr>
                <w:ilvl w:val="0"/>
                <w:numId w:val="171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>Ever smoked (AOR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 xml:space="preserve">1.86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45, 2.40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456FD44E" w14:textId="77777777" w:rsidR="007F6622" w:rsidRPr="0065734A" w:rsidRDefault="007F6622" w:rsidP="007F6622">
            <w:pPr>
              <w:pStyle w:val="ListParagraph"/>
              <w:numPr>
                <w:ilvl w:val="0"/>
                <w:numId w:val="171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Daily smoker (AOR = 1.73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37, 2.19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6E307BAA" w14:textId="77777777" w:rsidR="007F6622" w:rsidRPr="0065734A" w:rsidRDefault="007F6622" w:rsidP="007F6622">
            <w:pPr>
              <w:pStyle w:val="ListParagraph"/>
              <w:numPr>
                <w:ilvl w:val="0"/>
                <w:numId w:val="171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Persistent daily smoker (AOR = 2.68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81, 3.99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 xml:space="preserve">)  </w:t>
            </w:r>
          </w:p>
          <w:p w14:paraId="550525F6" w14:textId="77777777" w:rsidR="007F6622" w:rsidRPr="0065734A" w:rsidRDefault="007F6622" w:rsidP="007F6622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  <w:u w:val="single"/>
              </w:rPr>
              <w:t xml:space="preserve">Intermittent severe CPA </w:t>
            </w:r>
            <w:r w:rsidRPr="0065734A">
              <w:rPr>
                <w:sz w:val="20"/>
                <w:szCs w:val="20"/>
              </w:rPr>
              <w:t>was associated with:</w:t>
            </w:r>
          </w:p>
          <w:p w14:paraId="418E3C4A" w14:textId="77777777" w:rsidR="007F6622" w:rsidRPr="0065734A" w:rsidRDefault="007F6622" w:rsidP="007F6622">
            <w:pPr>
              <w:pStyle w:val="ListParagraph"/>
              <w:numPr>
                <w:ilvl w:val="0"/>
                <w:numId w:val="172"/>
              </w:numPr>
              <w:spacing w:after="0" w:line="240" w:lineRule="auto"/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Daily smoker (AOR = 1.42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00, 2.03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08ABA845" w14:textId="77777777" w:rsidR="007F6622" w:rsidRPr="0065734A" w:rsidRDefault="007F6622" w:rsidP="007F6622">
            <w:pPr>
              <w:rPr>
                <w:sz w:val="20"/>
                <w:szCs w:val="20"/>
              </w:rPr>
            </w:pPr>
            <w:r w:rsidRPr="0065734A">
              <w:rPr>
                <w:sz w:val="20"/>
                <w:szCs w:val="20"/>
                <w:u w:val="single"/>
              </w:rPr>
              <w:t>Frequent severe CPA</w:t>
            </w:r>
            <w:r w:rsidRPr="0065734A">
              <w:rPr>
                <w:sz w:val="20"/>
                <w:szCs w:val="20"/>
              </w:rPr>
              <w:t xml:space="preserve"> was associated with:  </w:t>
            </w:r>
          </w:p>
          <w:p w14:paraId="3C631A2F" w14:textId="77777777" w:rsidR="007F6622" w:rsidRPr="0065734A" w:rsidRDefault="007F6622" w:rsidP="007F6622">
            <w:pPr>
              <w:pStyle w:val="ListParagraph"/>
              <w:numPr>
                <w:ilvl w:val="0"/>
                <w:numId w:val="17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65734A">
              <w:rPr>
                <w:sz w:val="20"/>
                <w:szCs w:val="20"/>
              </w:rPr>
              <w:t xml:space="preserve">Daily smoker (AOR = 3.36, 95% CI </w:t>
            </w:r>
            <w:r>
              <w:rPr>
                <w:sz w:val="20"/>
                <w:szCs w:val="20"/>
              </w:rPr>
              <w:t>[</w:t>
            </w:r>
            <w:r w:rsidRPr="0065734A">
              <w:rPr>
                <w:sz w:val="20"/>
                <w:szCs w:val="20"/>
              </w:rPr>
              <w:t>1.34, 8.47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  <w:p w14:paraId="40F062FA" w14:textId="77777777" w:rsidR="007F6622" w:rsidRPr="0065734A" w:rsidRDefault="007F6622" w:rsidP="007F6622">
            <w:pPr>
              <w:pStyle w:val="ListParagraph"/>
              <w:numPr>
                <w:ilvl w:val="0"/>
                <w:numId w:val="173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12A7E">
              <w:rPr>
                <w:sz w:val="20"/>
                <w:szCs w:val="20"/>
              </w:rPr>
              <w:t>Persistent daily smoker</w:t>
            </w:r>
            <w:r w:rsidRPr="0065734A">
              <w:rPr>
                <w:sz w:val="20"/>
                <w:szCs w:val="20"/>
              </w:rPr>
              <w:t xml:space="preserve"> (AOR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65734A">
              <w:rPr>
                <w:sz w:val="20"/>
                <w:szCs w:val="20"/>
              </w:rPr>
              <w:t>4.08, 95% CI</w:t>
            </w:r>
            <w:r>
              <w:rPr>
                <w:sz w:val="20"/>
                <w:szCs w:val="20"/>
              </w:rPr>
              <w:t xml:space="preserve"> [</w:t>
            </w:r>
            <w:r w:rsidRPr="0065734A">
              <w:rPr>
                <w:sz w:val="20"/>
                <w:szCs w:val="20"/>
              </w:rPr>
              <w:t>1.18, 14.16</w:t>
            </w:r>
            <w:r>
              <w:rPr>
                <w:sz w:val="20"/>
                <w:szCs w:val="20"/>
              </w:rPr>
              <w:t>]</w:t>
            </w:r>
            <w:r w:rsidRPr="0065734A">
              <w:rPr>
                <w:sz w:val="20"/>
                <w:szCs w:val="20"/>
              </w:rPr>
              <w:t>)</w:t>
            </w:r>
          </w:p>
        </w:tc>
      </w:tr>
      <w:tr w:rsidR="007F6622" w:rsidRPr="00B75981" w14:paraId="711EA814" w14:textId="77777777" w:rsidTr="0043200A">
        <w:tc>
          <w:tcPr>
            <w:tcW w:w="2245" w:type="dxa"/>
            <w:shd w:val="clear" w:color="auto" w:fill="auto"/>
          </w:tcPr>
          <w:p w14:paraId="07922500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lastRenderedPageBreak/>
              <w:t>Thompson (2011)</w:t>
            </w:r>
            <w:r w:rsidR="008B451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aG9tcHNvbjwvQXV0aG9yPjxZZWFyPjIwMTE8L1llYXI+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aG9tcHNvbjwvQXV0aG9yPjxZZWFyPjIwMTE8L1llYXI+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 w:rsidR="008B4513">
              <w:rPr>
                <w:color w:val="000000"/>
                <w:sz w:val="20"/>
                <w:szCs w:val="20"/>
              </w:rPr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51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0CA22ED2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N=424</w:t>
            </w:r>
          </w:p>
          <w:p w14:paraId="44EADC25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010C5794" w14:textId="77777777" w:rsidR="007F6622" w:rsidRPr="00B75981" w:rsidRDefault="007F6622" w:rsidP="007F6622">
            <w:pPr>
              <w:rPr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Young adults who entered a crisis shelter</w:t>
            </w:r>
            <w:r>
              <w:rPr>
                <w:color w:val="000000"/>
                <w:sz w:val="20"/>
                <w:szCs w:val="20"/>
              </w:rPr>
              <w:t>.</w:t>
            </w:r>
            <w:r w:rsidRPr="00B75981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070" w:type="dxa"/>
            <w:shd w:val="clear" w:color="auto" w:fill="auto"/>
          </w:tcPr>
          <w:p w14:paraId="51887DF7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2007-2008</w:t>
            </w:r>
          </w:p>
          <w:p w14:paraId="7C554538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6E4D6E80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 xml:space="preserve">18-21 years </w:t>
            </w:r>
          </w:p>
          <w:p w14:paraId="2B9519C4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(Mean age and SD not reported)</w:t>
            </w:r>
          </w:p>
          <w:p w14:paraId="120A3206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C2DBE0A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6</w:t>
            </w:r>
            <w:r w:rsidRPr="00B75981">
              <w:rPr>
                <w:color w:val="000000"/>
                <w:sz w:val="20"/>
                <w:szCs w:val="20"/>
              </w:rPr>
              <w:t xml:space="preserve">% </w:t>
            </w:r>
            <w:r>
              <w:rPr>
                <w:color w:val="000000"/>
                <w:sz w:val="20"/>
                <w:szCs w:val="20"/>
              </w:rPr>
              <w:t>female</w:t>
            </w:r>
            <w:r w:rsidRPr="00B75981">
              <w:rPr>
                <w:color w:val="000000"/>
                <w:sz w:val="20"/>
                <w:szCs w:val="20"/>
              </w:rPr>
              <w:t xml:space="preserve"> </w:t>
            </w:r>
          </w:p>
          <w:p w14:paraId="71E03F66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 xml:space="preserve">7% </w:t>
            </w:r>
            <w:r w:rsidR="00992828">
              <w:rPr>
                <w:color w:val="000000"/>
                <w:sz w:val="20"/>
                <w:szCs w:val="20"/>
              </w:rPr>
              <w:t>W</w:t>
            </w:r>
            <w:r>
              <w:rPr>
                <w:color w:val="000000"/>
                <w:sz w:val="20"/>
                <w:szCs w:val="20"/>
              </w:rPr>
              <w:t>hite</w:t>
            </w:r>
          </w:p>
          <w:p w14:paraId="42ED2DFB" w14:textId="77777777" w:rsidR="007F6622" w:rsidRPr="00B75981" w:rsidRDefault="007F6622" w:rsidP="007F6622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% Hispanic</w:t>
            </w:r>
            <w:r w:rsidRPr="00B75981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  <w:shd w:val="clear" w:color="auto" w:fill="auto"/>
          </w:tcPr>
          <w:p w14:paraId="2009CED3" w14:textId="77777777" w:rsidR="007F6622" w:rsidRPr="00B75981" w:rsidRDefault="007F6622" w:rsidP="007F6622">
            <w:pPr>
              <w:rPr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 xml:space="preserve">Logistic regression </w:t>
            </w:r>
          </w:p>
        </w:tc>
        <w:tc>
          <w:tcPr>
            <w:tcW w:w="2610" w:type="dxa"/>
            <w:shd w:val="clear" w:color="auto" w:fill="auto"/>
          </w:tcPr>
          <w:p w14:paraId="335049EC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Exposure to the following:</w:t>
            </w:r>
          </w:p>
          <w:p w14:paraId="2A30B156" w14:textId="77777777" w:rsidR="007F6622" w:rsidRPr="00B75981" w:rsidRDefault="007F6622" w:rsidP="007F6622">
            <w:pPr>
              <w:pStyle w:val="ListParagraph"/>
              <w:numPr>
                <w:ilvl w:val="0"/>
                <w:numId w:val="12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Foster care</w:t>
            </w:r>
          </w:p>
          <w:p w14:paraId="290FF87A" w14:textId="77777777" w:rsidR="007F6622" w:rsidRPr="00B75981" w:rsidRDefault="007F6622" w:rsidP="007F6622">
            <w:pPr>
              <w:pStyle w:val="ListParagraph"/>
              <w:numPr>
                <w:ilvl w:val="0"/>
                <w:numId w:val="12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CPA</w:t>
            </w:r>
          </w:p>
          <w:p w14:paraId="64BC17B1" w14:textId="77777777" w:rsidR="007F6622" w:rsidRPr="00B75981" w:rsidRDefault="007F6622" w:rsidP="007F6622">
            <w:pPr>
              <w:pStyle w:val="ListParagraph"/>
              <w:numPr>
                <w:ilvl w:val="0"/>
                <w:numId w:val="129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Emotional abuse</w:t>
            </w:r>
          </w:p>
          <w:p w14:paraId="1EE5C40F" w14:textId="77777777" w:rsidR="007F6622" w:rsidRPr="00B75981" w:rsidRDefault="007F6622" w:rsidP="007F6622">
            <w:pPr>
              <w:pStyle w:val="ListParagraph"/>
              <w:numPr>
                <w:ilvl w:val="0"/>
                <w:numId w:val="129"/>
              </w:numPr>
              <w:spacing w:after="0" w:line="240" w:lineRule="auto"/>
              <w:rPr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CSA</w:t>
            </w:r>
          </w:p>
        </w:tc>
        <w:tc>
          <w:tcPr>
            <w:tcW w:w="1620" w:type="dxa"/>
            <w:shd w:val="clear" w:color="auto" w:fill="auto"/>
          </w:tcPr>
          <w:p w14:paraId="6F9F365C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 xml:space="preserve">Lifetime smoking status </w:t>
            </w:r>
          </w:p>
          <w:p w14:paraId="49F54921" w14:textId="77777777" w:rsidR="007F6622" w:rsidRPr="00B75981" w:rsidRDefault="007F6622" w:rsidP="007F6622">
            <w:pPr>
              <w:rPr>
                <w:sz w:val="20"/>
                <w:szCs w:val="20"/>
              </w:rPr>
            </w:pPr>
          </w:p>
          <w:p w14:paraId="62034B6E" w14:textId="77777777" w:rsidR="007F6622" w:rsidRPr="00B75981" w:rsidRDefault="007F6622" w:rsidP="007F6622">
            <w:pPr>
              <w:rPr>
                <w:sz w:val="20"/>
                <w:szCs w:val="20"/>
              </w:rPr>
            </w:pPr>
          </w:p>
          <w:p w14:paraId="3371B000" w14:textId="77777777" w:rsidR="007F6622" w:rsidRPr="00B75981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3685" w:type="dxa"/>
            <w:shd w:val="clear" w:color="auto" w:fill="auto"/>
          </w:tcPr>
          <w:p w14:paraId="2B79BF33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  <w:u w:val="single"/>
              </w:rPr>
              <w:t>Foster care history</w:t>
            </w:r>
            <w:r w:rsidRPr="00B75981">
              <w:rPr>
                <w:color w:val="000000"/>
                <w:sz w:val="20"/>
                <w:szCs w:val="20"/>
              </w:rPr>
              <w:t xml:space="preserve"> was associated with smoking (AOR = 3.09, </w:t>
            </w:r>
            <w:r w:rsidRPr="00B75981">
              <w:rPr>
                <w:i/>
                <w:color w:val="000000"/>
                <w:sz w:val="20"/>
                <w:szCs w:val="20"/>
              </w:rPr>
              <w:t>p</w:t>
            </w:r>
            <w:r w:rsidRPr="00B75981">
              <w:rPr>
                <w:color w:val="000000"/>
                <w:sz w:val="20"/>
                <w:szCs w:val="20"/>
              </w:rPr>
              <w:t xml:space="preserve"> &lt; .01). </w:t>
            </w:r>
          </w:p>
          <w:p w14:paraId="78A8E123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01D20536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715B8C">
              <w:rPr>
                <w:color w:val="000000"/>
                <w:sz w:val="20"/>
                <w:szCs w:val="20"/>
                <w:u w:val="single"/>
              </w:rPr>
              <w:t>Abuse categories</w:t>
            </w:r>
            <w:r w:rsidRPr="00B75981">
              <w:rPr>
                <w:color w:val="000000"/>
                <w:sz w:val="20"/>
                <w:szCs w:val="20"/>
              </w:rPr>
              <w:t xml:space="preserve"> were not significantly associated with current cigarette use.</w:t>
            </w:r>
          </w:p>
        </w:tc>
      </w:tr>
      <w:tr w:rsidR="007F6622" w:rsidRPr="00B75981" w14:paraId="0589B412" w14:textId="77777777" w:rsidTr="0043200A">
        <w:tc>
          <w:tcPr>
            <w:tcW w:w="2245" w:type="dxa"/>
            <w:shd w:val="clear" w:color="auto" w:fill="auto"/>
          </w:tcPr>
          <w:p w14:paraId="402301B3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proofErr w:type="spellStart"/>
            <w:r w:rsidRPr="00B75981">
              <w:rPr>
                <w:color w:val="000000"/>
                <w:sz w:val="20"/>
                <w:szCs w:val="20"/>
              </w:rPr>
              <w:t>Topitzes</w:t>
            </w:r>
            <w:proofErr w:type="spellEnd"/>
            <w:r w:rsidRPr="00B75981">
              <w:rPr>
                <w:color w:val="000000"/>
                <w:sz w:val="20"/>
                <w:szCs w:val="20"/>
              </w:rPr>
              <w:t xml:space="preserve"> (2010)</w:t>
            </w:r>
            <w:r w:rsidR="008B451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b3BpdHplczwvQXV0aG9yPjxZZWFyPjIwMTA8L1llYXI+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9032E3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b3BpdHplczwvQXV0aG9yPjxZZWFyPjIwMTA8L1llYXI+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</w:fldData>
              </w:fldChar>
            </w:r>
            <w:r w:rsidR="009032E3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9032E3">
              <w:rPr>
                <w:color w:val="000000"/>
                <w:sz w:val="20"/>
                <w:szCs w:val="20"/>
              </w:rPr>
            </w:r>
            <w:r w:rsidR="009032E3">
              <w:rPr>
                <w:color w:val="000000"/>
                <w:sz w:val="20"/>
                <w:szCs w:val="20"/>
              </w:rPr>
              <w:fldChar w:fldCharType="end"/>
            </w:r>
            <w:r w:rsidR="008B4513">
              <w:rPr>
                <w:color w:val="000000"/>
                <w:sz w:val="20"/>
                <w:szCs w:val="20"/>
              </w:rPr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52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  <w:r w:rsidRPr="00B75981">
              <w:rPr>
                <w:color w:val="000000"/>
                <w:sz w:val="20"/>
                <w:szCs w:val="20"/>
              </w:rPr>
              <w:t xml:space="preserve"> </w:t>
            </w:r>
          </w:p>
          <w:p w14:paraId="1A05194E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N=1,125</w:t>
            </w:r>
          </w:p>
          <w:p w14:paraId="50A880AE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6B5D67A7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LS;</w:t>
            </w:r>
            <w:r>
              <w:rPr>
                <w:sz w:val="20"/>
                <w:szCs w:val="20"/>
              </w:rPr>
              <w:t xml:space="preserve"> cohort of racial and ethnic minority children born into underprivileged, urban-dwelling families</w:t>
            </w:r>
          </w:p>
          <w:p w14:paraId="795E66B4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  <w:shd w:val="clear" w:color="auto" w:fill="auto"/>
          </w:tcPr>
          <w:p w14:paraId="3596FD1B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sz w:val="20"/>
                <w:szCs w:val="20"/>
              </w:rPr>
              <w:lastRenderedPageBreak/>
              <w:t>1980 (participants born) – 2002/2004</w:t>
            </w:r>
          </w:p>
          <w:p w14:paraId="7C78B611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3DEDB265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Mean age and SD not reported (Age range: 22-44 years) </w:t>
            </w:r>
          </w:p>
          <w:p w14:paraId="62E1AF38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 xml:space="preserve">50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B75981">
              <w:rPr>
                <w:color w:val="000000"/>
                <w:sz w:val="20"/>
                <w:szCs w:val="20"/>
              </w:rPr>
              <w:t xml:space="preserve">emale </w:t>
            </w:r>
          </w:p>
          <w:p w14:paraId="070BF215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&lt;6</w:t>
            </w:r>
            <w:r w:rsidRPr="00B75981">
              <w:rPr>
                <w:color w:val="000000"/>
                <w:sz w:val="20"/>
                <w:szCs w:val="20"/>
              </w:rPr>
              <w:t xml:space="preserve">% </w:t>
            </w:r>
            <w:r w:rsidR="00992828">
              <w:rPr>
                <w:color w:val="000000"/>
                <w:sz w:val="20"/>
                <w:szCs w:val="20"/>
              </w:rPr>
              <w:t>W</w:t>
            </w:r>
            <w:r>
              <w:rPr>
                <w:color w:val="000000"/>
                <w:sz w:val="20"/>
                <w:szCs w:val="20"/>
              </w:rPr>
              <w:t>hite</w:t>
            </w:r>
          </w:p>
        </w:tc>
        <w:tc>
          <w:tcPr>
            <w:tcW w:w="1440" w:type="dxa"/>
            <w:shd w:val="clear" w:color="auto" w:fill="auto"/>
          </w:tcPr>
          <w:p w14:paraId="7052B0F8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 xml:space="preserve">Multivariate </w:t>
            </w:r>
            <w:proofErr w:type="spellStart"/>
            <w:r w:rsidRPr="00B75981">
              <w:rPr>
                <w:color w:val="000000"/>
                <w:sz w:val="20"/>
                <w:szCs w:val="20"/>
              </w:rPr>
              <w:t>probit</w:t>
            </w:r>
            <w:proofErr w:type="spellEnd"/>
            <w:r w:rsidRPr="00B75981">
              <w:rPr>
                <w:color w:val="000000"/>
                <w:sz w:val="20"/>
                <w:szCs w:val="20"/>
              </w:rPr>
              <w:t xml:space="preserve"> regression</w:t>
            </w:r>
          </w:p>
          <w:p w14:paraId="2F5C13C7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  <w:shd w:val="clear" w:color="auto" w:fill="auto"/>
          </w:tcPr>
          <w:p w14:paraId="7A6F9288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Summary CM based on the following:</w:t>
            </w:r>
          </w:p>
          <w:p w14:paraId="2555520F" w14:textId="77777777" w:rsidR="007F6622" w:rsidRPr="00B75981" w:rsidRDefault="007F6622" w:rsidP="007F6622">
            <w:pPr>
              <w:pStyle w:val="ListParagraph"/>
              <w:numPr>
                <w:ilvl w:val="0"/>
                <w:numId w:val="130"/>
              </w:numPr>
              <w:spacing w:after="0" w:line="240" w:lineRule="auto"/>
              <w:rPr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 xml:space="preserve">Neglect </w:t>
            </w:r>
          </w:p>
          <w:p w14:paraId="5539DD98" w14:textId="77777777" w:rsidR="007F6622" w:rsidRPr="00B75981" w:rsidRDefault="007F6622" w:rsidP="007F6622">
            <w:pPr>
              <w:pStyle w:val="ListParagraph"/>
              <w:numPr>
                <w:ilvl w:val="0"/>
                <w:numId w:val="130"/>
              </w:numPr>
              <w:spacing w:after="0" w:line="240" w:lineRule="auto"/>
              <w:rPr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CPA</w:t>
            </w:r>
          </w:p>
          <w:p w14:paraId="27F6E963" w14:textId="77777777" w:rsidR="007F6622" w:rsidRPr="00B75981" w:rsidRDefault="007F6622" w:rsidP="007F6622">
            <w:pPr>
              <w:pStyle w:val="ListParagraph"/>
              <w:numPr>
                <w:ilvl w:val="0"/>
                <w:numId w:val="130"/>
              </w:numPr>
              <w:spacing w:after="0" w:line="240" w:lineRule="auto"/>
              <w:rPr>
                <w:sz w:val="20"/>
                <w:szCs w:val="20"/>
              </w:rPr>
            </w:pPr>
            <w:r w:rsidRPr="00B75981">
              <w:rPr>
                <w:color w:val="000000"/>
                <w:sz w:val="20"/>
                <w:szCs w:val="20"/>
              </w:rPr>
              <w:t>CSA</w:t>
            </w:r>
          </w:p>
        </w:tc>
        <w:tc>
          <w:tcPr>
            <w:tcW w:w="1620" w:type="dxa"/>
            <w:shd w:val="clear" w:color="auto" w:fill="auto"/>
          </w:tcPr>
          <w:p w14:paraId="46643449" w14:textId="77777777" w:rsidR="007F6622" w:rsidRPr="00B75981" w:rsidRDefault="007F6622" w:rsidP="007F6622">
            <w:pPr>
              <w:rPr>
                <w:sz w:val="20"/>
                <w:szCs w:val="20"/>
              </w:rPr>
            </w:pPr>
            <w:r w:rsidRPr="00B75981">
              <w:rPr>
                <w:iCs/>
                <w:sz w:val="20"/>
                <w:szCs w:val="20"/>
              </w:rPr>
              <w:t xml:space="preserve">Smoking frequency </w:t>
            </w:r>
          </w:p>
        </w:tc>
        <w:tc>
          <w:tcPr>
            <w:tcW w:w="3685" w:type="dxa"/>
            <w:shd w:val="clear" w:color="auto" w:fill="auto"/>
          </w:tcPr>
          <w:p w14:paraId="0D36ACA3" w14:textId="77777777" w:rsidR="007F6622" w:rsidRPr="00B75981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B75981">
              <w:rPr>
                <w:color w:val="000000"/>
                <w:sz w:val="20"/>
                <w:szCs w:val="20"/>
                <w:u w:val="single"/>
              </w:rPr>
              <w:t xml:space="preserve">CM </w:t>
            </w:r>
            <w:r w:rsidRPr="00B75981">
              <w:rPr>
                <w:color w:val="000000"/>
                <w:sz w:val="20"/>
                <w:szCs w:val="20"/>
              </w:rPr>
              <w:t>was associated with smoking (</w:t>
            </w:r>
            <w:r w:rsidRPr="00B75981">
              <w:rPr>
                <w:i/>
                <w:color w:val="000000"/>
                <w:sz w:val="20"/>
                <w:szCs w:val="20"/>
              </w:rPr>
              <w:t>p</w:t>
            </w:r>
            <w:r w:rsidRPr="00B75981">
              <w:rPr>
                <w:color w:val="000000"/>
                <w:sz w:val="20"/>
                <w:szCs w:val="20"/>
              </w:rPr>
              <w:t xml:space="preserve"> = .006), with a 58.3% increase in the likelihood of daily smoking (18.0% vs. 28.5%).</w:t>
            </w:r>
          </w:p>
        </w:tc>
      </w:tr>
      <w:tr w:rsidR="007F6622" w:rsidRPr="001F47C4" w14:paraId="0C6DB367" w14:textId="77777777" w:rsidTr="0043200A">
        <w:tc>
          <w:tcPr>
            <w:tcW w:w="2245" w:type="dxa"/>
          </w:tcPr>
          <w:p w14:paraId="0ECDDBA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Vander (2011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9032E3">
              <w:rPr>
                <w:color w:val="000000"/>
                <w:sz w:val="20"/>
                <w:szCs w:val="20"/>
              </w:rPr>
              <w:instrText xml:space="preserve"> ADDIN EN.CITE &lt;EndNote&gt;&lt;Cite&gt;&lt;Author&gt;Vander Weg&lt;/Author&gt;&lt;Year&gt;2011&lt;/Year&gt;&lt;RecNum&gt;259&lt;/RecNum&gt;&lt;DisplayText&gt;[153]&lt;/DisplayText&gt;&lt;record&gt;&lt;rec-number&gt;259&lt;/rec-number&gt;&lt;foreign-keys&gt;&lt;key app="EN" db-id="p2wsz9rdmz90w8evpvmx9txyefzeatevvrxx" timestamp="1477509027"&gt;259&lt;/key&gt;&lt;key app="ENWeb" db-id=""&gt;0&lt;/key&gt;&lt;/foreign-keys&gt;&lt;ref-type name="Journal Article"&gt;17&lt;/ref-type&gt;&lt;contributors&gt;&lt;authors&gt;&lt;author&gt;Vander Weg, M. W.&lt;/author&gt;&lt;/authors&gt;&lt;/contributors&gt;&lt;auth-address&gt;Comprehensive Access &amp;amp; Delivery Research and Evaluation Center, Iowa City VA Medical Center, 601 Highway 6 West, Iowa City, IA 52246, USA. mark-vanderweg@uiowa.edu&lt;/auth-address&gt;&lt;titles&gt;&lt;title&gt;Adverse childhood experiences and cigarette smoking: the 2009 Arkansas and Louisiana Behavioral Risk Factor Surveillance Systems&lt;/title&gt;&lt;secondary-title&gt;Nicotine Tob Res&lt;/secondary-title&gt;&lt;/titles&gt;&lt;periodical&gt;&lt;full-title&gt;Nicotine Tob Res&lt;/full-title&gt;&lt;/periodical&gt;&lt;pages&gt;616-22&lt;/pages&gt;&lt;volume&gt;13&lt;/volume&gt;&lt;number&gt;7&lt;/number&gt;&lt;keywords&gt;&lt;keyword&gt;Adolescent&lt;/keyword&gt;&lt;keyword&gt;Adult&lt;/keyword&gt;&lt;keyword&gt;Aged&lt;/keyword&gt;&lt;keyword&gt;Aged, 80 and over&lt;/keyword&gt;&lt;keyword&gt;Arkansas&lt;/keyword&gt;&lt;keyword&gt;*Behavioral Risk Factor Surveillance System&lt;/keyword&gt;&lt;keyword&gt;Child&lt;/keyword&gt;&lt;keyword&gt;*Child Abuse&lt;/keyword&gt;&lt;keyword&gt;Female&lt;/keyword&gt;&lt;keyword&gt;Humans&lt;/keyword&gt;&lt;keyword&gt;Logistic Models&lt;/keyword&gt;&lt;keyword&gt;Louisiana&lt;/keyword&gt;&lt;keyword&gt;Male&lt;/keyword&gt;&lt;keyword&gt;Middle Aged&lt;/keyword&gt;&lt;keyword&gt;Odds Ratio&lt;/keyword&gt;&lt;keyword&gt;*Risk-Taking&lt;/keyword&gt;&lt;keyword&gt;Smoking/*psychology&lt;/keyword&gt;&lt;keyword&gt;Young Adult&lt;/keyword&gt;&lt;/keywords&gt;&lt;dates&gt;&lt;year&gt;2011&lt;/year&gt;&lt;pub-dates&gt;&lt;date&gt;Jul&lt;/date&gt;&lt;/pub-dates&gt;&lt;/dates&gt;&lt;isbn&gt;1469-994X (Electronic)&amp;#xD;1462-2203 (Linking)&lt;/isbn&gt;&lt;accession-num&gt;21447839&lt;/accession-num&gt;&lt;urls&gt;&lt;related-urls&gt;&lt;url&gt;http://www.ncbi.nlm.nih.gov/pubmed/21447839&lt;/url&gt;&lt;/related-urls&gt;&lt;/urls&gt;&lt;electronic-resource-num&gt;10.1093/ntr/ntr023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9032E3">
              <w:rPr>
                <w:noProof/>
                <w:color w:val="000000"/>
                <w:sz w:val="20"/>
                <w:szCs w:val="20"/>
              </w:rPr>
              <w:t>[153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  <w:r w:rsidRPr="001F47C4">
              <w:rPr>
                <w:color w:val="000000"/>
                <w:sz w:val="20"/>
                <w:szCs w:val="20"/>
              </w:rPr>
              <w:t xml:space="preserve"> </w:t>
            </w:r>
          </w:p>
          <w:p w14:paraId="0A6F4EB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10,277</w:t>
            </w:r>
          </w:p>
          <w:p w14:paraId="6B2C525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1E5EED5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BRFSS, 2009: Arkansas and Louisiana </w:t>
            </w:r>
          </w:p>
        </w:tc>
        <w:tc>
          <w:tcPr>
            <w:tcW w:w="2070" w:type="dxa"/>
          </w:tcPr>
          <w:p w14:paraId="3AC38BC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09</w:t>
            </w:r>
          </w:p>
          <w:p w14:paraId="7AD5359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6075D0D3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Mean age and SD not reported </w:t>
            </w:r>
          </w:p>
          <w:p w14:paraId="22D908F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F47C4">
              <w:rPr>
                <w:color w:val="000000"/>
                <w:sz w:val="20"/>
                <w:szCs w:val="20"/>
              </w:rPr>
              <w:t>8.1% 18-24 years</w:t>
            </w:r>
          </w:p>
          <w:p w14:paraId="7B38DAA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.7% 25-34 years</w:t>
            </w:r>
          </w:p>
          <w:p w14:paraId="4F29B92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20.3% 35-44 years</w:t>
            </w:r>
          </w:p>
          <w:p w14:paraId="0EB0B75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9.5% 45-54 years</w:t>
            </w:r>
          </w:p>
          <w:p w14:paraId="2C76DBA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15.8% 55-64 years</w:t>
            </w:r>
          </w:p>
          <w:p w14:paraId="66D554F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.6% 65+ years</w:t>
            </w:r>
            <w:r w:rsidRPr="001F47C4">
              <w:rPr>
                <w:color w:val="000000"/>
                <w:sz w:val="20"/>
                <w:szCs w:val="20"/>
              </w:rPr>
              <w:t>)</w:t>
            </w:r>
          </w:p>
          <w:p w14:paraId="212A0DA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51.3% </w:t>
            </w:r>
            <w:r>
              <w:rPr>
                <w:color w:val="000000"/>
                <w:sz w:val="20"/>
                <w:szCs w:val="20"/>
              </w:rPr>
              <w:t>f</w:t>
            </w:r>
            <w:r w:rsidRPr="001F47C4">
              <w:rPr>
                <w:color w:val="000000"/>
                <w:sz w:val="20"/>
                <w:szCs w:val="20"/>
              </w:rPr>
              <w:t xml:space="preserve">emale </w:t>
            </w:r>
          </w:p>
          <w:p w14:paraId="655BA6A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73.6% </w:t>
            </w:r>
            <w:r w:rsidR="00992828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</w:tc>
        <w:tc>
          <w:tcPr>
            <w:tcW w:w="1440" w:type="dxa"/>
          </w:tcPr>
          <w:p w14:paraId="0815115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Logistic regression</w:t>
            </w:r>
          </w:p>
        </w:tc>
        <w:tc>
          <w:tcPr>
            <w:tcW w:w="2610" w:type="dxa"/>
          </w:tcPr>
          <w:p w14:paraId="2B47D53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and individual exposure to the  following:</w:t>
            </w:r>
          </w:p>
          <w:p w14:paraId="7DCB2379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751CD54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6E2E525D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021AB0B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Domestic violence</w:t>
            </w:r>
          </w:p>
          <w:p w14:paraId="54F980B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02CAF2F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3ED72D4B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sz w:val="20"/>
                <w:szCs w:val="20"/>
              </w:rPr>
              <w:t>Parental separation/divorce</w:t>
            </w:r>
          </w:p>
          <w:p w14:paraId="5FF167F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4B2F72A2" w14:textId="77777777" w:rsidR="007F6622" w:rsidRPr="001F47C4" w:rsidRDefault="007F6622" w:rsidP="007F6622">
            <w:pPr>
              <w:rPr>
                <w:iCs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moking status (current and lifetime)</w:t>
            </w:r>
          </w:p>
        </w:tc>
        <w:tc>
          <w:tcPr>
            <w:tcW w:w="3685" w:type="dxa"/>
          </w:tcPr>
          <w:p w14:paraId="764D984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Among Arkansas participants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:</w:t>
            </w:r>
          </w:p>
          <w:p w14:paraId="19D6C291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  <w:t>ACE score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was associated with current smoking: </w:t>
            </w:r>
          </w:p>
          <w:p w14:paraId="5EF2FD21" w14:textId="77777777" w:rsidR="007F6622" w:rsidRPr="001F47C4" w:rsidRDefault="007F6622" w:rsidP="007F6622">
            <w:pPr>
              <w:pStyle w:val="ListParagraph"/>
              <w:numPr>
                <w:ilvl w:val="0"/>
                <w:numId w:val="163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3 ACEs (AOR = 2.61, (95% CI [1.61, 4.21]) </w:t>
            </w:r>
          </w:p>
          <w:p w14:paraId="2AE5CDA1" w14:textId="77777777" w:rsidR="007F6622" w:rsidRPr="001F47C4" w:rsidRDefault="007F6622" w:rsidP="007F6622">
            <w:pPr>
              <w:pStyle w:val="ListParagraph"/>
              <w:numPr>
                <w:ilvl w:val="0"/>
                <w:numId w:val="163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4 ACEs (AOR = 2.03, 95% CI [1.16, 3.56]) </w:t>
            </w:r>
          </w:p>
          <w:p w14:paraId="4D0E6FE1" w14:textId="77777777" w:rsidR="007F6622" w:rsidRPr="001F47C4" w:rsidRDefault="007F6622" w:rsidP="007F6622">
            <w:pPr>
              <w:pStyle w:val="ListParagraph"/>
              <w:numPr>
                <w:ilvl w:val="0"/>
                <w:numId w:val="163"/>
              </w:numPr>
              <w:spacing w:after="0" w:line="240" w:lineRule="auto"/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5+ ACEs (AOR = 2.70, 95% CI [1.64, 4.43]) </w:t>
            </w:r>
          </w:p>
          <w:p w14:paraId="3DE6F52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  <w:t>ACE score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was associated with lifetime smoking: </w:t>
            </w:r>
          </w:p>
          <w:p w14:paraId="605716DB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1 ACE (AOR = 1.61, 95% CI [1.22, 2.14])</w:t>
            </w:r>
          </w:p>
          <w:p w14:paraId="0814B2EB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2 ACEs not associated</w:t>
            </w:r>
          </w:p>
          <w:p w14:paraId="1D208F4E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3 ACEs (AOR = 2.33, 95% CI [1.50, 3.60]) </w:t>
            </w:r>
          </w:p>
          <w:p w14:paraId="05266414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4 ACEs (AOR = 2.11, 95% CI [1.24-3.59])</w:t>
            </w:r>
          </w:p>
          <w:p w14:paraId="2CDA0458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5+ ACEs (AOR = 3.97, 95% CI [2.46, 6.41]) </w:t>
            </w:r>
          </w:p>
          <w:p w14:paraId="42E57CD5" w14:textId="77777777" w:rsidR="007F6622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78F2E18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Among Louisiana participants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:</w:t>
            </w:r>
          </w:p>
          <w:p w14:paraId="18C3C6D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  <w:t>ACE score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was associated with current smoking: </w:t>
            </w:r>
          </w:p>
          <w:p w14:paraId="29AF5602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1 ACE (AOR = 1.29, 95% CI [1.02, 1.65])</w:t>
            </w:r>
          </w:p>
          <w:p w14:paraId="46835DE6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2 ACEs (AOR = 1.34, 95% CI [1.00, 1.80]) </w:t>
            </w:r>
          </w:p>
          <w:p w14:paraId="38B60BDC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3 ACEs (AOR = 1.48, 95% CI [1.08, 2.03]) </w:t>
            </w:r>
          </w:p>
          <w:p w14:paraId="3AF1BF74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4 ACEs (AOR = 2.03, 95% CI [1.38-2.99])</w:t>
            </w:r>
          </w:p>
          <w:p w14:paraId="674A9862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5+ ACEs (AOR = 2.80, 95% CI [2.07, 3.77]) </w:t>
            </w:r>
          </w:p>
          <w:p w14:paraId="33C4E03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  <w:shd w:val="clear" w:color="auto" w:fill="FFFFFF"/>
              </w:rPr>
              <w:t>ACE score</w:t>
            </w: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 was associated with lifetime smoking: </w:t>
            </w:r>
          </w:p>
          <w:p w14:paraId="22DB4892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lastRenderedPageBreak/>
              <w:t>1 ACE (AOR = 1.31, 95% CI [1.09, 1.58])</w:t>
            </w:r>
          </w:p>
          <w:p w14:paraId="517BDCA9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2 ACEs (AOR = 1.82, 95% CI [1.45, 2.30]) </w:t>
            </w:r>
          </w:p>
          <w:p w14:paraId="17CD0E26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3 ACEs (AOR = 1.80, 95% CI [1.38, 2.34]) </w:t>
            </w:r>
          </w:p>
          <w:p w14:paraId="30A4779C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4 ACEs (AOR = 2.11, 95% CI [1.48-3.02])</w:t>
            </w:r>
          </w:p>
          <w:p w14:paraId="308D712B" w14:textId="77777777" w:rsidR="007F6622" w:rsidRPr="001F47C4" w:rsidRDefault="007F6622" w:rsidP="007F6622">
            <w:pPr>
              <w:pStyle w:val="ListParagraph"/>
              <w:numPr>
                <w:ilvl w:val="0"/>
                <w:numId w:val="16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5+ ACEs (AOR = 3.06, 95% CI [2.32, 4.02]) </w:t>
            </w:r>
          </w:p>
          <w:p w14:paraId="3D3B3BC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24708A1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Individually, each </w:t>
            </w:r>
            <w:r w:rsidRPr="00715B8C">
              <w:rPr>
                <w:color w:val="000000"/>
                <w:sz w:val="20"/>
                <w:szCs w:val="20"/>
                <w:u w:val="single"/>
              </w:rPr>
              <w:t>ACE type</w:t>
            </w:r>
            <w:r w:rsidRPr="001F47C4">
              <w:rPr>
                <w:color w:val="000000"/>
                <w:sz w:val="20"/>
                <w:szCs w:val="20"/>
              </w:rPr>
              <w:t xml:space="preserve"> was significantly associated with current and lifetime smoking for L</w:t>
            </w:r>
            <w:r>
              <w:rPr>
                <w:color w:val="000000"/>
                <w:sz w:val="20"/>
                <w:szCs w:val="20"/>
              </w:rPr>
              <w:t xml:space="preserve">ouisiana </w:t>
            </w:r>
            <w:r w:rsidRPr="001F47C4">
              <w:rPr>
                <w:color w:val="000000"/>
                <w:sz w:val="20"/>
                <w:szCs w:val="20"/>
              </w:rPr>
              <w:t>and A</w:t>
            </w:r>
            <w:r>
              <w:rPr>
                <w:color w:val="000000"/>
                <w:sz w:val="20"/>
                <w:szCs w:val="20"/>
              </w:rPr>
              <w:t>rkansas</w:t>
            </w:r>
            <w:r w:rsidRPr="001F47C4">
              <w:rPr>
                <w:color w:val="000000"/>
                <w:sz w:val="20"/>
                <w:szCs w:val="20"/>
              </w:rPr>
              <w:t xml:space="preserve"> samples. </w:t>
            </w:r>
          </w:p>
        </w:tc>
      </w:tr>
      <w:tr w:rsidR="007F6622" w:rsidRPr="001F47C4" w14:paraId="5E255B6F" w14:textId="77777777" w:rsidTr="0043200A">
        <w:tc>
          <w:tcPr>
            <w:tcW w:w="2245" w:type="dxa"/>
          </w:tcPr>
          <w:p w14:paraId="6788283E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lastRenderedPageBreak/>
              <w:t>Walsh &amp; Cawthon</w:t>
            </w:r>
            <w:r>
              <w:rPr>
                <w:sz w:val="20"/>
                <w:szCs w:val="20"/>
              </w:rPr>
              <w:t xml:space="preserve"> </w:t>
            </w:r>
            <w:r w:rsidRPr="001F47C4">
              <w:rPr>
                <w:sz w:val="20"/>
                <w:szCs w:val="20"/>
              </w:rPr>
              <w:t>(2014)</w:t>
            </w:r>
            <w:r w:rsidR="008B4513">
              <w:rPr>
                <w:sz w:val="20"/>
                <w:szCs w:val="20"/>
              </w:rPr>
              <w:fldChar w:fldCharType="begin">
                <w:fldData xml:space="preserve">PEVuZE5vdGU+PENpdGU+PEF1dGhvcj5XYWxzaDwvQXV0aG9yPjxZZWFyPjIwMTQ8L1llYXI+PFJl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 </w:instrText>
            </w:r>
            <w:r w:rsidR="009032E3">
              <w:rPr>
                <w:sz w:val="20"/>
                <w:szCs w:val="20"/>
              </w:rPr>
              <w:fldChar w:fldCharType="begin">
                <w:fldData xml:space="preserve">PEVuZE5vdGU+PENpdGU+PEF1dGhvcj5XYWxzaDwvQXV0aG9yPjxZZWFyPjIwMTQ8L1llYXI+PFJl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</w:fldData>
              </w:fldChar>
            </w:r>
            <w:r w:rsidR="009032E3">
              <w:rPr>
                <w:sz w:val="20"/>
                <w:szCs w:val="20"/>
              </w:rPr>
              <w:instrText xml:space="preserve"> ADDIN EN.CITE.DATA </w:instrText>
            </w:r>
            <w:r w:rsidR="009032E3">
              <w:rPr>
                <w:sz w:val="20"/>
                <w:szCs w:val="20"/>
              </w:rPr>
            </w:r>
            <w:r w:rsidR="009032E3">
              <w:rPr>
                <w:sz w:val="20"/>
                <w:szCs w:val="20"/>
              </w:rPr>
              <w:fldChar w:fldCharType="end"/>
            </w:r>
            <w:r w:rsidR="008B4513">
              <w:rPr>
                <w:sz w:val="20"/>
                <w:szCs w:val="20"/>
              </w:rPr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54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6D7CCAB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N=20,711</w:t>
            </w:r>
          </w:p>
          <w:p w14:paraId="67796914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37C110B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BRFSS, 2010: Hawaii, Nevada, Vermont, and Wisconsin </w:t>
            </w:r>
          </w:p>
        </w:tc>
        <w:tc>
          <w:tcPr>
            <w:tcW w:w="2070" w:type="dxa"/>
          </w:tcPr>
          <w:p w14:paraId="04AA036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010</w:t>
            </w:r>
          </w:p>
          <w:p w14:paraId="095193F6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19A5FC6B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6.4 years </w:t>
            </w:r>
          </w:p>
          <w:p w14:paraId="0FD14341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(SD not reported)</w:t>
            </w:r>
          </w:p>
          <w:p w14:paraId="6A0DD8CC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59.6% </w:t>
            </w:r>
            <w:r>
              <w:rPr>
                <w:sz w:val="20"/>
                <w:szCs w:val="20"/>
              </w:rPr>
              <w:t>f</w:t>
            </w:r>
            <w:r w:rsidRPr="001F47C4">
              <w:rPr>
                <w:sz w:val="20"/>
                <w:szCs w:val="20"/>
              </w:rPr>
              <w:t>emale</w:t>
            </w:r>
          </w:p>
          <w:p w14:paraId="3042EF30" w14:textId="77777777" w:rsidR="007F6622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72.5% </w:t>
            </w:r>
            <w:r w:rsidR="00992828">
              <w:rPr>
                <w:sz w:val="20"/>
                <w:szCs w:val="20"/>
              </w:rPr>
              <w:t>W</w:t>
            </w:r>
            <w:r w:rsidRPr="001F47C4">
              <w:rPr>
                <w:sz w:val="20"/>
                <w:szCs w:val="20"/>
              </w:rPr>
              <w:t>hite</w:t>
            </w:r>
          </w:p>
          <w:p w14:paraId="12DEDF8E" w14:textId="77777777" w:rsidR="00992828" w:rsidRPr="001F47C4" w:rsidRDefault="00992828" w:rsidP="007F662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8% Hispanic </w:t>
            </w:r>
          </w:p>
          <w:p w14:paraId="0B32F945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</w:tcPr>
          <w:p w14:paraId="3D9185C3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Path modeling using multiple regression </w:t>
            </w:r>
          </w:p>
        </w:tc>
        <w:tc>
          <w:tcPr>
            <w:tcW w:w="2610" w:type="dxa"/>
          </w:tcPr>
          <w:p w14:paraId="12C55E7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 based on the following:</w:t>
            </w:r>
          </w:p>
          <w:p w14:paraId="38C4A4F0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PA</w:t>
            </w:r>
          </w:p>
          <w:p w14:paraId="6AF85224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Emotional abuse</w:t>
            </w:r>
          </w:p>
          <w:p w14:paraId="53742FC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CSA</w:t>
            </w:r>
          </w:p>
          <w:p w14:paraId="2B5ACE13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Domestic violence</w:t>
            </w:r>
          </w:p>
          <w:p w14:paraId="55A07961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substance abuse</w:t>
            </w:r>
          </w:p>
          <w:p w14:paraId="085D6D36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Household mental illness</w:t>
            </w:r>
          </w:p>
          <w:p w14:paraId="03336479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sz w:val="20"/>
                <w:szCs w:val="20"/>
              </w:rPr>
              <w:t>Parental separation/divorce</w:t>
            </w:r>
          </w:p>
          <w:p w14:paraId="65A21DBE" w14:textId="77777777" w:rsidR="007F6622" w:rsidRPr="001F47C4" w:rsidRDefault="007F6622" w:rsidP="007F6622">
            <w:pPr>
              <w:pStyle w:val="ListParagraph"/>
              <w:numPr>
                <w:ilvl w:val="0"/>
                <w:numId w:val="2"/>
              </w:num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sz w:val="20"/>
                <w:szCs w:val="20"/>
              </w:rPr>
              <w:t>Incarcerated household member</w:t>
            </w:r>
          </w:p>
        </w:tc>
        <w:tc>
          <w:tcPr>
            <w:tcW w:w="1620" w:type="dxa"/>
          </w:tcPr>
          <w:p w14:paraId="175BED2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ifetime smoking status </w:t>
            </w:r>
          </w:p>
        </w:tc>
        <w:tc>
          <w:tcPr>
            <w:tcW w:w="3685" w:type="dxa"/>
          </w:tcPr>
          <w:p w14:paraId="3CA6981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u w:val="single"/>
              </w:rPr>
              <w:t>ACE score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smoking (</w:t>
            </w:r>
            <w:r w:rsidRPr="001F47C4">
              <w:rPr>
                <w:i/>
                <w:iCs/>
                <w:color w:val="000000"/>
                <w:sz w:val="20"/>
                <w:szCs w:val="20"/>
              </w:rPr>
              <w:t>b</w:t>
            </w:r>
            <w:r w:rsidRPr="001F47C4">
              <w:rPr>
                <w:color w:val="000000"/>
                <w:sz w:val="20"/>
                <w:szCs w:val="20"/>
              </w:rPr>
              <w:t> = .088, </w:t>
            </w:r>
            <w:r w:rsidRPr="001F47C4">
              <w:rPr>
                <w:rFonts w:eastAsia="Calibri" w:cs="Calibri"/>
                <w:sz w:val="20"/>
                <w:szCs w:val="20"/>
              </w:rPr>
              <w:t>β</w:t>
            </w:r>
            <w:r w:rsidRPr="001F47C4">
              <w:rPr>
                <w:color w:val="000000"/>
                <w:sz w:val="20"/>
                <w:szCs w:val="20"/>
              </w:rPr>
              <w:t xml:space="preserve"> = 0.158, </w:t>
            </w:r>
            <w:r w:rsidRPr="001F47C4">
              <w:rPr>
                <w:i/>
                <w:color w:val="000000"/>
                <w:sz w:val="20"/>
                <w:szCs w:val="20"/>
              </w:rPr>
              <w:t xml:space="preserve">p </w:t>
            </w:r>
            <w:r w:rsidRPr="001F47C4">
              <w:rPr>
                <w:color w:val="000000"/>
                <w:sz w:val="20"/>
                <w:szCs w:val="20"/>
              </w:rPr>
              <w:t>&lt; .001).</w:t>
            </w:r>
            <w:r w:rsidRPr="001F47C4">
              <w:rPr>
                <w:rFonts w:cs="Arial"/>
                <w:color w:val="2E2E2E"/>
                <w:sz w:val="20"/>
                <w:szCs w:val="20"/>
                <w:shd w:val="clear" w:color="auto" w:fill="FFFFFF"/>
              </w:rPr>
              <w:t xml:space="preserve"> </w:t>
            </w:r>
          </w:p>
        </w:tc>
      </w:tr>
      <w:tr w:rsidR="007F6622" w:rsidRPr="001F47C4" w14:paraId="20073012" w14:textId="77777777" w:rsidTr="0043200A">
        <w:tc>
          <w:tcPr>
            <w:tcW w:w="2245" w:type="dxa"/>
          </w:tcPr>
          <w:p w14:paraId="5A318A30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Wu (2010)</w:t>
            </w:r>
            <w:r w:rsidR="008B4513">
              <w:rPr>
                <w:color w:val="000000"/>
                <w:sz w:val="20"/>
                <w:szCs w:val="20"/>
              </w:rPr>
              <w:fldChar w:fldCharType="begin"/>
            </w:r>
            <w:r w:rsidR="008B4513">
              <w:rPr>
                <w:color w:val="000000"/>
                <w:sz w:val="20"/>
                <w:szCs w:val="20"/>
              </w:rPr>
              <w:instrText xml:space="preserve"> ADDIN EN.CITE &lt;EndNote&gt;&lt;Cite&gt;&lt;Author&gt;Wu&lt;/Author&gt;&lt;Year&gt;2010&lt;/Year&gt;&lt;RecNum&gt;174&lt;/RecNum&gt;&lt;DisplayText&gt;[56]&lt;/DisplayText&gt;&lt;record&gt;&lt;rec-number&gt;174&lt;/rec-number&gt;&lt;foreign-keys&gt;&lt;key app="EN" db-id="p2wsz9rdmz90w8evpvmx9txyefzeatevvrxx" timestamp="1477320622"&gt;174&lt;/key&gt;&lt;key app="ENWeb" db-id=""&gt;0&lt;/key&gt;&lt;/foreign-keys&gt;&lt;ref-type name="Journal Article"&gt;17&lt;/ref-type&gt;&lt;contributors&gt;&lt;authors&gt;&lt;author&gt;Wu, N. S.&lt;/author&gt;&lt;author&gt;Schairer, L. C.&lt;/author&gt;&lt;author&gt;Dellor, E.&lt;/author&gt;&lt;author&gt;Grella, C.&lt;/author&gt;&lt;/authors&gt;&lt;/contributors&gt;&lt;auth-address&gt;Center for Community Health, University of California, Los Angeles, CA 90024, USA. nswu@mednet.ucla.edu&lt;/auth-address&gt;&lt;titles&gt;&lt;title&gt;Childhood trauma and health outcomes in adults with comorbid substance abuse and mental health disorders&lt;/title&gt;&lt;secondary-title&gt;Addict Behav&lt;/secondary-title&gt;&lt;/titles&gt;&lt;periodical&gt;&lt;full-title&gt;Addict Behav&lt;/full-title&gt;&lt;/periodical&gt;&lt;pages&gt;68-71&lt;/pages&gt;&lt;volume&gt;35&lt;/volume&gt;&lt;number&gt;1&lt;/number&gt;&lt;keywords&gt;&lt;keyword&gt;Adult&lt;/keyword&gt;&lt;keyword&gt;Child&lt;/keyword&gt;&lt;keyword&gt;Child Abuse/psychology/*statistics &amp;amp; numerical data&lt;/keyword&gt;&lt;keyword&gt;Comorbidity&lt;/keyword&gt;&lt;keyword&gt;Family Relations&lt;/keyword&gt;&lt;keyword&gt;Female&lt;/keyword&gt;&lt;keyword&gt;Humans&lt;/keyword&gt;&lt;keyword&gt;*Life Change Events&lt;/keyword&gt;&lt;keyword&gt;Male&lt;/keyword&gt;&lt;keyword&gt;Mental Disorders/*epidemiology/psychology&lt;/keyword&gt;&lt;keyword&gt;Middle Aged&lt;/keyword&gt;&lt;keyword&gt;Prevalence&lt;/keyword&gt;&lt;keyword&gt;Regression Analysis&lt;/keyword&gt;&lt;keyword&gt;Stress Disorders, Post-Traumatic/epidemiology&lt;/keyword&gt;&lt;keyword&gt;Substance-Related Disorders/*epidemiology/psychology&lt;/keyword&gt;&lt;keyword&gt;United States/epidemiology&lt;/keyword&gt;&lt;/keywords&gt;&lt;dates&gt;&lt;year&gt;2010&lt;/year&gt;&lt;pub-dates&gt;&lt;date&gt;Jan&lt;/date&gt;&lt;/pub-dates&gt;&lt;/dates&gt;&lt;isbn&gt;1873-6327 (Electronic)&amp;#xD;0306-4603 (Linking)&lt;/isbn&gt;&lt;accession-num&gt;19775820&lt;/accession-num&gt;&lt;urls&gt;&lt;related-urls&gt;&lt;url&gt;http://www.ncbi.nlm.nih.gov/pubmed/19775820&lt;/url&gt;&lt;/related-urls&gt;&lt;/urls&gt;&lt;custom2&gt;PMC3666315&lt;/custom2&gt;&lt;electronic-resource-num&gt;10.1016/j.addbeh.2009.09.003&lt;/electronic-resource-num&gt;&lt;/record&gt;&lt;/Cite&gt;&lt;/EndNote&gt;</w:instrText>
            </w:r>
            <w:r w:rsidR="008B4513">
              <w:rPr>
                <w:color w:val="000000"/>
                <w:sz w:val="20"/>
                <w:szCs w:val="20"/>
              </w:rPr>
              <w:fldChar w:fldCharType="separate"/>
            </w:r>
            <w:r w:rsidR="008B4513">
              <w:rPr>
                <w:noProof/>
                <w:color w:val="000000"/>
                <w:sz w:val="20"/>
                <w:szCs w:val="20"/>
              </w:rPr>
              <w:t>[56]</w:t>
            </w:r>
            <w:r w:rsidR="008B4513">
              <w:rPr>
                <w:color w:val="000000"/>
                <w:sz w:val="20"/>
                <w:szCs w:val="20"/>
              </w:rPr>
              <w:fldChar w:fldCharType="end"/>
            </w:r>
          </w:p>
          <w:p w14:paraId="398F3D9D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N=402</w:t>
            </w:r>
          </w:p>
          <w:p w14:paraId="473B7246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4E9BB0C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Adults with comorbid substance use disorders </w:t>
            </w:r>
            <w:r w:rsidRPr="001F47C4">
              <w:rPr>
                <w:color w:val="000000"/>
                <w:sz w:val="20"/>
                <w:szCs w:val="20"/>
              </w:rPr>
              <w:lastRenderedPageBreak/>
              <w:t>and mental health problems in residential treatment programs within Los Angeles County, CA.</w:t>
            </w:r>
          </w:p>
          <w:p w14:paraId="45D9E231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14:paraId="52C73D1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1999-2002</w:t>
            </w:r>
          </w:p>
          <w:p w14:paraId="407FFD5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  <w:p w14:paraId="0926C5DB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36.4 years (8.4) </w:t>
            </w:r>
          </w:p>
          <w:p w14:paraId="2F810E7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7</w:t>
            </w:r>
            <w:r w:rsidRPr="001F47C4">
              <w:rPr>
                <w:color w:val="000000"/>
                <w:sz w:val="20"/>
                <w:szCs w:val="20"/>
              </w:rPr>
              <w:t>.</w:t>
            </w:r>
            <w:r>
              <w:rPr>
                <w:color w:val="000000"/>
                <w:sz w:val="20"/>
                <w:szCs w:val="20"/>
              </w:rPr>
              <w:t>2</w:t>
            </w:r>
            <w:r w:rsidRPr="001F47C4">
              <w:rPr>
                <w:color w:val="000000"/>
                <w:sz w:val="20"/>
                <w:szCs w:val="20"/>
              </w:rPr>
              <w:t xml:space="preserve">% </w:t>
            </w:r>
            <w:r>
              <w:rPr>
                <w:color w:val="000000"/>
                <w:sz w:val="20"/>
                <w:szCs w:val="20"/>
              </w:rPr>
              <w:t>female</w:t>
            </w:r>
          </w:p>
          <w:p w14:paraId="0514D602" w14:textId="77777777" w:rsidR="007F6622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44% </w:t>
            </w:r>
            <w:r w:rsidR="00992828">
              <w:rPr>
                <w:color w:val="000000"/>
                <w:sz w:val="20"/>
                <w:szCs w:val="20"/>
              </w:rPr>
              <w:t>W</w:t>
            </w:r>
            <w:r w:rsidRPr="001F47C4">
              <w:rPr>
                <w:color w:val="000000"/>
                <w:sz w:val="20"/>
                <w:szCs w:val="20"/>
              </w:rPr>
              <w:t xml:space="preserve">hite </w:t>
            </w:r>
          </w:p>
          <w:p w14:paraId="0B62B7FD" w14:textId="77777777" w:rsidR="00992828" w:rsidRPr="001F47C4" w:rsidRDefault="00992828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lastRenderedPageBreak/>
              <w:t xml:space="preserve">13% Hispanic </w:t>
            </w:r>
          </w:p>
          <w:p w14:paraId="65390D4B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</w:tc>
        <w:tc>
          <w:tcPr>
            <w:tcW w:w="1440" w:type="dxa"/>
          </w:tcPr>
          <w:p w14:paraId="58BFF2C7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Logistic regression</w:t>
            </w:r>
          </w:p>
        </w:tc>
        <w:tc>
          <w:tcPr>
            <w:tcW w:w="2610" w:type="dxa"/>
          </w:tcPr>
          <w:p w14:paraId="56D191C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Summary adversity score based on the following:</w:t>
            </w:r>
          </w:p>
          <w:p w14:paraId="40D2AF86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abuse</w:t>
            </w:r>
          </w:p>
          <w:p w14:paraId="6DA489E9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Emotional neglect</w:t>
            </w:r>
          </w:p>
          <w:p w14:paraId="5C4B8E81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hysical neglect</w:t>
            </w:r>
          </w:p>
          <w:p w14:paraId="59A6C334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lastRenderedPageBreak/>
              <w:t>CPA</w:t>
            </w:r>
          </w:p>
          <w:p w14:paraId="6D9B81A6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CSA</w:t>
            </w:r>
          </w:p>
          <w:p w14:paraId="01C99C65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Witnessing family violence</w:t>
            </w:r>
          </w:p>
          <w:p w14:paraId="2E816F23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Parental separation/divorce</w:t>
            </w:r>
          </w:p>
          <w:p w14:paraId="36915E25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Incarcerated family member</w:t>
            </w:r>
          </w:p>
          <w:p w14:paraId="01D5866A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Out-of-home placement</w:t>
            </w:r>
          </w:p>
          <w:p w14:paraId="7792433B" w14:textId="77777777" w:rsidR="007F6622" w:rsidRPr="001F47C4" w:rsidRDefault="007F6622" w:rsidP="007F6622">
            <w:pPr>
              <w:pStyle w:val="ListParagraph"/>
              <w:numPr>
                <w:ilvl w:val="0"/>
                <w:numId w:val="131"/>
              </w:numPr>
              <w:spacing w:after="0" w:line="240" w:lineRule="auto"/>
              <w:rPr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>Death of someone close</w:t>
            </w:r>
          </w:p>
        </w:tc>
        <w:tc>
          <w:tcPr>
            <w:tcW w:w="1620" w:type="dxa"/>
          </w:tcPr>
          <w:p w14:paraId="412A2D8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iCs/>
                <w:sz w:val="20"/>
                <w:szCs w:val="20"/>
              </w:rPr>
              <w:lastRenderedPageBreak/>
              <w:t>Current tobacco use status</w:t>
            </w:r>
          </w:p>
        </w:tc>
        <w:tc>
          <w:tcPr>
            <w:tcW w:w="3685" w:type="dxa"/>
          </w:tcPr>
          <w:p w14:paraId="0A20EDE8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Each </w:t>
            </w:r>
            <w:r w:rsidRPr="001F47C4">
              <w:rPr>
                <w:color w:val="000000"/>
                <w:sz w:val="20"/>
                <w:szCs w:val="20"/>
                <w:u w:val="single"/>
              </w:rPr>
              <w:t>unit increase in exposure to adversity</w:t>
            </w:r>
            <w:r w:rsidRPr="001F47C4">
              <w:rPr>
                <w:color w:val="000000"/>
                <w:sz w:val="20"/>
                <w:szCs w:val="20"/>
              </w:rPr>
              <w:t xml:space="preserve"> was associated with current smoking (OR = 1.18, 95% CI [1.01, 1.39]).</w:t>
            </w:r>
          </w:p>
          <w:p w14:paraId="2C53A5AA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</w:p>
        </w:tc>
      </w:tr>
      <w:tr w:rsidR="007F6622" w:rsidRPr="001F47C4" w14:paraId="347A316C" w14:textId="77777777" w:rsidTr="0043200A">
        <w:tc>
          <w:tcPr>
            <w:tcW w:w="2245" w:type="dxa"/>
          </w:tcPr>
          <w:p w14:paraId="4ECBD6B0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Yeoman (2013)</w:t>
            </w:r>
            <w:r w:rsidR="008B4513">
              <w:rPr>
                <w:sz w:val="20"/>
                <w:szCs w:val="20"/>
              </w:rPr>
              <w:fldChar w:fldCharType="begin"/>
            </w:r>
            <w:r w:rsidR="009032E3">
              <w:rPr>
                <w:sz w:val="20"/>
                <w:szCs w:val="20"/>
              </w:rPr>
              <w:instrText xml:space="preserve"> ADDIN EN.CITE &lt;EndNote&gt;&lt;Cite&gt;&lt;Author&gt;Yeoman&lt;/Author&gt;&lt;Year&gt;2013&lt;/Year&gt;&lt;RecNum&gt;262&lt;/RecNum&gt;&lt;DisplayText&gt;[155]&lt;/DisplayText&gt;&lt;record&gt;&lt;rec-number&gt;262&lt;/rec-number&gt;&lt;foreign-keys&gt;&lt;key app="EN" db-id="p2wsz9rdmz90w8evpvmx9txyefzeatevvrxx" timestamp="1477509040"&gt;262&lt;/key&gt;&lt;key app="ENWeb" db-id=""&gt;0&lt;/key&gt;&lt;/foreign-keys&gt;&lt;ref-type name="Journal Article"&gt;17&lt;/ref-type&gt;&lt;contributors&gt;&lt;authors&gt;&lt;author&gt;Yeoman, K.&lt;/author&gt;&lt;author&gt;Safranek, T.&lt;/author&gt;&lt;author&gt;Buss, B.&lt;/author&gt;&lt;author&gt;Cadwell, B. L.&lt;/author&gt;&lt;author&gt;Mannino, D.&lt;/author&gt;&lt;/authors&gt;&lt;/contributors&gt;&lt;auth-address&gt;Epidemic Intelligence Service Officer assigned to Nebraska Department of Health and Human Services, 301 Centennial Mall South, Lincoln, NE 68509, USA. kyeoman@cdc.gov&lt;/auth-address&gt;&lt;titles&gt;&lt;title&gt;Adverse childhood experiences and adult smoking, Nebraska, 2011&lt;/title&gt;&lt;secondary-title&gt;Prev Chronic Dis&lt;/secondary-title&gt;&lt;/titles&gt;&lt;periodical&gt;&lt;full-title&gt;Prev Chronic Dis&lt;/full-title&gt;&lt;/periodical&gt;&lt;pages&gt;E159&lt;/pages&gt;&lt;volume&gt;10&lt;/volume&gt;&lt;keywords&gt;&lt;keyword&gt;Adult&lt;/keyword&gt;&lt;keyword&gt;Behavioral Risk Factor Surveillance System&lt;/keyword&gt;&lt;keyword&gt;Child&lt;/keyword&gt;&lt;keyword&gt;Child Abuse&lt;/keyword&gt;&lt;keyword&gt;Domestic Violence&lt;/keyword&gt;&lt;keyword&gt;Family Characteristics&lt;/keyword&gt;&lt;keyword&gt;Health Surveys&lt;/keyword&gt;&lt;keyword&gt;Humans&lt;/keyword&gt;&lt;keyword&gt;Life Change Events&lt;/keyword&gt;&lt;keyword&gt;Mental Disorders&lt;/keyword&gt;&lt;keyword&gt;Nebraska/epidemiology&lt;/keyword&gt;&lt;keyword&gt;Risk Factors&lt;/keyword&gt;&lt;keyword&gt;Smoking/*epidemiology&lt;/keyword&gt;&lt;keyword&gt;Substance-Related Disorders&lt;/keyword&gt;&lt;keyword&gt;Tobacco Use Disorder/epidemiology/*etiology&lt;/keyword&gt;&lt;/keywords&gt;&lt;dates&gt;&lt;year&gt;2013&lt;/year&gt;&lt;pub-dates&gt;&lt;date&gt;Sep 19&lt;/date&gt;&lt;/pub-dates&gt;&lt;/dates&gt;&lt;isbn&gt;1545-1151 (Electronic)&amp;#xD;1545-1151 (Linking)&lt;/isbn&gt;&lt;accession-num&gt;24050529&lt;/accession-num&gt;&lt;urls&gt;&lt;related-urls&gt;&lt;url&gt;http://www.ncbi.nlm.nih.gov/pubmed/24050529&lt;/url&gt;&lt;/related-urls&gt;&lt;/urls&gt;&lt;custom2&gt;PMC3780713&lt;/custom2&gt;&lt;electronic-resource-num&gt;10.5888/pcd10.130009&lt;/electronic-resource-num&gt;&lt;/record&gt;&lt;/Cite&gt;&lt;/EndNote&gt;</w:instrText>
            </w:r>
            <w:r w:rsidR="008B4513">
              <w:rPr>
                <w:sz w:val="20"/>
                <w:szCs w:val="20"/>
              </w:rPr>
              <w:fldChar w:fldCharType="separate"/>
            </w:r>
            <w:r w:rsidR="009032E3">
              <w:rPr>
                <w:noProof/>
                <w:sz w:val="20"/>
                <w:szCs w:val="20"/>
              </w:rPr>
              <w:t>[155]</w:t>
            </w:r>
            <w:r w:rsidR="008B4513">
              <w:rPr>
                <w:sz w:val="20"/>
                <w:szCs w:val="20"/>
              </w:rPr>
              <w:fldChar w:fldCharType="end"/>
            </w:r>
            <w:r w:rsidRPr="001F47C4">
              <w:rPr>
                <w:sz w:val="20"/>
                <w:szCs w:val="20"/>
              </w:rPr>
              <w:t xml:space="preserve"> </w:t>
            </w:r>
          </w:p>
          <w:p w14:paraId="7CF807F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N=6,348 </w:t>
            </w:r>
          </w:p>
          <w:p w14:paraId="52564308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52565BA7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 xml:space="preserve">BRFSS, 2011: Nebraska </w:t>
            </w:r>
          </w:p>
        </w:tc>
        <w:tc>
          <w:tcPr>
            <w:tcW w:w="2070" w:type="dxa"/>
          </w:tcPr>
          <w:p w14:paraId="5606F606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2011</w:t>
            </w:r>
          </w:p>
          <w:p w14:paraId="641934A5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3605906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>Demographics not reported for entire sample.</w:t>
            </w:r>
          </w:p>
        </w:tc>
        <w:tc>
          <w:tcPr>
            <w:tcW w:w="1440" w:type="dxa"/>
          </w:tcPr>
          <w:p w14:paraId="0E82BAC9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R</w:t>
            </w:r>
            <w:r w:rsidRPr="001F47C4">
              <w:rPr>
                <w:sz w:val="20"/>
                <w:szCs w:val="20"/>
              </w:rPr>
              <w:t>elative risks</w:t>
            </w:r>
          </w:p>
        </w:tc>
        <w:tc>
          <w:tcPr>
            <w:tcW w:w="2610" w:type="dxa"/>
          </w:tcPr>
          <w:p w14:paraId="484456EF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Summary ACE scores based on the following categories:</w:t>
            </w:r>
          </w:p>
          <w:p w14:paraId="00C7E539" w14:textId="77777777" w:rsidR="007F6622" w:rsidRPr="001F47C4" w:rsidRDefault="007F6622" w:rsidP="007F6622">
            <w:pPr>
              <w:pStyle w:val="ListParagraph"/>
              <w:numPr>
                <w:ilvl w:val="0"/>
                <w:numId w:val="11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  <w:shd w:val="clear" w:color="auto" w:fill="FFFFFF"/>
              </w:rPr>
              <w:t>Direct ACEs (</w:t>
            </w:r>
            <w:r w:rsidRPr="001F47C4">
              <w:rPr>
                <w:color w:val="000000"/>
                <w:sz w:val="20"/>
                <w:szCs w:val="20"/>
              </w:rPr>
              <w:t>psychological abuse, CPA, and CSA)</w:t>
            </w:r>
          </w:p>
          <w:p w14:paraId="0FB15962" w14:textId="77777777" w:rsidR="007F6622" w:rsidRPr="001F47C4" w:rsidRDefault="007F6622" w:rsidP="007F6622">
            <w:pPr>
              <w:pStyle w:val="ListParagraph"/>
              <w:numPr>
                <w:ilvl w:val="0"/>
                <w:numId w:val="114"/>
              </w:num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Environmental ACEs (substance abuse, mental illness, </w:t>
            </w:r>
            <w:r>
              <w:rPr>
                <w:color w:val="000000"/>
                <w:sz w:val="20"/>
                <w:szCs w:val="20"/>
              </w:rPr>
              <w:t>intimate partner violence</w:t>
            </w:r>
            <w:r w:rsidRPr="001F47C4">
              <w:rPr>
                <w:color w:val="000000"/>
                <w:sz w:val="20"/>
                <w:szCs w:val="20"/>
              </w:rPr>
              <w:t>, and incarceration)</w:t>
            </w:r>
          </w:p>
        </w:tc>
        <w:tc>
          <w:tcPr>
            <w:tcW w:w="1620" w:type="dxa"/>
          </w:tcPr>
          <w:p w14:paraId="21BEB562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color w:val="000000"/>
                <w:sz w:val="20"/>
                <w:szCs w:val="20"/>
              </w:rPr>
              <w:t xml:space="preserve">Lifetime smoking status </w:t>
            </w:r>
          </w:p>
          <w:p w14:paraId="2C413919" w14:textId="77777777" w:rsidR="007F6622" w:rsidRPr="001F47C4" w:rsidRDefault="007F6622" w:rsidP="007F6622">
            <w:pPr>
              <w:rPr>
                <w:iCs/>
                <w:sz w:val="20"/>
                <w:szCs w:val="20"/>
              </w:rPr>
            </w:pPr>
          </w:p>
        </w:tc>
        <w:tc>
          <w:tcPr>
            <w:tcW w:w="3685" w:type="dxa"/>
          </w:tcPr>
          <w:p w14:paraId="5D3830A9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Direct ACEs</w:t>
            </w:r>
            <w:r w:rsidRPr="001F47C4">
              <w:rPr>
                <w:sz w:val="20"/>
                <w:szCs w:val="20"/>
              </w:rPr>
              <w:t xml:space="preserve"> were associated with smoking (</w:t>
            </w:r>
            <w:proofErr w:type="spellStart"/>
            <w:r w:rsidRPr="001F47C4">
              <w:rPr>
                <w:sz w:val="20"/>
                <w:szCs w:val="20"/>
              </w:rPr>
              <w:t>aRR</w:t>
            </w:r>
            <w:proofErr w:type="spellEnd"/>
            <w:r w:rsidRPr="001F47C4">
              <w:rPr>
                <w:sz w:val="20"/>
                <w:szCs w:val="20"/>
              </w:rPr>
              <w:t xml:space="preserve"> = 1.5, 95% CI [1.1, 2.1]).</w:t>
            </w:r>
          </w:p>
          <w:p w14:paraId="4FAFAAE8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213C70D5" w14:textId="77777777" w:rsidR="007F6622" w:rsidRPr="001F47C4" w:rsidRDefault="007F6622" w:rsidP="007F6622">
            <w:pPr>
              <w:rPr>
                <w:sz w:val="20"/>
                <w:szCs w:val="20"/>
              </w:rPr>
            </w:pPr>
            <w:r w:rsidRPr="001F47C4">
              <w:rPr>
                <w:sz w:val="20"/>
                <w:szCs w:val="20"/>
                <w:u w:val="single"/>
              </w:rPr>
              <w:t>Environmental ACEs</w:t>
            </w:r>
            <w:r w:rsidRPr="001F47C4">
              <w:rPr>
                <w:sz w:val="20"/>
                <w:szCs w:val="20"/>
              </w:rPr>
              <w:t xml:space="preserve"> were associated with smoking (</w:t>
            </w:r>
            <w:proofErr w:type="spellStart"/>
            <w:r w:rsidRPr="001F47C4">
              <w:rPr>
                <w:sz w:val="20"/>
                <w:szCs w:val="20"/>
              </w:rPr>
              <w:t>aRR</w:t>
            </w:r>
            <w:proofErr w:type="spellEnd"/>
            <w:r w:rsidRPr="001F47C4">
              <w:rPr>
                <w:sz w:val="20"/>
                <w:szCs w:val="20"/>
              </w:rPr>
              <w:t xml:space="preserve"> = 1.8, 95% CI [1.4, 2.3]).</w:t>
            </w:r>
          </w:p>
          <w:p w14:paraId="26C15A19" w14:textId="77777777" w:rsidR="007F6622" w:rsidRPr="001F47C4" w:rsidRDefault="007F6622" w:rsidP="007F6622">
            <w:pPr>
              <w:rPr>
                <w:sz w:val="20"/>
                <w:szCs w:val="20"/>
              </w:rPr>
            </w:pPr>
          </w:p>
          <w:p w14:paraId="62AA25D4" w14:textId="77777777" w:rsidR="007F6622" w:rsidRPr="001F47C4" w:rsidRDefault="007F6622" w:rsidP="007F6622">
            <w:pPr>
              <w:rPr>
                <w:color w:val="000000"/>
                <w:sz w:val="20"/>
                <w:szCs w:val="20"/>
              </w:rPr>
            </w:pPr>
            <w:r w:rsidRPr="001F47C4">
              <w:rPr>
                <w:sz w:val="20"/>
                <w:szCs w:val="20"/>
              </w:rPr>
              <w:t xml:space="preserve">Both </w:t>
            </w:r>
            <w:r w:rsidRPr="001F47C4">
              <w:rPr>
                <w:sz w:val="20"/>
                <w:szCs w:val="20"/>
                <w:u w:val="single"/>
              </w:rPr>
              <w:t>Direct and Environmental</w:t>
            </w:r>
            <w:r w:rsidRPr="00715B8C">
              <w:rPr>
                <w:sz w:val="20"/>
                <w:szCs w:val="20"/>
                <w:u w:val="single"/>
              </w:rPr>
              <w:t xml:space="preserve"> ACEs </w:t>
            </w:r>
            <w:r w:rsidRPr="001F47C4">
              <w:rPr>
                <w:sz w:val="20"/>
                <w:szCs w:val="20"/>
              </w:rPr>
              <w:t>were associated with smoking (</w:t>
            </w:r>
            <w:proofErr w:type="spellStart"/>
            <w:r w:rsidRPr="001F47C4">
              <w:rPr>
                <w:sz w:val="20"/>
                <w:szCs w:val="20"/>
              </w:rPr>
              <w:t>aRR</w:t>
            </w:r>
            <w:proofErr w:type="spellEnd"/>
            <w:r w:rsidRPr="001F47C4">
              <w:rPr>
                <w:sz w:val="20"/>
                <w:szCs w:val="20"/>
              </w:rPr>
              <w:t xml:space="preserve"> = 2.7, 95% CI [2.2, 3.3]). </w:t>
            </w:r>
          </w:p>
        </w:tc>
      </w:tr>
    </w:tbl>
    <w:p w14:paraId="4EC6DC4B" w14:textId="55A95F12" w:rsidR="0043200A" w:rsidRDefault="0043200A" w:rsidP="0043200A">
      <w:pPr>
        <w:spacing w:before="120"/>
        <w:rPr>
          <w:color w:val="000000"/>
          <w:sz w:val="20"/>
          <w:szCs w:val="20"/>
          <w:lang w:val="en"/>
        </w:rPr>
      </w:pPr>
      <w:proofErr w:type="gramStart"/>
      <w:r>
        <w:rPr>
          <w:sz w:val="20"/>
          <w:szCs w:val="20"/>
        </w:rPr>
        <w:t xml:space="preserve">Key: </w:t>
      </w:r>
      <w:r w:rsidR="009E470B">
        <w:rPr>
          <w:color w:val="000000"/>
          <w:sz w:val="20"/>
          <w:szCs w:val="20"/>
          <w:shd w:val="clear" w:color="auto" w:fill="FFFFFF"/>
        </w:rPr>
        <w:t xml:space="preserve">Add health, </w:t>
      </w:r>
      <w:r w:rsidR="009E470B" w:rsidRPr="0085583D">
        <w:rPr>
          <w:color w:val="000000"/>
          <w:sz w:val="20"/>
          <w:szCs w:val="20"/>
          <w:lang w:val="en"/>
        </w:rPr>
        <w:t>The National Longitudinal Study of Adolescent to Adult Health</w:t>
      </w:r>
      <w:r w:rsidR="009E470B">
        <w:rPr>
          <w:color w:val="000000"/>
          <w:sz w:val="20"/>
          <w:szCs w:val="20"/>
          <w:lang w:val="en"/>
        </w:rPr>
        <w:t xml:space="preserve">; </w:t>
      </w:r>
      <w:r w:rsidRPr="0065734A">
        <w:rPr>
          <w:sz w:val="20"/>
          <w:szCs w:val="20"/>
        </w:rPr>
        <w:t xml:space="preserve">ACE, adverse childhood experiences; </w:t>
      </w:r>
      <w:r w:rsidR="009E470B">
        <w:rPr>
          <w:sz w:val="20"/>
          <w:szCs w:val="20"/>
        </w:rPr>
        <w:t xml:space="preserve">AD, alcohol dependence; ANOVA, analysis of variance; </w:t>
      </w:r>
      <w:r w:rsidR="009E470B">
        <w:rPr>
          <w:color w:val="000000"/>
          <w:sz w:val="20"/>
          <w:szCs w:val="20"/>
          <w:lang w:val="en"/>
        </w:rPr>
        <w:t xml:space="preserve">BRFSS, </w:t>
      </w:r>
      <w:r w:rsidR="009E470B" w:rsidRPr="000264DB">
        <w:rPr>
          <w:sz w:val="20"/>
          <w:szCs w:val="20"/>
        </w:rPr>
        <w:t>Behavioral Risk Factor Surveillance System</w:t>
      </w:r>
      <w:r w:rsidR="009E470B">
        <w:rPr>
          <w:sz w:val="20"/>
          <w:szCs w:val="20"/>
        </w:rPr>
        <w:t xml:space="preserve">; </w:t>
      </w:r>
      <w:r w:rsidR="009E470B">
        <w:rPr>
          <w:color w:val="000000"/>
          <w:sz w:val="20"/>
          <w:szCs w:val="20"/>
          <w:lang w:val="en"/>
        </w:rPr>
        <w:t xml:space="preserve">Cardia, </w:t>
      </w:r>
      <w:r w:rsidR="009E470B" w:rsidRPr="0065734A">
        <w:rPr>
          <w:sz w:val="20"/>
          <w:szCs w:val="20"/>
        </w:rPr>
        <w:t>Coronary Artery Risk Development in Young Adults</w:t>
      </w:r>
      <w:r w:rsidR="009E470B">
        <w:rPr>
          <w:sz w:val="20"/>
          <w:szCs w:val="20"/>
        </w:rPr>
        <w:t xml:space="preserve"> study</w:t>
      </w:r>
      <w:r w:rsidR="009E470B">
        <w:rPr>
          <w:color w:val="000000"/>
          <w:sz w:val="20"/>
          <w:szCs w:val="20"/>
          <w:lang w:val="en"/>
        </w:rPr>
        <w:t xml:space="preserve">; </w:t>
      </w:r>
      <w:r w:rsidR="009E470B">
        <w:rPr>
          <w:color w:val="000000"/>
          <w:sz w:val="20"/>
          <w:szCs w:val="20"/>
        </w:rPr>
        <w:t xml:space="preserve">CHLEW, </w:t>
      </w:r>
      <w:r w:rsidR="009E470B" w:rsidRPr="007C141E">
        <w:rPr>
          <w:color w:val="000000"/>
          <w:sz w:val="20"/>
          <w:szCs w:val="20"/>
          <w:shd w:val="clear" w:color="auto" w:fill="FFFFFF"/>
        </w:rPr>
        <w:t>Chicago Health and Life Experiences of Women study</w:t>
      </w:r>
      <w:r w:rsidR="009E470B">
        <w:rPr>
          <w:color w:val="000000"/>
          <w:sz w:val="20"/>
          <w:szCs w:val="20"/>
          <w:shd w:val="clear" w:color="auto" w:fill="FFFFFF"/>
        </w:rPr>
        <w:t xml:space="preserve">; </w:t>
      </w:r>
      <w:r w:rsidR="009E470B" w:rsidRPr="00130653">
        <w:rPr>
          <w:sz w:val="20"/>
          <w:szCs w:val="20"/>
        </w:rPr>
        <w:t>CM, child maltreatment;</w:t>
      </w:r>
      <w:r w:rsidR="009E470B" w:rsidRPr="009E470B">
        <w:rPr>
          <w:sz w:val="20"/>
          <w:szCs w:val="20"/>
        </w:rPr>
        <w:t xml:space="preserve"> </w:t>
      </w:r>
      <w:r w:rsidR="009E470B" w:rsidRPr="001355C6">
        <w:rPr>
          <w:sz w:val="20"/>
          <w:szCs w:val="20"/>
        </w:rPr>
        <w:t>CPA, childhood physical abuse</w:t>
      </w:r>
      <w:r w:rsidR="009E470B">
        <w:rPr>
          <w:sz w:val="20"/>
          <w:szCs w:val="20"/>
        </w:rPr>
        <w:t>;</w:t>
      </w:r>
      <w:r w:rsidR="009E470B" w:rsidRPr="009E470B">
        <w:rPr>
          <w:sz w:val="20"/>
          <w:szCs w:val="20"/>
        </w:rPr>
        <w:t xml:space="preserve"> </w:t>
      </w:r>
      <w:r w:rsidR="009E470B" w:rsidRPr="00130653">
        <w:rPr>
          <w:sz w:val="20"/>
          <w:szCs w:val="20"/>
        </w:rPr>
        <w:t>CSA, childho</w:t>
      </w:r>
      <w:r w:rsidR="009E470B" w:rsidRPr="001355C6">
        <w:rPr>
          <w:sz w:val="20"/>
          <w:szCs w:val="20"/>
        </w:rPr>
        <w:t xml:space="preserve">od sexual abuse; </w:t>
      </w:r>
      <w:r w:rsidRPr="0065734A">
        <w:rPr>
          <w:sz w:val="20"/>
          <w:szCs w:val="20"/>
        </w:rPr>
        <w:t>HR, hazard ratio;</w:t>
      </w:r>
      <w:r w:rsidR="009E470B">
        <w:rPr>
          <w:sz w:val="20"/>
          <w:szCs w:val="20"/>
        </w:rPr>
        <w:t xml:space="preserve"> </w:t>
      </w:r>
      <w:r w:rsidR="009E470B">
        <w:rPr>
          <w:bCs/>
          <w:sz w:val="20"/>
          <w:szCs w:val="20"/>
          <w:lang w:val="en"/>
        </w:rPr>
        <w:t xml:space="preserve">MIDUS, </w:t>
      </w:r>
      <w:r w:rsidR="009E470B" w:rsidRPr="0085583D">
        <w:rPr>
          <w:color w:val="000000"/>
          <w:sz w:val="20"/>
          <w:szCs w:val="20"/>
          <w:lang w:val="en"/>
        </w:rPr>
        <w:t>National Survey of Midlife Development in the United Stat</w:t>
      </w:r>
      <w:r w:rsidR="009E470B">
        <w:rPr>
          <w:color w:val="000000"/>
          <w:sz w:val="20"/>
          <w:szCs w:val="20"/>
          <w:lang w:val="en"/>
        </w:rPr>
        <w:t>es;</w:t>
      </w:r>
      <w:r w:rsidR="009E470B" w:rsidRPr="0065734A">
        <w:rPr>
          <w:sz w:val="20"/>
          <w:szCs w:val="20"/>
        </w:rPr>
        <w:t xml:space="preserve"> </w:t>
      </w:r>
      <w:r w:rsidR="009E470B">
        <w:rPr>
          <w:color w:val="000000"/>
          <w:sz w:val="20"/>
          <w:szCs w:val="20"/>
          <w:lang w:val="en"/>
        </w:rPr>
        <w:t xml:space="preserve">NAS, </w:t>
      </w:r>
      <w:r w:rsidR="009E470B" w:rsidRPr="000264DB">
        <w:rPr>
          <w:color w:val="000000"/>
          <w:sz w:val="20"/>
          <w:szCs w:val="20"/>
        </w:rPr>
        <w:t>National Alcohol Survey</w:t>
      </w:r>
      <w:r w:rsidR="009E470B">
        <w:rPr>
          <w:color w:val="000000"/>
          <w:sz w:val="20"/>
          <w:szCs w:val="20"/>
        </w:rPr>
        <w:t xml:space="preserve">; </w:t>
      </w:r>
      <w:r w:rsidR="009E470B">
        <w:rPr>
          <w:color w:val="000000"/>
          <w:sz w:val="20"/>
          <w:szCs w:val="20"/>
          <w:lang w:val="en"/>
        </w:rPr>
        <w:t xml:space="preserve">NEFS, The New England Family Study; </w:t>
      </w:r>
      <w:r w:rsidR="009E470B">
        <w:rPr>
          <w:sz w:val="20"/>
          <w:szCs w:val="20"/>
        </w:rPr>
        <w:t xml:space="preserve">NESARC, </w:t>
      </w:r>
      <w:r w:rsidR="009E470B" w:rsidRPr="0085583D">
        <w:rPr>
          <w:bCs/>
          <w:sz w:val="20"/>
          <w:szCs w:val="20"/>
          <w:lang w:val="en"/>
        </w:rPr>
        <w:t>National Epidemiologic Survey on Alcohol and Related Conditions</w:t>
      </w:r>
      <w:r w:rsidR="009E470B">
        <w:rPr>
          <w:bCs/>
          <w:sz w:val="20"/>
          <w:szCs w:val="20"/>
          <w:lang w:val="en"/>
        </w:rPr>
        <w:t xml:space="preserve">; </w:t>
      </w:r>
      <w:r w:rsidR="009E470B">
        <w:rPr>
          <w:color w:val="000000"/>
          <w:sz w:val="20"/>
          <w:szCs w:val="20"/>
          <w:shd w:val="clear" w:color="auto" w:fill="FFFFFF"/>
        </w:rPr>
        <w:t xml:space="preserve">NSHLEW, </w:t>
      </w:r>
      <w:r w:rsidR="009E470B" w:rsidRPr="007C141E">
        <w:rPr>
          <w:color w:val="000000"/>
          <w:sz w:val="20"/>
          <w:szCs w:val="20"/>
          <w:shd w:val="clear" w:color="auto" w:fill="FFFFFF"/>
        </w:rPr>
        <w:t>National Study of Health and Life Experiences of Women</w:t>
      </w:r>
      <w:r w:rsidR="009E470B">
        <w:rPr>
          <w:color w:val="000000"/>
          <w:sz w:val="20"/>
          <w:szCs w:val="20"/>
          <w:shd w:val="clear" w:color="auto" w:fill="FFFFFF"/>
        </w:rPr>
        <w:t xml:space="preserve">; </w:t>
      </w:r>
      <w:r w:rsidRPr="0065734A">
        <w:rPr>
          <w:sz w:val="20"/>
          <w:szCs w:val="20"/>
        </w:rPr>
        <w:t xml:space="preserve">OR, odds ratio; </w:t>
      </w:r>
      <w:r w:rsidR="009719F6">
        <w:rPr>
          <w:sz w:val="20"/>
          <w:szCs w:val="20"/>
        </w:rPr>
        <w:t xml:space="preserve">PTSD, post-traumatic stress disorder; </w:t>
      </w:r>
      <w:r w:rsidRPr="0065734A">
        <w:rPr>
          <w:sz w:val="20"/>
          <w:szCs w:val="20"/>
        </w:rPr>
        <w:t>RR, risk ratio</w:t>
      </w:r>
      <w:r w:rsidRPr="00130653">
        <w:rPr>
          <w:sz w:val="20"/>
          <w:szCs w:val="20"/>
        </w:rPr>
        <w:t xml:space="preserve">; </w:t>
      </w:r>
      <w:r>
        <w:rPr>
          <w:sz w:val="20"/>
          <w:szCs w:val="20"/>
        </w:rPr>
        <w:t xml:space="preserve">SEM, structural equation modeling; </w:t>
      </w:r>
      <w:r w:rsidR="009E470B">
        <w:rPr>
          <w:sz w:val="20"/>
          <w:szCs w:val="20"/>
        </w:rPr>
        <w:t xml:space="preserve">SD, standard deviation; </w:t>
      </w:r>
      <w:r w:rsidR="00ED73EB">
        <w:rPr>
          <w:sz w:val="20"/>
          <w:szCs w:val="20"/>
        </w:rPr>
        <w:t>WC, waist circumference</w:t>
      </w:r>
      <w:r w:rsidR="009E470B">
        <w:rPr>
          <w:color w:val="000000"/>
          <w:sz w:val="20"/>
          <w:szCs w:val="20"/>
          <w:lang w:val="en"/>
        </w:rPr>
        <w:t>.</w:t>
      </w:r>
      <w:proofErr w:type="gramEnd"/>
    </w:p>
    <w:p w14:paraId="3DFDFDD7" w14:textId="77777777" w:rsidR="00124F32" w:rsidRDefault="00124F32" w:rsidP="0043200A">
      <w:pPr>
        <w:spacing w:before="120"/>
        <w:rPr>
          <w:sz w:val="20"/>
          <w:szCs w:val="20"/>
        </w:rPr>
      </w:pPr>
      <w:r>
        <w:rPr>
          <w:color w:val="000000"/>
          <w:sz w:val="20"/>
          <w:szCs w:val="20"/>
          <w:lang w:val="en"/>
        </w:rPr>
        <w:t xml:space="preserve">Note. </w:t>
      </w:r>
      <w:proofErr w:type="gramStart"/>
      <w:r>
        <w:rPr>
          <w:color w:val="000000"/>
          <w:sz w:val="20"/>
          <w:szCs w:val="20"/>
          <w:lang w:val="en"/>
        </w:rPr>
        <w:t>%</w:t>
      </w:r>
      <w:proofErr w:type="gramEnd"/>
      <w:r>
        <w:rPr>
          <w:color w:val="000000"/>
          <w:sz w:val="20"/>
          <w:szCs w:val="20"/>
          <w:lang w:val="en"/>
        </w:rPr>
        <w:t xml:space="preserve"> Hispanic may also include Latino/a participants </w:t>
      </w:r>
    </w:p>
    <w:p w14:paraId="53FFFDB7" w14:textId="77777777" w:rsidR="00597429" w:rsidRDefault="00597429" w:rsidP="0043200A">
      <w:pPr>
        <w:rPr>
          <w:sz w:val="20"/>
          <w:szCs w:val="20"/>
        </w:rPr>
      </w:pPr>
    </w:p>
    <w:p w14:paraId="1EB542CE" w14:textId="77777777" w:rsidR="009032E3" w:rsidRPr="009032E3" w:rsidRDefault="00597429" w:rsidP="009032E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032E3" w:rsidRPr="009032E3">
        <w:t>1.</w:t>
      </w:r>
      <w:r w:rsidR="009032E3" w:rsidRPr="009032E3">
        <w:tab/>
        <w:t xml:space="preserve">Agorastos, A., et al., </w:t>
      </w:r>
      <w:r w:rsidR="009032E3" w:rsidRPr="009032E3">
        <w:rPr>
          <w:i/>
        </w:rPr>
        <w:t>The cumulative effect of different childhood trauma types on self-reported symptoms of adult male depression and PTSD, substance abuse and health-related quality of life in a large active-duty military cohort.</w:t>
      </w:r>
      <w:r w:rsidR="009032E3" w:rsidRPr="009032E3">
        <w:t xml:space="preserve"> J Psychiatr Res, 2014. </w:t>
      </w:r>
      <w:r w:rsidR="009032E3" w:rsidRPr="009032E3">
        <w:rPr>
          <w:b/>
        </w:rPr>
        <w:t>58</w:t>
      </w:r>
      <w:r w:rsidR="009032E3" w:rsidRPr="009032E3">
        <w:t>: p. 46-54.</w:t>
      </w:r>
    </w:p>
    <w:p w14:paraId="2AD08CD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2.</w:t>
      </w:r>
      <w:r w:rsidRPr="009032E3">
        <w:tab/>
        <w:t xml:space="preserve">Allem, J.P., et al., </w:t>
      </w:r>
      <w:r w:rsidRPr="009032E3">
        <w:rPr>
          <w:i/>
        </w:rPr>
        <w:t>Adverse childhood experiences and substance use among Hispanic emerging adults in Southern California.</w:t>
      </w:r>
      <w:r w:rsidRPr="009032E3">
        <w:t xml:space="preserve"> Addict Behav, 2015. </w:t>
      </w:r>
      <w:r w:rsidRPr="009032E3">
        <w:rPr>
          <w:b/>
        </w:rPr>
        <w:t>50</w:t>
      </w:r>
      <w:r w:rsidRPr="009032E3">
        <w:t>: p. 199-204.</w:t>
      </w:r>
    </w:p>
    <w:p w14:paraId="1DB7C9D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.</w:t>
      </w:r>
      <w:r w:rsidRPr="009032E3">
        <w:tab/>
        <w:t xml:space="preserve">Anderson, C.M., et al., </w:t>
      </w:r>
      <w:r w:rsidRPr="009032E3">
        <w:rPr>
          <w:i/>
        </w:rPr>
        <w:t>Cerebellar lingula size and experiential risk factors associated with high levels of alcohol and drug use in young adults.</w:t>
      </w:r>
      <w:r w:rsidRPr="009032E3">
        <w:t xml:space="preserve"> Cerebellum, 2010. </w:t>
      </w:r>
      <w:r w:rsidRPr="009032E3">
        <w:rPr>
          <w:b/>
        </w:rPr>
        <w:t>9</w:t>
      </w:r>
      <w:r w:rsidRPr="009032E3">
        <w:t>(2): p. 198-209.</w:t>
      </w:r>
    </w:p>
    <w:p w14:paraId="2EC6ACE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.</w:t>
      </w:r>
      <w:r w:rsidRPr="009032E3">
        <w:tab/>
        <w:t xml:space="preserve">Banducci, A.N., et al., </w:t>
      </w:r>
      <w:r w:rsidRPr="009032E3">
        <w:rPr>
          <w:i/>
        </w:rPr>
        <w:t>The relationship between child abuse and negative outcomes among substance users: psychopathology, health, and comorbidities.</w:t>
      </w:r>
      <w:r w:rsidRPr="009032E3">
        <w:t xml:space="preserve"> Addict Behav, 2014. </w:t>
      </w:r>
      <w:r w:rsidRPr="009032E3">
        <w:rPr>
          <w:b/>
        </w:rPr>
        <w:t>39</w:t>
      </w:r>
      <w:r w:rsidRPr="009032E3">
        <w:t>(10): p. 1522-7.</w:t>
      </w:r>
    </w:p>
    <w:p w14:paraId="16E4AA9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.</w:t>
      </w:r>
      <w:r w:rsidRPr="009032E3">
        <w:tab/>
        <w:t xml:space="preserve">Blanco, C., et al., </w:t>
      </w:r>
      <w:r w:rsidRPr="009032E3">
        <w:rPr>
          <w:i/>
        </w:rPr>
        <w:t>Comorbidity of posttraumatic stress disorder with alcohol dependence among US adults: results from National Epidemiological Survey on Alcohol and Related Conditions.</w:t>
      </w:r>
      <w:r w:rsidRPr="009032E3">
        <w:t xml:space="preserve"> Drug Alcohol Depend, 2013. </w:t>
      </w:r>
      <w:r w:rsidRPr="009032E3">
        <w:rPr>
          <w:b/>
        </w:rPr>
        <w:t>132</w:t>
      </w:r>
      <w:r w:rsidRPr="009032E3">
        <w:t>(3): p. 630-8.</w:t>
      </w:r>
    </w:p>
    <w:p w14:paraId="5D70EF9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.</w:t>
      </w:r>
      <w:r w:rsidRPr="009032E3">
        <w:tab/>
        <w:t xml:space="preserve">Campbell, J.A., R.J. Walker, and L.E. Egede, </w:t>
      </w:r>
      <w:r w:rsidRPr="009032E3">
        <w:rPr>
          <w:i/>
        </w:rPr>
        <w:t>Associations Between Adverse Childhood Experiences, High-Risk Behaviors, and Morbidity in Adulthood.</w:t>
      </w:r>
      <w:r w:rsidRPr="009032E3">
        <w:t xml:space="preserve"> Am J Prev Med, 2016. </w:t>
      </w:r>
      <w:r w:rsidRPr="009032E3">
        <w:rPr>
          <w:b/>
        </w:rPr>
        <w:t>50</w:t>
      </w:r>
      <w:r w:rsidRPr="009032E3">
        <w:t>(3): p. 344-52.</w:t>
      </w:r>
    </w:p>
    <w:p w14:paraId="50A46F6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.</w:t>
      </w:r>
      <w:r w:rsidRPr="009032E3">
        <w:tab/>
        <w:t xml:space="preserve">Carlson, M.D., et al., </w:t>
      </w:r>
      <w:r w:rsidRPr="009032E3">
        <w:rPr>
          <w:i/>
        </w:rPr>
        <w:t>Interactions between DRD4 and developmentally specific environments in alcohol-dependence symptoms.</w:t>
      </w:r>
      <w:r w:rsidRPr="009032E3">
        <w:t xml:space="preserve"> Journal of Abnormal Psychology, 2015. </w:t>
      </w:r>
      <w:r w:rsidRPr="009032E3">
        <w:rPr>
          <w:b/>
        </w:rPr>
        <w:t>124</w:t>
      </w:r>
      <w:r w:rsidRPr="009032E3">
        <w:t>(4): p. 1043-1049.</w:t>
      </w:r>
    </w:p>
    <w:p w14:paraId="4F52FD23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.</w:t>
      </w:r>
      <w:r w:rsidRPr="009032E3">
        <w:tab/>
        <w:t xml:space="preserve">Carlson, M., A. Oshri, and J. Kwon, </w:t>
      </w:r>
      <w:r w:rsidRPr="009032E3">
        <w:rPr>
          <w:i/>
        </w:rPr>
        <w:t>Child maltreatment and risk behaviors: The roles of callous/unemotional traits and conscientiousness.</w:t>
      </w:r>
      <w:r w:rsidRPr="009032E3">
        <w:t xml:space="preserve"> Child Abuse Negl, 2015. </w:t>
      </w:r>
      <w:r w:rsidRPr="009032E3">
        <w:rPr>
          <w:b/>
        </w:rPr>
        <w:t>50</w:t>
      </w:r>
      <w:r w:rsidRPr="009032E3">
        <w:t>: p. 234-43.</w:t>
      </w:r>
    </w:p>
    <w:p w14:paraId="3DC61A6E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.</w:t>
      </w:r>
      <w:r w:rsidRPr="009032E3">
        <w:tab/>
        <w:t xml:space="preserve">Corstorphine, E., et al., </w:t>
      </w:r>
      <w:r w:rsidRPr="009032E3">
        <w:rPr>
          <w:i/>
        </w:rPr>
        <w:t>Trauma and multi-impulsivity in the eating disorders.</w:t>
      </w:r>
      <w:r w:rsidRPr="009032E3">
        <w:t xml:space="preserve"> Eat Behav, 2007. </w:t>
      </w:r>
      <w:r w:rsidRPr="009032E3">
        <w:rPr>
          <w:b/>
        </w:rPr>
        <w:t>8</w:t>
      </w:r>
      <w:r w:rsidRPr="009032E3">
        <w:t>(1): p. 23-30.</w:t>
      </w:r>
    </w:p>
    <w:p w14:paraId="73F0CB5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.</w:t>
      </w:r>
      <w:r w:rsidRPr="009032E3">
        <w:tab/>
        <w:t xml:space="preserve">Drabble, L., et al., </w:t>
      </w:r>
      <w:r w:rsidRPr="009032E3">
        <w:rPr>
          <w:i/>
        </w:rPr>
        <w:t>Sexual orientation differences in the relationship between victimization and hazardous drinking among women in the National Alcohol Survey.</w:t>
      </w:r>
      <w:r w:rsidRPr="009032E3">
        <w:t xml:space="preserve"> Psychol Addict Behav, 2013. </w:t>
      </w:r>
      <w:r w:rsidRPr="009032E3">
        <w:rPr>
          <w:b/>
        </w:rPr>
        <w:t>27</w:t>
      </w:r>
      <w:r w:rsidRPr="009032E3">
        <w:t>(3): p. 639-48.</w:t>
      </w:r>
    </w:p>
    <w:p w14:paraId="77B4EF1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.</w:t>
      </w:r>
      <w:r w:rsidRPr="009032E3">
        <w:tab/>
        <w:t xml:space="preserve">Eames, S.F., et al., </w:t>
      </w:r>
      <w:r w:rsidRPr="009032E3">
        <w:rPr>
          <w:i/>
        </w:rPr>
        <w:t>Stress moderates the effect of childhood trauma and adversity on recent drinking in treatment-seeking alcohol-dependent men.</w:t>
      </w:r>
      <w:r w:rsidRPr="009032E3">
        <w:t xml:space="preserve"> J Consult Clin Psychol, 2014. </w:t>
      </w:r>
      <w:r w:rsidRPr="009032E3">
        <w:rPr>
          <w:b/>
        </w:rPr>
        <w:t>82</w:t>
      </w:r>
      <w:r w:rsidRPr="009032E3">
        <w:t>(3): p. 441-7.</w:t>
      </w:r>
    </w:p>
    <w:p w14:paraId="734436C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.</w:t>
      </w:r>
      <w:r w:rsidRPr="009032E3">
        <w:tab/>
        <w:t xml:space="preserve">Elliott, J.C., et al., </w:t>
      </w:r>
      <w:r w:rsidRPr="009032E3">
        <w:rPr>
          <w:i/>
        </w:rPr>
        <w:t>Childhood maltreatment, personality disorders and 3-year persistence of adult alcohol and nicotine dependence in a national sample.</w:t>
      </w:r>
      <w:r w:rsidRPr="009032E3">
        <w:t xml:space="preserve"> Addiction, 2016. </w:t>
      </w:r>
      <w:r w:rsidRPr="009032E3">
        <w:rPr>
          <w:b/>
        </w:rPr>
        <w:t>111</w:t>
      </w:r>
      <w:r w:rsidRPr="009032E3">
        <w:t>(5): p. 913-23.</w:t>
      </w:r>
    </w:p>
    <w:p w14:paraId="1AF5E41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.</w:t>
      </w:r>
      <w:r w:rsidRPr="009032E3">
        <w:tab/>
        <w:t xml:space="preserve">Elliott, J.C., et al., </w:t>
      </w:r>
      <w:r w:rsidRPr="009032E3">
        <w:rPr>
          <w:i/>
        </w:rPr>
        <w:t>The risk for persistent adult alcohol and nicotine dependence: the role of childhood maltreatment.</w:t>
      </w:r>
      <w:r w:rsidRPr="009032E3">
        <w:t xml:space="preserve"> Addiction, 2014. </w:t>
      </w:r>
      <w:r w:rsidRPr="009032E3">
        <w:rPr>
          <w:b/>
        </w:rPr>
        <w:t>109</w:t>
      </w:r>
      <w:r w:rsidRPr="009032E3">
        <w:t>(5): p. 842-50.</w:t>
      </w:r>
    </w:p>
    <w:p w14:paraId="663BBC3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.</w:t>
      </w:r>
      <w:r w:rsidRPr="009032E3">
        <w:tab/>
        <w:t xml:space="preserve">Fenton, M.C., et al., </w:t>
      </w:r>
      <w:r w:rsidRPr="009032E3">
        <w:rPr>
          <w:i/>
        </w:rPr>
        <w:t>Combined role of childhood maltreatment, family history, and gender in the risk for alcohol dependence.</w:t>
      </w:r>
      <w:r w:rsidRPr="009032E3">
        <w:t xml:space="preserve"> Psychol Med, 2013. </w:t>
      </w:r>
      <w:r w:rsidRPr="009032E3">
        <w:rPr>
          <w:b/>
        </w:rPr>
        <w:t>43</w:t>
      </w:r>
      <w:r w:rsidRPr="009032E3">
        <w:t>(5): p. 1045-57.</w:t>
      </w:r>
    </w:p>
    <w:p w14:paraId="1CB15C5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5.</w:t>
      </w:r>
      <w:r w:rsidRPr="009032E3">
        <w:tab/>
        <w:t xml:space="preserve">Fetzner, M.G., et al., </w:t>
      </w:r>
      <w:r w:rsidRPr="009032E3">
        <w:rPr>
          <w:i/>
        </w:rPr>
        <w:t>What is the association between traumatic life events and alcohol abuse/dependence in people with and without PTSD? Findings from a nationally representative sample.</w:t>
      </w:r>
      <w:r w:rsidRPr="009032E3">
        <w:t xml:space="preserve"> Depress Anxiety, 2011. </w:t>
      </w:r>
      <w:r w:rsidRPr="009032E3">
        <w:rPr>
          <w:b/>
        </w:rPr>
        <w:t>28</w:t>
      </w:r>
      <w:r w:rsidRPr="009032E3">
        <w:t>(8): p. 632-8.</w:t>
      </w:r>
    </w:p>
    <w:p w14:paraId="5B30F3F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6.</w:t>
      </w:r>
      <w:r w:rsidRPr="009032E3">
        <w:tab/>
        <w:t xml:space="preserve">Font, S.A. and K. Maguire-Jack, </w:t>
      </w:r>
      <w:r w:rsidRPr="009032E3">
        <w:rPr>
          <w:i/>
        </w:rPr>
        <w:t>Pathways from childhood abuse and other adversities to adult health risks: The role of adult socioeconomic conditions.</w:t>
      </w:r>
      <w:r w:rsidRPr="009032E3">
        <w:t xml:space="preserve"> Child Abuse Negl, 2016. </w:t>
      </w:r>
      <w:r w:rsidRPr="009032E3">
        <w:rPr>
          <w:b/>
        </w:rPr>
        <w:t>51</w:t>
      </w:r>
      <w:r w:rsidRPr="009032E3">
        <w:t>: p. 390-9.</w:t>
      </w:r>
    </w:p>
    <w:p w14:paraId="000CFE1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7.</w:t>
      </w:r>
      <w:r w:rsidRPr="009032E3">
        <w:tab/>
        <w:t xml:space="preserve">Gilmore, A.K., et al., </w:t>
      </w:r>
      <w:r w:rsidRPr="009032E3">
        <w:rPr>
          <w:i/>
        </w:rPr>
        <w:t>Sexual assault, drinking norms, and drinking behavior among a national sample of lesbian and bisexual women.</w:t>
      </w:r>
      <w:r w:rsidRPr="009032E3">
        <w:t xml:space="preserve"> Addict Behav, 2014. </w:t>
      </w:r>
      <w:r w:rsidRPr="009032E3">
        <w:rPr>
          <w:b/>
        </w:rPr>
        <w:t>39</w:t>
      </w:r>
      <w:r w:rsidRPr="009032E3">
        <w:t>(3): p. 630-6.</w:t>
      </w:r>
    </w:p>
    <w:p w14:paraId="0D7C6F4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8.</w:t>
      </w:r>
      <w:r w:rsidRPr="009032E3">
        <w:tab/>
        <w:t xml:space="preserve">Gjelsvik, A., D.M. Dumont, and A. Nunn, </w:t>
      </w:r>
      <w:r w:rsidRPr="009032E3">
        <w:rPr>
          <w:i/>
        </w:rPr>
        <w:t>Incarceration of a household member and Hispanic health disparities: childhood exposure and adult chronic disease risk behaviors.</w:t>
      </w:r>
      <w:r w:rsidRPr="009032E3">
        <w:t xml:space="preserve"> Prev Chronic Dis, 2013. </w:t>
      </w:r>
      <w:r w:rsidRPr="009032E3">
        <w:rPr>
          <w:b/>
        </w:rPr>
        <w:t>10</w:t>
      </w:r>
      <w:r w:rsidRPr="009032E3">
        <w:t>: p. E69.</w:t>
      </w:r>
    </w:p>
    <w:p w14:paraId="79C5D61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19.</w:t>
      </w:r>
      <w:r w:rsidRPr="009032E3">
        <w:tab/>
        <w:t xml:space="preserve">Goldstein, A.L., G.L. Flett, and C. Wekerle, </w:t>
      </w:r>
      <w:r w:rsidRPr="009032E3">
        <w:rPr>
          <w:i/>
        </w:rPr>
        <w:t>Child maltreatment, alcohol use and drinking consequences among male and female college students: An examination of drinking motives as mediators.</w:t>
      </w:r>
      <w:r w:rsidRPr="009032E3">
        <w:t xml:space="preserve"> Addict Behav, 2010. </w:t>
      </w:r>
      <w:r w:rsidRPr="009032E3">
        <w:rPr>
          <w:b/>
        </w:rPr>
        <w:t>35</w:t>
      </w:r>
      <w:r w:rsidRPr="009032E3">
        <w:t>(6): p. 636-9.</w:t>
      </w:r>
    </w:p>
    <w:p w14:paraId="35B38CB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0.</w:t>
      </w:r>
      <w:r w:rsidRPr="009032E3">
        <w:tab/>
        <w:t xml:space="preserve">Grayson, C.E. and S. Nolen-Hoeksema, </w:t>
      </w:r>
      <w:r w:rsidRPr="009032E3">
        <w:rPr>
          <w:i/>
        </w:rPr>
        <w:t>Motives to drink as mediators between childhood sexual assault and alcohol problems in adult women.</w:t>
      </w:r>
      <w:r w:rsidRPr="009032E3">
        <w:t xml:space="preserve"> J Trauma Stress, 2005. </w:t>
      </w:r>
      <w:r w:rsidRPr="009032E3">
        <w:rPr>
          <w:b/>
        </w:rPr>
        <w:t>18</w:t>
      </w:r>
      <w:r w:rsidRPr="009032E3">
        <w:t>(2): p. 137-45.</w:t>
      </w:r>
    </w:p>
    <w:p w14:paraId="442B08A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1.</w:t>
      </w:r>
      <w:r w:rsidRPr="009032E3">
        <w:tab/>
        <w:t xml:space="preserve">Horan, J.M. and C.S. Widom, </w:t>
      </w:r>
      <w:r w:rsidRPr="009032E3">
        <w:rPr>
          <w:i/>
        </w:rPr>
        <w:t>Does age of onset of risk behaviors mediate the relationship between child abuse and neglect and outcomes in middle adulthood?</w:t>
      </w:r>
      <w:r w:rsidRPr="009032E3">
        <w:t xml:space="preserve"> J Youth Adolesc, 2015. </w:t>
      </w:r>
      <w:r w:rsidRPr="009032E3">
        <w:rPr>
          <w:b/>
        </w:rPr>
        <w:t>44</w:t>
      </w:r>
      <w:r w:rsidRPr="009032E3">
        <w:t>(3): p. 670-82.</w:t>
      </w:r>
    </w:p>
    <w:p w14:paraId="41F7A7E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2.</w:t>
      </w:r>
      <w:r w:rsidRPr="009032E3">
        <w:tab/>
        <w:t xml:space="preserve">Hostinar, C.E., et al., </w:t>
      </w:r>
      <w:r w:rsidRPr="009032E3">
        <w:rPr>
          <w:i/>
        </w:rPr>
        <w:t>Additive contributions of childhood adversity and recent stressors to inflammation at midlife: Findings from the MIDUS study.</w:t>
      </w:r>
      <w:r w:rsidRPr="009032E3">
        <w:t xml:space="preserve"> Dev Psychol, 2015. </w:t>
      </w:r>
      <w:r w:rsidRPr="009032E3">
        <w:rPr>
          <w:b/>
        </w:rPr>
        <w:t>51</w:t>
      </w:r>
      <w:r w:rsidRPr="009032E3">
        <w:t>(11): p. 1630-44.</w:t>
      </w:r>
    </w:p>
    <w:p w14:paraId="54F18D2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3.</w:t>
      </w:r>
      <w:r w:rsidRPr="009032E3">
        <w:tab/>
        <w:t xml:space="preserve">Hughes, T., et al., </w:t>
      </w:r>
      <w:r w:rsidRPr="009032E3">
        <w:rPr>
          <w:i/>
        </w:rPr>
        <w:t>Victimization and substance use disorders in a national sample of heterosexual and sexual minority women and men.</w:t>
      </w:r>
      <w:r w:rsidRPr="009032E3">
        <w:t xml:space="preserve"> Addiction, 2010. </w:t>
      </w:r>
      <w:r w:rsidRPr="009032E3">
        <w:rPr>
          <w:b/>
        </w:rPr>
        <w:t>105</w:t>
      </w:r>
      <w:r w:rsidRPr="009032E3">
        <w:t>(12): p. 2130-40.</w:t>
      </w:r>
    </w:p>
    <w:p w14:paraId="51C1068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4.</w:t>
      </w:r>
      <w:r w:rsidRPr="009032E3">
        <w:tab/>
        <w:t xml:space="preserve">Hughes, T.L., et al., </w:t>
      </w:r>
      <w:r w:rsidRPr="009032E3">
        <w:rPr>
          <w:i/>
        </w:rPr>
        <w:t>Sexual victimization and hazardous drinking among heterosexual and sexual minority women.</w:t>
      </w:r>
      <w:r w:rsidRPr="009032E3">
        <w:t xml:space="preserve"> Addict Behav, 2010. </w:t>
      </w:r>
      <w:r w:rsidRPr="009032E3">
        <w:rPr>
          <w:b/>
        </w:rPr>
        <w:t>35</w:t>
      </w:r>
      <w:r w:rsidRPr="009032E3">
        <w:t>(12): p. 1152-6.</w:t>
      </w:r>
    </w:p>
    <w:p w14:paraId="75236DEF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5.</w:t>
      </w:r>
      <w:r w:rsidRPr="009032E3">
        <w:tab/>
        <w:t xml:space="preserve">Hughes, T.L., et al., </w:t>
      </w:r>
      <w:r w:rsidRPr="009032E3">
        <w:rPr>
          <w:i/>
        </w:rPr>
        <w:t>Childhood risk factors for alcohol abuse and psychological distress among adult lesbians.</w:t>
      </w:r>
      <w:r w:rsidRPr="009032E3">
        <w:t xml:space="preserve"> Child Abuse Negl, 2007. </w:t>
      </w:r>
      <w:r w:rsidRPr="009032E3">
        <w:rPr>
          <w:b/>
        </w:rPr>
        <w:t>31</w:t>
      </w:r>
      <w:r w:rsidRPr="009032E3">
        <w:t>(7): p. 769-89.</w:t>
      </w:r>
    </w:p>
    <w:p w14:paraId="6B3D595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6.</w:t>
      </w:r>
      <w:r w:rsidRPr="009032E3">
        <w:tab/>
        <w:t xml:space="preserve">Jenkins, M.B., et al., </w:t>
      </w:r>
      <w:r w:rsidRPr="009032E3">
        <w:rPr>
          <w:i/>
        </w:rPr>
        <w:t>Correlates of alcohol abuse/dependence in early-onset alcohol-using women.</w:t>
      </w:r>
      <w:r w:rsidRPr="009032E3">
        <w:t xml:space="preserve"> Am J Addict, 2011. </w:t>
      </w:r>
      <w:r w:rsidRPr="009032E3">
        <w:rPr>
          <w:b/>
        </w:rPr>
        <w:t>20</w:t>
      </w:r>
      <w:r w:rsidRPr="009032E3">
        <w:t>(5): p. 429-34.</w:t>
      </w:r>
    </w:p>
    <w:p w14:paraId="2B985D0E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7.</w:t>
      </w:r>
      <w:r w:rsidRPr="009032E3">
        <w:tab/>
        <w:t xml:space="preserve">Keyes, K.M., et al., </w:t>
      </w:r>
      <w:r w:rsidRPr="009032E3">
        <w:rPr>
          <w:i/>
        </w:rPr>
        <w:t>Child maltreatment increases sensitivity to adverse social contexts: neighborhood physical disorder and incident binge drinking in Detroit.</w:t>
      </w:r>
      <w:r w:rsidRPr="009032E3">
        <w:t xml:space="preserve"> Drug Alcohol Depend, 2012. </w:t>
      </w:r>
      <w:r w:rsidRPr="009032E3">
        <w:rPr>
          <w:b/>
        </w:rPr>
        <w:t>122</w:t>
      </w:r>
      <w:r w:rsidRPr="009032E3">
        <w:t>(1-2): p. 77-85.</w:t>
      </w:r>
    </w:p>
    <w:p w14:paraId="0F36B9D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8.</w:t>
      </w:r>
      <w:r w:rsidRPr="009032E3">
        <w:tab/>
        <w:t xml:space="preserve">Kim, J.H., et al., </w:t>
      </w:r>
      <w:r w:rsidRPr="009032E3">
        <w:rPr>
          <w:i/>
        </w:rPr>
        <w:t>Childhood maltreatment, stressful life events, and alcohol craving in adult drinkers.</w:t>
      </w:r>
      <w:r w:rsidRPr="009032E3">
        <w:t xml:space="preserve"> Alcohol Clin Exp Res, 2014. </w:t>
      </w:r>
      <w:r w:rsidRPr="009032E3">
        <w:rPr>
          <w:b/>
        </w:rPr>
        <w:t>38</w:t>
      </w:r>
      <w:r w:rsidRPr="009032E3">
        <w:t>(7): p. 2048-55.</w:t>
      </w:r>
    </w:p>
    <w:p w14:paraId="4183C86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29.</w:t>
      </w:r>
      <w:r w:rsidRPr="009032E3">
        <w:tab/>
        <w:t xml:space="preserve">Klanecky, A.K., E.O. Woolman, and M.M. Becker, </w:t>
      </w:r>
      <w:r w:rsidRPr="009032E3">
        <w:rPr>
          <w:i/>
        </w:rPr>
        <w:t>Child abuse exposure, emotion regulation, and drinking refusal self-efficacy: an analysis of problem drinking in college students.</w:t>
      </w:r>
      <w:r w:rsidRPr="009032E3">
        <w:t xml:space="preserve"> Am J Drug Alcohol Abuse, 2015. </w:t>
      </w:r>
      <w:r w:rsidRPr="009032E3">
        <w:rPr>
          <w:b/>
        </w:rPr>
        <w:t>41</w:t>
      </w:r>
      <w:r w:rsidRPr="009032E3">
        <w:t>(2): p. 188-96.</w:t>
      </w:r>
    </w:p>
    <w:p w14:paraId="77AB7E0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0.</w:t>
      </w:r>
      <w:r w:rsidRPr="009032E3">
        <w:tab/>
        <w:t xml:space="preserve">Klanecky, A., D.E. McChargue, and L. Bruggeman, </w:t>
      </w:r>
      <w:r w:rsidRPr="009032E3">
        <w:rPr>
          <w:i/>
        </w:rPr>
        <w:t>Desire to dissociate: implications for problematic drinking in college students with childhood or adolescent sexual abuse exposure.</w:t>
      </w:r>
      <w:r w:rsidRPr="009032E3">
        <w:t xml:space="preserve"> Am J Addict, 2012. </w:t>
      </w:r>
      <w:r w:rsidRPr="009032E3">
        <w:rPr>
          <w:b/>
        </w:rPr>
        <w:t>21</w:t>
      </w:r>
      <w:r w:rsidRPr="009032E3">
        <w:t>(3): p. 250-6.</w:t>
      </w:r>
    </w:p>
    <w:p w14:paraId="090E498E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1.</w:t>
      </w:r>
      <w:r w:rsidRPr="009032E3">
        <w:tab/>
        <w:t xml:space="preserve">La Flair, L.N., et al., </w:t>
      </w:r>
      <w:r w:rsidRPr="009032E3">
        <w:rPr>
          <w:i/>
        </w:rPr>
        <w:t>Childhood abuse and neglect and transitions in stages of alcohol involvement among women: a latent transition analysis approach.</w:t>
      </w:r>
      <w:r w:rsidRPr="009032E3">
        <w:t xml:space="preserve"> Drug Alcohol Depend, 2013. </w:t>
      </w:r>
      <w:r w:rsidRPr="009032E3">
        <w:rPr>
          <w:b/>
        </w:rPr>
        <w:t>132</w:t>
      </w:r>
      <w:r w:rsidRPr="009032E3">
        <w:t>(3): p. 491-8.</w:t>
      </w:r>
    </w:p>
    <w:p w14:paraId="042887D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2.</w:t>
      </w:r>
      <w:r w:rsidRPr="009032E3">
        <w:tab/>
        <w:t xml:space="preserve">Lown, E.A., et al., </w:t>
      </w:r>
      <w:r w:rsidRPr="009032E3">
        <w:rPr>
          <w:i/>
        </w:rPr>
        <w:t>Child physical and sexual abuse: a comprehensive look at alcohol consumption patterns, consequences, and dependence from the National Alcohol Survey.</w:t>
      </w:r>
      <w:r w:rsidRPr="009032E3">
        <w:t xml:space="preserve"> Alcohol Clin Exp Res, 2011. </w:t>
      </w:r>
      <w:r w:rsidRPr="009032E3">
        <w:rPr>
          <w:b/>
        </w:rPr>
        <w:t>35</w:t>
      </w:r>
      <w:r w:rsidRPr="009032E3">
        <w:t>(2): p. 317-25.</w:t>
      </w:r>
    </w:p>
    <w:p w14:paraId="21F0AA0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3.</w:t>
      </w:r>
      <w:r w:rsidRPr="009032E3">
        <w:tab/>
        <w:t xml:space="preserve">McCarty, F., et al., </w:t>
      </w:r>
      <w:r w:rsidRPr="009032E3">
        <w:rPr>
          <w:i/>
        </w:rPr>
        <w:t>Excessive drinking among African American men: individual and contextual correlates.</w:t>
      </w:r>
      <w:r w:rsidRPr="009032E3">
        <w:t xml:space="preserve"> J Ethn Subst Abuse, 2012. </w:t>
      </w:r>
      <w:r w:rsidRPr="009032E3">
        <w:rPr>
          <w:b/>
        </w:rPr>
        <w:t>11</w:t>
      </w:r>
      <w:r w:rsidRPr="009032E3">
        <w:t>(2): p. 113-29.</w:t>
      </w:r>
    </w:p>
    <w:p w14:paraId="28B7EE1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4.</w:t>
      </w:r>
      <w:r w:rsidRPr="009032E3">
        <w:tab/>
        <w:t xml:space="preserve">McMillan, G.P., et al., </w:t>
      </w:r>
      <w:r w:rsidRPr="009032E3">
        <w:rPr>
          <w:i/>
        </w:rPr>
        <w:t>Using the Bivariate Dale Model to jointly estimate predictors of frequency and quantity of alcohol use.</w:t>
      </w:r>
      <w:r w:rsidRPr="009032E3">
        <w:t xml:space="preserve"> J Stud Alcohol, 2005. </w:t>
      </w:r>
      <w:r w:rsidRPr="009032E3">
        <w:rPr>
          <w:b/>
        </w:rPr>
        <w:t>66</w:t>
      </w:r>
      <w:r w:rsidRPr="009032E3">
        <w:t>(5): p. 688-92.</w:t>
      </w:r>
    </w:p>
    <w:p w14:paraId="3334D10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5.</w:t>
      </w:r>
      <w:r w:rsidRPr="009032E3">
        <w:tab/>
        <w:t xml:space="preserve">Najdowski, C.J. and S.E. Ullman, </w:t>
      </w:r>
      <w:r w:rsidRPr="009032E3">
        <w:rPr>
          <w:i/>
        </w:rPr>
        <w:t>Prospective effects of sexual victimization on PTSD and problem drinking.</w:t>
      </w:r>
      <w:r w:rsidRPr="009032E3">
        <w:t xml:space="preserve"> Addict Behav, 2009. </w:t>
      </w:r>
      <w:r w:rsidRPr="009032E3">
        <w:rPr>
          <w:b/>
        </w:rPr>
        <w:t>34</w:t>
      </w:r>
      <w:r w:rsidRPr="009032E3">
        <w:t>(11): p. 965-8.</w:t>
      </w:r>
    </w:p>
    <w:p w14:paraId="0C42CA2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36.</w:t>
      </w:r>
      <w:r w:rsidRPr="009032E3">
        <w:tab/>
        <w:t xml:space="preserve">Nikulina, V., C.S. Widom, and L.M. Brzustowicz, </w:t>
      </w:r>
      <w:r w:rsidRPr="009032E3">
        <w:rPr>
          <w:i/>
        </w:rPr>
        <w:t>Child abuse and neglect, MAOA, and mental health outcomes: a prospective examination.</w:t>
      </w:r>
      <w:r w:rsidRPr="009032E3">
        <w:t xml:space="preserve"> Biol Psychiatry, 2012. </w:t>
      </w:r>
      <w:r w:rsidRPr="009032E3">
        <w:rPr>
          <w:b/>
        </w:rPr>
        <w:t>71</w:t>
      </w:r>
      <w:r w:rsidRPr="009032E3">
        <w:t>(4): p. 350-7.</w:t>
      </w:r>
    </w:p>
    <w:p w14:paraId="7951721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7.</w:t>
      </w:r>
      <w:r w:rsidRPr="009032E3">
        <w:tab/>
        <w:t xml:space="preserve">Oberleitner, L.M., et al., </w:t>
      </w:r>
      <w:r w:rsidRPr="009032E3">
        <w:rPr>
          <w:i/>
        </w:rPr>
        <w:t>Impact of Exposure to Childhood Maltreatment on Transitions to Alcohol Dependence in Women and Men.</w:t>
      </w:r>
      <w:r w:rsidRPr="009032E3">
        <w:t xml:space="preserve"> Child Maltreat, 2015. </w:t>
      </w:r>
      <w:r w:rsidRPr="009032E3">
        <w:rPr>
          <w:b/>
        </w:rPr>
        <w:t>20</w:t>
      </w:r>
      <w:r w:rsidRPr="009032E3">
        <w:t>(4): p. 301-8.</w:t>
      </w:r>
    </w:p>
    <w:p w14:paraId="449299DF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8.</w:t>
      </w:r>
      <w:r w:rsidRPr="009032E3">
        <w:tab/>
        <w:t xml:space="preserve">Park, A., et al., </w:t>
      </w:r>
      <w:r w:rsidRPr="009032E3">
        <w:rPr>
          <w:i/>
        </w:rPr>
        <w:t>Interaction between the DRD4 VNTR polymorphism and proximal and distal environments in alcohol dependence during emerging and young adulthood.</w:t>
      </w:r>
      <w:r w:rsidRPr="009032E3">
        <w:t xml:space="preserve"> J Abnorm Psychol, 2011. </w:t>
      </w:r>
      <w:r w:rsidRPr="009032E3">
        <w:rPr>
          <w:b/>
        </w:rPr>
        <w:t>120</w:t>
      </w:r>
      <w:r w:rsidRPr="009032E3">
        <w:t>(3): p. 585-95.</w:t>
      </w:r>
    </w:p>
    <w:p w14:paraId="4725DEC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39.</w:t>
      </w:r>
      <w:r w:rsidRPr="009032E3">
        <w:tab/>
        <w:t xml:space="preserve">Pilowsky, D.J., K.M. Keyes, and D.S. Hasin, </w:t>
      </w:r>
      <w:r w:rsidRPr="009032E3">
        <w:rPr>
          <w:i/>
        </w:rPr>
        <w:t>Adverse childhood events and lifetime alcohol dependence.</w:t>
      </w:r>
      <w:r w:rsidRPr="009032E3">
        <w:t xml:space="preserve"> Am J Public Health, 2009. </w:t>
      </w:r>
      <w:r w:rsidRPr="009032E3">
        <w:rPr>
          <w:b/>
        </w:rPr>
        <w:t>99</w:t>
      </w:r>
      <w:r w:rsidRPr="009032E3">
        <w:t>(2): p. 258-63.</w:t>
      </w:r>
    </w:p>
    <w:p w14:paraId="12E1095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0.</w:t>
      </w:r>
      <w:r w:rsidRPr="009032E3">
        <w:tab/>
        <w:t xml:space="preserve">Salem, B.E., et al., </w:t>
      </w:r>
      <w:r w:rsidRPr="009032E3">
        <w:rPr>
          <w:i/>
        </w:rPr>
        <w:t>Correlates of risky alcohol and methamphetamine use among currently homeless male parolees.</w:t>
      </w:r>
      <w:r w:rsidRPr="009032E3">
        <w:t xml:space="preserve"> J Addict Dis, 2013. </w:t>
      </w:r>
      <w:r w:rsidRPr="009032E3">
        <w:rPr>
          <w:b/>
        </w:rPr>
        <w:t>32</w:t>
      </w:r>
      <w:r w:rsidRPr="009032E3">
        <w:t>(4): p. 365-76.</w:t>
      </w:r>
    </w:p>
    <w:p w14:paraId="5E2FD7D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1.</w:t>
      </w:r>
      <w:r w:rsidRPr="009032E3">
        <w:tab/>
        <w:t xml:space="preserve">Sartor, C.E., et al., </w:t>
      </w:r>
      <w:r w:rsidRPr="009032E3">
        <w:rPr>
          <w:i/>
        </w:rPr>
        <w:t>Investigating the association between childhood sexual abuse and alcohol use disorders in women: does it matter how we ask about sexual abuse?</w:t>
      </w:r>
      <w:r w:rsidRPr="009032E3">
        <w:t xml:space="preserve"> J Stud Alcohol Drugs, 2012. </w:t>
      </w:r>
      <w:r w:rsidRPr="009032E3">
        <w:rPr>
          <w:b/>
        </w:rPr>
        <w:t>73</w:t>
      </w:r>
      <w:r w:rsidRPr="009032E3">
        <w:t>(5): p. 740-8.</w:t>
      </w:r>
    </w:p>
    <w:p w14:paraId="6C777A3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2.</w:t>
      </w:r>
      <w:r w:rsidRPr="009032E3">
        <w:tab/>
        <w:t xml:space="preserve">Sartor, C.E., et al., </w:t>
      </w:r>
      <w:r w:rsidRPr="009032E3">
        <w:rPr>
          <w:i/>
        </w:rPr>
        <w:t>The joint effects of ADH1B variants and childhood adversity on alcohol related phenotypes in African-American and European-American women and men.</w:t>
      </w:r>
      <w:r w:rsidRPr="009032E3">
        <w:t xml:space="preserve"> Alcohol Clin Exp Res, 2014. </w:t>
      </w:r>
      <w:r w:rsidRPr="009032E3">
        <w:rPr>
          <w:b/>
        </w:rPr>
        <w:t>38</w:t>
      </w:r>
      <w:r w:rsidRPr="009032E3">
        <w:t>(12): p. 2907-14.</w:t>
      </w:r>
    </w:p>
    <w:p w14:paraId="3E99660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3.</w:t>
      </w:r>
      <w:r w:rsidRPr="009032E3">
        <w:tab/>
        <w:t xml:space="preserve">Schellekens, A.F., et al., </w:t>
      </w:r>
      <w:r w:rsidRPr="009032E3">
        <w:rPr>
          <w:i/>
        </w:rPr>
        <w:t>COMT Val158Met modulates the effect of childhood adverse experiences on the risk of alcohol dependence.</w:t>
      </w:r>
      <w:r w:rsidRPr="009032E3">
        <w:t xml:space="preserve"> Addict Biol, 2013. </w:t>
      </w:r>
      <w:r w:rsidRPr="009032E3">
        <w:rPr>
          <w:b/>
        </w:rPr>
        <w:t>18</w:t>
      </w:r>
      <w:r w:rsidRPr="009032E3">
        <w:t>(2): p. 344-56.</w:t>
      </w:r>
    </w:p>
    <w:p w14:paraId="1DEBFBB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4.</w:t>
      </w:r>
      <w:r w:rsidRPr="009032E3">
        <w:tab/>
        <w:t xml:space="preserve">Schwandt, M.L., et al., </w:t>
      </w:r>
      <w:r w:rsidRPr="009032E3">
        <w:rPr>
          <w:i/>
        </w:rPr>
        <w:t>Childhood trauma exposure and alcohol dependence severity in adulthood: mediation by emotional abuse severity and neuroticism.</w:t>
      </w:r>
      <w:r w:rsidRPr="009032E3">
        <w:t xml:space="preserve"> Alcohol Clin Exp Res, 2013. </w:t>
      </w:r>
      <w:r w:rsidRPr="009032E3">
        <w:rPr>
          <w:b/>
        </w:rPr>
        <w:t>37</w:t>
      </w:r>
      <w:r w:rsidRPr="009032E3">
        <w:t>(6): p. 984-92.</w:t>
      </w:r>
    </w:p>
    <w:p w14:paraId="0124D89B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5.</w:t>
      </w:r>
      <w:r w:rsidRPr="009032E3">
        <w:tab/>
        <w:t xml:space="preserve">Shin, S.H., S. Hassamal, and L.P. Groves, </w:t>
      </w:r>
      <w:r w:rsidRPr="009032E3">
        <w:rPr>
          <w:i/>
        </w:rPr>
        <w:t>Examining the role of psychological distress in linking childhood maltreatment and alcohol use in young adulthood.</w:t>
      </w:r>
      <w:r w:rsidRPr="009032E3">
        <w:t xml:space="preserve"> Am J Addict, 2015. </w:t>
      </w:r>
      <w:r w:rsidRPr="009032E3">
        <w:rPr>
          <w:b/>
        </w:rPr>
        <w:t>24</w:t>
      </w:r>
      <w:r w:rsidRPr="009032E3">
        <w:t>(7): p. 628-36.</w:t>
      </w:r>
    </w:p>
    <w:p w14:paraId="7D96511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6.</w:t>
      </w:r>
      <w:r w:rsidRPr="009032E3">
        <w:tab/>
        <w:t xml:space="preserve">Shin, S.H., et al., </w:t>
      </w:r>
      <w:r w:rsidRPr="009032E3">
        <w:rPr>
          <w:i/>
        </w:rPr>
        <w:t>Childhood emotional abuse, negative emotion-driven impulsivity, and alcohol use in young adulthood.</w:t>
      </w:r>
      <w:r w:rsidRPr="009032E3">
        <w:t xml:space="preserve"> Child Abuse Negl, 2015. </w:t>
      </w:r>
      <w:r w:rsidRPr="009032E3">
        <w:rPr>
          <w:b/>
        </w:rPr>
        <w:t>50</w:t>
      </w:r>
      <w:r w:rsidRPr="009032E3">
        <w:t>: p. 94-103.</w:t>
      </w:r>
    </w:p>
    <w:p w14:paraId="0AB2456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7.</w:t>
      </w:r>
      <w:r w:rsidRPr="009032E3">
        <w:tab/>
        <w:t xml:space="preserve">Skinner, M.L., A.N. Kristman-Valente, and T.I. Herrenkohl, </w:t>
      </w:r>
      <w:r w:rsidRPr="009032E3">
        <w:rPr>
          <w:i/>
        </w:rPr>
        <w:t>Adult Binge Drinking: Childhood Sexual Abuse, Gender and the Role of Adolescent Alcohol-Related Experiences.</w:t>
      </w:r>
      <w:r w:rsidRPr="009032E3">
        <w:t xml:space="preserve"> Alcohol Alcohol, 2016. </w:t>
      </w:r>
      <w:r w:rsidRPr="009032E3">
        <w:rPr>
          <w:b/>
        </w:rPr>
        <w:t>51</w:t>
      </w:r>
      <w:r w:rsidRPr="009032E3">
        <w:t>(2): p. 136-41.</w:t>
      </w:r>
    </w:p>
    <w:p w14:paraId="741CBE6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8.</w:t>
      </w:r>
      <w:r w:rsidRPr="009032E3">
        <w:tab/>
        <w:t xml:space="preserve">Snyder, S.M. and D.H. Merritt, </w:t>
      </w:r>
      <w:r w:rsidRPr="009032E3">
        <w:rPr>
          <w:i/>
        </w:rPr>
        <w:t>The Effect of Childhood Supervisory Neglect on Emerging Adults' Drinking.</w:t>
      </w:r>
      <w:r w:rsidRPr="009032E3">
        <w:t xml:space="preserve"> Subst Use Misuse, 2016. </w:t>
      </w:r>
      <w:r w:rsidRPr="009032E3">
        <w:rPr>
          <w:b/>
        </w:rPr>
        <w:t>51</w:t>
      </w:r>
      <w:r w:rsidRPr="009032E3">
        <w:t>(1): p. 1-14.</w:t>
      </w:r>
    </w:p>
    <w:p w14:paraId="0DC174A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49.</w:t>
      </w:r>
      <w:r w:rsidRPr="009032E3">
        <w:tab/>
        <w:t xml:space="preserve">Strine, T.W., et al., </w:t>
      </w:r>
      <w:r w:rsidRPr="009032E3">
        <w:rPr>
          <w:i/>
        </w:rPr>
        <w:t>Associations between adverse childhood experiences, psychological distress, and adult alcohol problems.</w:t>
      </w:r>
      <w:r w:rsidRPr="009032E3">
        <w:t xml:space="preserve"> Am J Health Behav, 2012. </w:t>
      </w:r>
      <w:r w:rsidRPr="009032E3">
        <w:rPr>
          <w:b/>
        </w:rPr>
        <w:t>36</w:t>
      </w:r>
      <w:r w:rsidRPr="009032E3">
        <w:t>(3): p. 408-23.</w:t>
      </w:r>
    </w:p>
    <w:p w14:paraId="51A4C84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0.</w:t>
      </w:r>
      <w:r w:rsidRPr="009032E3">
        <w:tab/>
        <w:t xml:space="preserve">Trent, L., et al., </w:t>
      </w:r>
      <w:r w:rsidRPr="009032E3">
        <w:rPr>
          <w:i/>
        </w:rPr>
        <w:t>Alcohol abuse among U.S. Navy recruits who were maltreated in childhood.</w:t>
      </w:r>
      <w:r w:rsidRPr="009032E3">
        <w:t xml:space="preserve"> Alcohol Alcohol, 2007. </w:t>
      </w:r>
      <w:r w:rsidRPr="009032E3">
        <w:rPr>
          <w:b/>
        </w:rPr>
        <w:t>42</w:t>
      </w:r>
      <w:r w:rsidRPr="009032E3">
        <w:t>(4): p. 370-5.</w:t>
      </w:r>
    </w:p>
    <w:p w14:paraId="39A3A8E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1.</w:t>
      </w:r>
      <w:r w:rsidRPr="009032E3">
        <w:tab/>
        <w:t xml:space="preserve">Tyler, K.A., R.M. Schmitz, and S.A. Adams, </w:t>
      </w:r>
      <w:r w:rsidRPr="009032E3">
        <w:rPr>
          <w:i/>
        </w:rPr>
        <w:t>Alcohol Expectancy, Drinking Behavior, and Sexual Victimization Among Female and Male College Students.</w:t>
      </w:r>
      <w:r w:rsidRPr="009032E3">
        <w:t xml:space="preserve"> J Interpers Violence, 2015.</w:t>
      </w:r>
    </w:p>
    <w:p w14:paraId="569280D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2.</w:t>
      </w:r>
      <w:r w:rsidRPr="009032E3">
        <w:tab/>
        <w:t xml:space="preserve">Ulibarri, M.D., E.C. Ulloa, and M. Salazar, </w:t>
      </w:r>
      <w:r w:rsidRPr="009032E3">
        <w:rPr>
          <w:i/>
        </w:rPr>
        <w:t>Associations between mental health, substance use, and sexual abuse experiences among Latinas.</w:t>
      </w:r>
      <w:r w:rsidRPr="009032E3">
        <w:t xml:space="preserve"> J Child Sex Abus, 2015. </w:t>
      </w:r>
      <w:r w:rsidRPr="009032E3">
        <w:rPr>
          <w:b/>
        </w:rPr>
        <w:t>24</w:t>
      </w:r>
      <w:r w:rsidRPr="009032E3">
        <w:t>(1): p. 35-54.</w:t>
      </w:r>
    </w:p>
    <w:p w14:paraId="4D65FF1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53.</w:t>
      </w:r>
      <w:r w:rsidRPr="009032E3">
        <w:tab/>
        <w:t xml:space="preserve">Ullman, S.E. and R. Sigurvinsdottir, </w:t>
      </w:r>
      <w:r w:rsidRPr="009032E3">
        <w:rPr>
          <w:i/>
        </w:rPr>
        <w:t>Intimate Partner Violence and Drinking Among Victims of Adult Sexual Assault.</w:t>
      </w:r>
      <w:r w:rsidRPr="009032E3">
        <w:t xml:space="preserve"> J Aggress Maltreat Trauma, 2015. </w:t>
      </w:r>
      <w:r w:rsidRPr="009032E3">
        <w:rPr>
          <w:b/>
        </w:rPr>
        <w:t>24</w:t>
      </w:r>
      <w:r w:rsidRPr="009032E3">
        <w:t>(2): p. 117-130.</w:t>
      </w:r>
    </w:p>
    <w:p w14:paraId="5CF8E62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4.</w:t>
      </w:r>
      <w:r w:rsidRPr="009032E3">
        <w:tab/>
        <w:t xml:space="preserve">Waldrop, A.E., et al., </w:t>
      </w:r>
      <w:r w:rsidRPr="009032E3">
        <w:rPr>
          <w:i/>
        </w:rPr>
        <w:t>Differences in early onset alcohol use and heavy drinking among persons with childhood and adulthood trauma.</w:t>
      </w:r>
      <w:r w:rsidRPr="009032E3">
        <w:t xml:space="preserve"> Am J Addict, 2007. </w:t>
      </w:r>
      <w:r w:rsidRPr="009032E3">
        <w:rPr>
          <w:b/>
        </w:rPr>
        <w:t>16</w:t>
      </w:r>
      <w:r w:rsidRPr="009032E3">
        <w:t>(6): p. 439-42.</w:t>
      </w:r>
    </w:p>
    <w:p w14:paraId="53A2789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5.</w:t>
      </w:r>
      <w:r w:rsidRPr="009032E3">
        <w:tab/>
        <w:t xml:space="preserve">Walsh, K., N.E. Latzman, and R.D. Latzman, </w:t>
      </w:r>
      <w:r w:rsidRPr="009032E3">
        <w:rPr>
          <w:i/>
        </w:rPr>
        <w:t>Pathway from child sexual and physical abuse to risky sex among emerging adults: the role of trauma-related intrusions and alcohol problems.</w:t>
      </w:r>
      <w:r w:rsidRPr="009032E3">
        <w:t xml:space="preserve"> J Adolesc Health, 2014. </w:t>
      </w:r>
      <w:r w:rsidRPr="009032E3">
        <w:rPr>
          <w:b/>
        </w:rPr>
        <w:t>54</w:t>
      </w:r>
      <w:r w:rsidRPr="009032E3">
        <w:t>(4): p. 442-8.</w:t>
      </w:r>
    </w:p>
    <w:p w14:paraId="1AF89CC3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6.</w:t>
      </w:r>
      <w:r w:rsidRPr="009032E3">
        <w:tab/>
        <w:t xml:space="preserve">Wu, N.S., et al., </w:t>
      </w:r>
      <w:r w:rsidRPr="009032E3">
        <w:rPr>
          <w:i/>
        </w:rPr>
        <w:t>Childhood trauma and health outcomes in adults with comorbid substance abuse and mental health disorders.</w:t>
      </w:r>
      <w:r w:rsidRPr="009032E3">
        <w:t xml:space="preserve"> Addict Behav, 2010. </w:t>
      </w:r>
      <w:r w:rsidRPr="009032E3">
        <w:rPr>
          <w:b/>
        </w:rPr>
        <w:t>35</w:t>
      </w:r>
      <w:r w:rsidRPr="009032E3">
        <w:t>(1): p. 68-71.</w:t>
      </w:r>
    </w:p>
    <w:p w14:paraId="4EA293E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7.</w:t>
      </w:r>
      <w:r w:rsidRPr="009032E3">
        <w:tab/>
        <w:t xml:space="preserve">Young, S.Y., et al., </w:t>
      </w:r>
      <w:r w:rsidRPr="009032E3">
        <w:rPr>
          <w:i/>
        </w:rPr>
        <w:t>Risky alcohol use, age at onset of drinking, and adverse childhood experiences in young men entering the US Marine Corps.</w:t>
      </w:r>
      <w:r w:rsidRPr="009032E3">
        <w:t xml:space="preserve"> Arch Pediatr Adolesc Med, 2006. </w:t>
      </w:r>
      <w:r w:rsidRPr="009032E3">
        <w:rPr>
          <w:b/>
        </w:rPr>
        <w:t>160</w:t>
      </w:r>
      <w:r w:rsidRPr="009032E3">
        <w:t>(12): p. 1207-14.</w:t>
      </w:r>
    </w:p>
    <w:p w14:paraId="4E1094B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8.</w:t>
      </w:r>
      <w:r w:rsidRPr="009032E3">
        <w:tab/>
        <w:t xml:space="preserve">Young-Wolff, K.C., et al., </w:t>
      </w:r>
      <w:r w:rsidRPr="009032E3">
        <w:rPr>
          <w:i/>
        </w:rPr>
        <w:t>Accounting for the association between childhood maltreatment and alcohol-use disorders in males: a twin study.</w:t>
      </w:r>
      <w:r w:rsidRPr="009032E3">
        <w:t xml:space="preserve"> Psychol Med, 2011. </w:t>
      </w:r>
      <w:r w:rsidRPr="009032E3">
        <w:rPr>
          <w:b/>
        </w:rPr>
        <w:t>41</w:t>
      </w:r>
      <w:r w:rsidRPr="009032E3">
        <w:t>(1): p. 59-70.</w:t>
      </w:r>
    </w:p>
    <w:p w14:paraId="6D2689E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59.</w:t>
      </w:r>
      <w:r w:rsidRPr="009032E3">
        <w:tab/>
        <w:t xml:space="preserve">Yuan, N.P., et al., </w:t>
      </w:r>
      <w:r w:rsidRPr="009032E3">
        <w:rPr>
          <w:i/>
        </w:rPr>
        <w:t>Alcohol misuse and associations with childhood maltreatment and out-of-home placement among urban two-spirit American Indian and Alaska Native people.</w:t>
      </w:r>
      <w:r w:rsidRPr="009032E3">
        <w:t xml:space="preserve"> Int J Environ Res Public Health, 2014. </w:t>
      </w:r>
      <w:r w:rsidRPr="009032E3">
        <w:rPr>
          <w:b/>
        </w:rPr>
        <w:t>11</w:t>
      </w:r>
      <w:r w:rsidRPr="009032E3">
        <w:t>(10): p. 10461-79.</w:t>
      </w:r>
    </w:p>
    <w:p w14:paraId="7A86013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0.</w:t>
      </w:r>
      <w:r w:rsidRPr="009032E3">
        <w:tab/>
        <w:t xml:space="preserve">Appleton, A.A., et al., </w:t>
      </w:r>
      <w:r w:rsidRPr="009032E3">
        <w:rPr>
          <w:i/>
        </w:rPr>
        <w:t>The association between childhood emotional functioning and adulthood inflammation is modified by early-life socioeconomic status.</w:t>
      </w:r>
      <w:r w:rsidRPr="009032E3">
        <w:t xml:space="preserve"> Health Psychol, 2012. </w:t>
      </w:r>
      <w:r w:rsidRPr="009032E3">
        <w:rPr>
          <w:b/>
        </w:rPr>
        <w:t>31</w:t>
      </w:r>
      <w:r w:rsidRPr="009032E3">
        <w:t>(4): p. 413-22.</w:t>
      </w:r>
    </w:p>
    <w:p w14:paraId="01E99D23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1.</w:t>
      </w:r>
      <w:r w:rsidRPr="009032E3">
        <w:tab/>
        <w:t xml:space="preserve">Bertone-Johnson, E.R., et al., </w:t>
      </w:r>
      <w:r w:rsidRPr="009032E3">
        <w:rPr>
          <w:i/>
        </w:rPr>
        <w:t>Inflammation and early-life abuse in women.</w:t>
      </w:r>
      <w:r w:rsidRPr="009032E3">
        <w:t xml:space="preserve"> Am J Prev Med, 2012. </w:t>
      </w:r>
      <w:r w:rsidRPr="009032E3">
        <w:rPr>
          <w:b/>
        </w:rPr>
        <w:t>43</w:t>
      </w:r>
      <w:r w:rsidRPr="009032E3">
        <w:t>(6): p. 611-20.</w:t>
      </w:r>
    </w:p>
    <w:p w14:paraId="7A3DE87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2.</w:t>
      </w:r>
      <w:r w:rsidRPr="009032E3">
        <w:tab/>
        <w:t xml:space="preserve">Carpenter, L.L., et al., </w:t>
      </w:r>
      <w:r w:rsidRPr="009032E3">
        <w:rPr>
          <w:i/>
        </w:rPr>
        <w:t>Association between plasma IL-6 response to acute stress and early-life adversity in healthy adults.</w:t>
      </w:r>
      <w:r w:rsidRPr="009032E3">
        <w:t xml:space="preserve"> Neuropsychopharmacology, 2010. </w:t>
      </w:r>
      <w:r w:rsidRPr="009032E3">
        <w:rPr>
          <w:b/>
        </w:rPr>
        <w:t>35</w:t>
      </w:r>
      <w:r w:rsidRPr="009032E3">
        <w:t>(13): p. 2617-23.</w:t>
      </w:r>
    </w:p>
    <w:p w14:paraId="340BB8CF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3.</w:t>
      </w:r>
      <w:r w:rsidRPr="009032E3">
        <w:tab/>
        <w:t xml:space="preserve">Cho, H.J., et al., </w:t>
      </w:r>
      <w:r w:rsidRPr="009032E3">
        <w:rPr>
          <w:i/>
        </w:rPr>
        <w:t>Early life stress and inflammatory mechanisms of fatigue in the Coronary Artery Risk Development in Young Adults (CARDIA) study.</w:t>
      </w:r>
      <w:r w:rsidRPr="009032E3">
        <w:t xml:space="preserve"> Brain Behav Immun, 2012. </w:t>
      </w:r>
      <w:r w:rsidRPr="009032E3">
        <w:rPr>
          <w:b/>
        </w:rPr>
        <w:t>26</w:t>
      </w:r>
      <w:r w:rsidRPr="009032E3">
        <w:t>(6): p. 859-65.</w:t>
      </w:r>
    </w:p>
    <w:p w14:paraId="40BDA1C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4.</w:t>
      </w:r>
      <w:r w:rsidRPr="009032E3">
        <w:tab/>
        <w:t xml:space="preserve">Copeland, W.E., et al., </w:t>
      </w:r>
      <w:r w:rsidRPr="009032E3">
        <w:rPr>
          <w:i/>
        </w:rPr>
        <w:t>Childhood bullying involvement predicts low-grade systemic inflammation into adulthood.</w:t>
      </w:r>
      <w:r w:rsidRPr="009032E3">
        <w:t xml:space="preserve"> Proc Natl Acad Sci U S A, 2014. </w:t>
      </w:r>
      <w:r w:rsidRPr="009032E3">
        <w:rPr>
          <w:b/>
        </w:rPr>
        <w:t>111</w:t>
      </w:r>
      <w:r w:rsidRPr="009032E3">
        <w:t>(21): p. 7570-5.</w:t>
      </w:r>
    </w:p>
    <w:p w14:paraId="45F3710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5.</w:t>
      </w:r>
      <w:r w:rsidRPr="009032E3">
        <w:tab/>
        <w:t xml:space="preserve">Crosswell, A.D., J.E. Bower, and P.A. Ganz, </w:t>
      </w:r>
      <w:r w:rsidRPr="009032E3">
        <w:rPr>
          <w:i/>
        </w:rPr>
        <w:t>Childhood adversity and inflammation in breast cancer survivors.</w:t>
      </w:r>
      <w:r w:rsidRPr="009032E3">
        <w:t xml:space="preserve"> Psychosom Med, 2014. </w:t>
      </w:r>
      <w:r w:rsidRPr="009032E3">
        <w:rPr>
          <w:b/>
        </w:rPr>
        <w:t>76</w:t>
      </w:r>
      <w:r w:rsidRPr="009032E3">
        <w:t>(3): p. 208-14.</w:t>
      </w:r>
    </w:p>
    <w:p w14:paraId="27442CC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6.</w:t>
      </w:r>
      <w:r w:rsidRPr="009032E3">
        <w:tab/>
        <w:t xml:space="preserve">Dube, S.R., et al., </w:t>
      </w:r>
      <w:r w:rsidRPr="009032E3">
        <w:rPr>
          <w:i/>
        </w:rPr>
        <w:t>Cumulative childhood stress and autoimmune diseases in adults.</w:t>
      </w:r>
      <w:r w:rsidRPr="009032E3">
        <w:t xml:space="preserve"> Psychosom Med, 2009. </w:t>
      </w:r>
      <w:r w:rsidRPr="009032E3">
        <w:rPr>
          <w:b/>
        </w:rPr>
        <w:t>71</w:t>
      </w:r>
      <w:r w:rsidRPr="009032E3">
        <w:t>(2): p. 243-50.</w:t>
      </w:r>
    </w:p>
    <w:p w14:paraId="7D76A53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7.</w:t>
      </w:r>
      <w:r w:rsidRPr="009032E3">
        <w:tab/>
        <w:t xml:space="preserve">Friedman, E.M., et al., </w:t>
      </w:r>
      <w:r w:rsidRPr="009032E3">
        <w:rPr>
          <w:i/>
        </w:rPr>
        <w:t>Early life adversity and adult biological risk profiles.</w:t>
      </w:r>
      <w:r w:rsidRPr="009032E3">
        <w:t xml:space="preserve"> Psychosom Med, 2015. </w:t>
      </w:r>
      <w:r w:rsidRPr="009032E3">
        <w:rPr>
          <w:b/>
        </w:rPr>
        <w:t>77</w:t>
      </w:r>
      <w:r w:rsidRPr="009032E3">
        <w:t>(2): p. 176-85.</w:t>
      </w:r>
    </w:p>
    <w:p w14:paraId="4BACD71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8.</w:t>
      </w:r>
      <w:r w:rsidRPr="009032E3">
        <w:tab/>
        <w:t xml:space="preserve">Gouin, J.P., et al., </w:t>
      </w:r>
      <w:r w:rsidRPr="009032E3">
        <w:rPr>
          <w:i/>
        </w:rPr>
        <w:t>Childhood abuse and inflammatory responses to daily stressors.</w:t>
      </w:r>
      <w:r w:rsidRPr="009032E3">
        <w:t xml:space="preserve"> Ann Behav Med, 2012. </w:t>
      </w:r>
      <w:r w:rsidRPr="009032E3">
        <w:rPr>
          <w:b/>
        </w:rPr>
        <w:t>44</w:t>
      </w:r>
      <w:r w:rsidRPr="009032E3">
        <w:t>(2): p. 287-92.</w:t>
      </w:r>
    </w:p>
    <w:p w14:paraId="40C387E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69.</w:t>
      </w:r>
      <w:r w:rsidRPr="009032E3">
        <w:tab/>
        <w:t xml:space="preserve">Hartwell, K.J., et al., </w:t>
      </w:r>
      <w:r w:rsidRPr="009032E3">
        <w:rPr>
          <w:i/>
        </w:rPr>
        <w:t>Association of elevated cytokines with childhood adversity in a sample of healthy adults.</w:t>
      </w:r>
      <w:r w:rsidRPr="009032E3">
        <w:t xml:space="preserve"> J Psychiatr Res, 2013. </w:t>
      </w:r>
      <w:r w:rsidRPr="009032E3">
        <w:rPr>
          <w:b/>
        </w:rPr>
        <w:t>47</w:t>
      </w:r>
      <w:r w:rsidRPr="009032E3">
        <w:t>(5): p. 604-10.</w:t>
      </w:r>
    </w:p>
    <w:p w14:paraId="2841BC3B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0.</w:t>
      </w:r>
      <w:r w:rsidRPr="009032E3">
        <w:tab/>
        <w:t xml:space="preserve">Joung, K.E., et al., </w:t>
      </w:r>
      <w:r w:rsidRPr="009032E3">
        <w:rPr>
          <w:i/>
        </w:rPr>
        <w:t>Early life adversity is associated with elevated levels of circulating leptin, irisin, and decreased levels of adiponectin in midlife adults.</w:t>
      </w:r>
      <w:r w:rsidRPr="009032E3">
        <w:t xml:space="preserve"> J Clin Endocrinol Metab, 2014. </w:t>
      </w:r>
      <w:r w:rsidRPr="009032E3">
        <w:rPr>
          <w:b/>
        </w:rPr>
        <w:t>99</w:t>
      </w:r>
      <w:r w:rsidRPr="009032E3">
        <w:t>(6): p. E1055-60.</w:t>
      </w:r>
    </w:p>
    <w:p w14:paraId="7CDEDAF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1.</w:t>
      </w:r>
      <w:r w:rsidRPr="009032E3">
        <w:tab/>
        <w:t xml:space="preserve">Kiecolt-Glaser, J.K., et al., </w:t>
      </w:r>
      <w:r w:rsidRPr="009032E3">
        <w:rPr>
          <w:i/>
        </w:rPr>
        <w:t>Childhood adversity heightens the impact of later-life caregiving stress on telomere length and inflammation.</w:t>
      </w:r>
      <w:r w:rsidRPr="009032E3">
        <w:t xml:space="preserve"> Psychosom Med, 2011. </w:t>
      </w:r>
      <w:r w:rsidRPr="009032E3">
        <w:rPr>
          <w:b/>
        </w:rPr>
        <w:t>73</w:t>
      </w:r>
      <w:r w:rsidRPr="009032E3">
        <w:t>(1): p. 16-22.</w:t>
      </w:r>
    </w:p>
    <w:p w14:paraId="0C82B35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72.</w:t>
      </w:r>
      <w:r w:rsidRPr="009032E3">
        <w:tab/>
        <w:t xml:space="preserve">Matthews, K.A., et al., </w:t>
      </w:r>
      <w:r w:rsidRPr="009032E3">
        <w:rPr>
          <w:i/>
        </w:rPr>
        <w:t>Child abuse is related to inflammation in mid-life women: role of obesity.</w:t>
      </w:r>
      <w:r w:rsidRPr="009032E3">
        <w:t xml:space="preserve"> Brain Behav Immun, 2014. </w:t>
      </w:r>
      <w:r w:rsidRPr="009032E3">
        <w:rPr>
          <w:b/>
        </w:rPr>
        <w:t>36</w:t>
      </w:r>
      <w:r w:rsidRPr="009032E3">
        <w:t>: p. 29-34.</w:t>
      </w:r>
    </w:p>
    <w:p w14:paraId="0D26A4E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3.</w:t>
      </w:r>
      <w:r w:rsidRPr="009032E3">
        <w:tab/>
        <w:t xml:space="preserve">Nikulina, V. and C.S. Widom, </w:t>
      </w:r>
      <w:r w:rsidRPr="009032E3">
        <w:rPr>
          <w:i/>
        </w:rPr>
        <w:t>Do race, neglect, and childhood poverty predict physical health in adulthood? A multilevel prospective analysis.</w:t>
      </w:r>
      <w:r w:rsidRPr="009032E3">
        <w:t xml:space="preserve"> Child Abuse Negl, 2014. </w:t>
      </w:r>
      <w:r w:rsidRPr="009032E3">
        <w:rPr>
          <w:b/>
        </w:rPr>
        <w:t>38</w:t>
      </w:r>
      <w:r w:rsidRPr="009032E3">
        <w:t>(3): p. 414-24.</w:t>
      </w:r>
    </w:p>
    <w:p w14:paraId="1E91611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4.</w:t>
      </w:r>
      <w:r w:rsidRPr="009032E3">
        <w:tab/>
        <w:t xml:space="preserve">Rooks, C., et al., </w:t>
      </w:r>
      <w:r w:rsidRPr="009032E3">
        <w:rPr>
          <w:i/>
        </w:rPr>
        <w:t>Early trauma and inflammation: role of familial factors in a study of twins.</w:t>
      </w:r>
      <w:r w:rsidRPr="009032E3">
        <w:t xml:space="preserve"> Psychosom Med, 2012. </w:t>
      </w:r>
      <w:r w:rsidRPr="009032E3">
        <w:rPr>
          <w:b/>
        </w:rPr>
        <w:t>74</w:t>
      </w:r>
      <w:r w:rsidRPr="009032E3">
        <w:t>(2): p. 146-52.</w:t>
      </w:r>
    </w:p>
    <w:p w14:paraId="4A46EFD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5.</w:t>
      </w:r>
      <w:r w:rsidRPr="009032E3">
        <w:tab/>
        <w:t xml:space="preserve">Schrepf, A., K. Markon, and S.K. Lutgendorf, </w:t>
      </w:r>
      <w:r w:rsidRPr="009032E3">
        <w:rPr>
          <w:i/>
        </w:rPr>
        <w:t>From childhood trauma to elevated C-reactive protein in adulthood: the role of anxiety and emotional eating.</w:t>
      </w:r>
      <w:r w:rsidRPr="009032E3">
        <w:t xml:space="preserve"> Psychosom Med, 2014. </w:t>
      </w:r>
      <w:r w:rsidRPr="009032E3">
        <w:rPr>
          <w:b/>
        </w:rPr>
        <w:t>76</w:t>
      </w:r>
      <w:r w:rsidRPr="009032E3">
        <w:t>(5): p. 327-36.</w:t>
      </w:r>
    </w:p>
    <w:p w14:paraId="1E6C23A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6.</w:t>
      </w:r>
      <w:r w:rsidRPr="009032E3">
        <w:tab/>
        <w:t xml:space="preserve">Slopen, N., et al., </w:t>
      </w:r>
      <w:r w:rsidRPr="009032E3">
        <w:rPr>
          <w:i/>
        </w:rPr>
        <w:t>Early origins of inflammation: An examination of prenatal and childhood social adversity in a prospective cohort study.</w:t>
      </w:r>
      <w:r w:rsidRPr="009032E3">
        <w:t xml:space="preserve"> Psychoneuroendocrinology, 2015. </w:t>
      </w:r>
      <w:r w:rsidRPr="009032E3">
        <w:rPr>
          <w:b/>
        </w:rPr>
        <w:t>51</w:t>
      </w:r>
      <w:r w:rsidRPr="009032E3">
        <w:t>: p. 403-13.</w:t>
      </w:r>
    </w:p>
    <w:p w14:paraId="35A0DD5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7.</w:t>
      </w:r>
      <w:r w:rsidRPr="009032E3">
        <w:tab/>
        <w:t xml:space="preserve">Slopen, N., et al., </w:t>
      </w:r>
      <w:r w:rsidRPr="009032E3">
        <w:rPr>
          <w:i/>
        </w:rPr>
        <w:t>Childhood adversity, adult neighborhood context, and cumulative biological risk for chronic diseases in adulthood.</w:t>
      </w:r>
      <w:r w:rsidRPr="009032E3">
        <w:t xml:space="preserve"> Psychosom Med, 2014. </w:t>
      </w:r>
      <w:r w:rsidRPr="009032E3">
        <w:rPr>
          <w:b/>
        </w:rPr>
        <w:t>76</w:t>
      </w:r>
      <w:r w:rsidRPr="009032E3">
        <w:t>(7): p. 481-9.</w:t>
      </w:r>
    </w:p>
    <w:p w14:paraId="77582F5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8.</w:t>
      </w:r>
      <w:r w:rsidRPr="009032E3">
        <w:tab/>
        <w:t xml:space="preserve">Slopen, N., et al., </w:t>
      </w:r>
      <w:r w:rsidRPr="009032E3">
        <w:rPr>
          <w:i/>
        </w:rPr>
        <w:t>Early life adversity and inflammation in African Americans and whites in the midlife in the United States survey.</w:t>
      </w:r>
      <w:r w:rsidRPr="009032E3">
        <w:t xml:space="preserve"> Psychosom Med, 2010. </w:t>
      </w:r>
      <w:r w:rsidRPr="009032E3">
        <w:rPr>
          <w:b/>
        </w:rPr>
        <w:t>72</w:t>
      </w:r>
      <w:r w:rsidRPr="009032E3">
        <w:t>(7): p. 694-701.</w:t>
      </w:r>
    </w:p>
    <w:p w14:paraId="0D1DFE0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79.</w:t>
      </w:r>
      <w:r w:rsidRPr="009032E3">
        <w:tab/>
        <w:t xml:space="preserve">Smith, A.K., et al., </w:t>
      </w:r>
      <w:r w:rsidRPr="009032E3">
        <w:rPr>
          <w:i/>
        </w:rPr>
        <w:t>Differential immune system DNA methylation and cytokine regulation in post-traumatic stress disorder.</w:t>
      </w:r>
      <w:r w:rsidRPr="009032E3">
        <w:t xml:space="preserve"> Am J Med Genet B Neuropsychiatr Genet, 2011. </w:t>
      </w:r>
      <w:r w:rsidRPr="009032E3">
        <w:rPr>
          <w:b/>
        </w:rPr>
        <w:t>156B</w:t>
      </w:r>
      <w:r w:rsidRPr="009032E3">
        <w:t>(6): p. 700-8.</w:t>
      </w:r>
    </w:p>
    <w:p w14:paraId="52A7BE3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0.</w:t>
      </w:r>
      <w:r w:rsidRPr="009032E3">
        <w:tab/>
        <w:t xml:space="preserve">Tietjen, G.E., et al., </w:t>
      </w:r>
      <w:r w:rsidRPr="009032E3">
        <w:rPr>
          <w:i/>
        </w:rPr>
        <w:t>Adverse childhood experiences are associated with migraine and vascular biomarkers.</w:t>
      </w:r>
      <w:r w:rsidRPr="009032E3">
        <w:t xml:space="preserve"> Headache, 2012. </w:t>
      </w:r>
      <w:r w:rsidRPr="009032E3">
        <w:rPr>
          <w:b/>
        </w:rPr>
        <w:t>52</w:t>
      </w:r>
      <w:r w:rsidRPr="009032E3">
        <w:t>(6): p. 920-9.</w:t>
      </w:r>
    </w:p>
    <w:p w14:paraId="0838419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1.</w:t>
      </w:r>
      <w:r w:rsidRPr="009032E3">
        <w:tab/>
        <w:t xml:space="preserve">Nimh Multisite HIV/STD Prevention Trial for African American Couples Group, </w:t>
      </w:r>
      <w:r w:rsidRPr="009032E3">
        <w:rPr>
          <w:i/>
        </w:rPr>
        <w:t>Prevalence of child and adult sexual abuse and risk taking practices among HIV serodiscordant African-American couples.</w:t>
      </w:r>
      <w:r w:rsidRPr="009032E3">
        <w:t xml:space="preserve"> AIDS Behav, 2010. </w:t>
      </w:r>
      <w:r w:rsidRPr="009032E3">
        <w:rPr>
          <w:b/>
        </w:rPr>
        <w:t>14</w:t>
      </w:r>
      <w:r w:rsidRPr="009032E3">
        <w:t>(5): p. 1032-44.</w:t>
      </w:r>
    </w:p>
    <w:p w14:paraId="7139AF0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2.</w:t>
      </w:r>
      <w:r w:rsidRPr="009032E3">
        <w:tab/>
        <w:t xml:space="preserve">Arreola, S., et al., </w:t>
      </w:r>
      <w:r w:rsidRPr="009032E3">
        <w:rPr>
          <w:i/>
        </w:rPr>
        <w:t>Childhood sexual experiences and adult health sequelae among gay and bisexual men: defining childhood sexual abuse.</w:t>
      </w:r>
      <w:r w:rsidRPr="009032E3">
        <w:t xml:space="preserve"> J Sex Res, 2008. </w:t>
      </w:r>
      <w:r w:rsidRPr="009032E3">
        <w:rPr>
          <w:b/>
        </w:rPr>
        <w:t>45</w:t>
      </w:r>
      <w:r w:rsidRPr="009032E3">
        <w:t>(3): p. 246-52.</w:t>
      </w:r>
    </w:p>
    <w:p w14:paraId="4CFD541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3.</w:t>
      </w:r>
      <w:r w:rsidRPr="009032E3">
        <w:tab/>
        <w:t xml:space="preserve">Brennan, D.J., et al., </w:t>
      </w:r>
      <w:r w:rsidRPr="009032E3">
        <w:rPr>
          <w:i/>
        </w:rPr>
        <w:t>History of childhood sexual abuse and HIV risk behaviors in homosexual and bisexual men.</w:t>
      </w:r>
      <w:r w:rsidRPr="009032E3">
        <w:t xml:space="preserve"> Am J Public Health, 2007. </w:t>
      </w:r>
      <w:r w:rsidRPr="009032E3">
        <w:rPr>
          <w:b/>
        </w:rPr>
        <w:t>97</w:t>
      </w:r>
      <w:r w:rsidRPr="009032E3">
        <w:t>(6): p. 1107-12.</w:t>
      </w:r>
    </w:p>
    <w:p w14:paraId="2D901CE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4.</w:t>
      </w:r>
      <w:r w:rsidRPr="009032E3">
        <w:tab/>
        <w:t xml:space="preserve">Fagundes, C.P., et al., </w:t>
      </w:r>
      <w:r w:rsidRPr="009032E3">
        <w:rPr>
          <w:i/>
        </w:rPr>
        <w:t>Childhood adversity and herpesvirus latency in breast cancer survivors.</w:t>
      </w:r>
      <w:r w:rsidRPr="009032E3">
        <w:t xml:space="preserve"> Health Psychol, 2013. </w:t>
      </w:r>
      <w:r w:rsidRPr="009032E3">
        <w:rPr>
          <w:b/>
        </w:rPr>
        <w:t>32</w:t>
      </w:r>
      <w:r w:rsidRPr="009032E3">
        <w:t>(3): p. 337-44.</w:t>
      </w:r>
    </w:p>
    <w:p w14:paraId="0CB25B6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5.</w:t>
      </w:r>
      <w:r w:rsidRPr="009032E3">
        <w:tab/>
        <w:t xml:space="preserve">Friedman, M.S., et al., </w:t>
      </w:r>
      <w:r w:rsidRPr="009032E3">
        <w:rPr>
          <w:i/>
        </w:rPr>
        <w:t>Gay-related development, early abuse and adult health outcomes among gay males.</w:t>
      </w:r>
      <w:r w:rsidRPr="009032E3">
        <w:t xml:space="preserve"> AIDS Behav, 2008. </w:t>
      </w:r>
      <w:r w:rsidRPr="009032E3">
        <w:rPr>
          <w:b/>
        </w:rPr>
        <w:t>12</w:t>
      </w:r>
      <w:r w:rsidRPr="009032E3">
        <w:t>(6): p. 891-902.</w:t>
      </w:r>
    </w:p>
    <w:p w14:paraId="31697E2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6.</w:t>
      </w:r>
      <w:r w:rsidRPr="009032E3">
        <w:tab/>
        <w:t xml:space="preserve">Mimiaga, M.J., et al., </w:t>
      </w:r>
      <w:r w:rsidRPr="009032E3">
        <w:rPr>
          <w:i/>
        </w:rPr>
        <w:t>Childhood sexual abuse is highly associated with HIV risk-taking behavior and infection among MSM in the EXPLORE Study.</w:t>
      </w:r>
      <w:r w:rsidRPr="009032E3">
        <w:t xml:space="preserve"> J Acquir Immune Defic Syndr, 2009. </w:t>
      </w:r>
      <w:r w:rsidRPr="009032E3">
        <w:rPr>
          <w:b/>
        </w:rPr>
        <w:t>51</w:t>
      </w:r>
      <w:r w:rsidRPr="009032E3">
        <w:t>(3): p. 340-8.</w:t>
      </w:r>
    </w:p>
    <w:p w14:paraId="371A2C3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7.</w:t>
      </w:r>
      <w:r w:rsidRPr="009032E3">
        <w:tab/>
        <w:t xml:space="preserve">Phillips, G., 2nd, et al., </w:t>
      </w:r>
      <w:r w:rsidRPr="009032E3">
        <w:rPr>
          <w:i/>
        </w:rPr>
        <w:t>Childhood sexual abuse and HIV-related risks among men who have sex with men in Washington, DC.</w:t>
      </w:r>
      <w:r w:rsidRPr="009032E3">
        <w:t xml:space="preserve"> Arch Sex Behav, 2014. </w:t>
      </w:r>
      <w:r w:rsidRPr="009032E3">
        <w:rPr>
          <w:b/>
        </w:rPr>
        <w:t>43</w:t>
      </w:r>
      <w:r w:rsidRPr="009032E3">
        <w:t>(4): p. 771-8.</w:t>
      </w:r>
    </w:p>
    <w:p w14:paraId="021EDF6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8.</w:t>
      </w:r>
      <w:r w:rsidRPr="009032E3">
        <w:tab/>
        <w:t xml:space="preserve">Reisner, S.L., K.L. Falb, and M.J. Mimiaga, </w:t>
      </w:r>
      <w:r w:rsidRPr="009032E3">
        <w:rPr>
          <w:i/>
        </w:rPr>
        <w:t>Early life traumatic stressors and the mediating role of PTSD in incident HIV infection among US men, comparisons by sexual orientation and race/ethnicity: results from the NESARC, 2004-2005.</w:t>
      </w:r>
      <w:r w:rsidRPr="009032E3">
        <w:t xml:space="preserve"> J Acquir Immune Defic Syndr, 2011. </w:t>
      </w:r>
      <w:r w:rsidRPr="009032E3">
        <w:rPr>
          <w:b/>
        </w:rPr>
        <w:t>57</w:t>
      </w:r>
      <w:r w:rsidRPr="009032E3">
        <w:t>(4): p. 340-50.</w:t>
      </w:r>
    </w:p>
    <w:p w14:paraId="756C0B7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89.</w:t>
      </w:r>
      <w:r w:rsidRPr="009032E3">
        <w:tab/>
        <w:t xml:space="preserve">Rosenberg, S.D., et al., </w:t>
      </w:r>
      <w:r w:rsidRPr="009032E3">
        <w:rPr>
          <w:i/>
        </w:rPr>
        <w:t>Correlates of adverse childhood events among adults with schizophrenia spectrum disorders.</w:t>
      </w:r>
      <w:r w:rsidRPr="009032E3">
        <w:t xml:space="preserve"> Psychiatr Serv, 2007. </w:t>
      </w:r>
      <w:r w:rsidRPr="009032E3">
        <w:rPr>
          <w:b/>
        </w:rPr>
        <w:t>58</w:t>
      </w:r>
      <w:r w:rsidRPr="009032E3">
        <w:t>(2): p. 245-53.</w:t>
      </w:r>
    </w:p>
    <w:p w14:paraId="4D019B4B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90.</w:t>
      </w:r>
      <w:r w:rsidRPr="009032E3">
        <w:tab/>
        <w:t xml:space="preserve">Slopen, N., et al., </w:t>
      </w:r>
      <w:r w:rsidRPr="009032E3">
        <w:rPr>
          <w:i/>
        </w:rPr>
        <w:t>Childhood adversity and cell-mediated immunity in young adulthood: does type and timing matter?</w:t>
      </w:r>
      <w:r w:rsidRPr="009032E3">
        <w:t xml:space="preserve"> Brain Behav Immun, 2013. </w:t>
      </w:r>
      <w:r w:rsidRPr="009032E3">
        <w:rPr>
          <w:b/>
        </w:rPr>
        <w:t>28</w:t>
      </w:r>
      <w:r w:rsidRPr="009032E3">
        <w:t>: p. 63-71.</w:t>
      </w:r>
    </w:p>
    <w:p w14:paraId="51AF77C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1.</w:t>
      </w:r>
      <w:r w:rsidRPr="009032E3">
        <w:tab/>
        <w:t xml:space="preserve">Widom, C.S., et al., </w:t>
      </w:r>
      <w:r w:rsidRPr="009032E3">
        <w:rPr>
          <w:i/>
        </w:rPr>
        <w:t>A prospective investigation of physical health outcomes in abused and neglected children: new findings from a 30-year follow-up.</w:t>
      </w:r>
      <w:r w:rsidRPr="009032E3">
        <w:t xml:space="preserve"> Am J Public Health, 2012. </w:t>
      </w:r>
      <w:r w:rsidRPr="009032E3">
        <w:rPr>
          <w:b/>
        </w:rPr>
        <w:t>102</w:t>
      </w:r>
      <w:r w:rsidRPr="009032E3">
        <w:t>(6): p. 1135-44.</w:t>
      </w:r>
    </w:p>
    <w:p w14:paraId="53928D2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2.</w:t>
      </w:r>
      <w:r w:rsidRPr="009032E3">
        <w:tab/>
        <w:t xml:space="preserve">Wilson, H.W. and C.S. Widom, </w:t>
      </w:r>
      <w:r w:rsidRPr="009032E3">
        <w:rPr>
          <w:i/>
        </w:rPr>
        <w:t>An examination of risky sexual behavior and HIV in victims of child abuse and neglect: a 30-year follow-up.</w:t>
      </w:r>
      <w:r w:rsidRPr="009032E3">
        <w:t xml:space="preserve"> Health Psychol, 2008. </w:t>
      </w:r>
      <w:r w:rsidRPr="009032E3">
        <w:rPr>
          <w:b/>
        </w:rPr>
        <w:t>27</w:t>
      </w:r>
      <w:r w:rsidRPr="009032E3">
        <w:t>(2): p. 149-58.</w:t>
      </w:r>
    </w:p>
    <w:p w14:paraId="383D905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3.</w:t>
      </w:r>
      <w:r w:rsidRPr="009032E3">
        <w:tab/>
        <w:t xml:space="preserve">Aaron, D.J. and T.L. Hughes, </w:t>
      </w:r>
      <w:r w:rsidRPr="009032E3">
        <w:rPr>
          <w:i/>
        </w:rPr>
        <w:t>Association of childhood sexual abuse with obesity in a community sample of lesbians.</w:t>
      </w:r>
      <w:r w:rsidRPr="009032E3">
        <w:t xml:space="preserve"> Obesity (Silver Spring), 2007. </w:t>
      </w:r>
      <w:r w:rsidRPr="009032E3">
        <w:rPr>
          <w:b/>
        </w:rPr>
        <w:t>15</w:t>
      </w:r>
      <w:r w:rsidRPr="009032E3">
        <w:t>(4): p. 1023-8.</w:t>
      </w:r>
    </w:p>
    <w:p w14:paraId="2CD759E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4.</w:t>
      </w:r>
      <w:r w:rsidRPr="009032E3">
        <w:tab/>
        <w:t xml:space="preserve">Afifi, T.O., et al., </w:t>
      </w:r>
      <w:r w:rsidRPr="009032E3">
        <w:rPr>
          <w:i/>
        </w:rPr>
        <w:t>Harsh physical punishment in childhood and adult physical health.</w:t>
      </w:r>
      <w:r w:rsidRPr="009032E3">
        <w:t xml:space="preserve"> Pediatrics, 2013. </w:t>
      </w:r>
      <w:r w:rsidRPr="009032E3">
        <w:rPr>
          <w:b/>
        </w:rPr>
        <w:t>132</w:t>
      </w:r>
      <w:r w:rsidRPr="009032E3">
        <w:t>(2): p. e333-40.</w:t>
      </w:r>
    </w:p>
    <w:p w14:paraId="5CA00BBE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5.</w:t>
      </w:r>
      <w:r w:rsidRPr="009032E3">
        <w:tab/>
        <w:t xml:space="preserve">Alvarez, J., et al., </w:t>
      </w:r>
      <w:r w:rsidRPr="009032E3">
        <w:rPr>
          <w:i/>
        </w:rPr>
        <w:t>The relationship between child abuse and adult obesity among california women.</w:t>
      </w:r>
      <w:r w:rsidRPr="009032E3">
        <w:t xml:space="preserve"> Am J Prev Med, 2007. </w:t>
      </w:r>
      <w:r w:rsidRPr="009032E3">
        <w:rPr>
          <w:b/>
        </w:rPr>
        <w:t>33</w:t>
      </w:r>
      <w:r w:rsidRPr="009032E3">
        <w:t>(1): p. 28-33.</w:t>
      </w:r>
    </w:p>
    <w:p w14:paraId="02EF4D4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6.</w:t>
      </w:r>
      <w:r w:rsidRPr="009032E3">
        <w:tab/>
        <w:t xml:space="preserve">Bae, D., K.A. Wickrama, and C.W. O'Neal, </w:t>
      </w:r>
      <w:r w:rsidRPr="009032E3">
        <w:rPr>
          <w:i/>
        </w:rPr>
        <w:t>Social consequences of early socioeconomic adversity and youth BMI trajectories: gender and race/ethnicity differences.</w:t>
      </w:r>
      <w:r w:rsidRPr="009032E3">
        <w:t xml:space="preserve"> J Adolesc, 2014. </w:t>
      </w:r>
      <w:r w:rsidRPr="009032E3">
        <w:rPr>
          <w:b/>
        </w:rPr>
        <w:t>37</w:t>
      </w:r>
      <w:r w:rsidRPr="009032E3">
        <w:t>(6): p. 883-92.</w:t>
      </w:r>
    </w:p>
    <w:p w14:paraId="317504D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7.</w:t>
      </w:r>
      <w:r w:rsidRPr="009032E3">
        <w:tab/>
        <w:t xml:space="preserve">Bentley, T. and C.S. Widom, </w:t>
      </w:r>
      <w:r w:rsidRPr="009032E3">
        <w:rPr>
          <w:i/>
        </w:rPr>
        <w:t>A 30-year follow-up of the effects of child abuse and neglect on obesity in adulthood.</w:t>
      </w:r>
      <w:r w:rsidRPr="009032E3">
        <w:t xml:space="preserve"> Obesity (Silver Spring), 2009. </w:t>
      </w:r>
      <w:r w:rsidRPr="009032E3">
        <w:rPr>
          <w:b/>
        </w:rPr>
        <w:t>17</w:t>
      </w:r>
      <w:r w:rsidRPr="009032E3">
        <w:t>(10): p. 1900-5.</w:t>
      </w:r>
    </w:p>
    <w:p w14:paraId="7147C11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8.</w:t>
      </w:r>
      <w:r w:rsidRPr="009032E3">
        <w:tab/>
        <w:t xml:space="preserve">Boynton-Jarrett, R., et al., </w:t>
      </w:r>
      <w:r w:rsidRPr="009032E3">
        <w:rPr>
          <w:i/>
        </w:rPr>
        <w:t>Child and adolescent abuse in relation to obesity in adulthood: the Black Women's Health Study.</w:t>
      </w:r>
      <w:r w:rsidRPr="009032E3">
        <w:t xml:space="preserve"> Pediatrics, 2012. </w:t>
      </w:r>
      <w:r w:rsidRPr="009032E3">
        <w:rPr>
          <w:b/>
        </w:rPr>
        <w:t>130</w:t>
      </w:r>
      <w:r w:rsidRPr="009032E3">
        <w:t>(2): p. 245-53.</w:t>
      </w:r>
    </w:p>
    <w:p w14:paraId="68C6778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99.</w:t>
      </w:r>
      <w:r w:rsidRPr="009032E3">
        <w:tab/>
        <w:t xml:space="preserve">Crowell, J.A., et al., </w:t>
      </w:r>
      <w:r w:rsidRPr="009032E3">
        <w:rPr>
          <w:i/>
        </w:rPr>
        <w:t>Metabolic pathways link childhood adversity to elevated blood pressure in midlife adults.</w:t>
      </w:r>
      <w:r w:rsidRPr="009032E3">
        <w:t xml:space="preserve"> Obes Res Clin Pract, 2016. </w:t>
      </w:r>
      <w:r w:rsidRPr="009032E3">
        <w:rPr>
          <w:b/>
        </w:rPr>
        <w:t>10</w:t>
      </w:r>
      <w:r w:rsidRPr="009032E3">
        <w:t>(5): p. 580-588.</w:t>
      </w:r>
    </w:p>
    <w:p w14:paraId="20E5361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0.</w:t>
      </w:r>
      <w:r w:rsidRPr="009032E3">
        <w:tab/>
        <w:t xml:space="preserve">Davis, C.R., et al., </w:t>
      </w:r>
      <w:r w:rsidRPr="009032E3">
        <w:rPr>
          <w:i/>
        </w:rPr>
        <w:t>Attachment and the metabolic syndrome in midlife: the role of interview-based discourse patterns.</w:t>
      </w:r>
      <w:r w:rsidRPr="009032E3">
        <w:t xml:space="preserve"> Psychosom Med, 2014. </w:t>
      </w:r>
      <w:r w:rsidRPr="009032E3">
        <w:rPr>
          <w:b/>
        </w:rPr>
        <w:t>76</w:t>
      </w:r>
      <w:r w:rsidRPr="009032E3">
        <w:t>(8): p. 611-21.</w:t>
      </w:r>
    </w:p>
    <w:p w14:paraId="1457D57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1.</w:t>
      </w:r>
      <w:r w:rsidRPr="009032E3">
        <w:tab/>
        <w:t xml:space="preserve">Davis, C.R., et al., </w:t>
      </w:r>
      <w:r w:rsidRPr="009032E3">
        <w:rPr>
          <w:i/>
        </w:rPr>
        <w:t>Detailed assessments of childhood adversity enhance prediction of central obesity independent of gender, race, adult psychosocial risk and health behaviors.</w:t>
      </w:r>
      <w:r w:rsidRPr="009032E3">
        <w:t xml:space="preserve"> Metabolism, 2014. </w:t>
      </w:r>
      <w:r w:rsidRPr="009032E3">
        <w:rPr>
          <w:b/>
        </w:rPr>
        <w:t>63</w:t>
      </w:r>
      <w:r w:rsidRPr="009032E3">
        <w:t>(2): p. 199-206.</w:t>
      </w:r>
    </w:p>
    <w:p w14:paraId="08A5CF7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2.</w:t>
      </w:r>
      <w:r w:rsidRPr="009032E3">
        <w:tab/>
        <w:t xml:space="preserve">Dube, S.R., M.L. Cook, and V.J. Edwards, </w:t>
      </w:r>
      <w:r w:rsidRPr="009032E3">
        <w:rPr>
          <w:i/>
        </w:rPr>
        <w:t>Health-related outcomes of adverse childhood experiences in Texas, 2002.</w:t>
      </w:r>
      <w:r w:rsidRPr="009032E3">
        <w:t xml:space="preserve"> Prev Chronic Dis, 2010. </w:t>
      </w:r>
      <w:r w:rsidRPr="009032E3">
        <w:rPr>
          <w:b/>
        </w:rPr>
        <w:t>7</w:t>
      </w:r>
      <w:r w:rsidRPr="009032E3">
        <w:t>(3): p. A52.</w:t>
      </w:r>
    </w:p>
    <w:p w14:paraId="5C13C9E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3.</w:t>
      </w:r>
      <w:r w:rsidRPr="009032E3">
        <w:tab/>
        <w:t xml:space="preserve">Duncan, A.E., et al., </w:t>
      </w:r>
      <w:r w:rsidRPr="009032E3">
        <w:rPr>
          <w:i/>
        </w:rPr>
        <w:t>Associations between body mass index, post-traumatic stress disorder, and child maltreatment in young women.</w:t>
      </w:r>
      <w:r w:rsidRPr="009032E3">
        <w:t xml:space="preserve"> Child Abuse Negl, 2015. </w:t>
      </w:r>
      <w:r w:rsidRPr="009032E3">
        <w:rPr>
          <w:b/>
        </w:rPr>
        <w:t>45</w:t>
      </w:r>
      <w:r w:rsidRPr="009032E3">
        <w:t>: p. 154-62.</w:t>
      </w:r>
    </w:p>
    <w:p w14:paraId="7E35E1C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4.</w:t>
      </w:r>
      <w:r w:rsidRPr="009032E3">
        <w:tab/>
        <w:t xml:space="preserve">Duncan, A.E., et al., </w:t>
      </w:r>
      <w:r w:rsidRPr="009032E3">
        <w:rPr>
          <w:i/>
        </w:rPr>
        <w:t>Relationship between abuse and neglect in childhood and diabetes in adulthood: differential effects by sex, national longitudinal study of adolescent health.</w:t>
      </w:r>
      <w:r w:rsidRPr="009032E3">
        <w:t xml:space="preserve"> Prev Chronic Dis, 2015. </w:t>
      </w:r>
      <w:r w:rsidRPr="009032E3">
        <w:rPr>
          <w:b/>
        </w:rPr>
        <w:t>12</w:t>
      </w:r>
      <w:r w:rsidRPr="009032E3">
        <w:t>: p. E70.</w:t>
      </w:r>
    </w:p>
    <w:p w14:paraId="7422C1D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5.</w:t>
      </w:r>
      <w:r w:rsidRPr="009032E3">
        <w:tab/>
        <w:t xml:space="preserve">Francis, M.M., V. Nikulina, and C.S. Widom, </w:t>
      </w:r>
      <w:r w:rsidRPr="009032E3">
        <w:rPr>
          <w:i/>
        </w:rPr>
        <w:t>A Prospective Examination of the Mechanisms Linking Childhood Physical Abuse to Body Mass Index in Adulthood.</w:t>
      </w:r>
      <w:r w:rsidRPr="009032E3">
        <w:t xml:space="preserve"> Child Maltreat, 2015. </w:t>
      </w:r>
      <w:r w:rsidRPr="009032E3">
        <w:rPr>
          <w:b/>
        </w:rPr>
        <w:t>20</w:t>
      </w:r>
      <w:r w:rsidRPr="009032E3">
        <w:t>(3): p. 203-13.</w:t>
      </w:r>
    </w:p>
    <w:p w14:paraId="74724FF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6.</w:t>
      </w:r>
      <w:r w:rsidRPr="009032E3">
        <w:tab/>
        <w:t xml:space="preserve">Friedman, E.M., et al., </w:t>
      </w:r>
      <w:r w:rsidRPr="009032E3">
        <w:rPr>
          <w:i/>
        </w:rPr>
        <w:t>Childhood Adversities and Adult Cardiometabolic Health: Does the Quantity, Timing, and Type of Adversity Matter?</w:t>
      </w:r>
      <w:r w:rsidRPr="009032E3">
        <w:t xml:space="preserve"> J Aging Health, 2015. </w:t>
      </w:r>
      <w:r w:rsidRPr="009032E3">
        <w:rPr>
          <w:b/>
        </w:rPr>
        <w:t>27</w:t>
      </w:r>
      <w:r w:rsidRPr="009032E3">
        <w:t>(8): p. 1311-38.</w:t>
      </w:r>
    </w:p>
    <w:p w14:paraId="60724C8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7.</w:t>
      </w:r>
      <w:r w:rsidRPr="009032E3">
        <w:tab/>
        <w:t xml:space="preserve">Greenfield, E.A. and N.F. Marks, </w:t>
      </w:r>
      <w:r w:rsidRPr="009032E3">
        <w:rPr>
          <w:i/>
        </w:rPr>
        <w:t>Violence from parents in childhood and obesity in adulthood: using food in response to stress as a mediator of risk.</w:t>
      </w:r>
      <w:r w:rsidRPr="009032E3">
        <w:t xml:space="preserve"> Soc Sci Med, 2009. </w:t>
      </w:r>
      <w:r w:rsidRPr="009032E3">
        <w:rPr>
          <w:b/>
        </w:rPr>
        <w:t>68</w:t>
      </w:r>
      <w:r w:rsidRPr="009032E3">
        <w:t>(5): p. 791-8.</w:t>
      </w:r>
    </w:p>
    <w:p w14:paraId="1BEEF83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108.</w:t>
      </w:r>
      <w:r w:rsidRPr="009032E3">
        <w:tab/>
        <w:t xml:space="preserve">Grilo, C.M., et al., </w:t>
      </w:r>
      <w:r w:rsidRPr="009032E3">
        <w:rPr>
          <w:i/>
        </w:rPr>
        <w:t>Childhood maltreatment in extremely obese male and female bariatric surgery candidates.</w:t>
      </w:r>
      <w:r w:rsidRPr="009032E3">
        <w:t xml:space="preserve"> Obes Res, 2005. </w:t>
      </w:r>
      <w:r w:rsidRPr="009032E3">
        <w:rPr>
          <w:b/>
        </w:rPr>
        <w:t>13</w:t>
      </w:r>
      <w:r w:rsidRPr="009032E3">
        <w:t>(1): p. 123-30.</w:t>
      </w:r>
    </w:p>
    <w:p w14:paraId="39B524A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09.</w:t>
      </w:r>
      <w:r w:rsidRPr="009032E3">
        <w:tab/>
        <w:t xml:space="preserve">Hodge, F., M.S. Stemmler, and K. Nandy, </w:t>
      </w:r>
      <w:r w:rsidRPr="009032E3">
        <w:rPr>
          <w:i/>
        </w:rPr>
        <w:t>Association between Obesity and History of Abuse among American Indians in Rural California.</w:t>
      </w:r>
      <w:r w:rsidRPr="009032E3">
        <w:t xml:space="preserve"> J Obes Weight Loss Ther, 2014. </w:t>
      </w:r>
      <w:r w:rsidRPr="009032E3">
        <w:rPr>
          <w:b/>
        </w:rPr>
        <w:t>4</w:t>
      </w:r>
      <w:r w:rsidRPr="009032E3">
        <w:t>.</w:t>
      </w:r>
    </w:p>
    <w:p w14:paraId="754C103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0.</w:t>
      </w:r>
      <w:r w:rsidRPr="009032E3">
        <w:tab/>
        <w:t xml:space="preserve">Lehavot, K. and J.M. Simoni, </w:t>
      </w:r>
      <w:r w:rsidRPr="009032E3">
        <w:rPr>
          <w:i/>
        </w:rPr>
        <w:t>Victimization, smoking, and chronic physical health problems among sexual minority women.</w:t>
      </w:r>
      <w:r w:rsidRPr="009032E3">
        <w:t xml:space="preserve"> Ann Behav Med, 2011. </w:t>
      </w:r>
      <w:r w:rsidRPr="009032E3">
        <w:rPr>
          <w:b/>
        </w:rPr>
        <w:t>42</w:t>
      </w:r>
      <w:r w:rsidRPr="009032E3">
        <w:t>(2): p. 269-76.</w:t>
      </w:r>
    </w:p>
    <w:p w14:paraId="0217810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1.</w:t>
      </w:r>
      <w:r w:rsidRPr="009032E3">
        <w:tab/>
        <w:t xml:space="preserve">Lehman, B.J., et al., </w:t>
      </w:r>
      <w:r w:rsidRPr="009032E3">
        <w:rPr>
          <w:i/>
        </w:rPr>
        <w:t>Relation of childhood socioeconomic status and family environment to adult metabolic functioning in the CARDIA study.</w:t>
      </w:r>
      <w:r w:rsidRPr="009032E3">
        <w:t xml:space="preserve"> Psychosom Med, 2005. </w:t>
      </w:r>
      <w:r w:rsidRPr="009032E3">
        <w:rPr>
          <w:b/>
        </w:rPr>
        <w:t>67</w:t>
      </w:r>
      <w:r w:rsidRPr="009032E3">
        <w:t>(6): p. 846-54.</w:t>
      </w:r>
    </w:p>
    <w:p w14:paraId="5ABE8C7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2.</w:t>
      </w:r>
      <w:r w:rsidRPr="009032E3">
        <w:tab/>
        <w:t xml:space="preserve">Li, L., et al., </w:t>
      </w:r>
      <w:r w:rsidRPr="009032E3">
        <w:rPr>
          <w:i/>
        </w:rPr>
        <w:t>Childhood maltreatment increases the risk for visceral obesity.</w:t>
      </w:r>
      <w:r w:rsidRPr="009032E3">
        <w:t xml:space="preserve"> Obesity (Silver Spring), 2015. </w:t>
      </w:r>
      <w:r w:rsidRPr="009032E3">
        <w:rPr>
          <w:b/>
        </w:rPr>
        <w:t>23</w:t>
      </w:r>
      <w:r w:rsidRPr="009032E3">
        <w:t>(8): p. 1625-32.</w:t>
      </w:r>
    </w:p>
    <w:p w14:paraId="5B207D2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3.</w:t>
      </w:r>
      <w:r w:rsidRPr="009032E3">
        <w:tab/>
        <w:t xml:space="preserve">Mason, S.M., et al., </w:t>
      </w:r>
      <w:r w:rsidRPr="009032E3">
        <w:rPr>
          <w:i/>
        </w:rPr>
        <w:t>Childhood abuse victimization, stress-related eating, and weight status in young women.</w:t>
      </w:r>
      <w:r w:rsidRPr="009032E3">
        <w:t xml:space="preserve"> Ann Epidemiol, 2015. </w:t>
      </w:r>
      <w:r w:rsidRPr="009032E3">
        <w:rPr>
          <w:b/>
        </w:rPr>
        <w:t>25</w:t>
      </w:r>
      <w:r w:rsidRPr="009032E3">
        <w:t>(10): p. 760-6 e2.</w:t>
      </w:r>
    </w:p>
    <w:p w14:paraId="086E985E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4.</w:t>
      </w:r>
      <w:r w:rsidRPr="009032E3">
        <w:tab/>
        <w:t xml:space="preserve">McCauley, H.L., J.R. Blosnich, and M.E. Dichter, </w:t>
      </w:r>
      <w:r w:rsidRPr="009032E3">
        <w:rPr>
          <w:i/>
        </w:rPr>
        <w:t>Adverse Childhood Experiences and Adult Health Outcomes Among Veteran and Non-Veteran Women.</w:t>
      </w:r>
      <w:r w:rsidRPr="009032E3">
        <w:t xml:space="preserve"> J Womens Health (Larchmt), 2015. </w:t>
      </w:r>
      <w:r w:rsidRPr="009032E3">
        <w:rPr>
          <w:b/>
        </w:rPr>
        <w:t>24</w:t>
      </w:r>
      <w:r w:rsidRPr="009032E3">
        <w:t>(9): p. 723-9.</w:t>
      </w:r>
    </w:p>
    <w:p w14:paraId="15D7F50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5.</w:t>
      </w:r>
      <w:r w:rsidRPr="009032E3">
        <w:tab/>
        <w:t xml:space="preserve">McIntyre, R.S., et al., </w:t>
      </w:r>
      <w:r w:rsidRPr="009032E3">
        <w:rPr>
          <w:i/>
        </w:rPr>
        <w:t>The association between childhood adversity and components of metabolic syndrome in adults with mood disorders: results from the international mood disorders collaborative project.</w:t>
      </w:r>
      <w:r w:rsidRPr="009032E3">
        <w:t xml:space="preserve"> Int J Psychiatry Med, 2012. </w:t>
      </w:r>
      <w:r w:rsidRPr="009032E3">
        <w:rPr>
          <w:b/>
        </w:rPr>
        <w:t>43</w:t>
      </w:r>
      <w:r w:rsidRPr="009032E3">
        <w:t>(2): p. 165-77.</w:t>
      </w:r>
    </w:p>
    <w:p w14:paraId="18E03E8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6.</w:t>
      </w:r>
      <w:r w:rsidRPr="009032E3">
        <w:tab/>
        <w:t xml:space="preserve">Midei, A.J., K.A. Matthews, and J.T. Bromberger, </w:t>
      </w:r>
      <w:r w:rsidRPr="009032E3">
        <w:rPr>
          <w:i/>
        </w:rPr>
        <w:t>Childhood abuse is associated with adiposity in midlife women: possible pathways through trait anger and reproductive hormones.</w:t>
      </w:r>
      <w:r w:rsidRPr="009032E3">
        <w:t xml:space="preserve"> Psychosom Med, 2010. </w:t>
      </w:r>
      <w:r w:rsidRPr="009032E3">
        <w:rPr>
          <w:b/>
        </w:rPr>
        <w:t>72</w:t>
      </w:r>
      <w:r w:rsidRPr="009032E3">
        <w:t>(2): p. 215-23.</w:t>
      </w:r>
    </w:p>
    <w:p w14:paraId="6DCB75D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7.</w:t>
      </w:r>
      <w:r w:rsidRPr="009032E3">
        <w:tab/>
        <w:t xml:space="preserve">Min, M.O., et al., </w:t>
      </w:r>
      <w:r w:rsidRPr="009032E3">
        <w:rPr>
          <w:i/>
        </w:rPr>
        <w:t>Pathways linking childhood maltreatment and adult physical health.</w:t>
      </w:r>
      <w:r w:rsidRPr="009032E3">
        <w:t xml:space="preserve"> Child Abuse Negl, 2013. </w:t>
      </w:r>
      <w:r w:rsidRPr="009032E3">
        <w:rPr>
          <w:b/>
        </w:rPr>
        <w:t>37</w:t>
      </w:r>
      <w:r w:rsidRPr="009032E3">
        <w:t>(6): p. 361-73.</w:t>
      </w:r>
    </w:p>
    <w:p w14:paraId="3175A1A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8.</w:t>
      </w:r>
      <w:r w:rsidRPr="009032E3">
        <w:tab/>
        <w:t xml:space="preserve">Noll, J.G., et al., </w:t>
      </w:r>
      <w:r w:rsidRPr="009032E3">
        <w:rPr>
          <w:i/>
        </w:rPr>
        <w:t>Obesity risk for female victims of childhood sexual abuse: a prospective study.</w:t>
      </w:r>
      <w:r w:rsidRPr="009032E3">
        <w:t xml:space="preserve"> Pediatrics, 2007. </w:t>
      </w:r>
      <w:r w:rsidRPr="009032E3">
        <w:rPr>
          <w:b/>
        </w:rPr>
        <w:t>120</w:t>
      </w:r>
      <w:r w:rsidRPr="009032E3">
        <w:t>(1): p. e61-7.</w:t>
      </w:r>
    </w:p>
    <w:p w14:paraId="08C7AC5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19.</w:t>
      </w:r>
      <w:r w:rsidRPr="009032E3">
        <w:tab/>
        <w:t xml:space="preserve">Pederson, C.L. and J.F. Wilson, </w:t>
      </w:r>
      <w:r w:rsidRPr="009032E3">
        <w:rPr>
          <w:i/>
        </w:rPr>
        <w:t>Childhood Emotional Neglect Related to Posttraumatic Stress Disorder Symptoms and Body Mass Index in Adult Women1,2.</w:t>
      </w:r>
      <w:r w:rsidRPr="009032E3">
        <w:t xml:space="preserve"> Psychological Reports, 2009. </w:t>
      </w:r>
      <w:r w:rsidRPr="009032E3">
        <w:rPr>
          <w:b/>
        </w:rPr>
        <w:t>105</w:t>
      </w:r>
      <w:r w:rsidRPr="009032E3">
        <w:t>(1): p. 99-110.</w:t>
      </w:r>
    </w:p>
    <w:p w14:paraId="6F2B0DD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0.</w:t>
      </w:r>
      <w:r w:rsidRPr="009032E3">
        <w:tab/>
        <w:t xml:space="preserve">Ramirez, J.C. and S. Milan, </w:t>
      </w:r>
      <w:r w:rsidRPr="009032E3">
        <w:rPr>
          <w:i/>
        </w:rPr>
        <w:t>Childhood Sexual Abuse Moderates the Relationship Between Obesity and Mental Health in Low-Income Women.</w:t>
      </w:r>
      <w:r w:rsidRPr="009032E3">
        <w:t xml:space="preserve"> Child Maltreat, 2016. </w:t>
      </w:r>
      <w:r w:rsidRPr="009032E3">
        <w:rPr>
          <w:b/>
        </w:rPr>
        <w:t>21</w:t>
      </w:r>
      <w:r w:rsidRPr="009032E3">
        <w:t>(1): p. 85-9.</w:t>
      </w:r>
    </w:p>
    <w:p w14:paraId="61BF16E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1.</w:t>
      </w:r>
      <w:r w:rsidRPr="009032E3">
        <w:tab/>
        <w:t xml:space="preserve">Richardson, A.S., W.H. Dietz, and P. Gordon-Larsen, </w:t>
      </w:r>
      <w:r w:rsidRPr="009032E3">
        <w:rPr>
          <w:i/>
        </w:rPr>
        <w:t>The association between childhood sexual and physical abuse with incident adult severe obesity across 13 years of the National Longitudinal Study of Adolescent Health.</w:t>
      </w:r>
      <w:r w:rsidRPr="009032E3">
        <w:t xml:space="preserve"> Pediatr Obes, 2014. </w:t>
      </w:r>
      <w:r w:rsidRPr="009032E3">
        <w:rPr>
          <w:b/>
        </w:rPr>
        <w:t>9</w:t>
      </w:r>
      <w:r w:rsidRPr="009032E3">
        <w:t>(5): p. 351-61.</w:t>
      </w:r>
    </w:p>
    <w:p w14:paraId="7ADF348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2.</w:t>
      </w:r>
      <w:r w:rsidRPr="009032E3">
        <w:tab/>
        <w:t xml:space="preserve">Rich-Edwards, J.W., et al., </w:t>
      </w:r>
      <w:r w:rsidRPr="009032E3">
        <w:rPr>
          <w:i/>
        </w:rPr>
        <w:t>Abuse in childhood and adolescence as a predictor of type 2 diabetes in adult women.</w:t>
      </w:r>
      <w:r w:rsidRPr="009032E3">
        <w:t xml:space="preserve"> Am J Prev Med, 2010. </w:t>
      </w:r>
      <w:r w:rsidRPr="009032E3">
        <w:rPr>
          <w:b/>
        </w:rPr>
        <w:t>39</w:t>
      </w:r>
      <w:r w:rsidRPr="009032E3">
        <w:t>(6): p. 529-36.</w:t>
      </w:r>
    </w:p>
    <w:p w14:paraId="5FEEDBE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3.</w:t>
      </w:r>
      <w:r w:rsidRPr="009032E3">
        <w:tab/>
        <w:t xml:space="preserve">Riley, E.H., et al., </w:t>
      </w:r>
      <w:r w:rsidRPr="009032E3">
        <w:rPr>
          <w:i/>
        </w:rPr>
        <w:t>Hypertension in adult survivors of child abuse: observations from the Nurses' Health Study II.</w:t>
      </w:r>
      <w:r w:rsidRPr="009032E3">
        <w:t xml:space="preserve"> J Epidemiol Community Health, 2010. </w:t>
      </w:r>
      <w:r w:rsidRPr="009032E3">
        <w:rPr>
          <w:b/>
        </w:rPr>
        <w:t>64</w:t>
      </w:r>
      <w:r w:rsidRPr="009032E3">
        <w:t>(5): p. 413-8.</w:t>
      </w:r>
    </w:p>
    <w:p w14:paraId="697659D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4.</w:t>
      </w:r>
      <w:r w:rsidRPr="009032E3">
        <w:tab/>
        <w:t xml:space="preserve">Rohde, P., et al., </w:t>
      </w:r>
      <w:r w:rsidRPr="009032E3">
        <w:rPr>
          <w:i/>
        </w:rPr>
        <w:t>Associations of child sexual and physical abuse with obesity and depression in middle-aged women.</w:t>
      </w:r>
      <w:r w:rsidRPr="009032E3">
        <w:t xml:space="preserve"> Child Abuse Negl, 2008. </w:t>
      </w:r>
      <w:r w:rsidRPr="009032E3">
        <w:rPr>
          <w:b/>
        </w:rPr>
        <w:t>32</w:t>
      </w:r>
      <w:r w:rsidRPr="009032E3">
        <w:t>(9): p. 878-87.</w:t>
      </w:r>
    </w:p>
    <w:p w14:paraId="7C60BCA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5.</w:t>
      </w:r>
      <w:r w:rsidRPr="009032E3">
        <w:tab/>
        <w:t xml:space="preserve">Shinozaki, G., et al., </w:t>
      </w:r>
      <w:r w:rsidRPr="009032E3">
        <w:rPr>
          <w:i/>
        </w:rPr>
        <w:t>Investigation of serotonin transporter gene (SLC6A4) by child abuse history interaction with body mass index and diabetes mellitus of White female depressed psychiatric inpatients.</w:t>
      </w:r>
      <w:r w:rsidRPr="009032E3">
        <w:t xml:space="preserve"> Psychiatr Genet, 2012. </w:t>
      </w:r>
      <w:r w:rsidRPr="009032E3">
        <w:rPr>
          <w:b/>
        </w:rPr>
        <w:t>22</w:t>
      </w:r>
      <w:r w:rsidRPr="009032E3">
        <w:t>(3): p. 109-14.</w:t>
      </w:r>
    </w:p>
    <w:p w14:paraId="2631698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6.</w:t>
      </w:r>
      <w:r w:rsidRPr="009032E3">
        <w:tab/>
        <w:t xml:space="preserve">Smith, H.A., et al., </w:t>
      </w:r>
      <w:r w:rsidRPr="009032E3">
        <w:rPr>
          <w:i/>
        </w:rPr>
        <w:t>Sexual abuse, sexual orientation, and obesity in women.</w:t>
      </w:r>
      <w:r w:rsidRPr="009032E3">
        <w:t xml:space="preserve"> J Womens Health (Larchmt), 2010. </w:t>
      </w:r>
      <w:r w:rsidRPr="009032E3">
        <w:rPr>
          <w:b/>
        </w:rPr>
        <w:t>19</w:t>
      </w:r>
      <w:r w:rsidRPr="009032E3">
        <w:t>(8): p. 1525-32.</w:t>
      </w:r>
    </w:p>
    <w:p w14:paraId="50AAD97B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127.</w:t>
      </w:r>
      <w:r w:rsidRPr="009032E3">
        <w:tab/>
        <w:t xml:space="preserve">Spann, S.J., et al., </w:t>
      </w:r>
      <w:r w:rsidRPr="009032E3">
        <w:rPr>
          <w:i/>
        </w:rPr>
        <w:t>The association between childhood trauma and lipid levels in an adult low-income, minority population.</w:t>
      </w:r>
      <w:r w:rsidRPr="009032E3">
        <w:t xml:space="preserve"> Gen Hosp Psychiatry, 2014. </w:t>
      </w:r>
      <w:r w:rsidRPr="009032E3">
        <w:rPr>
          <w:b/>
        </w:rPr>
        <w:t>36</w:t>
      </w:r>
      <w:r w:rsidRPr="009032E3">
        <w:t>(2): p. 150-5.</w:t>
      </w:r>
    </w:p>
    <w:p w14:paraId="4566114F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8.</w:t>
      </w:r>
      <w:r w:rsidRPr="009032E3">
        <w:tab/>
        <w:t xml:space="preserve">Wickrama, K.A., et al., </w:t>
      </w:r>
      <w:r w:rsidRPr="009032E3">
        <w:rPr>
          <w:i/>
        </w:rPr>
        <w:t>Early socioeconomic adversity and young adult physical illness: the role of body mass index and depressive symptoms.</w:t>
      </w:r>
      <w:r w:rsidRPr="009032E3">
        <w:t xml:space="preserve"> J Adolesc Health, 2014. </w:t>
      </w:r>
      <w:r w:rsidRPr="009032E3">
        <w:rPr>
          <w:b/>
        </w:rPr>
        <w:t>55</w:t>
      </w:r>
      <w:r w:rsidRPr="009032E3">
        <w:t>(4): p. 556-63.</w:t>
      </w:r>
    </w:p>
    <w:p w14:paraId="77B2E46E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29.</w:t>
      </w:r>
      <w:r w:rsidRPr="009032E3">
        <w:tab/>
        <w:t xml:space="preserve">Brown, D.W., et al., </w:t>
      </w:r>
      <w:r w:rsidRPr="009032E3">
        <w:rPr>
          <w:i/>
        </w:rPr>
        <w:t>Adverse childhood experiences are associated with the risk of lung cancer: a prospective cohort study.</w:t>
      </w:r>
      <w:r w:rsidRPr="009032E3">
        <w:t xml:space="preserve"> BMC Public Health, 2010. </w:t>
      </w:r>
      <w:r w:rsidRPr="009032E3">
        <w:rPr>
          <w:b/>
        </w:rPr>
        <w:t>10</w:t>
      </w:r>
      <w:r w:rsidRPr="009032E3">
        <w:t>: p. 20.</w:t>
      </w:r>
    </w:p>
    <w:p w14:paraId="24F23CE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0.</w:t>
      </w:r>
      <w:r w:rsidRPr="009032E3">
        <w:tab/>
        <w:t xml:space="preserve">Chapman, D.P., et al., </w:t>
      </w:r>
      <w:r w:rsidRPr="009032E3">
        <w:rPr>
          <w:i/>
        </w:rPr>
        <w:t>Adverse childhood experiences and frequent insufficient sleep in 5 U.S. States, 2009: a retrospective cohort study.</w:t>
      </w:r>
      <w:r w:rsidRPr="009032E3">
        <w:t xml:space="preserve"> BMC Public Health, 2013. </w:t>
      </w:r>
      <w:r w:rsidRPr="009032E3">
        <w:rPr>
          <w:b/>
        </w:rPr>
        <w:t>13</w:t>
      </w:r>
      <w:r w:rsidRPr="009032E3">
        <w:t>: p. 3.</w:t>
      </w:r>
    </w:p>
    <w:p w14:paraId="7C176E5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1.</w:t>
      </w:r>
      <w:r w:rsidRPr="009032E3">
        <w:tab/>
        <w:t xml:space="preserve">De Von Figueroa-Moseley, C., J.M. Abramson, and G.C. Williams, </w:t>
      </w:r>
      <w:r w:rsidRPr="009032E3">
        <w:rPr>
          <w:i/>
        </w:rPr>
        <w:t>College women: history of childhood abuse and its relationship to smoking.</w:t>
      </w:r>
      <w:r w:rsidRPr="009032E3">
        <w:t xml:space="preserve"> Violence Against Women, 2010. </w:t>
      </w:r>
      <w:r w:rsidRPr="009032E3">
        <w:rPr>
          <w:b/>
        </w:rPr>
        <w:t>16</w:t>
      </w:r>
      <w:r w:rsidRPr="009032E3">
        <w:t>(11): p. 1242-51.</w:t>
      </w:r>
    </w:p>
    <w:p w14:paraId="29EFF1B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2.</w:t>
      </w:r>
      <w:r w:rsidRPr="009032E3">
        <w:tab/>
        <w:t xml:space="preserve">Dong, M., et al., </w:t>
      </w:r>
      <w:r w:rsidRPr="009032E3">
        <w:rPr>
          <w:i/>
        </w:rPr>
        <w:t>Childhood residential mobility and multiple health risks during adolescence and adulthood: the hidden role of adverse childhood experiences.</w:t>
      </w:r>
      <w:r w:rsidRPr="009032E3">
        <w:t xml:space="preserve"> Arch Pediatr Adolesc Med, 2005. </w:t>
      </w:r>
      <w:r w:rsidRPr="009032E3">
        <w:rPr>
          <w:b/>
        </w:rPr>
        <w:t>159</w:t>
      </w:r>
      <w:r w:rsidRPr="009032E3">
        <w:t>(12): p. 1104-10.</w:t>
      </w:r>
    </w:p>
    <w:p w14:paraId="7517EC3D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3.</w:t>
      </w:r>
      <w:r w:rsidRPr="009032E3">
        <w:tab/>
        <w:t xml:space="preserve">Edwards, V.J., et al., </w:t>
      </w:r>
      <w:r w:rsidRPr="009032E3">
        <w:rPr>
          <w:i/>
        </w:rPr>
        <w:t>Adverse childhood experiences and smoking persistence in adults with smoking-related symptoms and illness.</w:t>
      </w:r>
      <w:r w:rsidRPr="009032E3">
        <w:t xml:space="preserve"> Perm J, 2007. </w:t>
      </w:r>
      <w:r w:rsidRPr="009032E3">
        <w:rPr>
          <w:b/>
        </w:rPr>
        <w:t>11</w:t>
      </w:r>
      <w:r w:rsidRPr="009032E3">
        <w:t>(2): p. 5-13.</w:t>
      </w:r>
    </w:p>
    <w:p w14:paraId="31CED14E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4.</w:t>
      </w:r>
      <w:r w:rsidRPr="009032E3">
        <w:tab/>
        <w:t xml:space="preserve">Ford, E.S., et al., </w:t>
      </w:r>
      <w:r w:rsidRPr="009032E3">
        <w:rPr>
          <w:i/>
        </w:rPr>
        <w:t>Adverse childhood experiences and smoking status in five states.</w:t>
      </w:r>
      <w:r w:rsidRPr="009032E3">
        <w:t xml:space="preserve"> Prev Med, 2011. </w:t>
      </w:r>
      <w:r w:rsidRPr="009032E3">
        <w:rPr>
          <w:b/>
        </w:rPr>
        <w:t>53</w:t>
      </w:r>
      <w:r w:rsidRPr="009032E3">
        <w:t>(3): p. 188-93.</w:t>
      </w:r>
    </w:p>
    <w:p w14:paraId="66405B99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5.</w:t>
      </w:r>
      <w:r w:rsidRPr="009032E3">
        <w:tab/>
        <w:t xml:space="preserve">Fuller-Thomson, E., J. Filippelli, and C.A. Lue-Crisostomo, </w:t>
      </w:r>
      <w:r w:rsidRPr="009032E3">
        <w:rPr>
          <w:i/>
        </w:rPr>
        <w:t>Gender-specific association between childhood adversities and smoking in adulthood: findings from a population-based study.</w:t>
      </w:r>
      <w:r w:rsidRPr="009032E3">
        <w:t xml:space="preserve"> Public Health, 2013. </w:t>
      </w:r>
      <w:r w:rsidRPr="009032E3">
        <w:rPr>
          <w:b/>
        </w:rPr>
        <w:t>127</w:t>
      </w:r>
      <w:r w:rsidRPr="009032E3">
        <w:t>(5): p. 449-60.</w:t>
      </w:r>
    </w:p>
    <w:p w14:paraId="4E06FA9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6.</w:t>
      </w:r>
      <w:r w:rsidRPr="009032E3">
        <w:tab/>
        <w:t xml:space="preserve">Hodge, F. and K. Nandy, </w:t>
      </w:r>
      <w:r w:rsidRPr="009032E3">
        <w:rPr>
          <w:i/>
        </w:rPr>
        <w:t>Factors associated with American Indian cigarette smoking in rural settings.</w:t>
      </w:r>
      <w:r w:rsidRPr="009032E3">
        <w:t xml:space="preserve"> Int J Environ Res Public Health, 2011. </w:t>
      </w:r>
      <w:r w:rsidRPr="009032E3">
        <w:rPr>
          <w:b/>
        </w:rPr>
        <w:t>8</w:t>
      </w:r>
      <w:r w:rsidRPr="009032E3">
        <w:t>(4): p. 944-54.</w:t>
      </w:r>
    </w:p>
    <w:p w14:paraId="7CC9207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7.</w:t>
      </w:r>
      <w:r w:rsidRPr="009032E3">
        <w:tab/>
        <w:t xml:space="preserve">Jessup, M.A., S.L. Dibble, and B.A. Cooper, </w:t>
      </w:r>
      <w:r w:rsidRPr="009032E3">
        <w:rPr>
          <w:i/>
        </w:rPr>
        <w:t>Smoking and behavioral health of women.</w:t>
      </w:r>
      <w:r w:rsidRPr="009032E3">
        <w:t xml:space="preserve"> J Womens Health (Larchmt), 2012. </w:t>
      </w:r>
      <w:r w:rsidRPr="009032E3">
        <w:rPr>
          <w:b/>
        </w:rPr>
        <w:t>21</w:t>
      </w:r>
      <w:r w:rsidRPr="009032E3">
        <w:t>(7): p. 783-91.</w:t>
      </w:r>
    </w:p>
    <w:p w14:paraId="4AEE6CD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8.</w:t>
      </w:r>
      <w:r w:rsidRPr="009032E3">
        <w:tab/>
        <w:t xml:space="preserve">Kim, J. and S. Williams, </w:t>
      </w:r>
      <w:r w:rsidRPr="009032E3">
        <w:rPr>
          <w:i/>
        </w:rPr>
        <w:t>Linking Childhood Maltreatment to Substance Use in College Students: The Mediating Role of Self-Worth Contingencies.</w:t>
      </w:r>
      <w:r w:rsidRPr="009032E3">
        <w:t xml:space="preserve"> J Aggress Maltreat Trauma, 2009. </w:t>
      </w:r>
      <w:r w:rsidRPr="009032E3">
        <w:rPr>
          <w:b/>
        </w:rPr>
        <w:t>18</w:t>
      </w:r>
      <w:r w:rsidRPr="009032E3">
        <w:t>(1): p. 88-105.</w:t>
      </w:r>
    </w:p>
    <w:p w14:paraId="37D31DA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39.</w:t>
      </w:r>
      <w:r w:rsidRPr="009032E3">
        <w:tab/>
        <w:t xml:space="preserve">Kristman-Valente, A.N., E.C. Brown, and T.I. Herrenkohl, </w:t>
      </w:r>
      <w:r w:rsidRPr="009032E3">
        <w:rPr>
          <w:i/>
        </w:rPr>
        <w:t>Child physical and sexual abuse and cigarette smoking in adolescence and adulthood.</w:t>
      </w:r>
      <w:r w:rsidRPr="009032E3">
        <w:t xml:space="preserve"> J Adolesc Health, 2013. </w:t>
      </w:r>
      <w:r w:rsidRPr="009032E3">
        <w:rPr>
          <w:b/>
        </w:rPr>
        <w:t>53</w:t>
      </w:r>
      <w:r w:rsidRPr="009032E3">
        <w:t>(4): p. 533-8.</w:t>
      </w:r>
    </w:p>
    <w:p w14:paraId="39252818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0.</w:t>
      </w:r>
      <w:r w:rsidRPr="009032E3">
        <w:tab/>
        <w:t xml:space="preserve">Larson, K. and N. Halfon, </w:t>
      </w:r>
      <w:r w:rsidRPr="009032E3">
        <w:rPr>
          <w:i/>
        </w:rPr>
        <w:t>Parental divorce and adult longevity.</w:t>
      </w:r>
      <w:r w:rsidRPr="009032E3">
        <w:t xml:space="preserve"> Int J Public Health, 2013. </w:t>
      </w:r>
      <w:r w:rsidRPr="009032E3">
        <w:rPr>
          <w:b/>
        </w:rPr>
        <w:t>58</w:t>
      </w:r>
      <w:r w:rsidRPr="009032E3">
        <w:t>(1): p. 89-97.</w:t>
      </w:r>
    </w:p>
    <w:p w14:paraId="618002C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1.</w:t>
      </w:r>
      <w:r w:rsidRPr="009032E3">
        <w:tab/>
        <w:t xml:space="preserve">Mersky, J.P., J. Topitzes, and A.J. Reynolds, </w:t>
      </w:r>
      <w:r w:rsidRPr="009032E3">
        <w:rPr>
          <w:i/>
        </w:rPr>
        <w:t>Impacts of adverse childhood experiences on health, mental health, and substance use in early adulthood: a cohort study of an urban, minority sample in the U.S.</w:t>
      </w:r>
      <w:r w:rsidRPr="009032E3">
        <w:t xml:space="preserve"> Child Abuse Negl, 2013. </w:t>
      </w:r>
      <w:r w:rsidRPr="009032E3">
        <w:rPr>
          <w:b/>
        </w:rPr>
        <w:t>37</w:t>
      </w:r>
      <w:r w:rsidRPr="009032E3">
        <w:t>(11): p. 917-25.</w:t>
      </w:r>
    </w:p>
    <w:p w14:paraId="06F84366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2.</w:t>
      </w:r>
      <w:r w:rsidRPr="009032E3">
        <w:tab/>
        <w:t xml:space="preserve">Mingione, C.J., et al., </w:t>
      </w:r>
      <w:r w:rsidRPr="009032E3">
        <w:rPr>
          <w:i/>
        </w:rPr>
        <w:t>Childhood adversity, serotonin transporter (5-HTTLPR) genotype, and risk for cigarette smoking and nicotine dependence in alcohol dependent adults.</w:t>
      </w:r>
      <w:r w:rsidRPr="009032E3">
        <w:t xml:space="preserve"> Drug Alcohol Depend, 2012. </w:t>
      </w:r>
      <w:r w:rsidRPr="009032E3">
        <w:rPr>
          <w:b/>
        </w:rPr>
        <w:t>123</w:t>
      </w:r>
      <w:r w:rsidRPr="009032E3">
        <w:t>(1-3): p. 201-6.</w:t>
      </w:r>
    </w:p>
    <w:p w14:paraId="7D3E5A1F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3.</w:t>
      </w:r>
      <w:r w:rsidRPr="009032E3">
        <w:tab/>
        <w:t xml:space="preserve">Morton, P.M., S.A. Mustillo, and K.F. Ferraro, </w:t>
      </w:r>
      <w:r w:rsidRPr="009032E3">
        <w:rPr>
          <w:i/>
        </w:rPr>
        <w:t>Does childhood misfortune raise the risk of acute myocardial infarction in adulthood?</w:t>
      </w:r>
      <w:r w:rsidRPr="009032E3">
        <w:t xml:space="preserve"> Soc Sci Med, 2014. </w:t>
      </w:r>
      <w:r w:rsidRPr="009032E3">
        <w:rPr>
          <w:b/>
        </w:rPr>
        <w:t>104</w:t>
      </w:r>
      <w:r w:rsidRPr="009032E3">
        <w:t>: p. 133-41.</w:t>
      </w:r>
    </w:p>
    <w:p w14:paraId="5C144EB2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4.</w:t>
      </w:r>
      <w:r w:rsidRPr="009032E3">
        <w:tab/>
        <w:t xml:space="preserve">O'Cleirigh, C., et al., </w:t>
      </w:r>
      <w:r w:rsidRPr="009032E3">
        <w:rPr>
          <w:i/>
        </w:rPr>
        <w:t>Sexual minority specific and related traumatic experiences are associated with increased risk for smoking among gay and bisexual men.</w:t>
      </w:r>
      <w:r w:rsidRPr="009032E3">
        <w:t xml:space="preserve"> J Psychosom Res, 2015. </w:t>
      </w:r>
      <w:r w:rsidRPr="009032E3">
        <w:rPr>
          <w:b/>
        </w:rPr>
        <w:t>78</w:t>
      </w:r>
      <w:r w:rsidRPr="009032E3">
        <w:t>(5): p. 472-7.</w:t>
      </w:r>
    </w:p>
    <w:p w14:paraId="121BF13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lastRenderedPageBreak/>
        <w:t>145.</w:t>
      </w:r>
      <w:r w:rsidRPr="009032E3">
        <w:tab/>
        <w:t xml:space="preserve">Pederson, C.L., et al., </w:t>
      </w:r>
      <w:r w:rsidRPr="009032E3">
        <w:rPr>
          <w:i/>
        </w:rPr>
        <w:t>Childhood abuse related to nicotine, illicit and prescription drug use by women: pilot study.</w:t>
      </w:r>
      <w:r w:rsidRPr="009032E3">
        <w:t xml:space="preserve"> Psychol Rep, 2008. </w:t>
      </w:r>
      <w:r w:rsidRPr="009032E3">
        <w:rPr>
          <w:b/>
        </w:rPr>
        <w:t>103</w:t>
      </w:r>
      <w:r w:rsidRPr="009032E3">
        <w:t>(2): p. 459-66.</w:t>
      </w:r>
    </w:p>
    <w:p w14:paraId="55006ED7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6.</w:t>
      </w:r>
      <w:r w:rsidRPr="009032E3">
        <w:tab/>
        <w:t xml:space="preserve">Sacco, K.A., et al., </w:t>
      </w:r>
      <w:r w:rsidRPr="009032E3">
        <w:rPr>
          <w:i/>
        </w:rPr>
        <w:t>Adverse childhood experiences, smoking and mental illness in adulthood: a preliminary study.</w:t>
      </w:r>
      <w:r w:rsidRPr="009032E3">
        <w:t xml:space="preserve"> Ann Clin Psychiatry, 2007. </w:t>
      </w:r>
      <w:r w:rsidRPr="009032E3">
        <w:rPr>
          <w:b/>
        </w:rPr>
        <w:t>19</w:t>
      </w:r>
      <w:r w:rsidRPr="009032E3">
        <w:t>(2): p. 89-97.</w:t>
      </w:r>
    </w:p>
    <w:p w14:paraId="0CA914F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7.</w:t>
      </w:r>
      <w:r w:rsidRPr="009032E3">
        <w:tab/>
        <w:t xml:space="preserve">Slopen, N., et al., </w:t>
      </w:r>
      <w:r w:rsidRPr="009032E3">
        <w:rPr>
          <w:i/>
        </w:rPr>
        <w:t>Psychosocial stressors and cigarette smoking among African American adults in midlife.</w:t>
      </w:r>
      <w:r w:rsidRPr="009032E3">
        <w:t xml:space="preserve"> Nicotine Tob Res, 2012. </w:t>
      </w:r>
      <w:r w:rsidRPr="009032E3">
        <w:rPr>
          <w:b/>
        </w:rPr>
        <w:t>14</w:t>
      </w:r>
      <w:r w:rsidRPr="009032E3">
        <w:t>(10): p. 1161-9.</w:t>
      </w:r>
    </w:p>
    <w:p w14:paraId="4D96CA15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8.</w:t>
      </w:r>
      <w:r w:rsidRPr="009032E3">
        <w:tab/>
        <w:t xml:space="preserve">Spratt EG, B.S., Yeatts SD, Simpson AN, McRae-Clark A, Moran-Santa Maria MM, Price KL, Hartwell KT, Brady KT, </w:t>
      </w:r>
      <w:r w:rsidRPr="009032E3">
        <w:rPr>
          <w:i/>
        </w:rPr>
        <w:t>Relationship between child abuse and adult smoking.</w:t>
      </w:r>
      <w:r w:rsidRPr="009032E3">
        <w:t xml:space="preserve"> Int J Psychiatry Med, 2009. </w:t>
      </w:r>
      <w:r w:rsidRPr="009032E3">
        <w:rPr>
          <w:b/>
        </w:rPr>
        <w:t>39</w:t>
      </w:r>
      <w:r w:rsidRPr="009032E3">
        <w:t>(4): p. 417-426.</w:t>
      </w:r>
    </w:p>
    <w:p w14:paraId="2CD36CD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49.</w:t>
      </w:r>
      <w:r w:rsidRPr="009032E3">
        <w:tab/>
        <w:t xml:space="preserve">Su, S., et al., </w:t>
      </w:r>
      <w:r w:rsidRPr="009032E3">
        <w:rPr>
          <w:i/>
        </w:rPr>
        <w:t>Adverse childhood experiences and blood pressure trajectories from childhood to young adulthood: the Georgia stress and Heart study.</w:t>
      </w:r>
      <w:r w:rsidRPr="009032E3">
        <w:t xml:space="preserve"> Circulation, 2015. </w:t>
      </w:r>
      <w:r w:rsidRPr="009032E3">
        <w:rPr>
          <w:b/>
        </w:rPr>
        <w:t>131</w:t>
      </w:r>
      <w:r w:rsidRPr="009032E3">
        <w:t>(19): p. 1674-81.</w:t>
      </w:r>
    </w:p>
    <w:p w14:paraId="4603F69C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50.</w:t>
      </w:r>
      <w:r w:rsidRPr="009032E3">
        <w:tab/>
        <w:t xml:space="preserve">Taha, F., et al., </w:t>
      </w:r>
      <w:r w:rsidRPr="009032E3">
        <w:rPr>
          <w:i/>
        </w:rPr>
        <w:t>Childhood maltreatment and the persistence of smoking: a longitudinal study among adults in the US.</w:t>
      </w:r>
      <w:r w:rsidRPr="009032E3">
        <w:t xml:space="preserve"> Child Abuse Negl, 2014. </w:t>
      </w:r>
      <w:r w:rsidRPr="009032E3">
        <w:rPr>
          <w:b/>
        </w:rPr>
        <w:t>38</w:t>
      </w:r>
      <w:r w:rsidRPr="009032E3">
        <w:t>(12): p. 1995-2006.</w:t>
      </w:r>
    </w:p>
    <w:p w14:paraId="21188B7A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51.</w:t>
      </w:r>
      <w:r w:rsidRPr="009032E3">
        <w:tab/>
        <w:t xml:space="preserve">Thompson, R.G. and D.S. Hasin, </w:t>
      </w:r>
      <w:r w:rsidRPr="009032E3">
        <w:rPr>
          <w:i/>
        </w:rPr>
        <w:t>Cigarette, marijuana, and alcohol use and prior drug treatment among newly homeless young adults in New York City: Relationship to a history of foster care.</w:t>
      </w:r>
      <w:r w:rsidRPr="009032E3">
        <w:t xml:space="preserve"> Drug Alcohol Depend, 2011. </w:t>
      </w:r>
      <w:r w:rsidRPr="009032E3">
        <w:rPr>
          <w:b/>
        </w:rPr>
        <w:t>117</w:t>
      </w:r>
      <w:r w:rsidRPr="009032E3">
        <w:t>(1): p. 66-9.</w:t>
      </w:r>
    </w:p>
    <w:p w14:paraId="45AB81C4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52.</w:t>
      </w:r>
      <w:r w:rsidRPr="009032E3">
        <w:tab/>
        <w:t xml:space="preserve">Topitzes, J., J.P. Mersky, and A.J. Reynolds, </w:t>
      </w:r>
      <w:r w:rsidRPr="009032E3">
        <w:rPr>
          <w:i/>
        </w:rPr>
        <w:t>Child maltreatment and adult cigarette smoking: a long-term developmental model.</w:t>
      </w:r>
      <w:r w:rsidRPr="009032E3">
        <w:t xml:space="preserve"> J Pediatr Psychol, 2010. </w:t>
      </w:r>
      <w:r w:rsidRPr="009032E3">
        <w:rPr>
          <w:b/>
        </w:rPr>
        <w:t>35</w:t>
      </w:r>
      <w:r w:rsidRPr="009032E3">
        <w:t>(5): p. 484-98.</w:t>
      </w:r>
    </w:p>
    <w:p w14:paraId="5F9E09C1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53.</w:t>
      </w:r>
      <w:r w:rsidRPr="009032E3">
        <w:tab/>
        <w:t xml:space="preserve">Vander Weg, M.W., </w:t>
      </w:r>
      <w:r w:rsidRPr="009032E3">
        <w:rPr>
          <w:i/>
        </w:rPr>
        <w:t>Adverse childhood experiences and cigarette smoking: the 2009 Arkansas and Louisiana Behavioral Risk Factor Surveillance Systems.</w:t>
      </w:r>
      <w:r w:rsidRPr="009032E3">
        <w:t xml:space="preserve"> Nicotine Tob Res, 2011. </w:t>
      </w:r>
      <w:r w:rsidRPr="009032E3">
        <w:rPr>
          <w:b/>
        </w:rPr>
        <w:t>13</w:t>
      </w:r>
      <w:r w:rsidRPr="009032E3">
        <w:t>(7): p. 616-22.</w:t>
      </w:r>
    </w:p>
    <w:p w14:paraId="4CE90AE0" w14:textId="77777777" w:rsidR="009032E3" w:rsidRPr="009032E3" w:rsidRDefault="009032E3" w:rsidP="009032E3">
      <w:pPr>
        <w:pStyle w:val="EndNoteBibliography"/>
        <w:spacing w:after="0"/>
        <w:ind w:left="720" w:hanging="720"/>
      </w:pPr>
      <w:r w:rsidRPr="009032E3">
        <w:t>154.</w:t>
      </w:r>
      <w:r w:rsidRPr="009032E3">
        <w:tab/>
        <w:t xml:space="preserve">Walsh, E.G. and S.W. Cawthon, </w:t>
      </w:r>
      <w:r w:rsidRPr="009032E3">
        <w:rPr>
          <w:i/>
        </w:rPr>
        <w:t>The mediating role of depressive symptoms in the relationship between adverse childhood experiences and smoking.</w:t>
      </w:r>
      <w:r w:rsidRPr="009032E3">
        <w:t xml:space="preserve"> Addict Behav, 2014. </w:t>
      </w:r>
      <w:r w:rsidRPr="009032E3">
        <w:rPr>
          <w:b/>
        </w:rPr>
        <w:t>39</w:t>
      </w:r>
      <w:r w:rsidRPr="009032E3">
        <w:t>(10): p. 1471-6.</w:t>
      </w:r>
    </w:p>
    <w:p w14:paraId="23532472" w14:textId="77777777" w:rsidR="009032E3" w:rsidRPr="009032E3" w:rsidRDefault="009032E3" w:rsidP="009032E3">
      <w:pPr>
        <w:pStyle w:val="EndNoteBibliography"/>
        <w:ind w:left="720" w:hanging="720"/>
      </w:pPr>
      <w:r w:rsidRPr="009032E3">
        <w:t>155.</w:t>
      </w:r>
      <w:r w:rsidRPr="009032E3">
        <w:tab/>
        <w:t xml:space="preserve">Yeoman, K., et al., </w:t>
      </w:r>
      <w:r w:rsidRPr="009032E3">
        <w:rPr>
          <w:i/>
        </w:rPr>
        <w:t>Adverse childhood experiences and adult smoking, Nebraska, 2011.</w:t>
      </w:r>
      <w:r w:rsidRPr="009032E3">
        <w:t xml:space="preserve"> Prev Chronic Dis, 2013. </w:t>
      </w:r>
      <w:r w:rsidRPr="009032E3">
        <w:rPr>
          <w:b/>
        </w:rPr>
        <w:t>10</w:t>
      </w:r>
      <w:r w:rsidRPr="009032E3">
        <w:t>: p. E159.</w:t>
      </w:r>
    </w:p>
    <w:p w14:paraId="47A9E090" w14:textId="62F6F7E0" w:rsidR="00B975AC" w:rsidRDefault="00597429" w:rsidP="0043200A">
      <w:r>
        <w:fldChar w:fldCharType="end"/>
      </w:r>
    </w:p>
    <w:sectPr w:rsidR="00B975AC" w:rsidSect="0043200A">
      <w:headerReference w:type="default" r:id="rId7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4A1D448" w14:textId="77777777" w:rsidR="000F0849" w:rsidRDefault="000F0849" w:rsidP="000B154A">
      <w:pPr>
        <w:spacing w:after="0" w:line="240" w:lineRule="auto"/>
      </w:pPr>
      <w:r>
        <w:separator/>
      </w:r>
    </w:p>
  </w:endnote>
  <w:endnote w:type="continuationSeparator" w:id="0">
    <w:p w14:paraId="5A4A38F1" w14:textId="77777777" w:rsidR="000F0849" w:rsidRDefault="000F0849" w:rsidP="000B15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TMI">
    <w:altName w:val="Times New Roman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A406B6" w14:textId="77777777" w:rsidR="000F0849" w:rsidRDefault="000F0849" w:rsidP="000B154A">
      <w:pPr>
        <w:spacing w:after="0" w:line="240" w:lineRule="auto"/>
      </w:pPr>
      <w:r>
        <w:separator/>
      </w:r>
    </w:p>
  </w:footnote>
  <w:footnote w:type="continuationSeparator" w:id="0">
    <w:p w14:paraId="20877958" w14:textId="77777777" w:rsidR="000F0849" w:rsidRDefault="000F0849" w:rsidP="000B154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98BDFD" w14:textId="77777777" w:rsidR="000E4AC2" w:rsidRDefault="000E4AC2">
    <w:pPr>
      <w:pStyle w:val="Header"/>
    </w:pPr>
    <w:r>
      <w:t xml:space="preserve">Appendix A. ACEs and Cancer Risk Article Summary by Cancer Risk Factor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434BD0"/>
    <w:multiLevelType w:val="hybridMultilevel"/>
    <w:tmpl w:val="3BB29F0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" w15:restartNumberingAfterBreak="0">
    <w:nsid w:val="00F036F9"/>
    <w:multiLevelType w:val="hybridMultilevel"/>
    <w:tmpl w:val="95F6AD7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5944FB"/>
    <w:multiLevelType w:val="hybridMultilevel"/>
    <w:tmpl w:val="089A685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" w15:restartNumberingAfterBreak="0">
    <w:nsid w:val="03587417"/>
    <w:multiLevelType w:val="hybridMultilevel"/>
    <w:tmpl w:val="E2486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38955F7"/>
    <w:multiLevelType w:val="hybridMultilevel"/>
    <w:tmpl w:val="3E661A7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5" w15:restartNumberingAfterBreak="0">
    <w:nsid w:val="03B85CE4"/>
    <w:multiLevelType w:val="hybridMultilevel"/>
    <w:tmpl w:val="B126AE5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6" w15:restartNumberingAfterBreak="0">
    <w:nsid w:val="03D65E02"/>
    <w:multiLevelType w:val="hybridMultilevel"/>
    <w:tmpl w:val="132E07D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3F27F83"/>
    <w:multiLevelType w:val="hybridMultilevel"/>
    <w:tmpl w:val="8C9A686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8" w15:restartNumberingAfterBreak="0">
    <w:nsid w:val="04D51257"/>
    <w:multiLevelType w:val="hybridMultilevel"/>
    <w:tmpl w:val="A894C06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4E02E65"/>
    <w:multiLevelType w:val="hybridMultilevel"/>
    <w:tmpl w:val="2078186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4E915EA"/>
    <w:multiLevelType w:val="hybridMultilevel"/>
    <w:tmpl w:val="C2361DB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1" w15:restartNumberingAfterBreak="0">
    <w:nsid w:val="05B21DE4"/>
    <w:multiLevelType w:val="hybridMultilevel"/>
    <w:tmpl w:val="E8082DD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5B51641"/>
    <w:multiLevelType w:val="hybridMultilevel"/>
    <w:tmpl w:val="FFC00FB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5B64B5B"/>
    <w:multiLevelType w:val="hybridMultilevel"/>
    <w:tmpl w:val="B5B0B8A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" w15:restartNumberingAfterBreak="0">
    <w:nsid w:val="05EC6227"/>
    <w:multiLevelType w:val="hybridMultilevel"/>
    <w:tmpl w:val="92461FF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" w15:restartNumberingAfterBreak="0">
    <w:nsid w:val="06145B64"/>
    <w:multiLevelType w:val="hybridMultilevel"/>
    <w:tmpl w:val="9516061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6" w15:restartNumberingAfterBreak="0">
    <w:nsid w:val="06383919"/>
    <w:multiLevelType w:val="hybridMultilevel"/>
    <w:tmpl w:val="5D4E06F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" w15:restartNumberingAfterBreak="0">
    <w:nsid w:val="06575791"/>
    <w:multiLevelType w:val="hybridMultilevel"/>
    <w:tmpl w:val="3348BCA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" w15:restartNumberingAfterBreak="0">
    <w:nsid w:val="067C014B"/>
    <w:multiLevelType w:val="hybridMultilevel"/>
    <w:tmpl w:val="6FCAF6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08CF1F1D"/>
    <w:multiLevelType w:val="hybridMultilevel"/>
    <w:tmpl w:val="9892931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" w15:restartNumberingAfterBreak="0">
    <w:nsid w:val="099727B8"/>
    <w:multiLevelType w:val="hybridMultilevel"/>
    <w:tmpl w:val="DE1A17F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1" w15:restartNumberingAfterBreak="0">
    <w:nsid w:val="09A23509"/>
    <w:multiLevelType w:val="hybridMultilevel"/>
    <w:tmpl w:val="A78C42E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2" w15:restartNumberingAfterBreak="0">
    <w:nsid w:val="0AA92494"/>
    <w:multiLevelType w:val="hybridMultilevel"/>
    <w:tmpl w:val="FE1AE17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3" w15:restartNumberingAfterBreak="0">
    <w:nsid w:val="0AED498D"/>
    <w:multiLevelType w:val="hybridMultilevel"/>
    <w:tmpl w:val="B11E7AC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4" w15:restartNumberingAfterBreak="0">
    <w:nsid w:val="0C553EB5"/>
    <w:multiLevelType w:val="hybridMultilevel"/>
    <w:tmpl w:val="B0681EC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0C6E76DD"/>
    <w:multiLevelType w:val="hybridMultilevel"/>
    <w:tmpl w:val="B07AEA0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0D2B69DD"/>
    <w:multiLevelType w:val="hybridMultilevel"/>
    <w:tmpl w:val="17BE246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7" w15:restartNumberingAfterBreak="0">
    <w:nsid w:val="0D576AF5"/>
    <w:multiLevelType w:val="hybridMultilevel"/>
    <w:tmpl w:val="47DAF95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8" w15:restartNumberingAfterBreak="0">
    <w:nsid w:val="0EE108CC"/>
    <w:multiLevelType w:val="hybridMultilevel"/>
    <w:tmpl w:val="7B6A130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0F584C6F"/>
    <w:multiLevelType w:val="hybridMultilevel"/>
    <w:tmpl w:val="18B6490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0" w15:restartNumberingAfterBreak="0">
    <w:nsid w:val="0FA434C9"/>
    <w:multiLevelType w:val="hybridMultilevel"/>
    <w:tmpl w:val="934896F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1" w15:restartNumberingAfterBreak="0">
    <w:nsid w:val="0FE73370"/>
    <w:multiLevelType w:val="hybridMultilevel"/>
    <w:tmpl w:val="1B3E716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2" w15:restartNumberingAfterBreak="0">
    <w:nsid w:val="0FFA2855"/>
    <w:multiLevelType w:val="hybridMultilevel"/>
    <w:tmpl w:val="32682B5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3" w15:restartNumberingAfterBreak="0">
    <w:nsid w:val="10D15E65"/>
    <w:multiLevelType w:val="hybridMultilevel"/>
    <w:tmpl w:val="31A03D4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4" w15:restartNumberingAfterBreak="0">
    <w:nsid w:val="10EF5089"/>
    <w:multiLevelType w:val="hybridMultilevel"/>
    <w:tmpl w:val="C98EC20C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35" w15:restartNumberingAfterBreak="0">
    <w:nsid w:val="113850A9"/>
    <w:multiLevelType w:val="hybridMultilevel"/>
    <w:tmpl w:val="51EE8BA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6" w15:restartNumberingAfterBreak="0">
    <w:nsid w:val="11B46540"/>
    <w:multiLevelType w:val="hybridMultilevel"/>
    <w:tmpl w:val="27C644D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7" w15:restartNumberingAfterBreak="0">
    <w:nsid w:val="12631458"/>
    <w:multiLevelType w:val="hybridMultilevel"/>
    <w:tmpl w:val="2DFA4B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1289396E"/>
    <w:multiLevelType w:val="hybridMultilevel"/>
    <w:tmpl w:val="70A6113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9" w15:restartNumberingAfterBreak="0">
    <w:nsid w:val="12AA3D47"/>
    <w:multiLevelType w:val="hybridMultilevel"/>
    <w:tmpl w:val="BA4A580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40" w15:restartNumberingAfterBreak="0">
    <w:nsid w:val="13061296"/>
    <w:multiLevelType w:val="hybridMultilevel"/>
    <w:tmpl w:val="FB126D6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41" w15:restartNumberingAfterBreak="0">
    <w:nsid w:val="13566F26"/>
    <w:multiLevelType w:val="hybridMultilevel"/>
    <w:tmpl w:val="C72EEC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42" w15:restartNumberingAfterBreak="0">
    <w:nsid w:val="13C9276A"/>
    <w:multiLevelType w:val="hybridMultilevel"/>
    <w:tmpl w:val="78280D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142D337D"/>
    <w:multiLevelType w:val="hybridMultilevel"/>
    <w:tmpl w:val="69D23A1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154239E1"/>
    <w:multiLevelType w:val="hybridMultilevel"/>
    <w:tmpl w:val="0026303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15BB4AE2"/>
    <w:multiLevelType w:val="hybridMultilevel"/>
    <w:tmpl w:val="2382A8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15C5579A"/>
    <w:multiLevelType w:val="hybridMultilevel"/>
    <w:tmpl w:val="C9D48660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47" w15:restartNumberingAfterBreak="0">
    <w:nsid w:val="15E53811"/>
    <w:multiLevelType w:val="hybridMultilevel"/>
    <w:tmpl w:val="69DC94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169C038D"/>
    <w:multiLevelType w:val="hybridMultilevel"/>
    <w:tmpl w:val="B2A6027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16A904A8"/>
    <w:multiLevelType w:val="hybridMultilevel"/>
    <w:tmpl w:val="7FCE9F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172F18C5"/>
    <w:multiLevelType w:val="hybridMultilevel"/>
    <w:tmpl w:val="5F327E9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51" w15:restartNumberingAfterBreak="0">
    <w:nsid w:val="179568C9"/>
    <w:multiLevelType w:val="hybridMultilevel"/>
    <w:tmpl w:val="518AAD2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52" w15:restartNumberingAfterBreak="0">
    <w:nsid w:val="17DC11AD"/>
    <w:multiLevelType w:val="hybridMultilevel"/>
    <w:tmpl w:val="B5C6E0E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53" w15:restartNumberingAfterBreak="0">
    <w:nsid w:val="181F0B09"/>
    <w:multiLevelType w:val="hybridMultilevel"/>
    <w:tmpl w:val="076E547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18D9706D"/>
    <w:multiLevelType w:val="hybridMultilevel"/>
    <w:tmpl w:val="9DC88C6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55" w15:restartNumberingAfterBreak="0">
    <w:nsid w:val="19934F84"/>
    <w:multiLevelType w:val="hybridMultilevel"/>
    <w:tmpl w:val="9A24DA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1A6973E1"/>
    <w:multiLevelType w:val="hybridMultilevel"/>
    <w:tmpl w:val="FD5660A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1A817E8C"/>
    <w:multiLevelType w:val="hybridMultilevel"/>
    <w:tmpl w:val="698E0EF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58" w15:restartNumberingAfterBreak="0">
    <w:nsid w:val="1A9E6576"/>
    <w:multiLevelType w:val="hybridMultilevel"/>
    <w:tmpl w:val="48869E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59" w15:restartNumberingAfterBreak="0">
    <w:nsid w:val="1AF3045D"/>
    <w:multiLevelType w:val="hybridMultilevel"/>
    <w:tmpl w:val="3BC4432E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60" w15:restartNumberingAfterBreak="0">
    <w:nsid w:val="1AFC6F88"/>
    <w:multiLevelType w:val="hybridMultilevel"/>
    <w:tmpl w:val="0096E1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1B151E49"/>
    <w:multiLevelType w:val="hybridMultilevel"/>
    <w:tmpl w:val="19F07848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1B1F3B79"/>
    <w:multiLevelType w:val="hybridMultilevel"/>
    <w:tmpl w:val="A7CA8B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 w15:restartNumberingAfterBreak="0">
    <w:nsid w:val="1B5D63A7"/>
    <w:multiLevelType w:val="hybridMultilevel"/>
    <w:tmpl w:val="88186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 w15:restartNumberingAfterBreak="0">
    <w:nsid w:val="1D8E0B2C"/>
    <w:multiLevelType w:val="hybridMultilevel"/>
    <w:tmpl w:val="7658902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1D9F0925"/>
    <w:multiLevelType w:val="hybridMultilevel"/>
    <w:tmpl w:val="27542C7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66" w15:restartNumberingAfterBreak="0">
    <w:nsid w:val="1F1114DE"/>
    <w:multiLevelType w:val="hybridMultilevel"/>
    <w:tmpl w:val="6B3E836C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67" w15:restartNumberingAfterBreak="0">
    <w:nsid w:val="1F327653"/>
    <w:multiLevelType w:val="hybridMultilevel"/>
    <w:tmpl w:val="594C33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 w15:restartNumberingAfterBreak="0">
    <w:nsid w:val="1FC4530F"/>
    <w:multiLevelType w:val="hybridMultilevel"/>
    <w:tmpl w:val="711CCBF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20452B4D"/>
    <w:multiLevelType w:val="hybridMultilevel"/>
    <w:tmpl w:val="A94E84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 w15:restartNumberingAfterBreak="0">
    <w:nsid w:val="210F7CCA"/>
    <w:multiLevelType w:val="hybridMultilevel"/>
    <w:tmpl w:val="00D4372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21294E55"/>
    <w:multiLevelType w:val="hybridMultilevel"/>
    <w:tmpl w:val="90C0905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21667706"/>
    <w:multiLevelType w:val="hybridMultilevel"/>
    <w:tmpl w:val="F236C2E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73" w15:restartNumberingAfterBreak="0">
    <w:nsid w:val="223F7328"/>
    <w:multiLevelType w:val="hybridMultilevel"/>
    <w:tmpl w:val="2A4E56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 w15:restartNumberingAfterBreak="0">
    <w:nsid w:val="229E4F74"/>
    <w:multiLevelType w:val="hybridMultilevel"/>
    <w:tmpl w:val="A8486C3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5" w15:restartNumberingAfterBreak="0">
    <w:nsid w:val="22B9451B"/>
    <w:multiLevelType w:val="hybridMultilevel"/>
    <w:tmpl w:val="9ACAB43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76" w15:restartNumberingAfterBreak="0">
    <w:nsid w:val="22DA33DC"/>
    <w:multiLevelType w:val="hybridMultilevel"/>
    <w:tmpl w:val="5A26B90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77" w15:restartNumberingAfterBreak="0">
    <w:nsid w:val="2318149F"/>
    <w:multiLevelType w:val="hybridMultilevel"/>
    <w:tmpl w:val="7B76BEC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78" w15:restartNumberingAfterBreak="0">
    <w:nsid w:val="23245E49"/>
    <w:multiLevelType w:val="hybridMultilevel"/>
    <w:tmpl w:val="9EF47AA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9" w15:restartNumberingAfterBreak="0">
    <w:nsid w:val="23871852"/>
    <w:multiLevelType w:val="hybridMultilevel"/>
    <w:tmpl w:val="1E68C09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24254ACD"/>
    <w:multiLevelType w:val="hybridMultilevel"/>
    <w:tmpl w:val="E12AABB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81" w15:restartNumberingAfterBreak="0">
    <w:nsid w:val="24B45957"/>
    <w:multiLevelType w:val="hybridMultilevel"/>
    <w:tmpl w:val="57F8452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82" w15:restartNumberingAfterBreak="0">
    <w:nsid w:val="25097F3B"/>
    <w:multiLevelType w:val="hybridMultilevel"/>
    <w:tmpl w:val="7E169BC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3" w15:restartNumberingAfterBreak="0">
    <w:nsid w:val="25F150EB"/>
    <w:multiLevelType w:val="hybridMultilevel"/>
    <w:tmpl w:val="A40272A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4" w15:restartNumberingAfterBreak="0">
    <w:nsid w:val="266B1612"/>
    <w:multiLevelType w:val="hybridMultilevel"/>
    <w:tmpl w:val="5A34ED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5" w15:restartNumberingAfterBreak="0">
    <w:nsid w:val="268E4A0D"/>
    <w:multiLevelType w:val="hybridMultilevel"/>
    <w:tmpl w:val="E89E854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86" w15:restartNumberingAfterBreak="0">
    <w:nsid w:val="27231C53"/>
    <w:multiLevelType w:val="hybridMultilevel"/>
    <w:tmpl w:val="AE825F9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87" w15:restartNumberingAfterBreak="0">
    <w:nsid w:val="2767669A"/>
    <w:multiLevelType w:val="hybridMultilevel"/>
    <w:tmpl w:val="F7CCE9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8" w15:restartNumberingAfterBreak="0">
    <w:nsid w:val="27B347C8"/>
    <w:multiLevelType w:val="hybridMultilevel"/>
    <w:tmpl w:val="ED24470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89" w15:restartNumberingAfterBreak="0">
    <w:nsid w:val="27DB2FB5"/>
    <w:multiLevelType w:val="hybridMultilevel"/>
    <w:tmpl w:val="D5E0A6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0" w15:restartNumberingAfterBreak="0">
    <w:nsid w:val="27DC5B14"/>
    <w:multiLevelType w:val="hybridMultilevel"/>
    <w:tmpl w:val="9788D5F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91" w15:restartNumberingAfterBreak="0">
    <w:nsid w:val="29A13A13"/>
    <w:multiLevelType w:val="hybridMultilevel"/>
    <w:tmpl w:val="F91C291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92" w15:restartNumberingAfterBreak="0">
    <w:nsid w:val="29FA27E3"/>
    <w:multiLevelType w:val="hybridMultilevel"/>
    <w:tmpl w:val="EAE2943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93" w15:restartNumberingAfterBreak="0">
    <w:nsid w:val="2B96609B"/>
    <w:multiLevelType w:val="hybridMultilevel"/>
    <w:tmpl w:val="E8F48EE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94" w15:restartNumberingAfterBreak="0">
    <w:nsid w:val="2BF334B3"/>
    <w:multiLevelType w:val="hybridMultilevel"/>
    <w:tmpl w:val="0B32F83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95" w15:restartNumberingAfterBreak="0">
    <w:nsid w:val="2D4611E5"/>
    <w:multiLevelType w:val="hybridMultilevel"/>
    <w:tmpl w:val="524ECE7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6" w15:restartNumberingAfterBreak="0">
    <w:nsid w:val="2F312832"/>
    <w:multiLevelType w:val="hybridMultilevel"/>
    <w:tmpl w:val="8A5C7B3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97" w15:restartNumberingAfterBreak="0">
    <w:nsid w:val="31000376"/>
    <w:multiLevelType w:val="hybridMultilevel"/>
    <w:tmpl w:val="0826D75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98" w15:restartNumberingAfterBreak="0">
    <w:nsid w:val="31584107"/>
    <w:multiLevelType w:val="hybridMultilevel"/>
    <w:tmpl w:val="C8DAC73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99" w15:restartNumberingAfterBreak="0">
    <w:nsid w:val="318032A1"/>
    <w:multiLevelType w:val="hybridMultilevel"/>
    <w:tmpl w:val="10AE206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00" w15:restartNumberingAfterBreak="0">
    <w:nsid w:val="322E4ED1"/>
    <w:multiLevelType w:val="hybridMultilevel"/>
    <w:tmpl w:val="F30E08A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101" w15:restartNumberingAfterBreak="0">
    <w:nsid w:val="3265041E"/>
    <w:multiLevelType w:val="hybridMultilevel"/>
    <w:tmpl w:val="21A8AB2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02" w15:restartNumberingAfterBreak="0">
    <w:nsid w:val="33615E6A"/>
    <w:multiLevelType w:val="hybridMultilevel"/>
    <w:tmpl w:val="B1F8E74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03" w15:restartNumberingAfterBreak="0">
    <w:nsid w:val="34CD5621"/>
    <w:multiLevelType w:val="hybridMultilevel"/>
    <w:tmpl w:val="6416F88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04" w15:restartNumberingAfterBreak="0">
    <w:nsid w:val="34F97495"/>
    <w:multiLevelType w:val="hybridMultilevel"/>
    <w:tmpl w:val="5ADE925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5" w15:restartNumberingAfterBreak="0">
    <w:nsid w:val="35F70E03"/>
    <w:multiLevelType w:val="hybridMultilevel"/>
    <w:tmpl w:val="9D1A9B7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06" w15:restartNumberingAfterBreak="0">
    <w:nsid w:val="363845AA"/>
    <w:multiLevelType w:val="hybridMultilevel"/>
    <w:tmpl w:val="A8F4367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07" w15:restartNumberingAfterBreak="0">
    <w:nsid w:val="36994C98"/>
    <w:multiLevelType w:val="hybridMultilevel"/>
    <w:tmpl w:val="73FE4CE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08" w15:restartNumberingAfterBreak="0">
    <w:nsid w:val="37002996"/>
    <w:multiLevelType w:val="hybridMultilevel"/>
    <w:tmpl w:val="4588C3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9" w15:restartNumberingAfterBreak="0">
    <w:nsid w:val="373B7EB2"/>
    <w:multiLevelType w:val="hybridMultilevel"/>
    <w:tmpl w:val="83FE35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0" w15:restartNumberingAfterBreak="0">
    <w:nsid w:val="37991DE6"/>
    <w:multiLevelType w:val="hybridMultilevel"/>
    <w:tmpl w:val="8F5E8ED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11" w15:restartNumberingAfterBreak="0">
    <w:nsid w:val="37B717A5"/>
    <w:multiLevelType w:val="hybridMultilevel"/>
    <w:tmpl w:val="8D3843E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12" w15:restartNumberingAfterBreak="0">
    <w:nsid w:val="37E641F3"/>
    <w:multiLevelType w:val="hybridMultilevel"/>
    <w:tmpl w:val="97563A9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13" w15:restartNumberingAfterBreak="0">
    <w:nsid w:val="37F90392"/>
    <w:multiLevelType w:val="hybridMultilevel"/>
    <w:tmpl w:val="680AD2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4" w15:restartNumberingAfterBreak="0">
    <w:nsid w:val="3930314D"/>
    <w:multiLevelType w:val="hybridMultilevel"/>
    <w:tmpl w:val="0B1A61A0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115" w15:restartNumberingAfterBreak="0">
    <w:nsid w:val="3A4D6B72"/>
    <w:multiLevelType w:val="hybridMultilevel"/>
    <w:tmpl w:val="7CF8D6D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6" w15:restartNumberingAfterBreak="0">
    <w:nsid w:val="3A8823F6"/>
    <w:multiLevelType w:val="hybridMultilevel"/>
    <w:tmpl w:val="A922FD4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117" w15:restartNumberingAfterBreak="0">
    <w:nsid w:val="3B4E5F09"/>
    <w:multiLevelType w:val="hybridMultilevel"/>
    <w:tmpl w:val="3550A2F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8" w15:restartNumberingAfterBreak="0">
    <w:nsid w:val="3BE15DF2"/>
    <w:multiLevelType w:val="hybridMultilevel"/>
    <w:tmpl w:val="D4045D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9" w15:restartNumberingAfterBreak="0">
    <w:nsid w:val="3BEC0FAE"/>
    <w:multiLevelType w:val="hybridMultilevel"/>
    <w:tmpl w:val="AE78C7A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20" w15:restartNumberingAfterBreak="0">
    <w:nsid w:val="3C666866"/>
    <w:multiLevelType w:val="hybridMultilevel"/>
    <w:tmpl w:val="B74EE06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1" w15:restartNumberingAfterBreak="0">
    <w:nsid w:val="3C887C22"/>
    <w:multiLevelType w:val="hybridMultilevel"/>
    <w:tmpl w:val="EE442C7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22" w15:restartNumberingAfterBreak="0">
    <w:nsid w:val="3D286585"/>
    <w:multiLevelType w:val="hybridMultilevel"/>
    <w:tmpl w:val="EF1EF5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3" w15:restartNumberingAfterBreak="0">
    <w:nsid w:val="3D425DC3"/>
    <w:multiLevelType w:val="hybridMultilevel"/>
    <w:tmpl w:val="2E42063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4" w15:restartNumberingAfterBreak="0">
    <w:nsid w:val="3D911ABB"/>
    <w:multiLevelType w:val="hybridMultilevel"/>
    <w:tmpl w:val="380A24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5" w15:restartNumberingAfterBreak="0">
    <w:nsid w:val="3F350461"/>
    <w:multiLevelType w:val="hybridMultilevel"/>
    <w:tmpl w:val="33B640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6" w15:restartNumberingAfterBreak="0">
    <w:nsid w:val="3F3F0FAE"/>
    <w:multiLevelType w:val="hybridMultilevel"/>
    <w:tmpl w:val="66DEAF4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7" w15:restartNumberingAfterBreak="0">
    <w:nsid w:val="3FDA536A"/>
    <w:multiLevelType w:val="hybridMultilevel"/>
    <w:tmpl w:val="05D043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28" w15:restartNumberingAfterBreak="0">
    <w:nsid w:val="400F3F0E"/>
    <w:multiLevelType w:val="hybridMultilevel"/>
    <w:tmpl w:val="5750F0B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29" w15:restartNumberingAfterBreak="0">
    <w:nsid w:val="40512C54"/>
    <w:multiLevelType w:val="hybridMultilevel"/>
    <w:tmpl w:val="B25279F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30" w15:restartNumberingAfterBreak="0">
    <w:nsid w:val="40815934"/>
    <w:multiLevelType w:val="hybridMultilevel"/>
    <w:tmpl w:val="C4D0D4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1" w15:restartNumberingAfterBreak="0">
    <w:nsid w:val="414E20DE"/>
    <w:multiLevelType w:val="hybridMultilevel"/>
    <w:tmpl w:val="1A82339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32" w15:restartNumberingAfterBreak="0">
    <w:nsid w:val="417C6722"/>
    <w:multiLevelType w:val="hybridMultilevel"/>
    <w:tmpl w:val="C5BEBE9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33" w15:restartNumberingAfterBreak="0">
    <w:nsid w:val="418C5DB1"/>
    <w:multiLevelType w:val="hybridMultilevel"/>
    <w:tmpl w:val="28E2C20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34" w15:restartNumberingAfterBreak="0">
    <w:nsid w:val="41D670DA"/>
    <w:multiLevelType w:val="hybridMultilevel"/>
    <w:tmpl w:val="844267AC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135" w15:restartNumberingAfterBreak="0">
    <w:nsid w:val="42C419D3"/>
    <w:multiLevelType w:val="hybridMultilevel"/>
    <w:tmpl w:val="D834BF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6" w15:restartNumberingAfterBreak="0">
    <w:nsid w:val="43E31D8D"/>
    <w:multiLevelType w:val="hybridMultilevel"/>
    <w:tmpl w:val="A02C4E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37" w15:restartNumberingAfterBreak="0">
    <w:nsid w:val="444E15CC"/>
    <w:multiLevelType w:val="hybridMultilevel"/>
    <w:tmpl w:val="7C264804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38" w15:restartNumberingAfterBreak="0">
    <w:nsid w:val="44C87CC1"/>
    <w:multiLevelType w:val="hybridMultilevel"/>
    <w:tmpl w:val="9E4EAE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9" w15:restartNumberingAfterBreak="0">
    <w:nsid w:val="45050B93"/>
    <w:multiLevelType w:val="hybridMultilevel"/>
    <w:tmpl w:val="ECE6B61E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140" w15:restartNumberingAfterBreak="0">
    <w:nsid w:val="45534087"/>
    <w:multiLevelType w:val="hybridMultilevel"/>
    <w:tmpl w:val="9C889E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1" w15:restartNumberingAfterBreak="0">
    <w:nsid w:val="45A3404C"/>
    <w:multiLevelType w:val="hybridMultilevel"/>
    <w:tmpl w:val="A52061B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2" w15:restartNumberingAfterBreak="0">
    <w:nsid w:val="45AD3103"/>
    <w:multiLevelType w:val="hybridMultilevel"/>
    <w:tmpl w:val="17D830B4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143" w15:restartNumberingAfterBreak="0">
    <w:nsid w:val="46C418D5"/>
    <w:multiLevelType w:val="hybridMultilevel"/>
    <w:tmpl w:val="CB78333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4" w15:restartNumberingAfterBreak="0">
    <w:nsid w:val="4831541E"/>
    <w:multiLevelType w:val="hybridMultilevel"/>
    <w:tmpl w:val="9280A42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5" w15:restartNumberingAfterBreak="0">
    <w:nsid w:val="485403DA"/>
    <w:multiLevelType w:val="hybridMultilevel"/>
    <w:tmpl w:val="05B8AEC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6" w15:restartNumberingAfterBreak="0">
    <w:nsid w:val="48691D97"/>
    <w:multiLevelType w:val="hybridMultilevel"/>
    <w:tmpl w:val="C656435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7" w15:restartNumberingAfterBreak="0">
    <w:nsid w:val="48D13789"/>
    <w:multiLevelType w:val="hybridMultilevel"/>
    <w:tmpl w:val="A800BB5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8" w15:restartNumberingAfterBreak="0">
    <w:nsid w:val="49092544"/>
    <w:multiLevelType w:val="hybridMultilevel"/>
    <w:tmpl w:val="04F2185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49" w15:restartNumberingAfterBreak="0">
    <w:nsid w:val="4980007F"/>
    <w:multiLevelType w:val="hybridMultilevel"/>
    <w:tmpl w:val="6FD6EF8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150" w15:restartNumberingAfterBreak="0">
    <w:nsid w:val="49C250D2"/>
    <w:multiLevelType w:val="hybridMultilevel"/>
    <w:tmpl w:val="950C671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1" w15:restartNumberingAfterBreak="0">
    <w:nsid w:val="49D71125"/>
    <w:multiLevelType w:val="hybridMultilevel"/>
    <w:tmpl w:val="2EA001FA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52" w15:restartNumberingAfterBreak="0">
    <w:nsid w:val="4A2E7D1D"/>
    <w:multiLevelType w:val="hybridMultilevel"/>
    <w:tmpl w:val="372051E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3" w15:restartNumberingAfterBreak="0">
    <w:nsid w:val="4A3E634A"/>
    <w:multiLevelType w:val="hybridMultilevel"/>
    <w:tmpl w:val="947859A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4" w15:restartNumberingAfterBreak="0">
    <w:nsid w:val="4AE73BD0"/>
    <w:multiLevelType w:val="hybridMultilevel"/>
    <w:tmpl w:val="CE8A3D6C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55" w15:restartNumberingAfterBreak="0">
    <w:nsid w:val="4AFA2CCB"/>
    <w:multiLevelType w:val="hybridMultilevel"/>
    <w:tmpl w:val="3C421A3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6" w15:restartNumberingAfterBreak="0">
    <w:nsid w:val="4C157EBB"/>
    <w:multiLevelType w:val="hybridMultilevel"/>
    <w:tmpl w:val="5D8AF0E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7" w15:restartNumberingAfterBreak="0">
    <w:nsid w:val="4C243B1E"/>
    <w:multiLevelType w:val="hybridMultilevel"/>
    <w:tmpl w:val="722A4B5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8" w15:restartNumberingAfterBreak="0">
    <w:nsid w:val="4C8966BB"/>
    <w:multiLevelType w:val="hybridMultilevel"/>
    <w:tmpl w:val="D6D8AAC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9" w15:restartNumberingAfterBreak="0">
    <w:nsid w:val="4CC27BE6"/>
    <w:multiLevelType w:val="hybridMultilevel"/>
    <w:tmpl w:val="3000C942"/>
    <w:lvl w:ilvl="0" w:tplc="04090001">
      <w:start w:val="1"/>
      <w:numFmt w:val="bullet"/>
      <w:lvlText w:val=""/>
      <w:lvlJc w:val="left"/>
      <w:pPr>
        <w:ind w:left="7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160" w15:restartNumberingAfterBreak="0">
    <w:nsid w:val="4E8170DF"/>
    <w:multiLevelType w:val="hybridMultilevel"/>
    <w:tmpl w:val="DBEC757C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161" w15:restartNumberingAfterBreak="0">
    <w:nsid w:val="4F071787"/>
    <w:multiLevelType w:val="hybridMultilevel"/>
    <w:tmpl w:val="75C21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2" w15:restartNumberingAfterBreak="0">
    <w:nsid w:val="4F391310"/>
    <w:multiLevelType w:val="hybridMultilevel"/>
    <w:tmpl w:val="F662B99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63" w15:restartNumberingAfterBreak="0">
    <w:nsid w:val="5277603F"/>
    <w:multiLevelType w:val="hybridMultilevel"/>
    <w:tmpl w:val="187486D4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4" w15:restartNumberingAfterBreak="0">
    <w:nsid w:val="531D4643"/>
    <w:multiLevelType w:val="hybridMultilevel"/>
    <w:tmpl w:val="6682250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65" w15:restartNumberingAfterBreak="0">
    <w:nsid w:val="53621FCF"/>
    <w:multiLevelType w:val="hybridMultilevel"/>
    <w:tmpl w:val="04AED86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66" w15:restartNumberingAfterBreak="0">
    <w:nsid w:val="53714E6F"/>
    <w:multiLevelType w:val="hybridMultilevel"/>
    <w:tmpl w:val="62B42F5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67" w15:restartNumberingAfterBreak="0">
    <w:nsid w:val="54B618C2"/>
    <w:multiLevelType w:val="hybridMultilevel"/>
    <w:tmpl w:val="434E849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68" w15:restartNumberingAfterBreak="0">
    <w:nsid w:val="54F05235"/>
    <w:multiLevelType w:val="hybridMultilevel"/>
    <w:tmpl w:val="E628460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69" w15:restartNumberingAfterBreak="0">
    <w:nsid w:val="557242FD"/>
    <w:multiLevelType w:val="hybridMultilevel"/>
    <w:tmpl w:val="589CB75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0" w15:restartNumberingAfterBreak="0">
    <w:nsid w:val="55B24B1E"/>
    <w:multiLevelType w:val="hybridMultilevel"/>
    <w:tmpl w:val="ED80CE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1" w15:restartNumberingAfterBreak="0">
    <w:nsid w:val="56233B4F"/>
    <w:multiLevelType w:val="hybridMultilevel"/>
    <w:tmpl w:val="0888972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2" w15:restartNumberingAfterBreak="0">
    <w:nsid w:val="56250298"/>
    <w:multiLevelType w:val="hybridMultilevel"/>
    <w:tmpl w:val="6BF2974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3" w15:restartNumberingAfterBreak="0">
    <w:nsid w:val="56635A94"/>
    <w:multiLevelType w:val="hybridMultilevel"/>
    <w:tmpl w:val="0A84AAD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4" w15:restartNumberingAfterBreak="0">
    <w:nsid w:val="568E4CB0"/>
    <w:multiLevelType w:val="hybridMultilevel"/>
    <w:tmpl w:val="83E0D20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5" w15:restartNumberingAfterBreak="0">
    <w:nsid w:val="56C62015"/>
    <w:multiLevelType w:val="hybridMultilevel"/>
    <w:tmpl w:val="1DE4F95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6" w15:restartNumberingAfterBreak="0">
    <w:nsid w:val="56D86F49"/>
    <w:multiLevelType w:val="hybridMultilevel"/>
    <w:tmpl w:val="0D7EE3C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7" w15:restartNumberingAfterBreak="0">
    <w:nsid w:val="58061FAB"/>
    <w:multiLevelType w:val="hybridMultilevel"/>
    <w:tmpl w:val="9B5E126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78" w15:restartNumberingAfterBreak="0">
    <w:nsid w:val="58992156"/>
    <w:multiLevelType w:val="hybridMultilevel"/>
    <w:tmpl w:val="10B09F0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9" w15:restartNumberingAfterBreak="0">
    <w:nsid w:val="59B06E87"/>
    <w:multiLevelType w:val="hybridMultilevel"/>
    <w:tmpl w:val="049C321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0" w15:restartNumberingAfterBreak="0">
    <w:nsid w:val="59B83F91"/>
    <w:multiLevelType w:val="hybridMultilevel"/>
    <w:tmpl w:val="AECC63C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181" w15:restartNumberingAfterBreak="0">
    <w:nsid w:val="59DE62C5"/>
    <w:multiLevelType w:val="hybridMultilevel"/>
    <w:tmpl w:val="C10C5A6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2" w15:restartNumberingAfterBreak="0">
    <w:nsid w:val="5A523CFD"/>
    <w:multiLevelType w:val="hybridMultilevel"/>
    <w:tmpl w:val="445CE53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3" w15:restartNumberingAfterBreak="0">
    <w:nsid w:val="5A997409"/>
    <w:multiLevelType w:val="hybridMultilevel"/>
    <w:tmpl w:val="8DEE7A7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4" w15:restartNumberingAfterBreak="0">
    <w:nsid w:val="5B7D14F9"/>
    <w:multiLevelType w:val="hybridMultilevel"/>
    <w:tmpl w:val="8516278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5" w15:restartNumberingAfterBreak="0">
    <w:nsid w:val="5CBE2A96"/>
    <w:multiLevelType w:val="hybridMultilevel"/>
    <w:tmpl w:val="80A000C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6" w15:restartNumberingAfterBreak="0">
    <w:nsid w:val="5D0E1FF7"/>
    <w:multiLevelType w:val="hybridMultilevel"/>
    <w:tmpl w:val="D6F4F42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7" w15:restartNumberingAfterBreak="0">
    <w:nsid w:val="5D401827"/>
    <w:multiLevelType w:val="hybridMultilevel"/>
    <w:tmpl w:val="6974097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88" w15:restartNumberingAfterBreak="0">
    <w:nsid w:val="5D6D6C42"/>
    <w:multiLevelType w:val="hybridMultilevel"/>
    <w:tmpl w:val="E0768FA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9" w15:restartNumberingAfterBreak="0">
    <w:nsid w:val="5E0C2EDB"/>
    <w:multiLevelType w:val="hybridMultilevel"/>
    <w:tmpl w:val="8DFC6C7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0" w15:restartNumberingAfterBreak="0">
    <w:nsid w:val="5F336EDA"/>
    <w:multiLevelType w:val="hybridMultilevel"/>
    <w:tmpl w:val="F200ABF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1" w15:restartNumberingAfterBreak="0">
    <w:nsid w:val="5F7E1D56"/>
    <w:multiLevelType w:val="hybridMultilevel"/>
    <w:tmpl w:val="F8BCF52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2" w15:restartNumberingAfterBreak="0">
    <w:nsid w:val="6001498F"/>
    <w:multiLevelType w:val="hybridMultilevel"/>
    <w:tmpl w:val="80D287D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3" w15:restartNumberingAfterBreak="0">
    <w:nsid w:val="6024038D"/>
    <w:multiLevelType w:val="hybridMultilevel"/>
    <w:tmpl w:val="B212117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4" w15:restartNumberingAfterBreak="0">
    <w:nsid w:val="62261EE7"/>
    <w:multiLevelType w:val="hybridMultilevel"/>
    <w:tmpl w:val="76D655F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5" w15:restartNumberingAfterBreak="0">
    <w:nsid w:val="627A2219"/>
    <w:multiLevelType w:val="hybridMultilevel"/>
    <w:tmpl w:val="B16C319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6" w15:restartNumberingAfterBreak="0">
    <w:nsid w:val="63700AE7"/>
    <w:multiLevelType w:val="hybridMultilevel"/>
    <w:tmpl w:val="CD62B04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7" w15:restartNumberingAfterBreak="0">
    <w:nsid w:val="64513D1D"/>
    <w:multiLevelType w:val="hybridMultilevel"/>
    <w:tmpl w:val="758034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8" w15:restartNumberingAfterBreak="0">
    <w:nsid w:val="66773E02"/>
    <w:multiLevelType w:val="hybridMultilevel"/>
    <w:tmpl w:val="14F69F1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99" w15:restartNumberingAfterBreak="0">
    <w:nsid w:val="66D555A4"/>
    <w:multiLevelType w:val="hybridMultilevel"/>
    <w:tmpl w:val="D39A74A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0" w15:restartNumberingAfterBreak="0">
    <w:nsid w:val="67241A7A"/>
    <w:multiLevelType w:val="hybridMultilevel"/>
    <w:tmpl w:val="CE3C6222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1" w15:restartNumberingAfterBreak="0">
    <w:nsid w:val="68303752"/>
    <w:multiLevelType w:val="hybridMultilevel"/>
    <w:tmpl w:val="5B36B23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2" w15:restartNumberingAfterBreak="0">
    <w:nsid w:val="68821524"/>
    <w:multiLevelType w:val="hybridMultilevel"/>
    <w:tmpl w:val="8C4A567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3" w15:restartNumberingAfterBreak="0">
    <w:nsid w:val="688B5B85"/>
    <w:multiLevelType w:val="hybridMultilevel"/>
    <w:tmpl w:val="917E2E0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4" w15:restartNumberingAfterBreak="0">
    <w:nsid w:val="69B0520C"/>
    <w:multiLevelType w:val="hybridMultilevel"/>
    <w:tmpl w:val="AC002BD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5" w15:restartNumberingAfterBreak="0">
    <w:nsid w:val="6A324F5B"/>
    <w:multiLevelType w:val="hybridMultilevel"/>
    <w:tmpl w:val="4AF02FA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6" w15:restartNumberingAfterBreak="0">
    <w:nsid w:val="6A8F450F"/>
    <w:multiLevelType w:val="hybridMultilevel"/>
    <w:tmpl w:val="22509C8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7" w15:restartNumberingAfterBreak="0">
    <w:nsid w:val="6B090671"/>
    <w:multiLevelType w:val="hybridMultilevel"/>
    <w:tmpl w:val="905A528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8" w15:restartNumberingAfterBreak="0">
    <w:nsid w:val="6B322470"/>
    <w:multiLevelType w:val="hybridMultilevel"/>
    <w:tmpl w:val="356E13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09" w15:restartNumberingAfterBreak="0">
    <w:nsid w:val="6C5D79CA"/>
    <w:multiLevelType w:val="hybridMultilevel"/>
    <w:tmpl w:val="3CA028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0" w15:restartNumberingAfterBreak="0">
    <w:nsid w:val="6CDF685B"/>
    <w:multiLevelType w:val="hybridMultilevel"/>
    <w:tmpl w:val="91AE63EA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1" w15:restartNumberingAfterBreak="0">
    <w:nsid w:val="6D4D7FD0"/>
    <w:multiLevelType w:val="hybridMultilevel"/>
    <w:tmpl w:val="21A03B4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12" w15:restartNumberingAfterBreak="0">
    <w:nsid w:val="6E493AB3"/>
    <w:multiLevelType w:val="hybridMultilevel"/>
    <w:tmpl w:val="4A96D02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13" w15:restartNumberingAfterBreak="0">
    <w:nsid w:val="6E620353"/>
    <w:multiLevelType w:val="hybridMultilevel"/>
    <w:tmpl w:val="66F0788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4" w15:restartNumberingAfterBreak="0">
    <w:nsid w:val="6ED6649A"/>
    <w:multiLevelType w:val="hybridMultilevel"/>
    <w:tmpl w:val="6E60FC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5" w15:restartNumberingAfterBreak="0">
    <w:nsid w:val="716B5509"/>
    <w:multiLevelType w:val="hybridMultilevel"/>
    <w:tmpl w:val="E7EC079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16" w15:restartNumberingAfterBreak="0">
    <w:nsid w:val="71947D04"/>
    <w:multiLevelType w:val="hybridMultilevel"/>
    <w:tmpl w:val="8DA0A40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17" w15:restartNumberingAfterBreak="0">
    <w:nsid w:val="71EC4356"/>
    <w:multiLevelType w:val="hybridMultilevel"/>
    <w:tmpl w:val="EC4842B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8" w15:restartNumberingAfterBreak="0">
    <w:nsid w:val="71F10891"/>
    <w:multiLevelType w:val="hybridMultilevel"/>
    <w:tmpl w:val="093CB3F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19" w15:restartNumberingAfterBreak="0">
    <w:nsid w:val="7235260D"/>
    <w:multiLevelType w:val="hybridMultilevel"/>
    <w:tmpl w:val="1242E5D2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20" w15:restartNumberingAfterBreak="0">
    <w:nsid w:val="72B85FE2"/>
    <w:multiLevelType w:val="hybridMultilevel"/>
    <w:tmpl w:val="352E78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1" w15:restartNumberingAfterBreak="0">
    <w:nsid w:val="73100AB4"/>
    <w:multiLevelType w:val="hybridMultilevel"/>
    <w:tmpl w:val="73DC5AA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22" w15:restartNumberingAfterBreak="0">
    <w:nsid w:val="7510418B"/>
    <w:multiLevelType w:val="hybridMultilevel"/>
    <w:tmpl w:val="6F7424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23" w15:restartNumberingAfterBreak="0">
    <w:nsid w:val="752C6B6E"/>
    <w:multiLevelType w:val="hybridMultilevel"/>
    <w:tmpl w:val="764A5DD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224" w15:restartNumberingAfterBreak="0">
    <w:nsid w:val="7661292C"/>
    <w:multiLevelType w:val="hybridMultilevel"/>
    <w:tmpl w:val="949E14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5" w15:restartNumberingAfterBreak="0">
    <w:nsid w:val="770D044C"/>
    <w:multiLevelType w:val="hybridMultilevel"/>
    <w:tmpl w:val="F04E7838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26" w15:restartNumberingAfterBreak="0">
    <w:nsid w:val="79D64721"/>
    <w:multiLevelType w:val="hybridMultilevel"/>
    <w:tmpl w:val="16726FA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6" w:hanging="360"/>
      </w:pPr>
      <w:rPr>
        <w:rFonts w:ascii="Wingdings" w:hAnsi="Wingdings" w:hint="default"/>
      </w:rPr>
    </w:lvl>
  </w:abstractNum>
  <w:abstractNum w:abstractNumId="227" w15:restartNumberingAfterBreak="0">
    <w:nsid w:val="7AC069FE"/>
    <w:multiLevelType w:val="hybridMultilevel"/>
    <w:tmpl w:val="FF02A49A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8" w15:restartNumberingAfterBreak="0">
    <w:nsid w:val="7AC35157"/>
    <w:multiLevelType w:val="hybridMultilevel"/>
    <w:tmpl w:val="8A4ABF7E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29" w15:restartNumberingAfterBreak="0">
    <w:nsid w:val="7ADB693D"/>
    <w:multiLevelType w:val="hybridMultilevel"/>
    <w:tmpl w:val="18F489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0" w15:restartNumberingAfterBreak="0">
    <w:nsid w:val="7B56553C"/>
    <w:multiLevelType w:val="hybridMultilevel"/>
    <w:tmpl w:val="2CD2BE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1" w15:restartNumberingAfterBreak="0">
    <w:nsid w:val="7B6D6A3E"/>
    <w:multiLevelType w:val="hybridMultilevel"/>
    <w:tmpl w:val="9AE6E38C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38" w:hanging="360"/>
      </w:pPr>
      <w:rPr>
        <w:rFonts w:ascii="Wingdings" w:hAnsi="Wingdings" w:hint="default"/>
      </w:rPr>
    </w:lvl>
  </w:abstractNum>
  <w:abstractNum w:abstractNumId="232" w15:restartNumberingAfterBreak="0">
    <w:nsid w:val="7CE6552F"/>
    <w:multiLevelType w:val="hybridMultilevel"/>
    <w:tmpl w:val="41BC2106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33" w15:restartNumberingAfterBreak="0">
    <w:nsid w:val="7DAF7C52"/>
    <w:multiLevelType w:val="hybridMultilevel"/>
    <w:tmpl w:val="4108224A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4" w15:restartNumberingAfterBreak="0">
    <w:nsid w:val="7E710420"/>
    <w:multiLevelType w:val="hybridMultilevel"/>
    <w:tmpl w:val="CB22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3"/>
  </w:num>
  <w:num w:numId="2">
    <w:abstractNumId w:val="148"/>
  </w:num>
  <w:num w:numId="3">
    <w:abstractNumId w:val="120"/>
  </w:num>
  <w:num w:numId="4">
    <w:abstractNumId w:val="6"/>
  </w:num>
  <w:num w:numId="5">
    <w:abstractNumId w:val="103"/>
  </w:num>
  <w:num w:numId="6">
    <w:abstractNumId w:val="102"/>
  </w:num>
  <w:num w:numId="7">
    <w:abstractNumId w:val="32"/>
  </w:num>
  <w:num w:numId="8">
    <w:abstractNumId w:val="175"/>
  </w:num>
  <w:num w:numId="9">
    <w:abstractNumId w:val="176"/>
  </w:num>
  <w:num w:numId="10">
    <w:abstractNumId w:val="16"/>
  </w:num>
  <w:num w:numId="11">
    <w:abstractNumId w:val="85"/>
  </w:num>
  <w:num w:numId="12">
    <w:abstractNumId w:val="154"/>
  </w:num>
  <w:num w:numId="13">
    <w:abstractNumId w:val="195"/>
  </w:num>
  <w:num w:numId="14">
    <w:abstractNumId w:val="166"/>
  </w:num>
  <w:num w:numId="15">
    <w:abstractNumId w:val="153"/>
  </w:num>
  <w:num w:numId="16">
    <w:abstractNumId w:val="167"/>
  </w:num>
  <w:num w:numId="17">
    <w:abstractNumId w:val="137"/>
  </w:num>
  <w:num w:numId="18">
    <w:abstractNumId w:val="147"/>
  </w:num>
  <w:num w:numId="19">
    <w:abstractNumId w:val="110"/>
  </w:num>
  <w:num w:numId="20">
    <w:abstractNumId w:val="65"/>
  </w:num>
  <w:num w:numId="21">
    <w:abstractNumId w:val="88"/>
  </w:num>
  <w:num w:numId="22">
    <w:abstractNumId w:val="92"/>
  </w:num>
  <w:num w:numId="23">
    <w:abstractNumId w:val="203"/>
  </w:num>
  <w:num w:numId="24">
    <w:abstractNumId w:val="162"/>
  </w:num>
  <w:num w:numId="25">
    <w:abstractNumId w:val="111"/>
  </w:num>
  <w:num w:numId="26">
    <w:abstractNumId w:val="11"/>
  </w:num>
  <w:num w:numId="27">
    <w:abstractNumId w:val="80"/>
  </w:num>
  <w:num w:numId="28">
    <w:abstractNumId w:val="173"/>
  </w:num>
  <w:num w:numId="29">
    <w:abstractNumId w:val="218"/>
  </w:num>
  <w:num w:numId="30">
    <w:abstractNumId w:val="198"/>
  </w:num>
  <w:num w:numId="31">
    <w:abstractNumId w:val="199"/>
  </w:num>
  <w:num w:numId="32">
    <w:abstractNumId w:val="38"/>
  </w:num>
  <w:num w:numId="33">
    <w:abstractNumId w:val="206"/>
  </w:num>
  <w:num w:numId="34">
    <w:abstractNumId w:val="211"/>
  </w:num>
  <w:num w:numId="35">
    <w:abstractNumId w:val="74"/>
  </w:num>
  <w:num w:numId="36">
    <w:abstractNumId w:val="190"/>
  </w:num>
  <w:num w:numId="37">
    <w:abstractNumId w:val="187"/>
  </w:num>
  <w:num w:numId="38">
    <w:abstractNumId w:val="205"/>
  </w:num>
  <w:num w:numId="39">
    <w:abstractNumId w:val="28"/>
  </w:num>
  <w:num w:numId="40">
    <w:abstractNumId w:val="123"/>
  </w:num>
  <w:num w:numId="41">
    <w:abstractNumId w:val="64"/>
  </w:num>
  <w:num w:numId="42">
    <w:abstractNumId w:val="213"/>
  </w:num>
  <w:num w:numId="43">
    <w:abstractNumId w:val="79"/>
  </w:num>
  <w:num w:numId="44">
    <w:abstractNumId w:val="217"/>
  </w:num>
  <w:num w:numId="45">
    <w:abstractNumId w:val="70"/>
  </w:num>
  <w:num w:numId="46">
    <w:abstractNumId w:val="104"/>
  </w:num>
  <w:num w:numId="47">
    <w:abstractNumId w:val="115"/>
  </w:num>
  <w:num w:numId="48">
    <w:abstractNumId w:val="177"/>
  </w:num>
  <w:num w:numId="49">
    <w:abstractNumId w:val="95"/>
  </w:num>
  <w:num w:numId="50">
    <w:abstractNumId w:val="182"/>
  </w:num>
  <w:num w:numId="51">
    <w:abstractNumId w:val="158"/>
  </w:num>
  <w:num w:numId="52">
    <w:abstractNumId w:val="27"/>
  </w:num>
  <w:num w:numId="53">
    <w:abstractNumId w:val="232"/>
  </w:num>
  <w:num w:numId="54">
    <w:abstractNumId w:val="159"/>
  </w:num>
  <w:num w:numId="55">
    <w:abstractNumId w:val="13"/>
  </w:num>
  <w:num w:numId="56">
    <w:abstractNumId w:val="30"/>
  </w:num>
  <w:num w:numId="57">
    <w:abstractNumId w:val="5"/>
  </w:num>
  <w:num w:numId="58">
    <w:abstractNumId w:val="230"/>
  </w:num>
  <w:num w:numId="59">
    <w:abstractNumId w:val="56"/>
  </w:num>
  <w:num w:numId="60">
    <w:abstractNumId w:val="68"/>
  </w:num>
  <w:num w:numId="61">
    <w:abstractNumId w:val="186"/>
  </w:num>
  <w:num w:numId="62">
    <w:abstractNumId w:val="214"/>
  </w:num>
  <w:num w:numId="63">
    <w:abstractNumId w:val="117"/>
  </w:num>
  <w:num w:numId="64">
    <w:abstractNumId w:val="81"/>
  </w:num>
  <w:num w:numId="65">
    <w:abstractNumId w:val="149"/>
  </w:num>
  <w:num w:numId="66">
    <w:abstractNumId w:val="212"/>
  </w:num>
  <w:num w:numId="67">
    <w:abstractNumId w:val="57"/>
  </w:num>
  <w:num w:numId="68">
    <w:abstractNumId w:val="172"/>
  </w:num>
  <w:num w:numId="69">
    <w:abstractNumId w:val="51"/>
  </w:num>
  <w:num w:numId="70">
    <w:abstractNumId w:val="169"/>
  </w:num>
  <w:num w:numId="71">
    <w:abstractNumId w:val="132"/>
  </w:num>
  <w:num w:numId="72">
    <w:abstractNumId w:val="4"/>
  </w:num>
  <w:num w:numId="73">
    <w:abstractNumId w:val="201"/>
  </w:num>
  <w:num w:numId="74">
    <w:abstractNumId w:val="229"/>
  </w:num>
  <w:num w:numId="75">
    <w:abstractNumId w:val="135"/>
  </w:num>
  <w:num w:numId="76">
    <w:abstractNumId w:val="60"/>
  </w:num>
  <w:num w:numId="77">
    <w:abstractNumId w:val="122"/>
  </w:num>
  <w:num w:numId="78">
    <w:abstractNumId w:val="69"/>
  </w:num>
  <w:num w:numId="79">
    <w:abstractNumId w:val="62"/>
  </w:num>
  <w:num w:numId="80">
    <w:abstractNumId w:val="109"/>
  </w:num>
  <w:num w:numId="81">
    <w:abstractNumId w:val="130"/>
  </w:num>
  <w:num w:numId="82">
    <w:abstractNumId w:val="67"/>
  </w:num>
  <w:num w:numId="83">
    <w:abstractNumId w:val="221"/>
  </w:num>
  <w:num w:numId="84">
    <w:abstractNumId w:val="26"/>
  </w:num>
  <w:num w:numId="85">
    <w:abstractNumId w:val="22"/>
  </w:num>
  <w:num w:numId="86">
    <w:abstractNumId w:val="139"/>
  </w:num>
  <w:num w:numId="87">
    <w:abstractNumId w:val="10"/>
  </w:num>
  <w:num w:numId="88">
    <w:abstractNumId w:val="17"/>
  </w:num>
  <w:num w:numId="89">
    <w:abstractNumId w:val="145"/>
  </w:num>
  <w:num w:numId="90">
    <w:abstractNumId w:val="96"/>
  </w:num>
  <w:num w:numId="91">
    <w:abstractNumId w:val="121"/>
  </w:num>
  <w:num w:numId="92">
    <w:abstractNumId w:val="133"/>
  </w:num>
  <w:num w:numId="93">
    <w:abstractNumId w:val="192"/>
  </w:num>
  <w:num w:numId="94">
    <w:abstractNumId w:val="188"/>
  </w:num>
  <w:num w:numId="95">
    <w:abstractNumId w:val="184"/>
  </w:num>
  <w:num w:numId="96">
    <w:abstractNumId w:val="76"/>
  </w:num>
  <w:num w:numId="97">
    <w:abstractNumId w:val="2"/>
  </w:num>
  <w:num w:numId="98">
    <w:abstractNumId w:val="23"/>
  </w:num>
  <w:num w:numId="99">
    <w:abstractNumId w:val="105"/>
  </w:num>
  <w:num w:numId="100">
    <w:abstractNumId w:val="12"/>
  </w:num>
  <w:num w:numId="101">
    <w:abstractNumId w:val="72"/>
  </w:num>
  <w:num w:numId="102">
    <w:abstractNumId w:val="19"/>
  </w:num>
  <w:num w:numId="103">
    <w:abstractNumId w:val="152"/>
  </w:num>
  <w:num w:numId="104">
    <w:abstractNumId w:val="98"/>
  </w:num>
  <w:num w:numId="105">
    <w:abstractNumId w:val="31"/>
  </w:num>
  <w:num w:numId="106">
    <w:abstractNumId w:val="78"/>
  </w:num>
  <w:num w:numId="107">
    <w:abstractNumId w:val="226"/>
  </w:num>
  <w:num w:numId="108">
    <w:abstractNumId w:val="9"/>
  </w:num>
  <w:num w:numId="109">
    <w:abstractNumId w:val="210"/>
  </w:num>
  <w:num w:numId="110">
    <w:abstractNumId w:val="75"/>
  </w:num>
  <w:num w:numId="111">
    <w:abstractNumId w:val="157"/>
  </w:num>
  <w:num w:numId="112">
    <w:abstractNumId w:val="116"/>
  </w:num>
  <w:num w:numId="113">
    <w:abstractNumId w:val="178"/>
  </w:num>
  <w:num w:numId="114">
    <w:abstractNumId w:val="101"/>
  </w:num>
  <w:num w:numId="115">
    <w:abstractNumId w:val="215"/>
  </w:num>
  <w:num w:numId="116">
    <w:abstractNumId w:val="208"/>
  </w:num>
  <w:num w:numId="117">
    <w:abstractNumId w:val="90"/>
  </w:num>
  <w:num w:numId="118">
    <w:abstractNumId w:val="171"/>
  </w:num>
  <w:num w:numId="119">
    <w:abstractNumId w:val="164"/>
  </w:num>
  <w:num w:numId="120">
    <w:abstractNumId w:val="193"/>
  </w:num>
  <w:num w:numId="121">
    <w:abstractNumId w:val="202"/>
  </w:num>
  <w:num w:numId="122">
    <w:abstractNumId w:val="189"/>
  </w:num>
  <w:num w:numId="123">
    <w:abstractNumId w:val="93"/>
  </w:num>
  <w:num w:numId="124">
    <w:abstractNumId w:val="181"/>
  </w:num>
  <w:num w:numId="125">
    <w:abstractNumId w:val="128"/>
  </w:num>
  <w:num w:numId="126">
    <w:abstractNumId w:val="207"/>
  </w:num>
  <w:num w:numId="127">
    <w:abstractNumId w:val="219"/>
  </w:num>
  <w:num w:numId="128">
    <w:abstractNumId w:val="58"/>
  </w:num>
  <w:num w:numId="129">
    <w:abstractNumId w:val="99"/>
  </w:num>
  <w:num w:numId="130">
    <w:abstractNumId w:val="33"/>
  </w:num>
  <w:num w:numId="131">
    <w:abstractNumId w:val="15"/>
  </w:num>
  <w:num w:numId="132">
    <w:abstractNumId w:val="18"/>
  </w:num>
  <w:num w:numId="133">
    <w:abstractNumId w:val="119"/>
  </w:num>
  <w:num w:numId="134">
    <w:abstractNumId w:val="165"/>
  </w:num>
  <w:num w:numId="135">
    <w:abstractNumId w:val="129"/>
  </w:num>
  <w:num w:numId="136">
    <w:abstractNumId w:val="7"/>
  </w:num>
  <w:num w:numId="137">
    <w:abstractNumId w:val="107"/>
  </w:num>
  <w:num w:numId="138">
    <w:abstractNumId w:val="0"/>
  </w:num>
  <w:num w:numId="139">
    <w:abstractNumId w:val="168"/>
  </w:num>
  <w:num w:numId="140">
    <w:abstractNumId w:val="155"/>
  </w:num>
  <w:num w:numId="141">
    <w:abstractNumId w:val="146"/>
  </w:num>
  <w:num w:numId="142">
    <w:abstractNumId w:val="66"/>
  </w:num>
  <w:num w:numId="143">
    <w:abstractNumId w:val="8"/>
  </w:num>
  <w:num w:numId="144">
    <w:abstractNumId w:val="48"/>
  </w:num>
  <w:num w:numId="145">
    <w:abstractNumId w:val="100"/>
  </w:num>
  <w:num w:numId="146">
    <w:abstractNumId w:val="52"/>
  </w:num>
  <w:num w:numId="147">
    <w:abstractNumId w:val="223"/>
  </w:num>
  <w:num w:numId="148">
    <w:abstractNumId w:val="91"/>
  </w:num>
  <w:num w:numId="149">
    <w:abstractNumId w:val="197"/>
  </w:num>
  <w:num w:numId="150">
    <w:abstractNumId w:val="114"/>
  </w:num>
  <w:num w:numId="151">
    <w:abstractNumId w:val="126"/>
  </w:num>
  <w:num w:numId="152">
    <w:abstractNumId w:val="127"/>
  </w:num>
  <w:num w:numId="153">
    <w:abstractNumId w:val="136"/>
  </w:num>
  <w:num w:numId="154">
    <w:abstractNumId w:val="35"/>
  </w:num>
  <w:num w:numId="155">
    <w:abstractNumId w:val="225"/>
  </w:num>
  <w:num w:numId="156">
    <w:abstractNumId w:val="84"/>
  </w:num>
  <w:num w:numId="157">
    <w:abstractNumId w:val="118"/>
  </w:num>
  <w:num w:numId="158">
    <w:abstractNumId w:val="86"/>
  </w:num>
  <w:num w:numId="159">
    <w:abstractNumId w:val="29"/>
  </w:num>
  <w:num w:numId="160">
    <w:abstractNumId w:val="36"/>
  </w:num>
  <w:num w:numId="161">
    <w:abstractNumId w:val="112"/>
  </w:num>
  <w:num w:numId="162">
    <w:abstractNumId w:val="138"/>
  </w:num>
  <w:num w:numId="163">
    <w:abstractNumId w:val="124"/>
  </w:num>
  <w:num w:numId="164">
    <w:abstractNumId w:val="113"/>
  </w:num>
  <w:num w:numId="165">
    <w:abstractNumId w:val="45"/>
  </w:num>
  <w:num w:numId="166">
    <w:abstractNumId w:val="87"/>
  </w:num>
  <w:num w:numId="167">
    <w:abstractNumId w:val="140"/>
  </w:num>
  <w:num w:numId="168">
    <w:abstractNumId w:val="73"/>
  </w:num>
  <w:num w:numId="169">
    <w:abstractNumId w:val="42"/>
  </w:num>
  <w:num w:numId="170">
    <w:abstractNumId w:val="108"/>
  </w:num>
  <w:num w:numId="171">
    <w:abstractNumId w:val="234"/>
  </w:num>
  <w:num w:numId="172">
    <w:abstractNumId w:val="55"/>
  </w:num>
  <w:num w:numId="173">
    <w:abstractNumId w:val="220"/>
  </w:num>
  <w:num w:numId="174">
    <w:abstractNumId w:val="47"/>
  </w:num>
  <w:num w:numId="175">
    <w:abstractNumId w:val="161"/>
  </w:num>
  <w:num w:numId="176">
    <w:abstractNumId w:val="209"/>
  </w:num>
  <w:num w:numId="177">
    <w:abstractNumId w:val="160"/>
  </w:num>
  <w:num w:numId="178">
    <w:abstractNumId w:val="180"/>
  </w:num>
  <w:num w:numId="179">
    <w:abstractNumId w:val="150"/>
  </w:num>
  <w:num w:numId="180">
    <w:abstractNumId w:val="54"/>
  </w:num>
  <w:num w:numId="181">
    <w:abstractNumId w:val="83"/>
  </w:num>
  <w:num w:numId="182">
    <w:abstractNumId w:val="194"/>
  </w:num>
  <w:num w:numId="183">
    <w:abstractNumId w:val="61"/>
  </w:num>
  <w:num w:numId="184">
    <w:abstractNumId w:val="224"/>
  </w:num>
  <w:num w:numId="185">
    <w:abstractNumId w:val="204"/>
  </w:num>
  <w:num w:numId="186">
    <w:abstractNumId w:val="231"/>
  </w:num>
  <w:num w:numId="187">
    <w:abstractNumId w:val="97"/>
  </w:num>
  <w:num w:numId="188">
    <w:abstractNumId w:val="77"/>
  </w:num>
  <w:num w:numId="189">
    <w:abstractNumId w:val="222"/>
  </w:num>
  <w:num w:numId="190">
    <w:abstractNumId w:val="185"/>
  </w:num>
  <w:num w:numId="191">
    <w:abstractNumId w:val="131"/>
  </w:num>
  <w:num w:numId="192">
    <w:abstractNumId w:val="44"/>
  </w:num>
  <w:num w:numId="193">
    <w:abstractNumId w:val="134"/>
  </w:num>
  <w:num w:numId="194">
    <w:abstractNumId w:val="200"/>
  </w:num>
  <w:num w:numId="195">
    <w:abstractNumId w:val="34"/>
  </w:num>
  <w:num w:numId="196">
    <w:abstractNumId w:val="227"/>
  </w:num>
  <w:num w:numId="197">
    <w:abstractNumId w:val="59"/>
  </w:num>
  <w:num w:numId="198">
    <w:abstractNumId w:val="233"/>
  </w:num>
  <w:num w:numId="199">
    <w:abstractNumId w:val="163"/>
  </w:num>
  <w:num w:numId="200">
    <w:abstractNumId w:val="25"/>
  </w:num>
  <w:num w:numId="201">
    <w:abstractNumId w:val="71"/>
  </w:num>
  <w:num w:numId="202">
    <w:abstractNumId w:val="228"/>
  </w:num>
  <w:num w:numId="203">
    <w:abstractNumId w:val="141"/>
  </w:num>
  <w:num w:numId="204">
    <w:abstractNumId w:val="183"/>
  </w:num>
  <w:num w:numId="205">
    <w:abstractNumId w:val="196"/>
  </w:num>
  <w:num w:numId="206">
    <w:abstractNumId w:val="191"/>
  </w:num>
  <w:num w:numId="207">
    <w:abstractNumId w:val="41"/>
  </w:num>
  <w:num w:numId="208">
    <w:abstractNumId w:val="39"/>
  </w:num>
  <w:num w:numId="209">
    <w:abstractNumId w:val="24"/>
  </w:num>
  <w:num w:numId="210">
    <w:abstractNumId w:val="143"/>
  </w:num>
  <w:num w:numId="211">
    <w:abstractNumId w:val="216"/>
  </w:num>
  <w:num w:numId="212">
    <w:abstractNumId w:val="40"/>
  </w:num>
  <w:num w:numId="213">
    <w:abstractNumId w:val="179"/>
  </w:num>
  <w:num w:numId="214">
    <w:abstractNumId w:val="49"/>
  </w:num>
  <w:num w:numId="215">
    <w:abstractNumId w:val="144"/>
  </w:num>
  <w:num w:numId="216">
    <w:abstractNumId w:val="1"/>
  </w:num>
  <w:num w:numId="217">
    <w:abstractNumId w:val="174"/>
  </w:num>
  <w:num w:numId="218">
    <w:abstractNumId w:val="14"/>
  </w:num>
  <w:num w:numId="219">
    <w:abstractNumId w:val="82"/>
  </w:num>
  <w:num w:numId="220">
    <w:abstractNumId w:val="142"/>
  </w:num>
  <w:num w:numId="221">
    <w:abstractNumId w:val="53"/>
  </w:num>
  <w:num w:numId="222">
    <w:abstractNumId w:val="20"/>
  </w:num>
  <w:num w:numId="223">
    <w:abstractNumId w:val="94"/>
  </w:num>
  <w:num w:numId="224">
    <w:abstractNumId w:val="21"/>
  </w:num>
  <w:num w:numId="225">
    <w:abstractNumId w:val="37"/>
  </w:num>
  <w:num w:numId="226">
    <w:abstractNumId w:val="50"/>
  </w:num>
  <w:num w:numId="227">
    <w:abstractNumId w:val="156"/>
  </w:num>
  <w:num w:numId="228">
    <w:abstractNumId w:val="106"/>
  </w:num>
  <w:num w:numId="229">
    <w:abstractNumId w:val="46"/>
  </w:num>
  <w:num w:numId="230">
    <w:abstractNumId w:val="89"/>
  </w:num>
  <w:num w:numId="231">
    <w:abstractNumId w:val="125"/>
  </w:num>
  <w:num w:numId="232">
    <w:abstractNumId w:val="151"/>
  </w:num>
  <w:num w:numId="233">
    <w:abstractNumId w:val="170"/>
  </w:num>
  <w:num w:numId="234">
    <w:abstractNumId w:val="3"/>
  </w:num>
  <w:num w:numId="235">
    <w:abstractNumId w:val="63"/>
  </w:num>
  <w:numIdMacAtCleanup w:val="23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wsz9rdmz90w8evpvmx9txyefzeatevvrxx&quot;&gt;Cancer pdfs&lt;record-ids&gt;&lt;item&gt;2&lt;/item&gt;&lt;item&gt;3&lt;/item&gt;&lt;item&gt;4&lt;/item&gt;&lt;item&gt;6&lt;/item&gt;&lt;item&gt;10&lt;/item&gt;&lt;item&gt;13&lt;/item&gt;&lt;item&gt;14&lt;/item&gt;&lt;item&gt;15&lt;/item&gt;&lt;item&gt;18&lt;/item&gt;&lt;item&gt;25&lt;/item&gt;&lt;item&gt;27&lt;/item&gt;&lt;item&gt;29&lt;/item&gt;&lt;item&gt;30&lt;/item&gt;&lt;item&gt;34&lt;/item&gt;&lt;item&gt;36&lt;/item&gt;&lt;item&gt;38&lt;/item&gt;&lt;item&gt;41&lt;/item&gt;&lt;item&gt;42&lt;/item&gt;&lt;item&gt;43&lt;/item&gt;&lt;item&gt;47&lt;/item&gt;&lt;item&gt;54&lt;/item&gt;&lt;item&gt;55&lt;/item&gt;&lt;item&gt;56&lt;/item&gt;&lt;item&gt;57&lt;/item&gt;&lt;item&gt;59&lt;/item&gt;&lt;item&gt;62&lt;/item&gt;&lt;item&gt;68&lt;/item&gt;&lt;item&gt;69&lt;/item&gt;&lt;item&gt;70&lt;/item&gt;&lt;item&gt;75&lt;/item&gt;&lt;item&gt;82&lt;/item&gt;&lt;item&gt;87&lt;/item&gt;&lt;item&gt;100&lt;/item&gt;&lt;item&gt;102&lt;/item&gt;&lt;item&gt;104&lt;/item&gt;&lt;item&gt;106&lt;/item&gt;&lt;item&gt;112&lt;/item&gt;&lt;item&gt;127&lt;/item&gt;&lt;item&gt;131&lt;/item&gt;&lt;item&gt;133&lt;/item&gt;&lt;item&gt;137&lt;/item&gt;&lt;item&gt;142&lt;/item&gt;&lt;item&gt;144&lt;/item&gt;&lt;item&gt;146&lt;/item&gt;&lt;item&gt;149&lt;/item&gt;&lt;item&gt;152&lt;/item&gt;&lt;item&gt;157&lt;/item&gt;&lt;item&gt;158&lt;/item&gt;&lt;item&gt;159&lt;/item&gt;&lt;item&gt;160&lt;/item&gt;&lt;item&gt;162&lt;/item&gt;&lt;item&gt;165&lt;/item&gt;&lt;item&gt;174&lt;/item&gt;&lt;item&gt;176&lt;/item&gt;&lt;item&gt;178&lt;/item&gt;&lt;item&gt;185&lt;/item&gt;&lt;item&gt;188&lt;/item&gt;&lt;item&gt;189&lt;/item&gt;&lt;item&gt;194&lt;/item&gt;&lt;item&gt;205&lt;/item&gt;&lt;item&gt;207&lt;/item&gt;&lt;item&gt;208&lt;/item&gt;&lt;item&gt;215&lt;/item&gt;&lt;item&gt;217&lt;/item&gt;&lt;item&gt;219&lt;/item&gt;&lt;item&gt;220&lt;/item&gt;&lt;item&gt;221&lt;/item&gt;&lt;item&gt;222&lt;/item&gt;&lt;item&gt;224&lt;/item&gt;&lt;item&gt;226&lt;/item&gt;&lt;item&gt;227&lt;/item&gt;&lt;item&gt;228&lt;/item&gt;&lt;item&gt;229&lt;/item&gt;&lt;item&gt;230&lt;/item&gt;&lt;item&gt;232&lt;/item&gt;&lt;item&gt;244&lt;/item&gt;&lt;item&gt;246&lt;/item&gt;&lt;item&gt;253&lt;/item&gt;&lt;item&gt;254&lt;/item&gt;&lt;item&gt;255&lt;/item&gt;&lt;item&gt;256&lt;/item&gt;&lt;item&gt;259&lt;/item&gt;&lt;item&gt;260&lt;/item&gt;&lt;item&gt;262&lt;/item&gt;&lt;item&gt;274&lt;/item&gt;&lt;item&gt;276&lt;/item&gt;&lt;item&gt;277&lt;/item&gt;&lt;item&gt;279&lt;/item&gt;&lt;item&gt;285&lt;/item&gt;&lt;item&gt;286&lt;/item&gt;&lt;item&gt;288&lt;/item&gt;&lt;item&gt;291&lt;/item&gt;&lt;item&gt;295&lt;/item&gt;&lt;item&gt;302&lt;/item&gt;&lt;item&gt;304&lt;/item&gt;&lt;item&gt;306&lt;/item&gt;&lt;item&gt;307&lt;/item&gt;&lt;item&gt;308&lt;/item&gt;&lt;item&gt;311&lt;/item&gt;&lt;item&gt;689&lt;/item&gt;&lt;item&gt;691&lt;/item&gt;&lt;item&gt;694&lt;/item&gt;&lt;item&gt;696&lt;/item&gt;&lt;item&gt;699&lt;/item&gt;&lt;item&gt;700&lt;/item&gt;&lt;item&gt;713&lt;/item&gt;&lt;item&gt;714&lt;/item&gt;&lt;item&gt;724&lt;/item&gt;&lt;item&gt;737&lt;/item&gt;&lt;item&gt;738&lt;/item&gt;&lt;item&gt;739&lt;/item&gt;&lt;item&gt;752&lt;/item&gt;&lt;item&gt;758&lt;/item&gt;&lt;item&gt;761&lt;/item&gt;&lt;item&gt;762&lt;/item&gt;&lt;item&gt;831&lt;/item&gt;&lt;item&gt;834&lt;/item&gt;&lt;item&gt;835&lt;/item&gt;&lt;item&gt;839&lt;/item&gt;&lt;item&gt;840&lt;/item&gt;&lt;item&gt;843&lt;/item&gt;&lt;item&gt;845&lt;/item&gt;&lt;item&gt;846&lt;/item&gt;&lt;item&gt;849&lt;/item&gt;&lt;item&gt;851&lt;/item&gt;&lt;item&gt;855&lt;/item&gt;&lt;item&gt;861&lt;/item&gt;&lt;item&gt;866&lt;/item&gt;&lt;item&gt;872&lt;/item&gt;&lt;item&gt;873&lt;/item&gt;&lt;item&gt;877&lt;/item&gt;&lt;item&gt;880&lt;/item&gt;&lt;item&gt;884&lt;/item&gt;&lt;item&gt;885&lt;/item&gt;&lt;item&gt;889&lt;/item&gt;&lt;item&gt;891&lt;/item&gt;&lt;item&gt;892&lt;/item&gt;&lt;item&gt;893&lt;/item&gt;&lt;item&gt;895&lt;/item&gt;&lt;item&gt;898&lt;/item&gt;&lt;item&gt;900&lt;/item&gt;&lt;item&gt;901&lt;/item&gt;&lt;item&gt;908&lt;/item&gt;&lt;item&gt;1046&lt;/item&gt;&lt;item&gt;1047&lt;/item&gt;&lt;item&gt;1048&lt;/item&gt;&lt;item&gt;1049&lt;/item&gt;&lt;item&gt;1059&lt;/item&gt;&lt;item&gt;1067&lt;/item&gt;&lt;item&gt;1077&lt;/item&gt;&lt;item&gt;1078&lt;/item&gt;&lt;item&gt;1104&lt;/item&gt;&lt;item&gt;1105&lt;/item&gt;&lt;item&gt;1107&lt;/item&gt;&lt;item&gt;1113&lt;/item&gt;&lt;/record-ids&gt;&lt;/item&gt;&lt;/Libraries&gt;"/>
  </w:docVars>
  <w:rsids>
    <w:rsidRoot w:val="0043200A"/>
    <w:rsid w:val="00001589"/>
    <w:rsid w:val="00006A44"/>
    <w:rsid w:val="00013A38"/>
    <w:rsid w:val="000239BF"/>
    <w:rsid w:val="0005453E"/>
    <w:rsid w:val="000642EB"/>
    <w:rsid w:val="000966F8"/>
    <w:rsid w:val="000B154A"/>
    <w:rsid w:val="000E4726"/>
    <w:rsid w:val="000E4AC2"/>
    <w:rsid w:val="000F0849"/>
    <w:rsid w:val="0010119A"/>
    <w:rsid w:val="001054D6"/>
    <w:rsid w:val="00124F32"/>
    <w:rsid w:val="0013392F"/>
    <w:rsid w:val="00133A77"/>
    <w:rsid w:val="001A2CC1"/>
    <w:rsid w:val="001B2E43"/>
    <w:rsid w:val="00217A7B"/>
    <w:rsid w:val="00246861"/>
    <w:rsid w:val="00263EFC"/>
    <w:rsid w:val="00271D8A"/>
    <w:rsid w:val="002B6A3B"/>
    <w:rsid w:val="00311972"/>
    <w:rsid w:val="00312C8D"/>
    <w:rsid w:val="00323564"/>
    <w:rsid w:val="00342968"/>
    <w:rsid w:val="0035341B"/>
    <w:rsid w:val="00366CEE"/>
    <w:rsid w:val="003F1284"/>
    <w:rsid w:val="004046B9"/>
    <w:rsid w:val="00416C8A"/>
    <w:rsid w:val="00424772"/>
    <w:rsid w:val="0043200A"/>
    <w:rsid w:val="00445180"/>
    <w:rsid w:val="0049438E"/>
    <w:rsid w:val="004B076C"/>
    <w:rsid w:val="004F6F5C"/>
    <w:rsid w:val="00502F8E"/>
    <w:rsid w:val="005257C4"/>
    <w:rsid w:val="005464BF"/>
    <w:rsid w:val="00554198"/>
    <w:rsid w:val="00587480"/>
    <w:rsid w:val="00592133"/>
    <w:rsid w:val="00596F1E"/>
    <w:rsid w:val="00597429"/>
    <w:rsid w:val="005B6BBD"/>
    <w:rsid w:val="006215F1"/>
    <w:rsid w:val="00681B59"/>
    <w:rsid w:val="0068528A"/>
    <w:rsid w:val="006E4C40"/>
    <w:rsid w:val="00704CF2"/>
    <w:rsid w:val="0070791E"/>
    <w:rsid w:val="00771A8B"/>
    <w:rsid w:val="00781E78"/>
    <w:rsid w:val="007839D8"/>
    <w:rsid w:val="00784BD2"/>
    <w:rsid w:val="007C27BC"/>
    <w:rsid w:val="007D10A1"/>
    <w:rsid w:val="007D5F99"/>
    <w:rsid w:val="007F6622"/>
    <w:rsid w:val="0085583D"/>
    <w:rsid w:val="00856724"/>
    <w:rsid w:val="00862357"/>
    <w:rsid w:val="00877741"/>
    <w:rsid w:val="00877FC9"/>
    <w:rsid w:val="00890F6E"/>
    <w:rsid w:val="008A2B12"/>
    <w:rsid w:val="008A4BE6"/>
    <w:rsid w:val="008A585D"/>
    <w:rsid w:val="008B4513"/>
    <w:rsid w:val="008C238B"/>
    <w:rsid w:val="008E5E0C"/>
    <w:rsid w:val="009032E3"/>
    <w:rsid w:val="00932E98"/>
    <w:rsid w:val="009719F6"/>
    <w:rsid w:val="009769B3"/>
    <w:rsid w:val="00985C3C"/>
    <w:rsid w:val="00992828"/>
    <w:rsid w:val="009A10CF"/>
    <w:rsid w:val="009B750B"/>
    <w:rsid w:val="009E470B"/>
    <w:rsid w:val="009F3798"/>
    <w:rsid w:val="00A2364E"/>
    <w:rsid w:val="00A25DD8"/>
    <w:rsid w:val="00A438A1"/>
    <w:rsid w:val="00A64908"/>
    <w:rsid w:val="00A67707"/>
    <w:rsid w:val="00A9590D"/>
    <w:rsid w:val="00AD3A4B"/>
    <w:rsid w:val="00AE4703"/>
    <w:rsid w:val="00B4434A"/>
    <w:rsid w:val="00B975AC"/>
    <w:rsid w:val="00BB7E83"/>
    <w:rsid w:val="00BC2614"/>
    <w:rsid w:val="00BF0A2E"/>
    <w:rsid w:val="00BF5EB9"/>
    <w:rsid w:val="00C05A02"/>
    <w:rsid w:val="00C26171"/>
    <w:rsid w:val="00C376E2"/>
    <w:rsid w:val="00C43BD3"/>
    <w:rsid w:val="00C44C11"/>
    <w:rsid w:val="00C52075"/>
    <w:rsid w:val="00C639FE"/>
    <w:rsid w:val="00C72156"/>
    <w:rsid w:val="00C74CEA"/>
    <w:rsid w:val="00C87AEE"/>
    <w:rsid w:val="00C959CF"/>
    <w:rsid w:val="00CD10A6"/>
    <w:rsid w:val="00CE4A93"/>
    <w:rsid w:val="00D278D3"/>
    <w:rsid w:val="00D33A96"/>
    <w:rsid w:val="00DE4CF6"/>
    <w:rsid w:val="00E1711C"/>
    <w:rsid w:val="00E25669"/>
    <w:rsid w:val="00E46387"/>
    <w:rsid w:val="00E502FE"/>
    <w:rsid w:val="00EC7B34"/>
    <w:rsid w:val="00ED73EB"/>
    <w:rsid w:val="00F32395"/>
    <w:rsid w:val="00F8459A"/>
    <w:rsid w:val="00FA2E44"/>
    <w:rsid w:val="00FC3D9F"/>
    <w:rsid w:val="00FC5C9B"/>
    <w:rsid w:val="00FE06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95CD76"/>
  <w15:chartTrackingRefBased/>
  <w15:docId w15:val="{E7A52CAE-64A6-4D20-BCC9-A68BB6715A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320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200A"/>
  </w:style>
  <w:style w:type="paragraph" w:styleId="Footer">
    <w:name w:val="footer"/>
    <w:basedOn w:val="Normal"/>
    <w:link w:val="FooterChar"/>
    <w:uiPriority w:val="99"/>
    <w:unhideWhenUsed/>
    <w:rsid w:val="0043200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200A"/>
  </w:style>
  <w:style w:type="table" w:styleId="TableGrid">
    <w:name w:val="Table Grid"/>
    <w:basedOn w:val="TableNormal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3200A"/>
    <w:pPr>
      <w:spacing w:after="200" w:line="276" w:lineRule="auto"/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43200A"/>
  </w:style>
  <w:style w:type="paragraph" w:styleId="BalloonText">
    <w:name w:val="Balloon Text"/>
    <w:basedOn w:val="Normal"/>
    <w:link w:val="BalloonTextChar"/>
    <w:uiPriority w:val="99"/>
    <w:semiHidden/>
    <w:unhideWhenUsed/>
    <w:rsid w:val="0043200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200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320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3200A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320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320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200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3200A"/>
    <w:pPr>
      <w:spacing w:after="0" w:line="240" w:lineRule="auto"/>
    </w:pPr>
  </w:style>
  <w:style w:type="numbering" w:customStyle="1" w:styleId="NoList1">
    <w:name w:val="No List1"/>
    <w:next w:val="NoList"/>
    <w:uiPriority w:val="99"/>
    <w:semiHidden/>
    <w:unhideWhenUsed/>
    <w:rsid w:val="0043200A"/>
  </w:style>
  <w:style w:type="table" w:customStyle="1" w:styleId="TableGrid2">
    <w:name w:val="Table Grid2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">
    <w:name w:val="No List2"/>
    <w:next w:val="NoList"/>
    <w:uiPriority w:val="99"/>
    <w:semiHidden/>
    <w:unhideWhenUsed/>
    <w:rsid w:val="0043200A"/>
  </w:style>
  <w:style w:type="table" w:customStyle="1" w:styleId="TableGrid4">
    <w:name w:val="Table Grid4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43200A"/>
  </w:style>
  <w:style w:type="table" w:customStyle="1" w:styleId="TableGrid5">
    <w:name w:val="Table Grid5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">
    <w:name w:val="Table Grid13"/>
    <w:basedOn w:val="TableNormal"/>
    <w:next w:val="TableGrid"/>
    <w:uiPriority w:val="59"/>
    <w:rsid w:val="004320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9742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742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9742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7429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0</Pages>
  <Words>42449</Words>
  <Characters>241964</Characters>
  <Application>Microsoft Office Word</Application>
  <DocSecurity>0</DocSecurity>
  <Lines>2016</Lines>
  <Paragraphs>5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283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nn, Angela (CDC/ONDIEH/NCIPC) (CTR)</dc:creator>
  <cp:keywords/>
  <dc:description/>
  <cp:lastModifiedBy>Ports, Kathryn (CDC/ONDIEH/NCIPC)</cp:lastModifiedBy>
  <cp:revision>2</cp:revision>
  <dcterms:created xsi:type="dcterms:W3CDTF">2018-03-07T18:32:00Z</dcterms:created>
  <dcterms:modified xsi:type="dcterms:W3CDTF">2018-03-07T18:32:00Z</dcterms:modified>
</cp:coreProperties>
</file>